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hAnsi="Times New Roman" w:cs="Times New Roman"/>
          <w:color w:val="000000" w:themeColor="text1"/>
        </w:rPr>
        <w:id w:val="-762606372"/>
        <w:docPartObj>
          <w:docPartGallery w:val="Cover Pages"/>
          <w:docPartUnique/>
        </w:docPartObj>
      </w:sdtPr>
      <w:sdtEndPr>
        <w:rPr>
          <w:rFonts w:eastAsia="Times New Roman"/>
          <w:sz w:val="24"/>
          <w:szCs w:val="24"/>
        </w:rPr>
      </w:sdtEndPr>
      <w:sdtContent>
        <w:p w14:paraId="328F92EE" w14:textId="3B2ECFB1" w:rsidR="004E1318" w:rsidRDefault="004E1318" w:rsidP="53339BCF">
          <w:pPr>
            <w:spacing w:line="360" w:lineRule="auto"/>
            <w:rPr>
              <w:rFonts w:ascii="Times New Roman" w:hAnsi="Times New Roman" w:cs="Times New Roman"/>
              <w:color w:val="000000" w:themeColor="text1"/>
            </w:rPr>
          </w:pPr>
          <w:r w:rsidRPr="00B46571">
            <w:rPr>
              <w:rFonts w:ascii="Times New Roman" w:hAnsi="Times New Roman" w:cs="Times New Roman"/>
              <w:noProof/>
              <w:color w:val="000000" w:themeColor="text1"/>
            </w:rPr>
            <mc:AlternateContent>
              <mc:Choice Requires="wps">
                <w:drawing>
                  <wp:anchor distT="0" distB="0" distL="182880" distR="182880" simplePos="0" relativeHeight="251673088" behindDoc="0" locked="0" layoutInCell="1" allowOverlap="1" wp14:anchorId="3F1E6201" wp14:editId="2A8ACE99">
                    <wp:simplePos x="0" y="0"/>
                    <wp:positionH relativeFrom="margin">
                      <wp:posOffset>624205</wp:posOffset>
                    </wp:positionH>
                    <wp:positionV relativeFrom="page">
                      <wp:posOffset>250825</wp:posOffset>
                    </wp:positionV>
                    <wp:extent cx="4686300" cy="6720840"/>
                    <wp:effectExtent l="0" t="0" r="10160" b="0"/>
                    <wp:wrapSquare wrapText="bothSides"/>
                    <wp:docPr id="131" name="Text Box 131"/>
                    <wp:cNvGraphicFramePr/>
                    <a:graphic xmlns:a="http://schemas.openxmlformats.org/drawingml/2006/main">
                      <a:graphicData uri="http://schemas.microsoft.com/office/word/2010/wordprocessingShape">
                        <wps:wsp>
                          <wps:cNvSpPr txBox="1"/>
                          <wps:spPr>
                            <a:xfrm>
                              <a:off x="0" y="0"/>
                              <a:ext cx="4686300" cy="6720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2A57719" w14:textId="77777777" w:rsidR="00715C60" w:rsidRPr="002C2253" w:rsidRDefault="00715C60" w:rsidP="006A4217">
                                <w:pPr>
                                  <w:spacing w:after="0" w:line="360" w:lineRule="auto"/>
                                  <w:jc w:val="right"/>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MAD 1901</w:t>
                                </w:r>
                              </w:p>
                              <w:p w14:paraId="50D6E18F" w14:textId="77777777" w:rsidR="00715C60" w:rsidRPr="002C2253" w:rsidRDefault="00715C60" w:rsidP="006A4217">
                                <w:pPr>
                                  <w:spacing w:after="0" w:line="360" w:lineRule="auto"/>
                                  <w:jc w:val="center"/>
                                  <w:rPr>
                                    <w:rFonts w:ascii="Times New Roman" w:eastAsia="Times New Roman" w:hAnsi="Times New Roman" w:cs="Times New Roman"/>
                                    <w:sz w:val="32"/>
                                    <w:szCs w:val="32"/>
                                  </w:rPr>
                                </w:pPr>
                                <w:r w:rsidRPr="002C2253">
                                  <w:rPr>
                                    <w:rFonts w:ascii="Times New Roman" w:eastAsia="Times New Roman" w:hAnsi="Times New Roman" w:cs="Times New Roman"/>
                                    <w:sz w:val="32"/>
                                    <w:szCs w:val="32"/>
                                  </w:rPr>
                                  <w:t>Design and Analysis of a High-Powered Rocket</w:t>
                                </w:r>
                              </w:p>
                              <w:p w14:paraId="5E97FEF1" w14:textId="69EEA9AD" w:rsidR="00715C60" w:rsidRPr="002C2253" w:rsidRDefault="00715C60" w:rsidP="006A4217">
                                <w:pPr>
                                  <w:spacing w:after="0" w:line="360" w:lineRule="auto"/>
                                  <w:jc w:val="center"/>
                                  <w:rPr>
                                    <w:rFonts w:ascii="Times New Roman" w:eastAsia="Times New Roman" w:hAnsi="Times New Roman" w:cs="Times New Roman"/>
                                    <w:sz w:val="32"/>
                                    <w:szCs w:val="24"/>
                                  </w:rPr>
                                </w:pPr>
                                <w:r>
                                  <w:rPr>
                                    <w:rFonts w:ascii="Times New Roman" w:eastAsia="Times New Roman" w:hAnsi="Times New Roman" w:cs="Times New Roman"/>
                                    <w:sz w:val="32"/>
                                    <w:szCs w:val="24"/>
                                  </w:rPr>
                                  <w:t>Draft 3</w:t>
                                </w:r>
                              </w:p>
                              <w:p w14:paraId="081C5525" w14:textId="77777777" w:rsidR="00715C60" w:rsidRPr="002C2253" w:rsidRDefault="00715C60" w:rsidP="006A4217">
                                <w:pPr>
                                  <w:spacing w:after="0" w:line="360" w:lineRule="auto"/>
                                  <w:jc w:val="center"/>
                                  <w:rPr>
                                    <w:rFonts w:ascii="Times New Roman" w:eastAsia="Times New Roman" w:hAnsi="Times New Roman" w:cs="Times New Roman"/>
                                    <w:sz w:val="32"/>
                                    <w:szCs w:val="24"/>
                                  </w:rPr>
                                </w:pPr>
                              </w:p>
                              <w:p w14:paraId="41FB2E01" w14:textId="77777777" w:rsidR="00715C60" w:rsidRPr="002C2253" w:rsidRDefault="00715C60" w:rsidP="006A4217">
                                <w:pPr>
                                  <w:pStyle w:val="paragraph"/>
                                  <w:spacing w:before="0" w:beforeAutospacing="0" w:after="0" w:afterAutospacing="0"/>
                                  <w:jc w:val="center"/>
                                  <w:textAlignment w:val="baseline"/>
                                  <w:rPr>
                                    <w:sz w:val="18"/>
                                    <w:szCs w:val="18"/>
                                  </w:rPr>
                                </w:pPr>
                                <w:r w:rsidRPr="002C2253">
                                  <w:rPr>
                                    <w:rStyle w:val="normaltextrun"/>
                                  </w:rPr>
                                  <w:t>A Major Qualifying Project Report</w:t>
                                </w:r>
                                <w:r w:rsidRPr="002C2253">
                                  <w:rPr>
                                    <w:rStyle w:val="eop"/>
                                  </w:rPr>
                                  <w:t> </w:t>
                                </w:r>
                              </w:p>
                              <w:p w14:paraId="5C20B3BA" w14:textId="77A98ADE" w:rsidR="00715C60" w:rsidRPr="002C2253" w:rsidRDefault="00715C60" w:rsidP="006A4217">
                                <w:pPr>
                                  <w:pStyle w:val="paragraph"/>
                                  <w:spacing w:before="0" w:beforeAutospacing="0" w:after="0" w:afterAutospacing="0"/>
                                  <w:jc w:val="center"/>
                                  <w:textAlignment w:val="baseline"/>
                                  <w:rPr>
                                    <w:sz w:val="18"/>
                                    <w:szCs w:val="18"/>
                                  </w:rPr>
                                </w:pPr>
                                <w:r w:rsidRPr="002C2253">
                                  <w:rPr>
                                    <w:rStyle w:val="normaltextrun"/>
                                  </w:rPr>
                                  <w:t>Submitted to the Facul</w:t>
                                </w:r>
                                <w:r>
                                  <w:rPr>
                                    <w:rStyle w:val="normaltextrun"/>
                                  </w:rPr>
                                  <w:t>t</w:t>
                                </w:r>
                                <w:r w:rsidRPr="002C2253">
                                  <w:rPr>
                                    <w:rStyle w:val="normaltextrun"/>
                                  </w:rPr>
                                  <w:t>y of the</w:t>
                                </w:r>
                                <w:r w:rsidRPr="002C2253">
                                  <w:rPr>
                                    <w:rStyle w:val="eop"/>
                                  </w:rPr>
                                  <w:t> </w:t>
                                </w:r>
                              </w:p>
                              <w:p w14:paraId="6D9BDED4" w14:textId="77777777" w:rsidR="00715C60" w:rsidRPr="002C2253" w:rsidRDefault="00715C60" w:rsidP="006A4217">
                                <w:pPr>
                                  <w:pStyle w:val="paragraph"/>
                                  <w:spacing w:before="0" w:beforeAutospacing="0" w:after="0" w:afterAutospacing="0"/>
                                  <w:jc w:val="center"/>
                                  <w:textAlignment w:val="baseline"/>
                                  <w:rPr>
                                    <w:sz w:val="18"/>
                                    <w:szCs w:val="18"/>
                                  </w:rPr>
                                </w:pPr>
                                <w:r w:rsidRPr="002C2253">
                                  <w:rPr>
                                    <w:rStyle w:val="normaltextrun"/>
                                  </w:rPr>
                                  <w:t>WORCESTER POLYTECHNIC INSTITUTE</w:t>
                                </w:r>
                                <w:r w:rsidRPr="002C2253">
                                  <w:rPr>
                                    <w:rStyle w:val="eop"/>
                                  </w:rPr>
                                  <w:t> </w:t>
                                </w:r>
                              </w:p>
                              <w:p w14:paraId="0FC05950" w14:textId="77777777" w:rsidR="00715C60" w:rsidRPr="002C2253" w:rsidRDefault="00715C60" w:rsidP="006A4217">
                                <w:pPr>
                                  <w:pStyle w:val="paragraph"/>
                                  <w:spacing w:before="0" w:beforeAutospacing="0" w:after="0" w:afterAutospacing="0"/>
                                  <w:jc w:val="center"/>
                                  <w:textAlignment w:val="baseline"/>
                                  <w:rPr>
                                    <w:sz w:val="18"/>
                                    <w:szCs w:val="18"/>
                                  </w:rPr>
                                </w:pPr>
                                <w:r w:rsidRPr="002C2253">
                                  <w:rPr>
                                    <w:rStyle w:val="normaltextrun"/>
                                  </w:rPr>
                                  <w:t>in Partial Fulfillment of the Requirements for the</w:t>
                                </w:r>
                                <w:r w:rsidRPr="002C2253">
                                  <w:rPr>
                                    <w:rStyle w:val="eop"/>
                                  </w:rPr>
                                  <w:t> </w:t>
                                </w:r>
                              </w:p>
                              <w:p w14:paraId="612F13EC" w14:textId="77777777" w:rsidR="00715C60" w:rsidRPr="002C2253" w:rsidRDefault="00715C60" w:rsidP="006A4217">
                                <w:pPr>
                                  <w:pStyle w:val="paragraph"/>
                                  <w:spacing w:before="0" w:beforeAutospacing="0" w:after="0" w:afterAutospacing="0"/>
                                  <w:jc w:val="center"/>
                                  <w:textAlignment w:val="baseline"/>
                                  <w:rPr>
                                    <w:rStyle w:val="normaltextrun"/>
                                  </w:rPr>
                                </w:pPr>
                                <w:r w:rsidRPr="002C2253">
                                  <w:rPr>
                                    <w:rStyle w:val="normaltextrun"/>
                                  </w:rPr>
                                  <w:t>Degree of Bachelor of Science</w:t>
                                </w:r>
                              </w:p>
                              <w:p w14:paraId="661C37F9" w14:textId="77777777" w:rsidR="00715C60" w:rsidRPr="002C2253" w:rsidRDefault="00715C60" w:rsidP="006A4217">
                                <w:pPr>
                                  <w:pStyle w:val="paragraph"/>
                                  <w:spacing w:before="0" w:beforeAutospacing="0" w:after="0" w:afterAutospacing="0"/>
                                  <w:jc w:val="center"/>
                                  <w:textAlignment w:val="baseline"/>
                                  <w:rPr>
                                    <w:sz w:val="18"/>
                                    <w:szCs w:val="18"/>
                                  </w:rPr>
                                </w:pPr>
                                <w:r w:rsidRPr="002C2253">
                                  <w:rPr>
                                    <w:rStyle w:val="normaltextrun"/>
                                  </w:rPr>
                                  <w:t>in Aerospace Engineering</w:t>
                                </w:r>
                              </w:p>
                              <w:p w14:paraId="639C333B" w14:textId="77777777" w:rsidR="00715C60" w:rsidRPr="002C2253" w:rsidRDefault="00715C60" w:rsidP="006A4217">
                                <w:pPr>
                                  <w:spacing w:after="0" w:line="360" w:lineRule="auto"/>
                                  <w:jc w:val="center"/>
                                  <w:rPr>
                                    <w:rFonts w:ascii="Times New Roman" w:eastAsia="Times New Roman" w:hAnsi="Times New Roman" w:cs="Times New Roman"/>
                                    <w:sz w:val="32"/>
                                    <w:szCs w:val="24"/>
                                  </w:rPr>
                                </w:pPr>
                              </w:p>
                              <w:p w14:paraId="7A664E39" w14:textId="77777777" w:rsidR="00715C60" w:rsidRPr="002C2253" w:rsidRDefault="00715C60" w:rsidP="006A4217">
                                <w:pPr>
                                  <w:spacing w:after="0" w:line="360" w:lineRule="auto"/>
                                  <w:jc w:val="center"/>
                                  <w:rPr>
                                    <w:rFonts w:ascii="Times New Roman" w:eastAsia="Times New Roman" w:hAnsi="Times New Roman" w:cs="Times New Roman"/>
                                    <w:sz w:val="32"/>
                                    <w:szCs w:val="24"/>
                                  </w:rPr>
                                </w:pPr>
                                <w:r w:rsidRPr="002C2253">
                                  <w:rPr>
                                    <w:rFonts w:ascii="Times New Roman" w:eastAsia="Times New Roman" w:hAnsi="Times New Roman" w:cs="Times New Roman"/>
                                    <w:sz w:val="32"/>
                                    <w:szCs w:val="24"/>
                                  </w:rPr>
                                  <w:t>_______________</w:t>
                                </w:r>
                              </w:p>
                              <w:p w14:paraId="41D3E136" w14:textId="77777777" w:rsidR="00715C60" w:rsidRPr="002C2253" w:rsidRDefault="00715C60" w:rsidP="006A4217">
                                <w:pPr>
                                  <w:spacing w:after="0" w:line="360" w:lineRule="auto"/>
                                  <w:jc w:val="center"/>
                                  <w:rPr>
                                    <w:rFonts w:ascii="Times New Roman" w:eastAsia="Times New Roman" w:hAnsi="Times New Roman" w:cs="Times New Roman"/>
                                    <w:szCs w:val="24"/>
                                  </w:rPr>
                                </w:pPr>
                                <w:r w:rsidRPr="002C2253">
                                  <w:rPr>
                                    <w:rFonts w:ascii="Times New Roman" w:eastAsia="Times New Roman" w:hAnsi="Times New Roman" w:cs="Times New Roman"/>
                                    <w:szCs w:val="24"/>
                                  </w:rPr>
                                  <w:t>Alex Alvarez</w:t>
                                </w:r>
                              </w:p>
                              <w:p w14:paraId="78739BDF" w14:textId="77777777" w:rsidR="00715C60" w:rsidRPr="002C2253" w:rsidRDefault="00715C60" w:rsidP="006A4217">
                                <w:pPr>
                                  <w:spacing w:after="0" w:line="360" w:lineRule="auto"/>
                                  <w:jc w:val="center"/>
                                  <w:rPr>
                                    <w:rFonts w:ascii="Times New Roman" w:eastAsia="Times New Roman" w:hAnsi="Times New Roman" w:cs="Times New Roman"/>
                                    <w:sz w:val="32"/>
                                    <w:szCs w:val="24"/>
                                  </w:rPr>
                                </w:pPr>
                                <w:r w:rsidRPr="002C2253">
                                  <w:rPr>
                                    <w:rFonts w:ascii="Times New Roman" w:eastAsia="Times New Roman" w:hAnsi="Times New Roman" w:cs="Times New Roman"/>
                                    <w:sz w:val="32"/>
                                    <w:szCs w:val="24"/>
                                  </w:rPr>
                                  <w:t>________________</w:t>
                                </w:r>
                              </w:p>
                              <w:p w14:paraId="062FB041" w14:textId="77777777" w:rsidR="00715C60" w:rsidRPr="002C2253" w:rsidRDefault="00715C60" w:rsidP="006A4217">
                                <w:pPr>
                                  <w:spacing w:after="0" w:line="360" w:lineRule="auto"/>
                                  <w:jc w:val="center"/>
                                  <w:rPr>
                                    <w:rFonts w:ascii="Times New Roman" w:eastAsia="Times New Roman" w:hAnsi="Times New Roman" w:cs="Times New Roman"/>
                                    <w:szCs w:val="24"/>
                                  </w:rPr>
                                </w:pPr>
                                <w:r w:rsidRPr="002C2253">
                                  <w:rPr>
                                    <w:rFonts w:ascii="Times New Roman" w:eastAsia="Times New Roman" w:hAnsi="Times New Roman" w:cs="Times New Roman"/>
                                    <w:szCs w:val="24"/>
                                  </w:rPr>
                                  <w:t>Grace Gerhardt</w:t>
                                </w:r>
                              </w:p>
                              <w:p w14:paraId="6E895300" w14:textId="77777777" w:rsidR="00715C60" w:rsidRPr="002C2253" w:rsidRDefault="00715C60" w:rsidP="006A4217">
                                <w:pPr>
                                  <w:spacing w:after="0" w:line="360" w:lineRule="auto"/>
                                  <w:jc w:val="center"/>
                                  <w:rPr>
                                    <w:rFonts w:ascii="Times New Roman" w:eastAsia="Times New Roman" w:hAnsi="Times New Roman" w:cs="Times New Roman"/>
                                    <w:sz w:val="32"/>
                                    <w:szCs w:val="24"/>
                                  </w:rPr>
                                </w:pPr>
                                <w:r w:rsidRPr="002C2253">
                                  <w:rPr>
                                    <w:rFonts w:ascii="Times New Roman" w:eastAsia="Times New Roman" w:hAnsi="Times New Roman" w:cs="Times New Roman"/>
                                    <w:sz w:val="32"/>
                                    <w:szCs w:val="24"/>
                                  </w:rPr>
                                  <w:t>_______________</w:t>
                                </w:r>
                              </w:p>
                              <w:p w14:paraId="25421958" w14:textId="77777777" w:rsidR="00715C60" w:rsidRPr="002C2253" w:rsidRDefault="00715C60" w:rsidP="006A4217">
                                <w:pPr>
                                  <w:spacing w:after="0" w:line="360" w:lineRule="auto"/>
                                  <w:jc w:val="center"/>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Evan Kelly</w:t>
                                </w:r>
                              </w:p>
                              <w:p w14:paraId="73D2FFA3" w14:textId="77777777" w:rsidR="00715C60" w:rsidRPr="002C2253" w:rsidRDefault="00715C60" w:rsidP="006A4217">
                                <w:pPr>
                                  <w:spacing w:after="0" w:line="360" w:lineRule="auto"/>
                                  <w:jc w:val="center"/>
                                  <w:rPr>
                                    <w:rFonts w:ascii="Times New Roman" w:eastAsia="Times New Roman" w:hAnsi="Times New Roman" w:cs="Times New Roman"/>
                                    <w:sz w:val="32"/>
                                    <w:szCs w:val="24"/>
                                  </w:rPr>
                                </w:pPr>
                                <w:r w:rsidRPr="002C2253">
                                  <w:rPr>
                                    <w:rFonts w:ascii="Times New Roman" w:eastAsia="Times New Roman" w:hAnsi="Times New Roman" w:cs="Times New Roman"/>
                                    <w:sz w:val="32"/>
                                    <w:szCs w:val="24"/>
                                  </w:rPr>
                                  <w:t>________________</w:t>
                                </w:r>
                              </w:p>
                              <w:p w14:paraId="00A5F2AD" w14:textId="77777777" w:rsidR="00715C60" w:rsidRPr="002C2253" w:rsidRDefault="00715C60" w:rsidP="006A4217">
                                <w:pPr>
                                  <w:spacing w:after="0" w:line="360" w:lineRule="auto"/>
                                  <w:jc w:val="center"/>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John O’Neill</w:t>
                                </w:r>
                              </w:p>
                              <w:p w14:paraId="795B7E08" w14:textId="77777777" w:rsidR="00715C60" w:rsidRPr="002C2253" w:rsidRDefault="00715C60" w:rsidP="006A4217">
                                <w:pPr>
                                  <w:spacing w:after="0" w:line="360" w:lineRule="auto"/>
                                  <w:jc w:val="center"/>
                                  <w:rPr>
                                    <w:rFonts w:ascii="Times New Roman" w:eastAsia="Times New Roman" w:hAnsi="Times New Roman" w:cs="Times New Roman"/>
                                    <w:sz w:val="32"/>
                                    <w:szCs w:val="24"/>
                                  </w:rPr>
                                </w:pPr>
                                <w:r w:rsidRPr="002C2253">
                                  <w:rPr>
                                    <w:rFonts w:ascii="Times New Roman" w:eastAsia="Times New Roman" w:hAnsi="Times New Roman" w:cs="Times New Roman"/>
                                    <w:sz w:val="32"/>
                                    <w:szCs w:val="24"/>
                                  </w:rPr>
                                  <w:t>________________</w:t>
                                </w:r>
                              </w:p>
                              <w:p w14:paraId="45FEF909" w14:textId="77777777" w:rsidR="00715C60" w:rsidRPr="002C2253" w:rsidRDefault="00715C60" w:rsidP="006A4217">
                                <w:pPr>
                                  <w:spacing w:after="0" w:line="360" w:lineRule="auto"/>
                                  <w:jc w:val="center"/>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Jackson Whitehouse</w:t>
                                </w:r>
                              </w:p>
                              <w:p w14:paraId="61A4A483" w14:textId="77777777" w:rsidR="00715C60" w:rsidRPr="002C2253" w:rsidRDefault="00715C60" w:rsidP="006A4217">
                                <w:pPr>
                                  <w:spacing w:after="0" w:line="360" w:lineRule="auto"/>
                                  <w:rPr>
                                    <w:rFonts w:ascii="Times New Roman" w:eastAsia="Times New Roman" w:hAnsi="Times New Roman" w:cs="Times New Roman"/>
                                    <w:b/>
                                    <w:sz w:val="32"/>
                                    <w:szCs w:val="24"/>
                                  </w:rPr>
                                </w:pPr>
                              </w:p>
                              <w:p w14:paraId="0448120E" w14:textId="77777777" w:rsidR="00715C60" w:rsidRPr="002C2253" w:rsidRDefault="00715C60" w:rsidP="006A4217">
                                <w:pPr>
                                  <w:spacing w:after="0" w:line="360" w:lineRule="auto"/>
                                  <w:rPr>
                                    <w:rFonts w:ascii="Times New Roman" w:eastAsia="Times New Roman" w:hAnsi="Times New Roman" w:cs="Times New Roman"/>
                                    <w:b/>
                                    <w:sz w:val="32"/>
                                    <w:szCs w:val="24"/>
                                  </w:rPr>
                                </w:pPr>
                              </w:p>
                              <w:p w14:paraId="5BE95C1B" w14:textId="007EDF8A" w:rsidR="00715C60" w:rsidRPr="002C2253" w:rsidRDefault="00715C60" w:rsidP="006A4217">
                                <w:pPr>
                                  <w:jc w:val="center"/>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 xml:space="preserve">To Be Completed </w:t>
                                </w:r>
                                <w:r>
                                  <w:rPr>
                                    <w:rFonts w:ascii="Times New Roman" w:eastAsia="Times New Roman" w:hAnsi="Times New Roman" w:cs="Times New Roman"/>
                                    <w:sz w:val="24"/>
                                    <w:szCs w:val="24"/>
                                  </w:rPr>
                                  <w:t>March</w:t>
                                </w:r>
                                <w:r w:rsidRPr="002C2253">
                                  <w:rPr>
                                    <w:rFonts w:ascii="Times New Roman" w:eastAsia="Times New Roman" w:hAnsi="Times New Roman" w:cs="Times New Roman"/>
                                    <w:sz w:val="24"/>
                                    <w:szCs w:val="24"/>
                                  </w:rPr>
                                  <w:t xml:space="preserve"> 2019</w:t>
                                </w:r>
                              </w:p>
                              <w:p w14:paraId="227F5A6B" w14:textId="77777777" w:rsidR="00715C60" w:rsidRPr="002C2253" w:rsidRDefault="00715C60" w:rsidP="006A4217">
                                <w:pPr>
                                  <w:jc w:val="right"/>
                                  <w:rPr>
                                    <w:rFonts w:ascii="Times New Roman" w:eastAsia="Times New Roman" w:hAnsi="Times New Roman" w:cs="Times New Roman"/>
                                    <w:sz w:val="24"/>
                                    <w:szCs w:val="24"/>
                                  </w:rPr>
                                </w:pPr>
                              </w:p>
                              <w:p w14:paraId="0ABC6FD9" w14:textId="77777777" w:rsidR="00715C60" w:rsidRPr="002C2253" w:rsidRDefault="00715C60" w:rsidP="006A4217">
                                <w:pPr>
                                  <w:jc w:val="right"/>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Approved By: _____________________________</w:t>
                                </w:r>
                                <w:r w:rsidRPr="002C2253">
                                  <w:rPr>
                                    <w:rFonts w:ascii="Times New Roman" w:eastAsia="Times New Roman" w:hAnsi="Times New Roman" w:cs="Times New Roman"/>
                                    <w:sz w:val="24"/>
                                    <w:szCs w:val="24"/>
                                  </w:rPr>
                                  <w:tab/>
                                </w:r>
                              </w:p>
                              <w:p w14:paraId="7A1B9B6A" w14:textId="77777777" w:rsidR="00715C60" w:rsidRPr="002C2253" w:rsidRDefault="00715C60" w:rsidP="006A4217">
                                <w:pPr>
                                  <w:jc w:val="right"/>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Michael A. Demetriou, Advisor</w:t>
                                </w:r>
                              </w:p>
                              <w:p w14:paraId="10262B92" w14:textId="77777777" w:rsidR="00715C60" w:rsidRPr="002C2253" w:rsidRDefault="00715C60" w:rsidP="006A4217">
                                <w:pPr>
                                  <w:jc w:val="right"/>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 xml:space="preserve">Professor, Aerospace Engineering Program, </w:t>
                                </w:r>
                              </w:p>
                              <w:p w14:paraId="23622F79" w14:textId="77777777" w:rsidR="00715C60" w:rsidRPr="002C2253" w:rsidRDefault="00715C60" w:rsidP="006A4217">
                                <w:pPr>
                                  <w:jc w:val="right"/>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WPI</w:t>
                                </w:r>
                              </w:p>
                              <w:p w14:paraId="72FF7867" w14:textId="2A7F59D1" w:rsidR="00715C60" w:rsidRDefault="00715C60">
                                <w:pPr>
                                  <w:pStyle w:val="NoSpacing"/>
                                  <w:spacing w:before="80" w:after="40"/>
                                  <w:rPr>
                                    <w:caps/>
                                    <w:color w:val="4472C4" w:themeColor="accent5"/>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79000</wp14:pctWidth>
                    </wp14:sizeRelH>
                    <wp14:sizeRelV relativeFrom="page">
                      <wp14:pctHeight>35000</wp14:pctHeight>
                    </wp14:sizeRelV>
                  </wp:anchor>
                </w:drawing>
              </mc:Choice>
              <mc:Fallback>
                <w:pict>
                  <v:shapetype w14:anchorId="3F1E6201" id="_x0000_t202" coordsize="21600,21600" o:spt="202" path="m,l,21600r21600,l21600,xe">
                    <v:stroke joinstyle="miter"/>
                    <v:path gradientshapeok="t" o:connecttype="rect"/>
                  </v:shapetype>
                  <v:shape id="Text Box 131" o:spid="_x0000_s1026" type="#_x0000_t202" style="position:absolute;margin-left:49.15pt;margin-top:19.75pt;width:369pt;height:529.2pt;z-index:251673088;visibility:visible;mso-wrap-style:square;mso-width-percent:790;mso-height-percent:350;mso-wrap-distance-left:14.4pt;mso-wrap-distance-top:0;mso-wrap-distance-right:14.4pt;mso-wrap-distance-bottom:0;mso-position-horizontal:absolute;mso-position-horizontal-relative:margin;mso-position-vertical:absolute;mso-position-vertical-relative:page;mso-width-percent:790;mso-height-percent:35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" filled="f" stroked="f" strokeweight=".5pt">
                    <v:textbox style="mso-fit-shape-to-text:t" inset="0,0,0,0">
                      <w:txbxContent>
                        <w:p w14:paraId="72A57719" w14:textId="77777777" w:rsidR="00715C60" w:rsidRPr="002C2253" w:rsidRDefault="00715C60" w:rsidP="006A4217">
                          <w:pPr>
                            <w:spacing w:after="0" w:line="360" w:lineRule="auto"/>
                            <w:jc w:val="right"/>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MAD 1901</w:t>
                          </w:r>
                        </w:p>
                        <w:p w14:paraId="50D6E18F" w14:textId="77777777" w:rsidR="00715C60" w:rsidRPr="002C2253" w:rsidRDefault="00715C60" w:rsidP="006A4217">
                          <w:pPr>
                            <w:spacing w:after="0" w:line="360" w:lineRule="auto"/>
                            <w:jc w:val="center"/>
                            <w:rPr>
                              <w:rFonts w:ascii="Times New Roman" w:eastAsia="Times New Roman" w:hAnsi="Times New Roman" w:cs="Times New Roman"/>
                              <w:sz w:val="32"/>
                              <w:szCs w:val="32"/>
                            </w:rPr>
                          </w:pPr>
                          <w:r w:rsidRPr="002C2253">
                            <w:rPr>
                              <w:rFonts w:ascii="Times New Roman" w:eastAsia="Times New Roman" w:hAnsi="Times New Roman" w:cs="Times New Roman"/>
                              <w:sz w:val="32"/>
                              <w:szCs w:val="32"/>
                            </w:rPr>
                            <w:t>Design and Analysis of a High-Powered Rocket</w:t>
                          </w:r>
                        </w:p>
                        <w:p w14:paraId="5E97FEF1" w14:textId="69EEA9AD" w:rsidR="00715C60" w:rsidRPr="002C2253" w:rsidRDefault="00715C60" w:rsidP="006A4217">
                          <w:pPr>
                            <w:spacing w:after="0" w:line="360" w:lineRule="auto"/>
                            <w:jc w:val="center"/>
                            <w:rPr>
                              <w:rFonts w:ascii="Times New Roman" w:eastAsia="Times New Roman" w:hAnsi="Times New Roman" w:cs="Times New Roman"/>
                              <w:sz w:val="32"/>
                              <w:szCs w:val="24"/>
                            </w:rPr>
                          </w:pPr>
                          <w:r>
                            <w:rPr>
                              <w:rFonts w:ascii="Times New Roman" w:eastAsia="Times New Roman" w:hAnsi="Times New Roman" w:cs="Times New Roman"/>
                              <w:sz w:val="32"/>
                              <w:szCs w:val="24"/>
                            </w:rPr>
                            <w:t>Draft 3</w:t>
                          </w:r>
                        </w:p>
                        <w:p w14:paraId="081C5525" w14:textId="77777777" w:rsidR="00715C60" w:rsidRPr="002C2253" w:rsidRDefault="00715C60" w:rsidP="006A4217">
                          <w:pPr>
                            <w:spacing w:after="0" w:line="360" w:lineRule="auto"/>
                            <w:jc w:val="center"/>
                            <w:rPr>
                              <w:rFonts w:ascii="Times New Roman" w:eastAsia="Times New Roman" w:hAnsi="Times New Roman" w:cs="Times New Roman"/>
                              <w:sz w:val="32"/>
                              <w:szCs w:val="24"/>
                            </w:rPr>
                          </w:pPr>
                        </w:p>
                        <w:p w14:paraId="41FB2E01" w14:textId="77777777" w:rsidR="00715C60" w:rsidRPr="002C2253" w:rsidRDefault="00715C60" w:rsidP="006A4217">
                          <w:pPr>
                            <w:pStyle w:val="paragraph"/>
                            <w:spacing w:before="0" w:beforeAutospacing="0" w:after="0" w:afterAutospacing="0"/>
                            <w:jc w:val="center"/>
                            <w:textAlignment w:val="baseline"/>
                            <w:rPr>
                              <w:sz w:val="18"/>
                              <w:szCs w:val="18"/>
                            </w:rPr>
                          </w:pPr>
                          <w:r w:rsidRPr="002C2253">
                            <w:rPr>
                              <w:rStyle w:val="normaltextrun"/>
                            </w:rPr>
                            <w:t>A Major Qualifying Project Report</w:t>
                          </w:r>
                          <w:r w:rsidRPr="002C2253">
                            <w:rPr>
                              <w:rStyle w:val="eop"/>
                            </w:rPr>
                            <w:t> </w:t>
                          </w:r>
                        </w:p>
                        <w:p w14:paraId="5C20B3BA" w14:textId="77A98ADE" w:rsidR="00715C60" w:rsidRPr="002C2253" w:rsidRDefault="00715C60" w:rsidP="006A4217">
                          <w:pPr>
                            <w:pStyle w:val="paragraph"/>
                            <w:spacing w:before="0" w:beforeAutospacing="0" w:after="0" w:afterAutospacing="0"/>
                            <w:jc w:val="center"/>
                            <w:textAlignment w:val="baseline"/>
                            <w:rPr>
                              <w:sz w:val="18"/>
                              <w:szCs w:val="18"/>
                            </w:rPr>
                          </w:pPr>
                          <w:r w:rsidRPr="002C2253">
                            <w:rPr>
                              <w:rStyle w:val="normaltextrun"/>
                            </w:rPr>
                            <w:t>Submitted to the Facul</w:t>
                          </w:r>
                          <w:r>
                            <w:rPr>
                              <w:rStyle w:val="normaltextrun"/>
                            </w:rPr>
                            <w:t>t</w:t>
                          </w:r>
                          <w:r w:rsidRPr="002C2253">
                            <w:rPr>
                              <w:rStyle w:val="normaltextrun"/>
                            </w:rPr>
                            <w:t>y of the</w:t>
                          </w:r>
                          <w:r w:rsidRPr="002C2253">
                            <w:rPr>
                              <w:rStyle w:val="eop"/>
                            </w:rPr>
                            <w:t> </w:t>
                          </w:r>
                        </w:p>
                        <w:p w14:paraId="6D9BDED4" w14:textId="77777777" w:rsidR="00715C60" w:rsidRPr="002C2253" w:rsidRDefault="00715C60" w:rsidP="006A4217">
                          <w:pPr>
                            <w:pStyle w:val="paragraph"/>
                            <w:spacing w:before="0" w:beforeAutospacing="0" w:after="0" w:afterAutospacing="0"/>
                            <w:jc w:val="center"/>
                            <w:textAlignment w:val="baseline"/>
                            <w:rPr>
                              <w:sz w:val="18"/>
                              <w:szCs w:val="18"/>
                            </w:rPr>
                          </w:pPr>
                          <w:r w:rsidRPr="002C2253">
                            <w:rPr>
                              <w:rStyle w:val="normaltextrun"/>
                            </w:rPr>
                            <w:t>WORCESTER POLYTECHNIC INSTITUTE</w:t>
                          </w:r>
                          <w:r w:rsidRPr="002C2253">
                            <w:rPr>
                              <w:rStyle w:val="eop"/>
                            </w:rPr>
                            <w:t> </w:t>
                          </w:r>
                        </w:p>
                        <w:p w14:paraId="0FC05950" w14:textId="77777777" w:rsidR="00715C60" w:rsidRPr="002C2253" w:rsidRDefault="00715C60" w:rsidP="006A4217">
                          <w:pPr>
                            <w:pStyle w:val="paragraph"/>
                            <w:spacing w:before="0" w:beforeAutospacing="0" w:after="0" w:afterAutospacing="0"/>
                            <w:jc w:val="center"/>
                            <w:textAlignment w:val="baseline"/>
                            <w:rPr>
                              <w:sz w:val="18"/>
                              <w:szCs w:val="18"/>
                            </w:rPr>
                          </w:pPr>
                          <w:r w:rsidRPr="002C2253">
                            <w:rPr>
                              <w:rStyle w:val="normaltextrun"/>
                            </w:rPr>
                            <w:t>in Partial Fulfillment of the Requirements for the</w:t>
                          </w:r>
                          <w:r w:rsidRPr="002C2253">
                            <w:rPr>
                              <w:rStyle w:val="eop"/>
                            </w:rPr>
                            <w:t> </w:t>
                          </w:r>
                        </w:p>
                        <w:p w14:paraId="612F13EC" w14:textId="77777777" w:rsidR="00715C60" w:rsidRPr="002C2253" w:rsidRDefault="00715C60" w:rsidP="006A4217">
                          <w:pPr>
                            <w:pStyle w:val="paragraph"/>
                            <w:spacing w:before="0" w:beforeAutospacing="0" w:after="0" w:afterAutospacing="0"/>
                            <w:jc w:val="center"/>
                            <w:textAlignment w:val="baseline"/>
                            <w:rPr>
                              <w:rStyle w:val="normaltextrun"/>
                            </w:rPr>
                          </w:pPr>
                          <w:r w:rsidRPr="002C2253">
                            <w:rPr>
                              <w:rStyle w:val="normaltextrun"/>
                            </w:rPr>
                            <w:t>Degree of Bachelor of Science</w:t>
                          </w:r>
                        </w:p>
                        <w:p w14:paraId="661C37F9" w14:textId="77777777" w:rsidR="00715C60" w:rsidRPr="002C2253" w:rsidRDefault="00715C60" w:rsidP="006A4217">
                          <w:pPr>
                            <w:pStyle w:val="paragraph"/>
                            <w:spacing w:before="0" w:beforeAutospacing="0" w:after="0" w:afterAutospacing="0"/>
                            <w:jc w:val="center"/>
                            <w:textAlignment w:val="baseline"/>
                            <w:rPr>
                              <w:sz w:val="18"/>
                              <w:szCs w:val="18"/>
                            </w:rPr>
                          </w:pPr>
                          <w:r w:rsidRPr="002C2253">
                            <w:rPr>
                              <w:rStyle w:val="normaltextrun"/>
                            </w:rPr>
                            <w:t>in Aerospace Engineering</w:t>
                          </w:r>
                        </w:p>
                        <w:p w14:paraId="639C333B" w14:textId="77777777" w:rsidR="00715C60" w:rsidRPr="002C2253" w:rsidRDefault="00715C60" w:rsidP="006A4217">
                          <w:pPr>
                            <w:spacing w:after="0" w:line="360" w:lineRule="auto"/>
                            <w:jc w:val="center"/>
                            <w:rPr>
                              <w:rFonts w:ascii="Times New Roman" w:eastAsia="Times New Roman" w:hAnsi="Times New Roman" w:cs="Times New Roman"/>
                              <w:sz w:val="32"/>
                              <w:szCs w:val="24"/>
                            </w:rPr>
                          </w:pPr>
                        </w:p>
                        <w:p w14:paraId="7A664E39" w14:textId="77777777" w:rsidR="00715C60" w:rsidRPr="002C2253" w:rsidRDefault="00715C60" w:rsidP="006A4217">
                          <w:pPr>
                            <w:spacing w:after="0" w:line="360" w:lineRule="auto"/>
                            <w:jc w:val="center"/>
                            <w:rPr>
                              <w:rFonts w:ascii="Times New Roman" w:eastAsia="Times New Roman" w:hAnsi="Times New Roman" w:cs="Times New Roman"/>
                              <w:sz w:val="32"/>
                              <w:szCs w:val="24"/>
                            </w:rPr>
                          </w:pPr>
                          <w:r w:rsidRPr="002C2253">
                            <w:rPr>
                              <w:rFonts w:ascii="Times New Roman" w:eastAsia="Times New Roman" w:hAnsi="Times New Roman" w:cs="Times New Roman"/>
                              <w:sz w:val="32"/>
                              <w:szCs w:val="24"/>
                            </w:rPr>
                            <w:t>_______________</w:t>
                          </w:r>
                        </w:p>
                        <w:p w14:paraId="41D3E136" w14:textId="77777777" w:rsidR="00715C60" w:rsidRPr="002C2253" w:rsidRDefault="00715C60" w:rsidP="006A4217">
                          <w:pPr>
                            <w:spacing w:after="0" w:line="360" w:lineRule="auto"/>
                            <w:jc w:val="center"/>
                            <w:rPr>
                              <w:rFonts w:ascii="Times New Roman" w:eastAsia="Times New Roman" w:hAnsi="Times New Roman" w:cs="Times New Roman"/>
                              <w:szCs w:val="24"/>
                            </w:rPr>
                          </w:pPr>
                          <w:r w:rsidRPr="002C2253">
                            <w:rPr>
                              <w:rFonts w:ascii="Times New Roman" w:eastAsia="Times New Roman" w:hAnsi="Times New Roman" w:cs="Times New Roman"/>
                              <w:szCs w:val="24"/>
                            </w:rPr>
                            <w:t>Alex Alvarez</w:t>
                          </w:r>
                        </w:p>
                        <w:p w14:paraId="78739BDF" w14:textId="77777777" w:rsidR="00715C60" w:rsidRPr="002C2253" w:rsidRDefault="00715C60" w:rsidP="006A4217">
                          <w:pPr>
                            <w:spacing w:after="0" w:line="360" w:lineRule="auto"/>
                            <w:jc w:val="center"/>
                            <w:rPr>
                              <w:rFonts w:ascii="Times New Roman" w:eastAsia="Times New Roman" w:hAnsi="Times New Roman" w:cs="Times New Roman"/>
                              <w:sz w:val="32"/>
                              <w:szCs w:val="24"/>
                            </w:rPr>
                          </w:pPr>
                          <w:r w:rsidRPr="002C2253">
                            <w:rPr>
                              <w:rFonts w:ascii="Times New Roman" w:eastAsia="Times New Roman" w:hAnsi="Times New Roman" w:cs="Times New Roman"/>
                              <w:sz w:val="32"/>
                              <w:szCs w:val="24"/>
                            </w:rPr>
                            <w:t>________________</w:t>
                          </w:r>
                        </w:p>
                        <w:p w14:paraId="062FB041" w14:textId="77777777" w:rsidR="00715C60" w:rsidRPr="002C2253" w:rsidRDefault="00715C60" w:rsidP="006A4217">
                          <w:pPr>
                            <w:spacing w:after="0" w:line="360" w:lineRule="auto"/>
                            <w:jc w:val="center"/>
                            <w:rPr>
                              <w:rFonts w:ascii="Times New Roman" w:eastAsia="Times New Roman" w:hAnsi="Times New Roman" w:cs="Times New Roman"/>
                              <w:szCs w:val="24"/>
                            </w:rPr>
                          </w:pPr>
                          <w:r w:rsidRPr="002C2253">
                            <w:rPr>
                              <w:rFonts w:ascii="Times New Roman" w:eastAsia="Times New Roman" w:hAnsi="Times New Roman" w:cs="Times New Roman"/>
                              <w:szCs w:val="24"/>
                            </w:rPr>
                            <w:t>Grace Gerhardt</w:t>
                          </w:r>
                        </w:p>
                        <w:p w14:paraId="6E895300" w14:textId="77777777" w:rsidR="00715C60" w:rsidRPr="002C2253" w:rsidRDefault="00715C60" w:rsidP="006A4217">
                          <w:pPr>
                            <w:spacing w:after="0" w:line="360" w:lineRule="auto"/>
                            <w:jc w:val="center"/>
                            <w:rPr>
                              <w:rFonts w:ascii="Times New Roman" w:eastAsia="Times New Roman" w:hAnsi="Times New Roman" w:cs="Times New Roman"/>
                              <w:sz w:val="32"/>
                              <w:szCs w:val="24"/>
                            </w:rPr>
                          </w:pPr>
                          <w:r w:rsidRPr="002C2253">
                            <w:rPr>
                              <w:rFonts w:ascii="Times New Roman" w:eastAsia="Times New Roman" w:hAnsi="Times New Roman" w:cs="Times New Roman"/>
                              <w:sz w:val="32"/>
                              <w:szCs w:val="24"/>
                            </w:rPr>
                            <w:t>_______________</w:t>
                          </w:r>
                        </w:p>
                        <w:p w14:paraId="25421958" w14:textId="77777777" w:rsidR="00715C60" w:rsidRPr="002C2253" w:rsidRDefault="00715C60" w:rsidP="006A4217">
                          <w:pPr>
                            <w:spacing w:after="0" w:line="360" w:lineRule="auto"/>
                            <w:jc w:val="center"/>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Evan Kelly</w:t>
                          </w:r>
                        </w:p>
                        <w:p w14:paraId="73D2FFA3" w14:textId="77777777" w:rsidR="00715C60" w:rsidRPr="002C2253" w:rsidRDefault="00715C60" w:rsidP="006A4217">
                          <w:pPr>
                            <w:spacing w:after="0" w:line="360" w:lineRule="auto"/>
                            <w:jc w:val="center"/>
                            <w:rPr>
                              <w:rFonts w:ascii="Times New Roman" w:eastAsia="Times New Roman" w:hAnsi="Times New Roman" w:cs="Times New Roman"/>
                              <w:sz w:val="32"/>
                              <w:szCs w:val="24"/>
                            </w:rPr>
                          </w:pPr>
                          <w:r w:rsidRPr="002C2253">
                            <w:rPr>
                              <w:rFonts w:ascii="Times New Roman" w:eastAsia="Times New Roman" w:hAnsi="Times New Roman" w:cs="Times New Roman"/>
                              <w:sz w:val="32"/>
                              <w:szCs w:val="24"/>
                            </w:rPr>
                            <w:t>________________</w:t>
                          </w:r>
                        </w:p>
                        <w:p w14:paraId="00A5F2AD" w14:textId="77777777" w:rsidR="00715C60" w:rsidRPr="002C2253" w:rsidRDefault="00715C60" w:rsidP="006A4217">
                          <w:pPr>
                            <w:spacing w:after="0" w:line="360" w:lineRule="auto"/>
                            <w:jc w:val="center"/>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John O’Neill</w:t>
                          </w:r>
                        </w:p>
                        <w:p w14:paraId="795B7E08" w14:textId="77777777" w:rsidR="00715C60" w:rsidRPr="002C2253" w:rsidRDefault="00715C60" w:rsidP="006A4217">
                          <w:pPr>
                            <w:spacing w:after="0" w:line="360" w:lineRule="auto"/>
                            <w:jc w:val="center"/>
                            <w:rPr>
                              <w:rFonts w:ascii="Times New Roman" w:eastAsia="Times New Roman" w:hAnsi="Times New Roman" w:cs="Times New Roman"/>
                              <w:sz w:val="32"/>
                              <w:szCs w:val="24"/>
                            </w:rPr>
                          </w:pPr>
                          <w:r w:rsidRPr="002C2253">
                            <w:rPr>
                              <w:rFonts w:ascii="Times New Roman" w:eastAsia="Times New Roman" w:hAnsi="Times New Roman" w:cs="Times New Roman"/>
                              <w:sz w:val="32"/>
                              <w:szCs w:val="24"/>
                            </w:rPr>
                            <w:t>________________</w:t>
                          </w:r>
                        </w:p>
                        <w:p w14:paraId="45FEF909" w14:textId="77777777" w:rsidR="00715C60" w:rsidRPr="002C2253" w:rsidRDefault="00715C60" w:rsidP="006A4217">
                          <w:pPr>
                            <w:spacing w:after="0" w:line="360" w:lineRule="auto"/>
                            <w:jc w:val="center"/>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Jackson Whitehouse</w:t>
                          </w:r>
                        </w:p>
                        <w:p w14:paraId="61A4A483" w14:textId="77777777" w:rsidR="00715C60" w:rsidRPr="002C2253" w:rsidRDefault="00715C60" w:rsidP="006A4217">
                          <w:pPr>
                            <w:spacing w:after="0" w:line="360" w:lineRule="auto"/>
                            <w:rPr>
                              <w:rFonts w:ascii="Times New Roman" w:eastAsia="Times New Roman" w:hAnsi="Times New Roman" w:cs="Times New Roman"/>
                              <w:b/>
                              <w:sz w:val="32"/>
                              <w:szCs w:val="24"/>
                            </w:rPr>
                          </w:pPr>
                        </w:p>
                        <w:p w14:paraId="0448120E" w14:textId="77777777" w:rsidR="00715C60" w:rsidRPr="002C2253" w:rsidRDefault="00715C60" w:rsidP="006A4217">
                          <w:pPr>
                            <w:spacing w:after="0" w:line="360" w:lineRule="auto"/>
                            <w:rPr>
                              <w:rFonts w:ascii="Times New Roman" w:eastAsia="Times New Roman" w:hAnsi="Times New Roman" w:cs="Times New Roman"/>
                              <w:b/>
                              <w:sz w:val="32"/>
                              <w:szCs w:val="24"/>
                            </w:rPr>
                          </w:pPr>
                        </w:p>
                        <w:p w14:paraId="5BE95C1B" w14:textId="007EDF8A" w:rsidR="00715C60" w:rsidRPr="002C2253" w:rsidRDefault="00715C60" w:rsidP="006A4217">
                          <w:pPr>
                            <w:jc w:val="center"/>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 xml:space="preserve">To Be Completed </w:t>
                          </w:r>
                          <w:r>
                            <w:rPr>
                              <w:rFonts w:ascii="Times New Roman" w:eastAsia="Times New Roman" w:hAnsi="Times New Roman" w:cs="Times New Roman"/>
                              <w:sz w:val="24"/>
                              <w:szCs w:val="24"/>
                            </w:rPr>
                            <w:t>March</w:t>
                          </w:r>
                          <w:r w:rsidRPr="002C2253">
                            <w:rPr>
                              <w:rFonts w:ascii="Times New Roman" w:eastAsia="Times New Roman" w:hAnsi="Times New Roman" w:cs="Times New Roman"/>
                              <w:sz w:val="24"/>
                              <w:szCs w:val="24"/>
                            </w:rPr>
                            <w:t xml:space="preserve"> 2019</w:t>
                          </w:r>
                        </w:p>
                        <w:p w14:paraId="227F5A6B" w14:textId="77777777" w:rsidR="00715C60" w:rsidRPr="002C2253" w:rsidRDefault="00715C60" w:rsidP="006A4217">
                          <w:pPr>
                            <w:jc w:val="right"/>
                            <w:rPr>
                              <w:rFonts w:ascii="Times New Roman" w:eastAsia="Times New Roman" w:hAnsi="Times New Roman" w:cs="Times New Roman"/>
                              <w:sz w:val="24"/>
                              <w:szCs w:val="24"/>
                            </w:rPr>
                          </w:pPr>
                        </w:p>
                        <w:p w14:paraId="0ABC6FD9" w14:textId="77777777" w:rsidR="00715C60" w:rsidRPr="002C2253" w:rsidRDefault="00715C60" w:rsidP="006A4217">
                          <w:pPr>
                            <w:jc w:val="right"/>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Approved By: _____________________________</w:t>
                          </w:r>
                          <w:r w:rsidRPr="002C2253">
                            <w:rPr>
                              <w:rFonts w:ascii="Times New Roman" w:eastAsia="Times New Roman" w:hAnsi="Times New Roman" w:cs="Times New Roman"/>
                              <w:sz w:val="24"/>
                              <w:szCs w:val="24"/>
                            </w:rPr>
                            <w:tab/>
                          </w:r>
                        </w:p>
                        <w:p w14:paraId="7A1B9B6A" w14:textId="77777777" w:rsidR="00715C60" w:rsidRPr="002C2253" w:rsidRDefault="00715C60" w:rsidP="006A4217">
                          <w:pPr>
                            <w:jc w:val="right"/>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Michael A. Demetriou, Advisor</w:t>
                          </w:r>
                        </w:p>
                        <w:p w14:paraId="10262B92" w14:textId="77777777" w:rsidR="00715C60" w:rsidRPr="002C2253" w:rsidRDefault="00715C60" w:rsidP="006A4217">
                          <w:pPr>
                            <w:jc w:val="right"/>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 xml:space="preserve">Professor, Aerospace Engineering Program, </w:t>
                          </w:r>
                        </w:p>
                        <w:p w14:paraId="23622F79" w14:textId="77777777" w:rsidR="00715C60" w:rsidRPr="002C2253" w:rsidRDefault="00715C60" w:rsidP="006A4217">
                          <w:pPr>
                            <w:jc w:val="right"/>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WPI</w:t>
                          </w:r>
                        </w:p>
                        <w:p w14:paraId="72FF7867" w14:textId="2A7F59D1" w:rsidR="00715C60" w:rsidRDefault="00715C60">
                          <w:pPr>
                            <w:pStyle w:val="NoSpacing"/>
                            <w:spacing w:before="80" w:after="40"/>
                            <w:rPr>
                              <w:caps/>
                              <w:color w:val="4472C4" w:themeColor="accent5"/>
                              <w:sz w:val="24"/>
                              <w:szCs w:val="24"/>
                            </w:rPr>
                          </w:pPr>
                        </w:p>
                      </w:txbxContent>
                    </v:textbox>
                    <w10:wrap type="square" anchorx="margin" anchory="page"/>
                  </v:shape>
                </w:pict>
              </mc:Fallback>
            </mc:AlternateContent>
          </w:r>
        </w:p>
        <w:p w14:paraId="4C9DAB1F" w14:textId="77777777" w:rsidR="004E1318" w:rsidRDefault="004E1318" w:rsidP="53339BCF">
          <w:pPr>
            <w:spacing w:line="360" w:lineRule="auto"/>
            <w:rPr>
              <w:rFonts w:ascii="Times New Roman" w:eastAsia="Times New Roman" w:hAnsi="Times New Roman" w:cs="Times New Roman"/>
              <w:i/>
              <w:iCs/>
              <w:sz w:val="21"/>
              <w:szCs w:val="21"/>
            </w:rPr>
          </w:pPr>
        </w:p>
        <w:p w14:paraId="2E2D7329" w14:textId="77777777" w:rsidR="004E1318" w:rsidRDefault="004E1318" w:rsidP="53339BCF">
          <w:pPr>
            <w:spacing w:line="360" w:lineRule="auto"/>
            <w:rPr>
              <w:rFonts w:ascii="Times New Roman" w:eastAsia="Times New Roman" w:hAnsi="Times New Roman" w:cs="Times New Roman"/>
              <w:i/>
              <w:iCs/>
              <w:sz w:val="21"/>
              <w:szCs w:val="21"/>
            </w:rPr>
          </w:pPr>
        </w:p>
        <w:p w14:paraId="5DB8C1B8" w14:textId="77777777" w:rsidR="004E1318" w:rsidRDefault="004E1318" w:rsidP="53339BCF">
          <w:pPr>
            <w:spacing w:line="360" w:lineRule="auto"/>
            <w:rPr>
              <w:rFonts w:ascii="Times New Roman" w:eastAsia="Times New Roman" w:hAnsi="Times New Roman" w:cs="Times New Roman"/>
              <w:i/>
              <w:iCs/>
              <w:sz w:val="21"/>
              <w:szCs w:val="21"/>
            </w:rPr>
          </w:pPr>
        </w:p>
        <w:p w14:paraId="55A1B8FB" w14:textId="77777777" w:rsidR="004E1318" w:rsidRDefault="004E1318" w:rsidP="53339BCF">
          <w:pPr>
            <w:spacing w:line="360" w:lineRule="auto"/>
            <w:rPr>
              <w:rFonts w:ascii="Times New Roman" w:eastAsia="Times New Roman" w:hAnsi="Times New Roman" w:cs="Times New Roman"/>
              <w:i/>
              <w:iCs/>
              <w:sz w:val="21"/>
              <w:szCs w:val="21"/>
            </w:rPr>
          </w:pPr>
        </w:p>
        <w:p w14:paraId="6362A4E7" w14:textId="77777777" w:rsidR="004E1318" w:rsidRDefault="004E1318" w:rsidP="53339BCF">
          <w:pPr>
            <w:spacing w:line="360" w:lineRule="auto"/>
            <w:rPr>
              <w:rFonts w:ascii="Times New Roman" w:eastAsia="Times New Roman" w:hAnsi="Times New Roman" w:cs="Times New Roman"/>
              <w:i/>
              <w:iCs/>
              <w:sz w:val="21"/>
              <w:szCs w:val="21"/>
            </w:rPr>
          </w:pPr>
        </w:p>
        <w:p w14:paraId="3EDDE00C" w14:textId="77777777" w:rsidR="004E1318" w:rsidRDefault="004E1318" w:rsidP="53339BCF">
          <w:pPr>
            <w:spacing w:line="360" w:lineRule="auto"/>
            <w:rPr>
              <w:rFonts w:ascii="Times New Roman" w:eastAsia="Times New Roman" w:hAnsi="Times New Roman" w:cs="Times New Roman"/>
              <w:i/>
              <w:iCs/>
              <w:sz w:val="21"/>
              <w:szCs w:val="21"/>
            </w:rPr>
          </w:pPr>
        </w:p>
        <w:p w14:paraId="633B8B41" w14:textId="77777777" w:rsidR="004E1318" w:rsidRDefault="004E1318" w:rsidP="53339BCF">
          <w:pPr>
            <w:spacing w:line="360" w:lineRule="auto"/>
            <w:rPr>
              <w:rFonts w:ascii="Times New Roman" w:eastAsia="Times New Roman" w:hAnsi="Times New Roman" w:cs="Times New Roman"/>
              <w:i/>
              <w:iCs/>
              <w:sz w:val="21"/>
              <w:szCs w:val="21"/>
            </w:rPr>
          </w:pPr>
        </w:p>
        <w:p w14:paraId="6394955C" w14:textId="77777777" w:rsidR="004E1318" w:rsidRDefault="004E1318" w:rsidP="53339BCF">
          <w:pPr>
            <w:spacing w:line="360" w:lineRule="auto"/>
            <w:rPr>
              <w:rFonts w:ascii="Times New Roman" w:eastAsia="Times New Roman" w:hAnsi="Times New Roman" w:cs="Times New Roman"/>
              <w:i/>
              <w:iCs/>
              <w:sz w:val="21"/>
              <w:szCs w:val="21"/>
            </w:rPr>
          </w:pPr>
        </w:p>
        <w:p w14:paraId="76B0F836" w14:textId="77777777" w:rsidR="004E1318" w:rsidRDefault="004E1318" w:rsidP="53339BCF">
          <w:pPr>
            <w:spacing w:line="360" w:lineRule="auto"/>
            <w:rPr>
              <w:rFonts w:ascii="Times New Roman" w:eastAsia="Times New Roman" w:hAnsi="Times New Roman" w:cs="Times New Roman"/>
              <w:i/>
              <w:iCs/>
              <w:sz w:val="21"/>
              <w:szCs w:val="21"/>
            </w:rPr>
          </w:pPr>
        </w:p>
        <w:p w14:paraId="100ECD64" w14:textId="7E2F385C" w:rsidR="006A4217" w:rsidRPr="00B46571" w:rsidRDefault="004E1318" w:rsidP="53339BCF">
          <w:pPr>
            <w:spacing w:line="360" w:lineRule="auto"/>
            <w:rPr>
              <w:rFonts w:ascii="Times New Roman" w:eastAsia="Times New Roman" w:hAnsi="Times New Roman" w:cs="Times New Roman"/>
              <w:color w:val="000000" w:themeColor="text1"/>
              <w:sz w:val="24"/>
              <w:szCs w:val="24"/>
            </w:rPr>
          </w:pPr>
          <w:r w:rsidRPr="53339BCF">
            <w:rPr>
              <w:rFonts w:ascii="Times New Roman" w:eastAsia="Times New Roman" w:hAnsi="Times New Roman" w:cs="Times New Roman"/>
              <w:i/>
              <w:iCs/>
              <w:sz w:val="21"/>
              <w:szCs w:val="21"/>
            </w:rPr>
            <w:t xml:space="preserve">"Certain materials are included under the fair use exemption of the U.S. Copyright Law and have been </w:t>
          </w:r>
          <w:r w:rsidR="53339BCF" w:rsidRPr="53339BCF">
            <w:rPr>
              <w:rFonts w:ascii="Times New Roman" w:eastAsia="Times New Roman" w:hAnsi="Times New Roman" w:cs="Times New Roman"/>
              <w:i/>
              <w:iCs/>
              <w:sz w:val="21"/>
              <w:szCs w:val="21"/>
            </w:rPr>
            <w:t>prepared according to the fair use guidelines and are restricted from further use."</w:t>
          </w:r>
          <w:r w:rsidR="006A4217" w:rsidRPr="53339BCF">
            <w:rPr>
              <w:rFonts w:ascii="Times New Roman" w:eastAsia="Times New Roman" w:hAnsi="Times New Roman" w:cs="Times New Roman"/>
              <w:color w:val="000000" w:themeColor="text1"/>
              <w:sz w:val="24"/>
              <w:szCs w:val="24"/>
            </w:rPr>
            <w:br w:type="page"/>
          </w:r>
        </w:p>
      </w:sdtContent>
    </w:sdt>
    <w:bookmarkStart w:id="0" w:name="_Toc2082165" w:displacedByCustomXml="next"/>
    <w:sdt>
      <w:sdtPr>
        <w:rPr>
          <w:rFonts w:asciiTheme="minorHAnsi" w:eastAsiaTheme="minorHAnsi" w:hAnsiTheme="minorHAnsi" w:cstheme="minorBidi"/>
          <w:b w:val="0"/>
          <w:color w:val="auto"/>
          <w:sz w:val="22"/>
          <w:szCs w:val="22"/>
        </w:rPr>
        <w:id w:val="1519198764"/>
        <w:docPartObj>
          <w:docPartGallery w:val="Table of Contents"/>
          <w:docPartUnique/>
        </w:docPartObj>
      </w:sdtPr>
      <w:sdtEndPr>
        <w:rPr>
          <w:bCs/>
          <w:noProof/>
        </w:rPr>
      </w:sdtEndPr>
      <w:sdtContent>
        <w:p w14:paraId="27410126" w14:textId="6CE6F94D" w:rsidR="00EF30A9" w:rsidRPr="00C72490" w:rsidRDefault="00A47654" w:rsidP="009D1457">
          <w:pPr>
            <w:pStyle w:val="Heading1"/>
            <w:numPr>
              <w:ilvl w:val="0"/>
              <w:numId w:val="0"/>
            </w:numPr>
            <w:ind w:left="720"/>
          </w:pPr>
          <w:r w:rsidRPr="00C72490">
            <w:rPr>
              <w:rFonts w:eastAsiaTheme="minorHAnsi"/>
            </w:rPr>
            <w:t>Table of C</w:t>
          </w:r>
          <w:r w:rsidR="00EF30A9" w:rsidRPr="00C72490">
            <w:t>ontents</w:t>
          </w:r>
          <w:bookmarkEnd w:id="0"/>
        </w:p>
        <w:p w14:paraId="6435A0C3" w14:textId="77777777" w:rsidR="00A47654" w:rsidRPr="00C72490" w:rsidRDefault="00A47654" w:rsidP="006D0668">
          <w:pPr>
            <w:spacing w:line="360" w:lineRule="auto"/>
            <w:rPr>
              <w:rFonts w:ascii="Times New Roman" w:hAnsi="Times New Roman" w:cs="Times New Roman"/>
              <w:color w:val="000000" w:themeColor="text1"/>
            </w:rPr>
          </w:pPr>
        </w:p>
        <w:p w14:paraId="39B3BAD8" w14:textId="643184A2" w:rsidR="00DA2EEF" w:rsidRDefault="00EF30A9">
          <w:pPr>
            <w:pStyle w:val="TOC1"/>
            <w:tabs>
              <w:tab w:val="right" w:leader="dot" w:pos="9350"/>
            </w:tabs>
            <w:rPr>
              <w:rFonts w:eastAsiaTheme="minorEastAsia"/>
              <w:noProof/>
            </w:rPr>
          </w:pPr>
          <w:r w:rsidRPr="00C72490">
            <w:rPr>
              <w:rFonts w:ascii="Times New Roman" w:hAnsi="Times New Roman" w:cs="Times New Roman"/>
              <w:b/>
              <w:bCs/>
              <w:noProof/>
              <w:color w:val="000000" w:themeColor="text1"/>
            </w:rPr>
            <w:fldChar w:fldCharType="begin"/>
          </w:r>
          <w:r w:rsidRPr="00C72490">
            <w:rPr>
              <w:rFonts w:ascii="Times New Roman" w:hAnsi="Times New Roman" w:cs="Times New Roman"/>
              <w:b/>
              <w:bCs/>
              <w:noProof/>
              <w:color w:val="000000" w:themeColor="text1"/>
            </w:rPr>
            <w:instrText xml:space="preserve"> TOC \o "1-3" \h \z \u </w:instrText>
          </w:r>
          <w:r w:rsidRPr="00C72490">
            <w:rPr>
              <w:rFonts w:ascii="Times New Roman" w:hAnsi="Times New Roman" w:cs="Times New Roman"/>
              <w:b/>
              <w:bCs/>
              <w:noProof/>
              <w:color w:val="000000" w:themeColor="text1"/>
            </w:rPr>
            <w:fldChar w:fldCharType="separate"/>
          </w:r>
          <w:hyperlink w:anchor="_Toc2082165" w:history="1">
            <w:r w:rsidR="00DA2EEF" w:rsidRPr="0064065C">
              <w:rPr>
                <w:rStyle w:val="Hyperlink"/>
                <w:noProof/>
              </w:rPr>
              <w:t>Table of Contents</w:t>
            </w:r>
            <w:r w:rsidR="00DA2EEF">
              <w:rPr>
                <w:noProof/>
                <w:webHidden/>
              </w:rPr>
              <w:tab/>
            </w:r>
            <w:r w:rsidR="00DA2EEF">
              <w:rPr>
                <w:noProof/>
                <w:webHidden/>
              </w:rPr>
              <w:fldChar w:fldCharType="begin"/>
            </w:r>
            <w:r w:rsidR="00DA2EEF">
              <w:rPr>
                <w:noProof/>
                <w:webHidden/>
              </w:rPr>
              <w:instrText xml:space="preserve"> PAGEREF _Toc2082165 \h </w:instrText>
            </w:r>
            <w:r w:rsidR="00DA2EEF">
              <w:rPr>
                <w:noProof/>
                <w:webHidden/>
              </w:rPr>
            </w:r>
            <w:r w:rsidR="00DA2EEF">
              <w:rPr>
                <w:noProof/>
                <w:webHidden/>
              </w:rPr>
              <w:fldChar w:fldCharType="separate"/>
            </w:r>
            <w:r w:rsidR="00DA2EEF">
              <w:rPr>
                <w:noProof/>
                <w:webHidden/>
              </w:rPr>
              <w:t>1</w:t>
            </w:r>
            <w:r w:rsidR="00DA2EEF">
              <w:rPr>
                <w:noProof/>
                <w:webHidden/>
              </w:rPr>
              <w:fldChar w:fldCharType="end"/>
            </w:r>
          </w:hyperlink>
        </w:p>
        <w:p w14:paraId="3F13D433" w14:textId="666FAC3F" w:rsidR="00DA2EEF" w:rsidRDefault="00715C60">
          <w:pPr>
            <w:pStyle w:val="TOC1"/>
            <w:tabs>
              <w:tab w:val="left" w:pos="440"/>
              <w:tab w:val="right" w:leader="dot" w:pos="9350"/>
            </w:tabs>
            <w:rPr>
              <w:rFonts w:eastAsiaTheme="minorEastAsia"/>
              <w:noProof/>
            </w:rPr>
          </w:pPr>
          <w:hyperlink w:anchor="_Toc2082166" w:history="1">
            <w:r w:rsidR="00DA2EEF" w:rsidRPr="0064065C">
              <w:rPr>
                <w:rStyle w:val="Hyperlink"/>
                <w:noProof/>
              </w:rPr>
              <w:t>1.</w:t>
            </w:r>
            <w:r w:rsidR="00DA2EEF">
              <w:rPr>
                <w:rFonts w:eastAsiaTheme="minorEastAsia"/>
                <w:noProof/>
              </w:rPr>
              <w:tab/>
            </w:r>
            <w:r w:rsidR="00DA2EEF" w:rsidRPr="0064065C">
              <w:rPr>
                <w:rStyle w:val="Hyperlink"/>
                <w:noProof/>
              </w:rPr>
              <w:t>Introduction</w:t>
            </w:r>
            <w:r w:rsidR="00DA2EEF">
              <w:rPr>
                <w:noProof/>
                <w:webHidden/>
              </w:rPr>
              <w:tab/>
            </w:r>
            <w:r w:rsidR="00DA2EEF">
              <w:rPr>
                <w:noProof/>
                <w:webHidden/>
              </w:rPr>
              <w:fldChar w:fldCharType="begin"/>
            </w:r>
            <w:r w:rsidR="00DA2EEF">
              <w:rPr>
                <w:noProof/>
                <w:webHidden/>
              </w:rPr>
              <w:instrText xml:space="preserve"> PAGEREF _Toc2082166 \h </w:instrText>
            </w:r>
            <w:r w:rsidR="00DA2EEF">
              <w:rPr>
                <w:noProof/>
                <w:webHidden/>
              </w:rPr>
            </w:r>
            <w:r w:rsidR="00DA2EEF">
              <w:rPr>
                <w:noProof/>
                <w:webHidden/>
              </w:rPr>
              <w:fldChar w:fldCharType="separate"/>
            </w:r>
            <w:r w:rsidR="00DA2EEF">
              <w:rPr>
                <w:noProof/>
                <w:webHidden/>
              </w:rPr>
              <w:t>4</w:t>
            </w:r>
            <w:r w:rsidR="00DA2EEF">
              <w:rPr>
                <w:noProof/>
                <w:webHidden/>
              </w:rPr>
              <w:fldChar w:fldCharType="end"/>
            </w:r>
          </w:hyperlink>
        </w:p>
        <w:p w14:paraId="76C0794C" w14:textId="1F707802" w:rsidR="00DA2EEF" w:rsidRDefault="00715C60">
          <w:pPr>
            <w:pStyle w:val="TOC2"/>
            <w:tabs>
              <w:tab w:val="right" w:leader="dot" w:pos="9350"/>
            </w:tabs>
            <w:rPr>
              <w:rFonts w:eastAsiaTheme="minorEastAsia"/>
              <w:noProof/>
            </w:rPr>
          </w:pPr>
          <w:hyperlink w:anchor="_Toc2082167" w:history="1">
            <w:r w:rsidR="00DA2EEF" w:rsidRPr="0064065C">
              <w:rPr>
                <w:rStyle w:val="Hyperlink"/>
                <w:noProof/>
              </w:rPr>
              <w:t>1.1 Review</w:t>
            </w:r>
            <w:r w:rsidR="00DA2EEF">
              <w:rPr>
                <w:noProof/>
                <w:webHidden/>
              </w:rPr>
              <w:tab/>
            </w:r>
            <w:r w:rsidR="00DA2EEF">
              <w:rPr>
                <w:noProof/>
                <w:webHidden/>
              </w:rPr>
              <w:fldChar w:fldCharType="begin"/>
            </w:r>
            <w:r w:rsidR="00DA2EEF">
              <w:rPr>
                <w:noProof/>
                <w:webHidden/>
              </w:rPr>
              <w:instrText xml:space="preserve"> PAGEREF _Toc2082167 \h </w:instrText>
            </w:r>
            <w:r w:rsidR="00DA2EEF">
              <w:rPr>
                <w:noProof/>
                <w:webHidden/>
              </w:rPr>
            </w:r>
            <w:r w:rsidR="00DA2EEF">
              <w:rPr>
                <w:noProof/>
                <w:webHidden/>
              </w:rPr>
              <w:fldChar w:fldCharType="separate"/>
            </w:r>
            <w:r w:rsidR="00DA2EEF">
              <w:rPr>
                <w:noProof/>
                <w:webHidden/>
              </w:rPr>
              <w:t>6</w:t>
            </w:r>
            <w:r w:rsidR="00DA2EEF">
              <w:rPr>
                <w:noProof/>
                <w:webHidden/>
              </w:rPr>
              <w:fldChar w:fldCharType="end"/>
            </w:r>
          </w:hyperlink>
        </w:p>
        <w:p w14:paraId="50FA5178" w14:textId="1B948208" w:rsidR="00DA2EEF" w:rsidRDefault="00715C60">
          <w:pPr>
            <w:pStyle w:val="TOC3"/>
            <w:tabs>
              <w:tab w:val="right" w:leader="dot" w:pos="9350"/>
            </w:tabs>
            <w:rPr>
              <w:noProof/>
            </w:rPr>
          </w:pPr>
          <w:hyperlink w:anchor="_Toc2082168" w:history="1">
            <w:r w:rsidR="00DA2EEF" w:rsidRPr="0064065C">
              <w:rPr>
                <w:rStyle w:val="Hyperlink"/>
                <w:noProof/>
              </w:rPr>
              <w:t>1.1.1 An Introduction to Control Systems</w:t>
            </w:r>
            <w:r w:rsidR="00DA2EEF">
              <w:rPr>
                <w:noProof/>
                <w:webHidden/>
              </w:rPr>
              <w:tab/>
            </w:r>
            <w:r w:rsidR="00DA2EEF">
              <w:rPr>
                <w:noProof/>
                <w:webHidden/>
              </w:rPr>
              <w:fldChar w:fldCharType="begin"/>
            </w:r>
            <w:r w:rsidR="00DA2EEF">
              <w:rPr>
                <w:noProof/>
                <w:webHidden/>
              </w:rPr>
              <w:instrText xml:space="preserve"> PAGEREF _Toc2082168 \h </w:instrText>
            </w:r>
            <w:r w:rsidR="00DA2EEF">
              <w:rPr>
                <w:noProof/>
                <w:webHidden/>
              </w:rPr>
            </w:r>
            <w:r w:rsidR="00DA2EEF">
              <w:rPr>
                <w:noProof/>
                <w:webHidden/>
              </w:rPr>
              <w:fldChar w:fldCharType="separate"/>
            </w:r>
            <w:r w:rsidR="00DA2EEF">
              <w:rPr>
                <w:noProof/>
                <w:webHidden/>
              </w:rPr>
              <w:t>6</w:t>
            </w:r>
            <w:r w:rsidR="00DA2EEF">
              <w:rPr>
                <w:noProof/>
                <w:webHidden/>
              </w:rPr>
              <w:fldChar w:fldCharType="end"/>
            </w:r>
          </w:hyperlink>
        </w:p>
        <w:p w14:paraId="2E1441FC" w14:textId="209DD4B4" w:rsidR="00DA2EEF" w:rsidRDefault="00715C60">
          <w:pPr>
            <w:pStyle w:val="TOC3"/>
            <w:tabs>
              <w:tab w:val="right" w:leader="dot" w:pos="9350"/>
            </w:tabs>
            <w:rPr>
              <w:noProof/>
            </w:rPr>
          </w:pPr>
          <w:hyperlink w:anchor="_Toc2082169" w:history="1">
            <w:r w:rsidR="00DA2EEF" w:rsidRPr="0064065C">
              <w:rPr>
                <w:rStyle w:val="Hyperlink"/>
                <w:noProof/>
              </w:rPr>
              <w:t>1.1.2 Rocket Stability</w:t>
            </w:r>
            <w:r w:rsidR="00DA2EEF">
              <w:rPr>
                <w:noProof/>
                <w:webHidden/>
              </w:rPr>
              <w:tab/>
            </w:r>
            <w:r w:rsidR="00DA2EEF">
              <w:rPr>
                <w:noProof/>
                <w:webHidden/>
              </w:rPr>
              <w:fldChar w:fldCharType="begin"/>
            </w:r>
            <w:r w:rsidR="00DA2EEF">
              <w:rPr>
                <w:noProof/>
                <w:webHidden/>
              </w:rPr>
              <w:instrText xml:space="preserve"> PAGEREF _Toc2082169 \h </w:instrText>
            </w:r>
            <w:r w:rsidR="00DA2EEF">
              <w:rPr>
                <w:noProof/>
                <w:webHidden/>
              </w:rPr>
            </w:r>
            <w:r w:rsidR="00DA2EEF">
              <w:rPr>
                <w:noProof/>
                <w:webHidden/>
              </w:rPr>
              <w:fldChar w:fldCharType="separate"/>
            </w:r>
            <w:r w:rsidR="00DA2EEF">
              <w:rPr>
                <w:noProof/>
                <w:webHidden/>
              </w:rPr>
              <w:t>7</w:t>
            </w:r>
            <w:r w:rsidR="00DA2EEF">
              <w:rPr>
                <w:noProof/>
                <w:webHidden/>
              </w:rPr>
              <w:fldChar w:fldCharType="end"/>
            </w:r>
          </w:hyperlink>
        </w:p>
        <w:p w14:paraId="5A342EC5" w14:textId="5783E14C" w:rsidR="00DA2EEF" w:rsidRDefault="00715C60">
          <w:pPr>
            <w:pStyle w:val="TOC3"/>
            <w:tabs>
              <w:tab w:val="right" w:leader="dot" w:pos="9350"/>
            </w:tabs>
            <w:rPr>
              <w:noProof/>
            </w:rPr>
          </w:pPr>
          <w:hyperlink w:anchor="_Toc2082170" w:history="1">
            <w:r w:rsidR="00DA2EEF" w:rsidRPr="0064065C">
              <w:rPr>
                <w:rStyle w:val="Hyperlink"/>
                <w:noProof/>
              </w:rPr>
              <w:t>1.1.3 Fin Shape</w:t>
            </w:r>
            <w:r w:rsidR="00DA2EEF">
              <w:rPr>
                <w:noProof/>
                <w:webHidden/>
              </w:rPr>
              <w:tab/>
            </w:r>
            <w:r w:rsidR="00DA2EEF">
              <w:rPr>
                <w:noProof/>
                <w:webHidden/>
              </w:rPr>
              <w:fldChar w:fldCharType="begin"/>
            </w:r>
            <w:r w:rsidR="00DA2EEF">
              <w:rPr>
                <w:noProof/>
                <w:webHidden/>
              </w:rPr>
              <w:instrText xml:space="preserve"> PAGEREF _Toc2082170 \h </w:instrText>
            </w:r>
            <w:r w:rsidR="00DA2EEF">
              <w:rPr>
                <w:noProof/>
                <w:webHidden/>
              </w:rPr>
            </w:r>
            <w:r w:rsidR="00DA2EEF">
              <w:rPr>
                <w:noProof/>
                <w:webHidden/>
              </w:rPr>
              <w:fldChar w:fldCharType="separate"/>
            </w:r>
            <w:r w:rsidR="00DA2EEF">
              <w:rPr>
                <w:noProof/>
                <w:webHidden/>
              </w:rPr>
              <w:t>11</w:t>
            </w:r>
            <w:r w:rsidR="00DA2EEF">
              <w:rPr>
                <w:noProof/>
                <w:webHidden/>
              </w:rPr>
              <w:fldChar w:fldCharType="end"/>
            </w:r>
          </w:hyperlink>
        </w:p>
        <w:p w14:paraId="1EF32DAF" w14:textId="7AF598CA" w:rsidR="00DA2EEF" w:rsidRDefault="00715C60">
          <w:pPr>
            <w:pStyle w:val="TOC3"/>
            <w:tabs>
              <w:tab w:val="right" w:leader="dot" w:pos="9350"/>
            </w:tabs>
            <w:rPr>
              <w:noProof/>
            </w:rPr>
          </w:pPr>
          <w:hyperlink w:anchor="_Toc2082171" w:history="1">
            <w:r w:rsidR="00DA2EEF" w:rsidRPr="0064065C">
              <w:rPr>
                <w:rStyle w:val="Hyperlink"/>
                <w:noProof/>
              </w:rPr>
              <w:t>1.1.4 Active Control in Rockets</w:t>
            </w:r>
            <w:r w:rsidR="00DA2EEF">
              <w:rPr>
                <w:noProof/>
                <w:webHidden/>
              </w:rPr>
              <w:tab/>
            </w:r>
            <w:r w:rsidR="00DA2EEF">
              <w:rPr>
                <w:noProof/>
                <w:webHidden/>
              </w:rPr>
              <w:fldChar w:fldCharType="begin"/>
            </w:r>
            <w:r w:rsidR="00DA2EEF">
              <w:rPr>
                <w:noProof/>
                <w:webHidden/>
              </w:rPr>
              <w:instrText xml:space="preserve"> PAGEREF _Toc2082171 \h </w:instrText>
            </w:r>
            <w:r w:rsidR="00DA2EEF">
              <w:rPr>
                <w:noProof/>
                <w:webHidden/>
              </w:rPr>
            </w:r>
            <w:r w:rsidR="00DA2EEF">
              <w:rPr>
                <w:noProof/>
                <w:webHidden/>
              </w:rPr>
              <w:fldChar w:fldCharType="separate"/>
            </w:r>
            <w:r w:rsidR="00DA2EEF">
              <w:rPr>
                <w:noProof/>
                <w:webHidden/>
              </w:rPr>
              <w:t>13</w:t>
            </w:r>
            <w:r w:rsidR="00DA2EEF">
              <w:rPr>
                <w:noProof/>
                <w:webHidden/>
              </w:rPr>
              <w:fldChar w:fldCharType="end"/>
            </w:r>
          </w:hyperlink>
        </w:p>
        <w:p w14:paraId="722C5E8C" w14:textId="6DC75012" w:rsidR="00DA2EEF" w:rsidRDefault="00715C60">
          <w:pPr>
            <w:pStyle w:val="TOC3"/>
            <w:tabs>
              <w:tab w:val="right" w:leader="dot" w:pos="9350"/>
            </w:tabs>
            <w:rPr>
              <w:noProof/>
            </w:rPr>
          </w:pPr>
          <w:hyperlink w:anchor="_Toc2082172" w:history="1">
            <w:r w:rsidR="00DA2EEF" w:rsidRPr="0064065C">
              <w:rPr>
                <w:rStyle w:val="Hyperlink"/>
                <w:noProof/>
              </w:rPr>
              <w:t>1.1.5 Euler Angles and Quaternions</w:t>
            </w:r>
            <w:r w:rsidR="00DA2EEF">
              <w:rPr>
                <w:noProof/>
                <w:webHidden/>
              </w:rPr>
              <w:tab/>
            </w:r>
            <w:r w:rsidR="00DA2EEF">
              <w:rPr>
                <w:noProof/>
                <w:webHidden/>
              </w:rPr>
              <w:fldChar w:fldCharType="begin"/>
            </w:r>
            <w:r w:rsidR="00DA2EEF">
              <w:rPr>
                <w:noProof/>
                <w:webHidden/>
              </w:rPr>
              <w:instrText xml:space="preserve"> PAGEREF _Toc2082172 \h </w:instrText>
            </w:r>
            <w:r w:rsidR="00DA2EEF">
              <w:rPr>
                <w:noProof/>
                <w:webHidden/>
              </w:rPr>
            </w:r>
            <w:r w:rsidR="00DA2EEF">
              <w:rPr>
                <w:noProof/>
                <w:webHidden/>
              </w:rPr>
              <w:fldChar w:fldCharType="separate"/>
            </w:r>
            <w:r w:rsidR="00DA2EEF">
              <w:rPr>
                <w:noProof/>
                <w:webHidden/>
              </w:rPr>
              <w:t>15</w:t>
            </w:r>
            <w:r w:rsidR="00DA2EEF">
              <w:rPr>
                <w:noProof/>
                <w:webHidden/>
              </w:rPr>
              <w:fldChar w:fldCharType="end"/>
            </w:r>
          </w:hyperlink>
        </w:p>
        <w:p w14:paraId="2B34281B" w14:textId="29187F0C" w:rsidR="00DA2EEF" w:rsidRDefault="00715C60">
          <w:pPr>
            <w:pStyle w:val="TOC3"/>
            <w:tabs>
              <w:tab w:val="right" w:leader="dot" w:pos="9350"/>
            </w:tabs>
            <w:rPr>
              <w:noProof/>
            </w:rPr>
          </w:pPr>
          <w:hyperlink w:anchor="_Toc2082173" w:history="1">
            <w:r w:rsidR="00DA2EEF" w:rsidRPr="0064065C">
              <w:rPr>
                <w:rStyle w:val="Hyperlink"/>
                <w:noProof/>
              </w:rPr>
              <w:t>1.1.6 Computational Fluid Dynamics</w:t>
            </w:r>
            <w:r w:rsidR="00DA2EEF">
              <w:rPr>
                <w:noProof/>
                <w:webHidden/>
              </w:rPr>
              <w:tab/>
            </w:r>
            <w:r w:rsidR="00DA2EEF">
              <w:rPr>
                <w:noProof/>
                <w:webHidden/>
              </w:rPr>
              <w:fldChar w:fldCharType="begin"/>
            </w:r>
            <w:r w:rsidR="00DA2EEF">
              <w:rPr>
                <w:noProof/>
                <w:webHidden/>
              </w:rPr>
              <w:instrText xml:space="preserve"> PAGEREF _Toc2082173 \h </w:instrText>
            </w:r>
            <w:r w:rsidR="00DA2EEF">
              <w:rPr>
                <w:noProof/>
                <w:webHidden/>
              </w:rPr>
            </w:r>
            <w:r w:rsidR="00DA2EEF">
              <w:rPr>
                <w:noProof/>
                <w:webHidden/>
              </w:rPr>
              <w:fldChar w:fldCharType="separate"/>
            </w:r>
            <w:r w:rsidR="00DA2EEF">
              <w:rPr>
                <w:noProof/>
                <w:webHidden/>
              </w:rPr>
              <w:t>15</w:t>
            </w:r>
            <w:r w:rsidR="00DA2EEF">
              <w:rPr>
                <w:noProof/>
                <w:webHidden/>
              </w:rPr>
              <w:fldChar w:fldCharType="end"/>
            </w:r>
          </w:hyperlink>
        </w:p>
        <w:p w14:paraId="0AF36868" w14:textId="238D9919" w:rsidR="00DA2EEF" w:rsidRDefault="00715C60">
          <w:pPr>
            <w:pStyle w:val="TOC3"/>
            <w:tabs>
              <w:tab w:val="right" w:leader="dot" w:pos="9350"/>
            </w:tabs>
            <w:rPr>
              <w:noProof/>
            </w:rPr>
          </w:pPr>
          <w:hyperlink w:anchor="_Toc2082174" w:history="1">
            <w:r w:rsidR="00DA2EEF" w:rsidRPr="0064065C">
              <w:rPr>
                <w:rStyle w:val="Hyperlink"/>
                <w:noProof/>
              </w:rPr>
              <w:t>1.1.7 Simulation of Rocket Flight</w:t>
            </w:r>
            <w:r w:rsidR="00DA2EEF">
              <w:rPr>
                <w:noProof/>
                <w:webHidden/>
              </w:rPr>
              <w:tab/>
            </w:r>
            <w:r w:rsidR="00DA2EEF">
              <w:rPr>
                <w:noProof/>
                <w:webHidden/>
              </w:rPr>
              <w:fldChar w:fldCharType="begin"/>
            </w:r>
            <w:r w:rsidR="00DA2EEF">
              <w:rPr>
                <w:noProof/>
                <w:webHidden/>
              </w:rPr>
              <w:instrText xml:space="preserve"> PAGEREF _Toc2082174 \h </w:instrText>
            </w:r>
            <w:r w:rsidR="00DA2EEF">
              <w:rPr>
                <w:noProof/>
                <w:webHidden/>
              </w:rPr>
            </w:r>
            <w:r w:rsidR="00DA2EEF">
              <w:rPr>
                <w:noProof/>
                <w:webHidden/>
              </w:rPr>
              <w:fldChar w:fldCharType="separate"/>
            </w:r>
            <w:r w:rsidR="00DA2EEF">
              <w:rPr>
                <w:noProof/>
                <w:webHidden/>
              </w:rPr>
              <w:t>16</w:t>
            </w:r>
            <w:r w:rsidR="00DA2EEF">
              <w:rPr>
                <w:noProof/>
                <w:webHidden/>
              </w:rPr>
              <w:fldChar w:fldCharType="end"/>
            </w:r>
          </w:hyperlink>
        </w:p>
        <w:p w14:paraId="36F91408" w14:textId="475E199B" w:rsidR="00DA2EEF" w:rsidRDefault="00715C60">
          <w:pPr>
            <w:pStyle w:val="TOC3"/>
            <w:tabs>
              <w:tab w:val="right" w:leader="dot" w:pos="9350"/>
            </w:tabs>
            <w:rPr>
              <w:noProof/>
            </w:rPr>
          </w:pPr>
          <w:hyperlink w:anchor="_Toc2082175" w:history="1">
            <w:r w:rsidR="00DA2EEF" w:rsidRPr="0064065C">
              <w:rPr>
                <w:rStyle w:val="Hyperlink"/>
                <w:noProof/>
              </w:rPr>
              <w:t>1.1.8 Avionics and Electronic Systems</w:t>
            </w:r>
            <w:r w:rsidR="00DA2EEF">
              <w:rPr>
                <w:noProof/>
                <w:webHidden/>
              </w:rPr>
              <w:tab/>
            </w:r>
            <w:r w:rsidR="00DA2EEF">
              <w:rPr>
                <w:noProof/>
                <w:webHidden/>
              </w:rPr>
              <w:fldChar w:fldCharType="begin"/>
            </w:r>
            <w:r w:rsidR="00DA2EEF">
              <w:rPr>
                <w:noProof/>
                <w:webHidden/>
              </w:rPr>
              <w:instrText xml:space="preserve"> PAGEREF _Toc2082175 \h </w:instrText>
            </w:r>
            <w:r w:rsidR="00DA2EEF">
              <w:rPr>
                <w:noProof/>
                <w:webHidden/>
              </w:rPr>
            </w:r>
            <w:r w:rsidR="00DA2EEF">
              <w:rPr>
                <w:noProof/>
                <w:webHidden/>
              </w:rPr>
              <w:fldChar w:fldCharType="separate"/>
            </w:r>
            <w:r w:rsidR="00DA2EEF">
              <w:rPr>
                <w:noProof/>
                <w:webHidden/>
              </w:rPr>
              <w:t>20</w:t>
            </w:r>
            <w:r w:rsidR="00DA2EEF">
              <w:rPr>
                <w:noProof/>
                <w:webHidden/>
              </w:rPr>
              <w:fldChar w:fldCharType="end"/>
            </w:r>
          </w:hyperlink>
        </w:p>
        <w:p w14:paraId="0C823DDE" w14:textId="71261CE2" w:rsidR="00DA2EEF" w:rsidRDefault="00715C60">
          <w:pPr>
            <w:pStyle w:val="TOC2"/>
            <w:tabs>
              <w:tab w:val="right" w:leader="dot" w:pos="9350"/>
            </w:tabs>
            <w:rPr>
              <w:rFonts w:eastAsiaTheme="minorEastAsia"/>
              <w:noProof/>
            </w:rPr>
          </w:pPr>
          <w:hyperlink w:anchor="_Toc2082176" w:history="1">
            <w:r w:rsidR="00DA2EEF" w:rsidRPr="0064065C">
              <w:rPr>
                <w:rStyle w:val="Hyperlink"/>
                <w:noProof/>
              </w:rPr>
              <w:t>1.2 HPMR Program Goals</w:t>
            </w:r>
            <w:r w:rsidR="00DA2EEF">
              <w:rPr>
                <w:noProof/>
                <w:webHidden/>
              </w:rPr>
              <w:tab/>
            </w:r>
            <w:r w:rsidR="00DA2EEF">
              <w:rPr>
                <w:noProof/>
                <w:webHidden/>
              </w:rPr>
              <w:fldChar w:fldCharType="begin"/>
            </w:r>
            <w:r w:rsidR="00DA2EEF">
              <w:rPr>
                <w:noProof/>
                <w:webHidden/>
              </w:rPr>
              <w:instrText xml:space="preserve"> PAGEREF _Toc2082176 \h </w:instrText>
            </w:r>
            <w:r w:rsidR="00DA2EEF">
              <w:rPr>
                <w:noProof/>
                <w:webHidden/>
              </w:rPr>
            </w:r>
            <w:r w:rsidR="00DA2EEF">
              <w:rPr>
                <w:noProof/>
                <w:webHidden/>
              </w:rPr>
              <w:fldChar w:fldCharType="separate"/>
            </w:r>
            <w:r w:rsidR="00DA2EEF">
              <w:rPr>
                <w:noProof/>
                <w:webHidden/>
              </w:rPr>
              <w:t>21</w:t>
            </w:r>
            <w:r w:rsidR="00DA2EEF">
              <w:rPr>
                <w:noProof/>
                <w:webHidden/>
              </w:rPr>
              <w:fldChar w:fldCharType="end"/>
            </w:r>
          </w:hyperlink>
        </w:p>
        <w:p w14:paraId="7B8C21A5" w14:textId="076391FB" w:rsidR="00DA2EEF" w:rsidRDefault="00715C60">
          <w:pPr>
            <w:pStyle w:val="TOC2"/>
            <w:tabs>
              <w:tab w:val="right" w:leader="dot" w:pos="9350"/>
            </w:tabs>
            <w:rPr>
              <w:rFonts w:eastAsiaTheme="minorEastAsia"/>
              <w:noProof/>
            </w:rPr>
          </w:pPr>
          <w:hyperlink w:anchor="_Toc2082177" w:history="1">
            <w:r w:rsidR="00DA2EEF" w:rsidRPr="0064065C">
              <w:rPr>
                <w:rStyle w:val="Hyperlink"/>
                <w:noProof/>
              </w:rPr>
              <w:t>1.3 HPMR Program Design Requirements, Constrains, Standards and Other Considerations</w:t>
            </w:r>
            <w:r w:rsidR="00DA2EEF">
              <w:rPr>
                <w:noProof/>
                <w:webHidden/>
              </w:rPr>
              <w:tab/>
            </w:r>
            <w:r w:rsidR="00DA2EEF">
              <w:rPr>
                <w:noProof/>
                <w:webHidden/>
              </w:rPr>
              <w:fldChar w:fldCharType="begin"/>
            </w:r>
            <w:r w:rsidR="00DA2EEF">
              <w:rPr>
                <w:noProof/>
                <w:webHidden/>
              </w:rPr>
              <w:instrText xml:space="preserve"> PAGEREF _Toc2082177 \h </w:instrText>
            </w:r>
            <w:r w:rsidR="00DA2EEF">
              <w:rPr>
                <w:noProof/>
                <w:webHidden/>
              </w:rPr>
            </w:r>
            <w:r w:rsidR="00DA2EEF">
              <w:rPr>
                <w:noProof/>
                <w:webHidden/>
              </w:rPr>
              <w:fldChar w:fldCharType="separate"/>
            </w:r>
            <w:r w:rsidR="00DA2EEF">
              <w:rPr>
                <w:noProof/>
                <w:webHidden/>
              </w:rPr>
              <w:t>21</w:t>
            </w:r>
            <w:r w:rsidR="00DA2EEF">
              <w:rPr>
                <w:noProof/>
                <w:webHidden/>
              </w:rPr>
              <w:fldChar w:fldCharType="end"/>
            </w:r>
          </w:hyperlink>
        </w:p>
        <w:p w14:paraId="49F3B964" w14:textId="781E0C33" w:rsidR="00DA2EEF" w:rsidRDefault="00715C60">
          <w:pPr>
            <w:pStyle w:val="TOC2"/>
            <w:tabs>
              <w:tab w:val="right" w:leader="dot" w:pos="9350"/>
            </w:tabs>
            <w:rPr>
              <w:rFonts w:eastAsiaTheme="minorEastAsia"/>
              <w:noProof/>
            </w:rPr>
          </w:pPr>
          <w:hyperlink w:anchor="_Toc2082178" w:history="1">
            <w:r w:rsidR="00DA2EEF" w:rsidRPr="0064065C">
              <w:rPr>
                <w:rStyle w:val="Hyperlink"/>
                <w:noProof/>
              </w:rPr>
              <w:t>1.4 HPMR Program Management and Budget</w:t>
            </w:r>
            <w:r w:rsidR="00DA2EEF">
              <w:rPr>
                <w:noProof/>
                <w:webHidden/>
              </w:rPr>
              <w:tab/>
            </w:r>
            <w:r w:rsidR="00DA2EEF">
              <w:rPr>
                <w:noProof/>
                <w:webHidden/>
              </w:rPr>
              <w:fldChar w:fldCharType="begin"/>
            </w:r>
            <w:r w:rsidR="00DA2EEF">
              <w:rPr>
                <w:noProof/>
                <w:webHidden/>
              </w:rPr>
              <w:instrText xml:space="preserve"> PAGEREF _Toc2082178 \h </w:instrText>
            </w:r>
            <w:r w:rsidR="00DA2EEF">
              <w:rPr>
                <w:noProof/>
                <w:webHidden/>
              </w:rPr>
            </w:r>
            <w:r w:rsidR="00DA2EEF">
              <w:rPr>
                <w:noProof/>
                <w:webHidden/>
              </w:rPr>
              <w:fldChar w:fldCharType="separate"/>
            </w:r>
            <w:r w:rsidR="00DA2EEF">
              <w:rPr>
                <w:noProof/>
                <w:webHidden/>
              </w:rPr>
              <w:t>24</w:t>
            </w:r>
            <w:r w:rsidR="00DA2EEF">
              <w:rPr>
                <w:noProof/>
                <w:webHidden/>
              </w:rPr>
              <w:fldChar w:fldCharType="end"/>
            </w:r>
          </w:hyperlink>
        </w:p>
        <w:p w14:paraId="261C144F" w14:textId="29AB2ADA" w:rsidR="00DA2EEF" w:rsidRDefault="00715C60">
          <w:pPr>
            <w:pStyle w:val="TOC2"/>
            <w:tabs>
              <w:tab w:val="right" w:leader="dot" w:pos="9350"/>
            </w:tabs>
            <w:rPr>
              <w:rFonts w:eastAsiaTheme="minorEastAsia"/>
              <w:noProof/>
            </w:rPr>
          </w:pPr>
          <w:hyperlink w:anchor="_Toc2082179" w:history="1">
            <w:r w:rsidR="00DA2EEF" w:rsidRPr="0064065C">
              <w:rPr>
                <w:rStyle w:val="Hyperlink"/>
                <w:noProof/>
              </w:rPr>
              <w:t>1.5 MQP Objectives, Methods and Standards</w:t>
            </w:r>
            <w:r w:rsidR="00DA2EEF">
              <w:rPr>
                <w:noProof/>
                <w:webHidden/>
              </w:rPr>
              <w:tab/>
            </w:r>
            <w:r w:rsidR="00DA2EEF">
              <w:rPr>
                <w:noProof/>
                <w:webHidden/>
              </w:rPr>
              <w:fldChar w:fldCharType="begin"/>
            </w:r>
            <w:r w:rsidR="00DA2EEF">
              <w:rPr>
                <w:noProof/>
                <w:webHidden/>
              </w:rPr>
              <w:instrText xml:space="preserve"> PAGEREF _Toc2082179 \h </w:instrText>
            </w:r>
            <w:r w:rsidR="00DA2EEF">
              <w:rPr>
                <w:noProof/>
                <w:webHidden/>
              </w:rPr>
            </w:r>
            <w:r w:rsidR="00DA2EEF">
              <w:rPr>
                <w:noProof/>
                <w:webHidden/>
              </w:rPr>
              <w:fldChar w:fldCharType="separate"/>
            </w:r>
            <w:r w:rsidR="00DA2EEF">
              <w:rPr>
                <w:noProof/>
                <w:webHidden/>
              </w:rPr>
              <w:t>26</w:t>
            </w:r>
            <w:r w:rsidR="00DA2EEF">
              <w:rPr>
                <w:noProof/>
                <w:webHidden/>
              </w:rPr>
              <w:fldChar w:fldCharType="end"/>
            </w:r>
          </w:hyperlink>
        </w:p>
        <w:p w14:paraId="1E43F284" w14:textId="449C8C74" w:rsidR="00DA2EEF" w:rsidRDefault="00715C60">
          <w:pPr>
            <w:pStyle w:val="TOC2"/>
            <w:tabs>
              <w:tab w:val="right" w:leader="dot" w:pos="9350"/>
            </w:tabs>
            <w:rPr>
              <w:rFonts w:eastAsiaTheme="minorEastAsia"/>
              <w:noProof/>
            </w:rPr>
          </w:pPr>
          <w:hyperlink w:anchor="_Toc2082180" w:history="1">
            <w:r w:rsidR="00DA2EEF" w:rsidRPr="0064065C">
              <w:rPr>
                <w:rStyle w:val="Hyperlink"/>
                <w:rFonts w:eastAsia="Times New Roman"/>
                <w:noProof/>
              </w:rPr>
              <w:t>1.6 MQP Tasks and Timetable</w:t>
            </w:r>
            <w:r w:rsidR="00DA2EEF">
              <w:rPr>
                <w:noProof/>
                <w:webHidden/>
              </w:rPr>
              <w:tab/>
            </w:r>
            <w:r w:rsidR="00DA2EEF">
              <w:rPr>
                <w:noProof/>
                <w:webHidden/>
              </w:rPr>
              <w:fldChar w:fldCharType="begin"/>
            </w:r>
            <w:r w:rsidR="00DA2EEF">
              <w:rPr>
                <w:noProof/>
                <w:webHidden/>
              </w:rPr>
              <w:instrText xml:space="preserve"> PAGEREF _Toc2082180 \h </w:instrText>
            </w:r>
            <w:r w:rsidR="00DA2EEF">
              <w:rPr>
                <w:noProof/>
                <w:webHidden/>
              </w:rPr>
            </w:r>
            <w:r w:rsidR="00DA2EEF">
              <w:rPr>
                <w:noProof/>
                <w:webHidden/>
              </w:rPr>
              <w:fldChar w:fldCharType="separate"/>
            </w:r>
            <w:r w:rsidR="00DA2EEF">
              <w:rPr>
                <w:noProof/>
                <w:webHidden/>
              </w:rPr>
              <w:t>27</w:t>
            </w:r>
            <w:r w:rsidR="00DA2EEF">
              <w:rPr>
                <w:noProof/>
                <w:webHidden/>
              </w:rPr>
              <w:fldChar w:fldCharType="end"/>
            </w:r>
          </w:hyperlink>
        </w:p>
        <w:p w14:paraId="2FBB874C" w14:textId="553817B5" w:rsidR="00DA2EEF" w:rsidRDefault="00715C60">
          <w:pPr>
            <w:pStyle w:val="TOC1"/>
            <w:tabs>
              <w:tab w:val="left" w:pos="440"/>
              <w:tab w:val="right" w:leader="dot" w:pos="9350"/>
            </w:tabs>
            <w:rPr>
              <w:rFonts w:eastAsiaTheme="minorEastAsia"/>
              <w:noProof/>
            </w:rPr>
          </w:pPr>
          <w:hyperlink w:anchor="_Toc2082181" w:history="1">
            <w:r w:rsidR="00DA2EEF" w:rsidRPr="0064065C">
              <w:rPr>
                <w:rStyle w:val="Hyperlink"/>
                <w:noProof/>
              </w:rPr>
              <w:t>2.</w:t>
            </w:r>
            <w:r w:rsidR="00DA2EEF">
              <w:rPr>
                <w:rFonts w:eastAsiaTheme="minorEastAsia"/>
                <w:noProof/>
              </w:rPr>
              <w:tab/>
            </w:r>
            <w:r w:rsidR="00DA2EEF" w:rsidRPr="0064065C">
              <w:rPr>
                <w:rStyle w:val="Hyperlink"/>
                <w:noProof/>
              </w:rPr>
              <w:t>Methodology</w:t>
            </w:r>
            <w:r w:rsidR="00DA2EEF">
              <w:rPr>
                <w:noProof/>
                <w:webHidden/>
              </w:rPr>
              <w:tab/>
            </w:r>
            <w:r w:rsidR="00DA2EEF">
              <w:rPr>
                <w:noProof/>
                <w:webHidden/>
              </w:rPr>
              <w:fldChar w:fldCharType="begin"/>
            </w:r>
            <w:r w:rsidR="00DA2EEF">
              <w:rPr>
                <w:noProof/>
                <w:webHidden/>
              </w:rPr>
              <w:instrText xml:space="preserve"> PAGEREF _Toc2082181 \h </w:instrText>
            </w:r>
            <w:r w:rsidR="00DA2EEF">
              <w:rPr>
                <w:noProof/>
                <w:webHidden/>
              </w:rPr>
            </w:r>
            <w:r w:rsidR="00DA2EEF">
              <w:rPr>
                <w:noProof/>
                <w:webHidden/>
              </w:rPr>
              <w:fldChar w:fldCharType="separate"/>
            </w:r>
            <w:r w:rsidR="00DA2EEF">
              <w:rPr>
                <w:noProof/>
                <w:webHidden/>
              </w:rPr>
              <w:t>28</w:t>
            </w:r>
            <w:r w:rsidR="00DA2EEF">
              <w:rPr>
                <w:noProof/>
                <w:webHidden/>
              </w:rPr>
              <w:fldChar w:fldCharType="end"/>
            </w:r>
          </w:hyperlink>
        </w:p>
        <w:p w14:paraId="4842442D" w14:textId="4055EDBA" w:rsidR="00DA2EEF" w:rsidRDefault="00715C60">
          <w:pPr>
            <w:pStyle w:val="TOC2"/>
            <w:tabs>
              <w:tab w:val="right" w:leader="dot" w:pos="9350"/>
            </w:tabs>
            <w:rPr>
              <w:rFonts w:eastAsiaTheme="minorEastAsia"/>
              <w:noProof/>
            </w:rPr>
          </w:pPr>
          <w:hyperlink w:anchor="_Toc2082182" w:history="1">
            <w:r w:rsidR="00DA2EEF" w:rsidRPr="0064065C">
              <w:rPr>
                <w:rStyle w:val="Hyperlink"/>
                <w:noProof/>
              </w:rPr>
              <w:t>2.1 Fin Design</w:t>
            </w:r>
            <w:r w:rsidR="00DA2EEF">
              <w:rPr>
                <w:noProof/>
                <w:webHidden/>
              </w:rPr>
              <w:tab/>
            </w:r>
            <w:r w:rsidR="00DA2EEF">
              <w:rPr>
                <w:noProof/>
                <w:webHidden/>
              </w:rPr>
              <w:fldChar w:fldCharType="begin"/>
            </w:r>
            <w:r w:rsidR="00DA2EEF">
              <w:rPr>
                <w:noProof/>
                <w:webHidden/>
              </w:rPr>
              <w:instrText xml:space="preserve"> PAGEREF _Toc2082182 \h </w:instrText>
            </w:r>
            <w:r w:rsidR="00DA2EEF">
              <w:rPr>
                <w:noProof/>
                <w:webHidden/>
              </w:rPr>
            </w:r>
            <w:r w:rsidR="00DA2EEF">
              <w:rPr>
                <w:noProof/>
                <w:webHidden/>
              </w:rPr>
              <w:fldChar w:fldCharType="separate"/>
            </w:r>
            <w:r w:rsidR="00DA2EEF">
              <w:rPr>
                <w:noProof/>
                <w:webHidden/>
              </w:rPr>
              <w:t>28</w:t>
            </w:r>
            <w:r w:rsidR="00DA2EEF">
              <w:rPr>
                <w:noProof/>
                <w:webHidden/>
              </w:rPr>
              <w:fldChar w:fldCharType="end"/>
            </w:r>
          </w:hyperlink>
        </w:p>
        <w:p w14:paraId="313E5CD2" w14:textId="798EA66F" w:rsidR="00DA2EEF" w:rsidRDefault="00715C60">
          <w:pPr>
            <w:pStyle w:val="TOC2"/>
            <w:tabs>
              <w:tab w:val="right" w:leader="dot" w:pos="9350"/>
            </w:tabs>
            <w:rPr>
              <w:rFonts w:eastAsiaTheme="minorEastAsia"/>
              <w:noProof/>
            </w:rPr>
          </w:pPr>
          <w:hyperlink w:anchor="_Toc2082183" w:history="1">
            <w:r w:rsidR="00DA2EEF" w:rsidRPr="0064065C">
              <w:rPr>
                <w:rStyle w:val="Hyperlink"/>
                <w:noProof/>
              </w:rPr>
              <w:t>2.2 Solving the Equations of Motion</w:t>
            </w:r>
            <w:r w:rsidR="00DA2EEF">
              <w:rPr>
                <w:noProof/>
                <w:webHidden/>
              </w:rPr>
              <w:tab/>
            </w:r>
            <w:r w:rsidR="00DA2EEF">
              <w:rPr>
                <w:noProof/>
                <w:webHidden/>
              </w:rPr>
              <w:fldChar w:fldCharType="begin"/>
            </w:r>
            <w:r w:rsidR="00DA2EEF">
              <w:rPr>
                <w:noProof/>
                <w:webHidden/>
              </w:rPr>
              <w:instrText xml:space="preserve"> PAGEREF _Toc2082183 \h </w:instrText>
            </w:r>
            <w:r w:rsidR="00DA2EEF">
              <w:rPr>
                <w:noProof/>
                <w:webHidden/>
              </w:rPr>
            </w:r>
            <w:r w:rsidR="00DA2EEF">
              <w:rPr>
                <w:noProof/>
                <w:webHidden/>
              </w:rPr>
              <w:fldChar w:fldCharType="separate"/>
            </w:r>
            <w:r w:rsidR="00DA2EEF">
              <w:rPr>
                <w:noProof/>
                <w:webHidden/>
              </w:rPr>
              <w:t>32</w:t>
            </w:r>
            <w:r w:rsidR="00DA2EEF">
              <w:rPr>
                <w:noProof/>
                <w:webHidden/>
              </w:rPr>
              <w:fldChar w:fldCharType="end"/>
            </w:r>
          </w:hyperlink>
        </w:p>
        <w:p w14:paraId="407BC266" w14:textId="08561916" w:rsidR="00DA2EEF" w:rsidRDefault="00715C60">
          <w:pPr>
            <w:pStyle w:val="TOC2"/>
            <w:tabs>
              <w:tab w:val="right" w:leader="dot" w:pos="9350"/>
            </w:tabs>
            <w:rPr>
              <w:rFonts w:eastAsiaTheme="minorEastAsia"/>
              <w:noProof/>
            </w:rPr>
          </w:pPr>
          <w:hyperlink w:anchor="_Toc2082184" w:history="1">
            <w:r w:rsidR="00DA2EEF" w:rsidRPr="0064065C">
              <w:rPr>
                <w:rStyle w:val="Hyperlink"/>
                <w:noProof/>
              </w:rPr>
              <w:t>2.3 Active Control Design</w:t>
            </w:r>
            <w:r w:rsidR="00DA2EEF">
              <w:rPr>
                <w:noProof/>
                <w:webHidden/>
              </w:rPr>
              <w:tab/>
            </w:r>
            <w:r w:rsidR="00DA2EEF">
              <w:rPr>
                <w:noProof/>
                <w:webHidden/>
              </w:rPr>
              <w:fldChar w:fldCharType="begin"/>
            </w:r>
            <w:r w:rsidR="00DA2EEF">
              <w:rPr>
                <w:noProof/>
                <w:webHidden/>
              </w:rPr>
              <w:instrText xml:space="preserve"> PAGEREF _Toc2082184 \h </w:instrText>
            </w:r>
            <w:r w:rsidR="00DA2EEF">
              <w:rPr>
                <w:noProof/>
                <w:webHidden/>
              </w:rPr>
            </w:r>
            <w:r w:rsidR="00DA2EEF">
              <w:rPr>
                <w:noProof/>
                <w:webHidden/>
              </w:rPr>
              <w:fldChar w:fldCharType="separate"/>
            </w:r>
            <w:r w:rsidR="00DA2EEF">
              <w:rPr>
                <w:noProof/>
                <w:webHidden/>
              </w:rPr>
              <w:t>32</w:t>
            </w:r>
            <w:r w:rsidR="00DA2EEF">
              <w:rPr>
                <w:noProof/>
                <w:webHidden/>
              </w:rPr>
              <w:fldChar w:fldCharType="end"/>
            </w:r>
          </w:hyperlink>
        </w:p>
        <w:p w14:paraId="66DDA249" w14:textId="36A5CF1B" w:rsidR="00DA2EEF" w:rsidRDefault="00715C60">
          <w:pPr>
            <w:pStyle w:val="TOC2"/>
            <w:tabs>
              <w:tab w:val="right" w:leader="dot" w:pos="9350"/>
            </w:tabs>
            <w:rPr>
              <w:rFonts w:eastAsiaTheme="minorEastAsia"/>
              <w:noProof/>
            </w:rPr>
          </w:pPr>
          <w:hyperlink w:anchor="_Toc2082185" w:history="1">
            <w:r w:rsidR="00DA2EEF" w:rsidRPr="0064065C">
              <w:rPr>
                <w:rStyle w:val="Hyperlink"/>
                <w:noProof/>
              </w:rPr>
              <w:t>2.4 Creating the Simulation</w:t>
            </w:r>
            <w:r w:rsidR="00DA2EEF">
              <w:rPr>
                <w:noProof/>
                <w:webHidden/>
              </w:rPr>
              <w:tab/>
            </w:r>
            <w:r w:rsidR="00DA2EEF">
              <w:rPr>
                <w:noProof/>
                <w:webHidden/>
              </w:rPr>
              <w:fldChar w:fldCharType="begin"/>
            </w:r>
            <w:r w:rsidR="00DA2EEF">
              <w:rPr>
                <w:noProof/>
                <w:webHidden/>
              </w:rPr>
              <w:instrText xml:space="preserve"> PAGEREF _Toc2082185 \h </w:instrText>
            </w:r>
            <w:r w:rsidR="00DA2EEF">
              <w:rPr>
                <w:noProof/>
                <w:webHidden/>
              </w:rPr>
            </w:r>
            <w:r w:rsidR="00DA2EEF">
              <w:rPr>
                <w:noProof/>
                <w:webHidden/>
              </w:rPr>
              <w:fldChar w:fldCharType="separate"/>
            </w:r>
            <w:r w:rsidR="00DA2EEF">
              <w:rPr>
                <w:noProof/>
                <w:webHidden/>
              </w:rPr>
              <w:t>34</w:t>
            </w:r>
            <w:r w:rsidR="00DA2EEF">
              <w:rPr>
                <w:noProof/>
                <w:webHidden/>
              </w:rPr>
              <w:fldChar w:fldCharType="end"/>
            </w:r>
          </w:hyperlink>
        </w:p>
        <w:p w14:paraId="5FA7C58D" w14:textId="5E31BAA9" w:rsidR="00DA2EEF" w:rsidRDefault="00715C60">
          <w:pPr>
            <w:pStyle w:val="TOC2"/>
            <w:tabs>
              <w:tab w:val="right" w:leader="dot" w:pos="9350"/>
            </w:tabs>
            <w:rPr>
              <w:rFonts w:eastAsiaTheme="minorEastAsia"/>
              <w:noProof/>
            </w:rPr>
          </w:pPr>
          <w:hyperlink w:anchor="_Toc2082186" w:history="1">
            <w:r w:rsidR="00DA2EEF" w:rsidRPr="0064065C">
              <w:rPr>
                <w:rStyle w:val="Hyperlink"/>
                <w:noProof/>
              </w:rPr>
              <w:t>2.5 Electronics and E-Bay Fabrication</w:t>
            </w:r>
            <w:r w:rsidR="00DA2EEF">
              <w:rPr>
                <w:noProof/>
                <w:webHidden/>
              </w:rPr>
              <w:tab/>
            </w:r>
            <w:r w:rsidR="00DA2EEF">
              <w:rPr>
                <w:noProof/>
                <w:webHidden/>
              </w:rPr>
              <w:fldChar w:fldCharType="begin"/>
            </w:r>
            <w:r w:rsidR="00DA2EEF">
              <w:rPr>
                <w:noProof/>
                <w:webHidden/>
              </w:rPr>
              <w:instrText xml:space="preserve"> PAGEREF _Toc2082186 \h </w:instrText>
            </w:r>
            <w:r w:rsidR="00DA2EEF">
              <w:rPr>
                <w:noProof/>
                <w:webHidden/>
              </w:rPr>
            </w:r>
            <w:r w:rsidR="00DA2EEF">
              <w:rPr>
                <w:noProof/>
                <w:webHidden/>
              </w:rPr>
              <w:fldChar w:fldCharType="separate"/>
            </w:r>
            <w:r w:rsidR="00DA2EEF">
              <w:rPr>
                <w:noProof/>
                <w:webHidden/>
              </w:rPr>
              <w:t>41</w:t>
            </w:r>
            <w:r w:rsidR="00DA2EEF">
              <w:rPr>
                <w:noProof/>
                <w:webHidden/>
              </w:rPr>
              <w:fldChar w:fldCharType="end"/>
            </w:r>
          </w:hyperlink>
        </w:p>
        <w:p w14:paraId="425295CD" w14:textId="6ADBEC6A" w:rsidR="00DA2EEF" w:rsidRDefault="00715C60">
          <w:pPr>
            <w:pStyle w:val="TOC2"/>
            <w:tabs>
              <w:tab w:val="right" w:leader="dot" w:pos="9350"/>
            </w:tabs>
            <w:rPr>
              <w:rFonts w:eastAsiaTheme="minorEastAsia"/>
              <w:noProof/>
            </w:rPr>
          </w:pPr>
          <w:hyperlink w:anchor="_Toc2082187" w:history="1">
            <w:r w:rsidR="00DA2EEF" w:rsidRPr="0064065C">
              <w:rPr>
                <w:rStyle w:val="Hyperlink"/>
                <w:noProof/>
              </w:rPr>
              <w:t>2.6 Arduino Code for Flight Controller</w:t>
            </w:r>
            <w:r w:rsidR="00DA2EEF">
              <w:rPr>
                <w:noProof/>
                <w:webHidden/>
              </w:rPr>
              <w:tab/>
            </w:r>
            <w:r w:rsidR="00DA2EEF">
              <w:rPr>
                <w:noProof/>
                <w:webHidden/>
              </w:rPr>
              <w:fldChar w:fldCharType="begin"/>
            </w:r>
            <w:r w:rsidR="00DA2EEF">
              <w:rPr>
                <w:noProof/>
                <w:webHidden/>
              </w:rPr>
              <w:instrText xml:space="preserve"> PAGEREF _Toc2082187 \h </w:instrText>
            </w:r>
            <w:r w:rsidR="00DA2EEF">
              <w:rPr>
                <w:noProof/>
                <w:webHidden/>
              </w:rPr>
            </w:r>
            <w:r w:rsidR="00DA2EEF">
              <w:rPr>
                <w:noProof/>
                <w:webHidden/>
              </w:rPr>
              <w:fldChar w:fldCharType="separate"/>
            </w:r>
            <w:r w:rsidR="00DA2EEF">
              <w:rPr>
                <w:noProof/>
                <w:webHidden/>
              </w:rPr>
              <w:t>42</w:t>
            </w:r>
            <w:r w:rsidR="00DA2EEF">
              <w:rPr>
                <w:noProof/>
                <w:webHidden/>
              </w:rPr>
              <w:fldChar w:fldCharType="end"/>
            </w:r>
          </w:hyperlink>
        </w:p>
        <w:p w14:paraId="7549C2AB" w14:textId="26FC05DC" w:rsidR="00DA2EEF" w:rsidRDefault="00715C60">
          <w:pPr>
            <w:pStyle w:val="TOC2"/>
            <w:tabs>
              <w:tab w:val="right" w:leader="dot" w:pos="9350"/>
            </w:tabs>
            <w:rPr>
              <w:rFonts w:eastAsiaTheme="minorEastAsia"/>
              <w:noProof/>
            </w:rPr>
          </w:pPr>
          <w:hyperlink w:anchor="_Toc2082188" w:history="1">
            <w:r w:rsidR="00DA2EEF" w:rsidRPr="0064065C">
              <w:rPr>
                <w:rStyle w:val="Hyperlink"/>
                <w:noProof/>
              </w:rPr>
              <w:t>2.7 Testing and Success Criteria</w:t>
            </w:r>
            <w:r w:rsidR="00DA2EEF">
              <w:rPr>
                <w:noProof/>
                <w:webHidden/>
              </w:rPr>
              <w:tab/>
            </w:r>
            <w:r w:rsidR="00DA2EEF">
              <w:rPr>
                <w:noProof/>
                <w:webHidden/>
              </w:rPr>
              <w:fldChar w:fldCharType="begin"/>
            </w:r>
            <w:r w:rsidR="00DA2EEF">
              <w:rPr>
                <w:noProof/>
                <w:webHidden/>
              </w:rPr>
              <w:instrText xml:space="preserve"> PAGEREF _Toc2082188 \h </w:instrText>
            </w:r>
            <w:r w:rsidR="00DA2EEF">
              <w:rPr>
                <w:noProof/>
                <w:webHidden/>
              </w:rPr>
            </w:r>
            <w:r w:rsidR="00DA2EEF">
              <w:rPr>
                <w:noProof/>
                <w:webHidden/>
              </w:rPr>
              <w:fldChar w:fldCharType="separate"/>
            </w:r>
            <w:r w:rsidR="00DA2EEF">
              <w:rPr>
                <w:noProof/>
                <w:webHidden/>
              </w:rPr>
              <w:t>43</w:t>
            </w:r>
            <w:r w:rsidR="00DA2EEF">
              <w:rPr>
                <w:noProof/>
                <w:webHidden/>
              </w:rPr>
              <w:fldChar w:fldCharType="end"/>
            </w:r>
          </w:hyperlink>
        </w:p>
        <w:p w14:paraId="29BE1B39" w14:textId="6F63D900" w:rsidR="00DA2EEF" w:rsidRDefault="00715C60">
          <w:pPr>
            <w:pStyle w:val="TOC2"/>
            <w:tabs>
              <w:tab w:val="right" w:leader="dot" w:pos="9350"/>
            </w:tabs>
            <w:rPr>
              <w:rFonts w:eastAsiaTheme="minorEastAsia"/>
              <w:noProof/>
            </w:rPr>
          </w:pPr>
          <w:hyperlink w:anchor="_Toc2082189" w:history="1">
            <w:r w:rsidR="00DA2EEF" w:rsidRPr="0064065C">
              <w:rPr>
                <w:rStyle w:val="Hyperlink"/>
                <w:noProof/>
              </w:rPr>
              <w:t>2.8 Launch Success Criteria</w:t>
            </w:r>
            <w:r w:rsidR="00DA2EEF">
              <w:rPr>
                <w:noProof/>
                <w:webHidden/>
              </w:rPr>
              <w:tab/>
            </w:r>
            <w:r w:rsidR="00DA2EEF">
              <w:rPr>
                <w:noProof/>
                <w:webHidden/>
              </w:rPr>
              <w:fldChar w:fldCharType="begin"/>
            </w:r>
            <w:r w:rsidR="00DA2EEF">
              <w:rPr>
                <w:noProof/>
                <w:webHidden/>
              </w:rPr>
              <w:instrText xml:space="preserve"> PAGEREF _Toc2082189 \h </w:instrText>
            </w:r>
            <w:r w:rsidR="00DA2EEF">
              <w:rPr>
                <w:noProof/>
                <w:webHidden/>
              </w:rPr>
            </w:r>
            <w:r w:rsidR="00DA2EEF">
              <w:rPr>
                <w:noProof/>
                <w:webHidden/>
              </w:rPr>
              <w:fldChar w:fldCharType="separate"/>
            </w:r>
            <w:r w:rsidR="00DA2EEF">
              <w:rPr>
                <w:noProof/>
                <w:webHidden/>
              </w:rPr>
              <w:t>45</w:t>
            </w:r>
            <w:r w:rsidR="00DA2EEF">
              <w:rPr>
                <w:noProof/>
                <w:webHidden/>
              </w:rPr>
              <w:fldChar w:fldCharType="end"/>
            </w:r>
          </w:hyperlink>
        </w:p>
        <w:p w14:paraId="7D273258" w14:textId="576AFE90" w:rsidR="00DA2EEF" w:rsidRDefault="00715C60">
          <w:pPr>
            <w:pStyle w:val="TOC1"/>
            <w:tabs>
              <w:tab w:val="left" w:pos="440"/>
              <w:tab w:val="right" w:leader="dot" w:pos="9350"/>
            </w:tabs>
            <w:rPr>
              <w:rFonts w:eastAsiaTheme="minorEastAsia"/>
              <w:noProof/>
            </w:rPr>
          </w:pPr>
          <w:hyperlink w:anchor="_Toc2082190" w:history="1">
            <w:r w:rsidR="00DA2EEF" w:rsidRPr="0064065C">
              <w:rPr>
                <w:rStyle w:val="Hyperlink"/>
                <w:noProof/>
              </w:rPr>
              <w:t>3.</w:t>
            </w:r>
            <w:r w:rsidR="00DA2EEF">
              <w:rPr>
                <w:rFonts w:eastAsiaTheme="minorEastAsia"/>
                <w:noProof/>
              </w:rPr>
              <w:tab/>
            </w:r>
            <w:r w:rsidR="00DA2EEF" w:rsidRPr="0064065C">
              <w:rPr>
                <w:rStyle w:val="Hyperlink"/>
                <w:noProof/>
              </w:rPr>
              <w:t>Results</w:t>
            </w:r>
            <w:r w:rsidR="00DA2EEF">
              <w:rPr>
                <w:noProof/>
                <w:webHidden/>
              </w:rPr>
              <w:tab/>
            </w:r>
            <w:r w:rsidR="00DA2EEF">
              <w:rPr>
                <w:noProof/>
                <w:webHidden/>
              </w:rPr>
              <w:fldChar w:fldCharType="begin"/>
            </w:r>
            <w:r w:rsidR="00DA2EEF">
              <w:rPr>
                <w:noProof/>
                <w:webHidden/>
              </w:rPr>
              <w:instrText xml:space="preserve"> PAGEREF _Toc2082190 \h </w:instrText>
            </w:r>
            <w:r w:rsidR="00DA2EEF">
              <w:rPr>
                <w:noProof/>
                <w:webHidden/>
              </w:rPr>
            </w:r>
            <w:r w:rsidR="00DA2EEF">
              <w:rPr>
                <w:noProof/>
                <w:webHidden/>
              </w:rPr>
              <w:fldChar w:fldCharType="separate"/>
            </w:r>
            <w:r w:rsidR="00DA2EEF">
              <w:rPr>
                <w:noProof/>
                <w:webHidden/>
              </w:rPr>
              <w:t>47</w:t>
            </w:r>
            <w:r w:rsidR="00DA2EEF">
              <w:rPr>
                <w:noProof/>
                <w:webHidden/>
              </w:rPr>
              <w:fldChar w:fldCharType="end"/>
            </w:r>
          </w:hyperlink>
        </w:p>
        <w:p w14:paraId="63C35599" w14:textId="113F8D30" w:rsidR="00DA2EEF" w:rsidRDefault="00715C60">
          <w:pPr>
            <w:pStyle w:val="TOC2"/>
            <w:tabs>
              <w:tab w:val="right" w:leader="dot" w:pos="9350"/>
            </w:tabs>
            <w:rPr>
              <w:rFonts w:eastAsiaTheme="minorEastAsia"/>
              <w:noProof/>
            </w:rPr>
          </w:pPr>
          <w:hyperlink w:anchor="_Toc2082191" w:history="1">
            <w:r w:rsidR="00DA2EEF" w:rsidRPr="0064065C">
              <w:rPr>
                <w:rStyle w:val="Hyperlink"/>
                <w:noProof/>
              </w:rPr>
              <w:t>3.1 January Test Launch</w:t>
            </w:r>
            <w:r w:rsidR="00DA2EEF">
              <w:rPr>
                <w:noProof/>
                <w:webHidden/>
              </w:rPr>
              <w:tab/>
            </w:r>
            <w:r w:rsidR="00DA2EEF">
              <w:rPr>
                <w:noProof/>
                <w:webHidden/>
              </w:rPr>
              <w:fldChar w:fldCharType="begin"/>
            </w:r>
            <w:r w:rsidR="00DA2EEF">
              <w:rPr>
                <w:noProof/>
                <w:webHidden/>
              </w:rPr>
              <w:instrText xml:space="preserve"> PAGEREF _Toc2082191 \h </w:instrText>
            </w:r>
            <w:r w:rsidR="00DA2EEF">
              <w:rPr>
                <w:noProof/>
                <w:webHidden/>
              </w:rPr>
            </w:r>
            <w:r w:rsidR="00DA2EEF">
              <w:rPr>
                <w:noProof/>
                <w:webHidden/>
              </w:rPr>
              <w:fldChar w:fldCharType="separate"/>
            </w:r>
            <w:r w:rsidR="00DA2EEF">
              <w:rPr>
                <w:noProof/>
                <w:webHidden/>
              </w:rPr>
              <w:t>47</w:t>
            </w:r>
            <w:r w:rsidR="00DA2EEF">
              <w:rPr>
                <w:noProof/>
                <w:webHidden/>
              </w:rPr>
              <w:fldChar w:fldCharType="end"/>
            </w:r>
          </w:hyperlink>
        </w:p>
        <w:p w14:paraId="57B7C3B2" w14:textId="6293BC57" w:rsidR="00DA2EEF" w:rsidRDefault="00715C60">
          <w:pPr>
            <w:pStyle w:val="TOC2"/>
            <w:tabs>
              <w:tab w:val="right" w:leader="dot" w:pos="9350"/>
            </w:tabs>
            <w:rPr>
              <w:rFonts w:eastAsiaTheme="minorEastAsia"/>
              <w:noProof/>
            </w:rPr>
          </w:pPr>
          <w:hyperlink w:anchor="_Toc2082192" w:history="1">
            <w:r w:rsidR="00DA2EEF" w:rsidRPr="0064065C">
              <w:rPr>
                <w:rStyle w:val="Hyperlink"/>
                <w:rFonts w:eastAsia="Times New Roman"/>
                <w:noProof/>
              </w:rPr>
              <w:t>3.2 Final Product for the Fins</w:t>
            </w:r>
            <w:r w:rsidR="00DA2EEF">
              <w:rPr>
                <w:noProof/>
                <w:webHidden/>
              </w:rPr>
              <w:tab/>
            </w:r>
            <w:r w:rsidR="00DA2EEF">
              <w:rPr>
                <w:noProof/>
                <w:webHidden/>
              </w:rPr>
              <w:fldChar w:fldCharType="begin"/>
            </w:r>
            <w:r w:rsidR="00DA2EEF">
              <w:rPr>
                <w:noProof/>
                <w:webHidden/>
              </w:rPr>
              <w:instrText xml:space="preserve"> PAGEREF _Toc2082192 \h </w:instrText>
            </w:r>
            <w:r w:rsidR="00DA2EEF">
              <w:rPr>
                <w:noProof/>
                <w:webHidden/>
              </w:rPr>
            </w:r>
            <w:r w:rsidR="00DA2EEF">
              <w:rPr>
                <w:noProof/>
                <w:webHidden/>
              </w:rPr>
              <w:fldChar w:fldCharType="separate"/>
            </w:r>
            <w:r w:rsidR="00DA2EEF">
              <w:rPr>
                <w:noProof/>
                <w:webHidden/>
              </w:rPr>
              <w:t>49</w:t>
            </w:r>
            <w:r w:rsidR="00DA2EEF">
              <w:rPr>
                <w:noProof/>
                <w:webHidden/>
              </w:rPr>
              <w:fldChar w:fldCharType="end"/>
            </w:r>
          </w:hyperlink>
        </w:p>
        <w:p w14:paraId="3FDB59D5" w14:textId="41D8D154" w:rsidR="00DA2EEF" w:rsidRDefault="00715C60">
          <w:pPr>
            <w:pStyle w:val="TOC2"/>
            <w:tabs>
              <w:tab w:val="right" w:leader="dot" w:pos="9350"/>
            </w:tabs>
            <w:rPr>
              <w:rFonts w:eastAsiaTheme="minorEastAsia"/>
              <w:noProof/>
            </w:rPr>
          </w:pPr>
          <w:hyperlink w:anchor="_Toc2082193" w:history="1">
            <w:r w:rsidR="00DA2EEF" w:rsidRPr="0064065C">
              <w:rPr>
                <w:rStyle w:val="Hyperlink"/>
                <w:rFonts w:eastAsia="Times New Roman"/>
                <w:noProof/>
              </w:rPr>
              <w:t>3.4 E-bay configuration and Capability</w:t>
            </w:r>
            <w:r w:rsidR="00DA2EEF">
              <w:rPr>
                <w:noProof/>
                <w:webHidden/>
              </w:rPr>
              <w:tab/>
            </w:r>
            <w:r w:rsidR="00DA2EEF">
              <w:rPr>
                <w:noProof/>
                <w:webHidden/>
              </w:rPr>
              <w:fldChar w:fldCharType="begin"/>
            </w:r>
            <w:r w:rsidR="00DA2EEF">
              <w:rPr>
                <w:noProof/>
                <w:webHidden/>
              </w:rPr>
              <w:instrText xml:space="preserve"> PAGEREF _Toc2082193 \h </w:instrText>
            </w:r>
            <w:r w:rsidR="00DA2EEF">
              <w:rPr>
                <w:noProof/>
                <w:webHidden/>
              </w:rPr>
            </w:r>
            <w:r w:rsidR="00DA2EEF">
              <w:rPr>
                <w:noProof/>
                <w:webHidden/>
              </w:rPr>
              <w:fldChar w:fldCharType="separate"/>
            </w:r>
            <w:r w:rsidR="00DA2EEF">
              <w:rPr>
                <w:noProof/>
                <w:webHidden/>
              </w:rPr>
              <w:t>50</w:t>
            </w:r>
            <w:r w:rsidR="00DA2EEF">
              <w:rPr>
                <w:noProof/>
                <w:webHidden/>
              </w:rPr>
              <w:fldChar w:fldCharType="end"/>
            </w:r>
          </w:hyperlink>
        </w:p>
        <w:p w14:paraId="5D1215DF" w14:textId="6E4FE183" w:rsidR="00DA2EEF" w:rsidRDefault="00715C60">
          <w:pPr>
            <w:pStyle w:val="TOC1"/>
            <w:tabs>
              <w:tab w:val="left" w:pos="440"/>
              <w:tab w:val="right" w:leader="dot" w:pos="9350"/>
            </w:tabs>
            <w:rPr>
              <w:rFonts w:eastAsiaTheme="minorEastAsia"/>
              <w:noProof/>
            </w:rPr>
          </w:pPr>
          <w:hyperlink w:anchor="_Toc2082194" w:history="1">
            <w:r w:rsidR="00DA2EEF" w:rsidRPr="0064065C">
              <w:rPr>
                <w:rStyle w:val="Hyperlink"/>
                <w:noProof/>
              </w:rPr>
              <w:t>4.</w:t>
            </w:r>
            <w:r w:rsidR="00DA2EEF">
              <w:rPr>
                <w:rFonts w:eastAsiaTheme="minorEastAsia"/>
                <w:noProof/>
              </w:rPr>
              <w:tab/>
            </w:r>
            <w:r w:rsidR="00DA2EEF" w:rsidRPr="0064065C">
              <w:rPr>
                <w:rStyle w:val="Hyperlink"/>
                <w:noProof/>
              </w:rPr>
              <w:t>Summaries, Conclusions, Recommendations, Broader Impacts</w:t>
            </w:r>
            <w:r w:rsidR="00DA2EEF">
              <w:rPr>
                <w:noProof/>
                <w:webHidden/>
              </w:rPr>
              <w:tab/>
            </w:r>
            <w:r w:rsidR="00DA2EEF">
              <w:rPr>
                <w:noProof/>
                <w:webHidden/>
              </w:rPr>
              <w:fldChar w:fldCharType="begin"/>
            </w:r>
            <w:r w:rsidR="00DA2EEF">
              <w:rPr>
                <w:noProof/>
                <w:webHidden/>
              </w:rPr>
              <w:instrText xml:space="preserve"> PAGEREF _Toc2082194 \h </w:instrText>
            </w:r>
            <w:r w:rsidR="00DA2EEF">
              <w:rPr>
                <w:noProof/>
                <w:webHidden/>
              </w:rPr>
            </w:r>
            <w:r w:rsidR="00DA2EEF">
              <w:rPr>
                <w:noProof/>
                <w:webHidden/>
              </w:rPr>
              <w:fldChar w:fldCharType="separate"/>
            </w:r>
            <w:r w:rsidR="00DA2EEF">
              <w:rPr>
                <w:noProof/>
                <w:webHidden/>
              </w:rPr>
              <w:t>51</w:t>
            </w:r>
            <w:r w:rsidR="00DA2EEF">
              <w:rPr>
                <w:noProof/>
                <w:webHidden/>
              </w:rPr>
              <w:fldChar w:fldCharType="end"/>
            </w:r>
          </w:hyperlink>
        </w:p>
        <w:p w14:paraId="19DDEF85" w14:textId="696CEF87" w:rsidR="00DA2EEF" w:rsidRDefault="00715C60">
          <w:pPr>
            <w:pStyle w:val="TOC2"/>
            <w:tabs>
              <w:tab w:val="right" w:leader="dot" w:pos="9350"/>
            </w:tabs>
            <w:rPr>
              <w:rFonts w:eastAsiaTheme="minorEastAsia"/>
              <w:noProof/>
            </w:rPr>
          </w:pPr>
          <w:hyperlink w:anchor="_Toc2082195" w:history="1">
            <w:r w:rsidR="00DA2EEF" w:rsidRPr="0064065C">
              <w:rPr>
                <w:rStyle w:val="Hyperlink"/>
                <w:rFonts w:eastAsia="Times New Roman"/>
                <w:noProof/>
              </w:rPr>
              <w:t>4.1 Summary</w:t>
            </w:r>
            <w:r w:rsidR="00DA2EEF">
              <w:rPr>
                <w:noProof/>
                <w:webHidden/>
              </w:rPr>
              <w:tab/>
            </w:r>
            <w:r w:rsidR="00DA2EEF">
              <w:rPr>
                <w:noProof/>
                <w:webHidden/>
              </w:rPr>
              <w:fldChar w:fldCharType="begin"/>
            </w:r>
            <w:r w:rsidR="00DA2EEF">
              <w:rPr>
                <w:noProof/>
                <w:webHidden/>
              </w:rPr>
              <w:instrText xml:space="preserve"> PAGEREF _Toc2082195 \h </w:instrText>
            </w:r>
            <w:r w:rsidR="00DA2EEF">
              <w:rPr>
                <w:noProof/>
                <w:webHidden/>
              </w:rPr>
            </w:r>
            <w:r w:rsidR="00DA2EEF">
              <w:rPr>
                <w:noProof/>
                <w:webHidden/>
              </w:rPr>
              <w:fldChar w:fldCharType="separate"/>
            </w:r>
            <w:r w:rsidR="00DA2EEF">
              <w:rPr>
                <w:noProof/>
                <w:webHidden/>
              </w:rPr>
              <w:t>51</w:t>
            </w:r>
            <w:r w:rsidR="00DA2EEF">
              <w:rPr>
                <w:noProof/>
                <w:webHidden/>
              </w:rPr>
              <w:fldChar w:fldCharType="end"/>
            </w:r>
          </w:hyperlink>
        </w:p>
        <w:p w14:paraId="723A7D2E" w14:textId="412D7DFA" w:rsidR="00DA2EEF" w:rsidRDefault="00715C60">
          <w:pPr>
            <w:pStyle w:val="TOC3"/>
            <w:tabs>
              <w:tab w:val="right" w:leader="dot" w:pos="9350"/>
            </w:tabs>
            <w:rPr>
              <w:noProof/>
            </w:rPr>
          </w:pPr>
          <w:hyperlink w:anchor="_Toc2082196" w:history="1">
            <w:r w:rsidR="00DA2EEF" w:rsidRPr="0064065C">
              <w:rPr>
                <w:rStyle w:val="Hyperlink"/>
                <w:rFonts w:eastAsia="Times New Roman"/>
                <w:noProof/>
              </w:rPr>
              <w:t>4.1.1 Summary and Conclusion of Fins:</w:t>
            </w:r>
            <w:r w:rsidR="00DA2EEF">
              <w:rPr>
                <w:noProof/>
                <w:webHidden/>
              </w:rPr>
              <w:tab/>
            </w:r>
            <w:r w:rsidR="00DA2EEF">
              <w:rPr>
                <w:noProof/>
                <w:webHidden/>
              </w:rPr>
              <w:fldChar w:fldCharType="begin"/>
            </w:r>
            <w:r w:rsidR="00DA2EEF">
              <w:rPr>
                <w:noProof/>
                <w:webHidden/>
              </w:rPr>
              <w:instrText xml:space="preserve"> PAGEREF _Toc2082196 \h </w:instrText>
            </w:r>
            <w:r w:rsidR="00DA2EEF">
              <w:rPr>
                <w:noProof/>
                <w:webHidden/>
              </w:rPr>
            </w:r>
            <w:r w:rsidR="00DA2EEF">
              <w:rPr>
                <w:noProof/>
                <w:webHidden/>
              </w:rPr>
              <w:fldChar w:fldCharType="separate"/>
            </w:r>
            <w:r w:rsidR="00DA2EEF">
              <w:rPr>
                <w:noProof/>
                <w:webHidden/>
              </w:rPr>
              <w:t>51</w:t>
            </w:r>
            <w:r w:rsidR="00DA2EEF">
              <w:rPr>
                <w:noProof/>
                <w:webHidden/>
              </w:rPr>
              <w:fldChar w:fldCharType="end"/>
            </w:r>
          </w:hyperlink>
        </w:p>
        <w:p w14:paraId="48E152EF" w14:textId="6A538FAF" w:rsidR="00DA2EEF" w:rsidRDefault="00715C60">
          <w:pPr>
            <w:pStyle w:val="TOC3"/>
            <w:tabs>
              <w:tab w:val="right" w:leader="dot" w:pos="9350"/>
            </w:tabs>
            <w:rPr>
              <w:noProof/>
            </w:rPr>
          </w:pPr>
          <w:hyperlink w:anchor="_Toc2082197" w:history="1">
            <w:r w:rsidR="00DA2EEF" w:rsidRPr="0064065C">
              <w:rPr>
                <w:rStyle w:val="Hyperlink"/>
                <w:rFonts w:eastAsia="Times New Roman"/>
                <w:noProof/>
              </w:rPr>
              <w:t>4.1.2 Summary and Conclusion of Electronics bay and Design</w:t>
            </w:r>
            <w:r w:rsidR="00DA2EEF">
              <w:rPr>
                <w:noProof/>
                <w:webHidden/>
              </w:rPr>
              <w:tab/>
            </w:r>
            <w:r w:rsidR="00DA2EEF">
              <w:rPr>
                <w:noProof/>
                <w:webHidden/>
              </w:rPr>
              <w:fldChar w:fldCharType="begin"/>
            </w:r>
            <w:r w:rsidR="00DA2EEF">
              <w:rPr>
                <w:noProof/>
                <w:webHidden/>
              </w:rPr>
              <w:instrText xml:space="preserve"> PAGEREF _Toc2082197 \h </w:instrText>
            </w:r>
            <w:r w:rsidR="00DA2EEF">
              <w:rPr>
                <w:noProof/>
                <w:webHidden/>
              </w:rPr>
            </w:r>
            <w:r w:rsidR="00DA2EEF">
              <w:rPr>
                <w:noProof/>
                <w:webHidden/>
              </w:rPr>
              <w:fldChar w:fldCharType="separate"/>
            </w:r>
            <w:r w:rsidR="00DA2EEF">
              <w:rPr>
                <w:noProof/>
                <w:webHidden/>
              </w:rPr>
              <w:t>51</w:t>
            </w:r>
            <w:r w:rsidR="00DA2EEF">
              <w:rPr>
                <w:noProof/>
                <w:webHidden/>
              </w:rPr>
              <w:fldChar w:fldCharType="end"/>
            </w:r>
          </w:hyperlink>
        </w:p>
        <w:p w14:paraId="0737732B" w14:textId="2C5FE8F1" w:rsidR="00DA2EEF" w:rsidRDefault="00715C60">
          <w:pPr>
            <w:pStyle w:val="TOC3"/>
            <w:tabs>
              <w:tab w:val="right" w:leader="dot" w:pos="9350"/>
            </w:tabs>
            <w:rPr>
              <w:noProof/>
            </w:rPr>
          </w:pPr>
          <w:hyperlink w:anchor="_Toc2082198" w:history="1">
            <w:r w:rsidR="00DA2EEF" w:rsidRPr="0064065C">
              <w:rPr>
                <w:rStyle w:val="Hyperlink"/>
                <w:rFonts w:eastAsia="Times New Roman"/>
                <w:noProof/>
              </w:rPr>
              <w:t>4.1.3. Summary and Conclusion of Flight Controller:</w:t>
            </w:r>
            <w:r w:rsidR="00DA2EEF">
              <w:rPr>
                <w:noProof/>
                <w:webHidden/>
              </w:rPr>
              <w:tab/>
            </w:r>
            <w:r w:rsidR="00DA2EEF">
              <w:rPr>
                <w:noProof/>
                <w:webHidden/>
              </w:rPr>
              <w:fldChar w:fldCharType="begin"/>
            </w:r>
            <w:r w:rsidR="00DA2EEF">
              <w:rPr>
                <w:noProof/>
                <w:webHidden/>
              </w:rPr>
              <w:instrText xml:space="preserve"> PAGEREF _Toc2082198 \h </w:instrText>
            </w:r>
            <w:r w:rsidR="00DA2EEF">
              <w:rPr>
                <w:noProof/>
                <w:webHidden/>
              </w:rPr>
            </w:r>
            <w:r w:rsidR="00DA2EEF">
              <w:rPr>
                <w:noProof/>
                <w:webHidden/>
              </w:rPr>
              <w:fldChar w:fldCharType="separate"/>
            </w:r>
            <w:r w:rsidR="00DA2EEF">
              <w:rPr>
                <w:noProof/>
                <w:webHidden/>
              </w:rPr>
              <w:t>52</w:t>
            </w:r>
            <w:r w:rsidR="00DA2EEF">
              <w:rPr>
                <w:noProof/>
                <w:webHidden/>
              </w:rPr>
              <w:fldChar w:fldCharType="end"/>
            </w:r>
          </w:hyperlink>
        </w:p>
        <w:p w14:paraId="7549F203" w14:textId="1C6F7825" w:rsidR="00DA2EEF" w:rsidRDefault="00715C60">
          <w:pPr>
            <w:pStyle w:val="TOC3"/>
            <w:tabs>
              <w:tab w:val="right" w:leader="dot" w:pos="9350"/>
            </w:tabs>
            <w:rPr>
              <w:noProof/>
            </w:rPr>
          </w:pPr>
          <w:hyperlink w:anchor="_Toc2082199" w:history="1">
            <w:r w:rsidR="00DA2EEF" w:rsidRPr="0064065C">
              <w:rPr>
                <w:rStyle w:val="Hyperlink"/>
                <w:rFonts w:eastAsia="Times New Roman"/>
                <w:noProof/>
              </w:rPr>
              <w:t>4.1.4 Summary of MATLAB Simulation and Control Law:</w:t>
            </w:r>
            <w:r w:rsidR="00DA2EEF">
              <w:rPr>
                <w:noProof/>
                <w:webHidden/>
              </w:rPr>
              <w:tab/>
            </w:r>
            <w:r w:rsidR="00DA2EEF">
              <w:rPr>
                <w:noProof/>
                <w:webHidden/>
              </w:rPr>
              <w:fldChar w:fldCharType="begin"/>
            </w:r>
            <w:r w:rsidR="00DA2EEF">
              <w:rPr>
                <w:noProof/>
                <w:webHidden/>
              </w:rPr>
              <w:instrText xml:space="preserve"> PAGEREF _Toc2082199 \h </w:instrText>
            </w:r>
            <w:r w:rsidR="00DA2EEF">
              <w:rPr>
                <w:noProof/>
                <w:webHidden/>
              </w:rPr>
            </w:r>
            <w:r w:rsidR="00DA2EEF">
              <w:rPr>
                <w:noProof/>
                <w:webHidden/>
              </w:rPr>
              <w:fldChar w:fldCharType="separate"/>
            </w:r>
            <w:r w:rsidR="00DA2EEF">
              <w:rPr>
                <w:noProof/>
                <w:webHidden/>
              </w:rPr>
              <w:t>53</w:t>
            </w:r>
            <w:r w:rsidR="00DA2EEF">
              <w:rPr>
                <w:noProof/>
                <w:webHidden/>
              </w:rPr>
              <w:fldChar w:fldCharType="end"/>
            </w:r>
          </w:hyperlink>
        </w:p>
        <w:p w14:paraId="30D6628A" w14:textId="211F673A" w:rsidR="00DA2EEF" w:rsidRDefault="00715C60">
          <w:pPr>
            <w:pStyle w:val="TOC2"/>
            <w:tabs>
              <w:tab w:val="right" w:leader="dot" w:pos="9350"/>
            </w:tabs>
            <w:rPr>
              <w:rFonts w:eastAsiaTheme="minorEastAsia"/>
              <w:noProof/>
            </w:rPr>
          </w:pPr>
          <w:hyperlink w:anchor="_Toc2082200" w:history="1">
            <w:r w:rsidR="00DA2EEF" w:rsidRPr="0064065C">
              <w:rPr>
                <w:rStyle w:val="Hyperlink"/>
                <w:rFonts w:eastAsia="Times New Roman"/>
                <w:noProof/>
              </w:rPr>
              <w:t>4.2 Conclusions</w:t>
            </w:r>
            <w:r w:rsidR="00DA2EEF">
              <w:rPr>
                <w:noProof/>
                <w:webHidden/>
              </w:rPr>
              <w:tab/>
            </w:r>
            <w:r w:rsidR="00DA2EEF">
              <w:rPr>
                <w:noProof/>
                <w:webHidden/>
              </w:rPr>
              <w:fldChar w:fldCharType="begin"/>
            </w:r>
            <w:r w:rsidR="00DA2EEF">
              <w:rPr>
                <w:noProof/>
                <w:webHidden/>
              </w:rPr>
              <w:instrText xml:space="preserve"> PAGEREF _Toc2082200 \h </w:instrText>
            </w:r>
            <w:r w:rsidR="00DA2EEF">
              <w:rPr>
                <w:noProof/>
                <w:webHidden/>
              </w:rPr>
            </w:r>
            <w:r w:rsidR="00DA2EEF">
              <w:rPr>
                <w:noProof/>
                <w:webHidden/>
              </w:rPr>
              <w:fldChar w:fldCharType="separate"/>
            </w:r>
            <w:r w:rsidR="00DA2EEF">
              <w:rPr>
                <w:noProof/>
                <w:webHidden/>
              </w:rPr>
              <w:t>53</w:t>
            </w:r>
            <w:r w:rsidR="00DA2EEF">
              <w:rPr>
                <w:noProof/>
                <w:webHidden/>
              </w:rPr>
              <w:fldChar w:fldCharType="end"/>
            </w:r>
          </w:hyperlink>
        </w:p>
        <w:p w14:paraId="2B8F0EF1" w14:textId="226E29EB" w:rsidR="00DA2EEF" w:rsidRDefault="00715C60">
          <w:pPr>
            <w:pStyle w:val="TOC2"/>
            <w:tabs>
              <w:tab w:val="right" w:leader="dot" w:pos="9350"/>
            </w:tabs>
            <w:rPr>
              <w:rFonts w:eastAsiaTheme="minorEastAsia"/>
              <w:noProof/>
            </w:rPr>
          </w:pPr>
          <w:hyperlink w:anchor="_Toc2082201" w:history="1">
            <w:r w:rsidR="00DA2EEF" w:rsidRPr="0064065C">
              <w:rPr>
                <w:rStyle w:val="Hyperlink"/>
                <w:rFonts w:eastAsia="Times New Roman"/>
                <w:noProof/>
              </w:rPr>
              <w:t>4.3 Recommendations for Future Work</w:t>
            </w:r>
            <w:r w:rsidR="00DA2EEF">
              <w:rPr>
                <w:noProof/>
                <w:webHidden/>
              </w:rPr>
              <w:tab/>
            </w:r>
            <w:r w:rsidR="00DA2EEF">
              <w:rPr>
                <w:noProof/>
                <w:webHidden/>
              </w:rPr>
              <w:fldChar w:fldCharType="begin"/>
            </w:r>
            <w:r w:rsidR="00DA2EEF">
              <w:rPr>
                <w:noProof/>
                <w:webHidden/>
              </w:rPr>
              <w:instrText xml:space="preserve"> PAGEREF _Toc2082201 \h </w:instrText>
            </w:r>
            <w:r w:rsidR="00DA2EEF">
              <w:rPr>
                <w:noProof/>
                <w:webHidden/>
              </w:rPr>
            </w:r>
            <w:r w:rsidR="00DA2EEF">
              <w:rPr>
                <w:noProof/>
                <w:webHidden/>
              </w:rPr>
              <w:fldChar w:fldCharType="separate"/>
            </w:r>
            <w:r w:rsidR="00DA2EEF">
              <w:rPr>
                <w:noProof/>
                <w:webHidden/>
              </w:rPr>
              <w:t>53</w:t>
            </w:r>
            <w:r w:rsidR="00DA2EEF">
              <w:rPr>
                <w:noProof/>
                <w:webHidden/>
              </w:rPr>
              <w:fldChar w:fldCharType="end"/>
            </w:r>
          </w:hyperlink>
        </w:p>
        <w:p w14:paraId="2A3CFFFB" w14:textId="35A44E69" w:rsidR="00DA2EEF" w:rsidRDefault="00715C60">
          <w:pPr>
            <w:pStyle w:val="TOC2"/>
            <w:tabs>
              <w:tab w:val="right" w:leader="dot" w:pos="9350"/>
            </w:tabs>
            <w:rPr>
              <w:rFonts w:eastAsiaTheme="minorEastAsia"/>
              <w:noProof/>
            </w:rPr>
          </w:pPr>
          <w:hyperlink w:anchor="_Toc2082202" w:history="1">
            <w:r w:rsidR="00DA2EEF" w:rsidRPr="0064065C">
              <w:rPr>
                <w:rStyle w:val="Hyperlink"/>
                <w:rFonts w:eastAsia="Times New Roman"/>
                <w:noProof/>
              </w:rPr>
              <w:t>4.4 Overall Project Broader Impacts</w:t>
            </w:r>
            <w:r w:rsidR="00DA2EEF">
              <w:rPr>
                <w:noProof/>
                <w:webHidden/>
              </w:rPr>
              <w:tab/>
            </w:r>
            <w:r w:rsidR="00DA2EEF">
              <w:rPr>
                <w:noProof/>
                <w:webHidden/>
              </w:rPr>
              <w:fldChar w:fldCharType="begin"/>
            </w:r>
            <w:r w:rsidR="00DA2EEF">
              <w:rPr>
                <w:noProof/>
                <w:webHidden/>
              </w:rPr>
              <w:instrText xml:space="preserve"> PAGEREF _Toc2082202 \h </w:instrText>
            </w:r>
            <w:r w:rsidR="00DA2EEF">
              <w:rPr>
                <w:noProof/>
                <w:webHidden/>
              </w:rPr>
            </w:r>
            <w:r w:rsidR="00DA2EEF">
              <w:rPr>
                <w:noProof/>
                <w:webHidden/>
              </w:rPr>
              <w:fldChar w:fldCharType="separate"/>
            </w:r>
            <w:r w:rsidR="00DA2EEF">
              <w:rPr>
                <w:noProof/>
                <w:webHidden/>
              </w:rPr>
              <w:t>53</w:t>
            </w:r>
            <w:r w:rsidR="00DA2EEF">
              <w:rPr>
                <w:noProof/>
                <w:webHidden/>
              </w:rPr>
              <w:fldChar w:fldCharType="end"/>
            </w:r>
          </w:hyperlink>
        </w:p>
        <w:p w14:paraId="0134FE27" w14:textId="4327F9AD" w:rsidR="00DA2EEF" w:rsidRDefault="00715C60">
          <w:pPr>
            <w:pStyle w:val="TOC1"/>
            <w:tabs>
              <w:tab w:val="left" w:pos="440"/>
              <w:tab w:val="right" w:leader="dot" w:pos="9350"/>
            </w:tabs>
            <w:rPr>
              <w:rFonts w:eastAsiaTheme="minorEastAsia"/>
              <w:noProof/>
            </w:rPr>
          </w:pPr>
          <w:hyperlink w:anchor="_Toc2082203" w:history="1">
            <w:r w:rsidR="00DA2EEF" w:rsidRPr="0064065C">
              <w:rPr>
                <w:rStyle w:val="Hyperlink"/>
                <w:noProof/>
              </w:rPr>
              <w:t>5.</w:t>
            </w:r>
            <w:r w:rsidR="00DA2EEF">
              <w:rPr>
                <w:rFonts w:eastAsiaTheme="minorEastAsia"/>
                <w:noProof/>
              </w:rPr>
              <w:tab/>
            </w:r>
            <w:r w:rsidR="00DA2EEF" w:rsidRPr="0064065C">
              <w:rPr>
                <w:rStyle w:val="Hyperlink"/>
                <w:noProof/>
              </w:rPr>
              <w:t>References</w:t>
            </w:r>
            <w:r w:rsidR="00DA2EEF">
              <w:rPr>
                <w:noProof/>
                <w:webHidden/>
              </w:rPr>
              <w:tab/>
            </w:r>
            <w:r w:rsidR="00DA2EEF">
              <w:rPr>
                <w:noProof/>
                <w:webHidden/>
              </w:rPr>
              <w:fldChar w:fldCharType="begin"/>
            </w:r>
            <w:r w:rsidR="00DA2EEF">
              <w:rPr>
                <w:noProof/>
                <w:webHidden/>
              </w:rPr>
              <w:instrText xml:space="preserve"> PAGEREF _Toc2082203 \h </w:instrText>
            </w:r>
            <w:r w:rsidR="00DA2EEF">
              <w:rPr>
                <w:noProof/>
                <w:webHidden/>
              </w:rPr>
            </w:r>
            <w:r w:rsidR="00DA2EEF">
              <w:rPr>
                <w:noProof/>
                <w:webHidden/>
              </w:rPr>
              <w:fldChar w:fldCharType="separate"/>
            </w:r>
            <w:r w:rsidR="00DA2EEF">
              <w:rPr>
                <w:noProof/>
                <w:webHidden/>
              </w:rPr>
              <w:t>55</w:t>
            </w:r>
            <w:r w:rsidR="00DA2EEF">
              <w:rPr>
                <w:noProof/>
                <w:webHidden/>
              </w:rPr>
              <w:fldChar w:fldCharType="end"/>
            </w:r>
          </w:hyperlink>
        </w:p>
        <w:p w14:paraId="7D5CE7DF" w14:textId="722612FF" w:rsidR="00177234" w:rsidRPr="00CE0448" w:rsidRDefault="00EF30A9" w:rsidP="006D0668">
          <w:pPr>
            <w:spacing w:line="360" w:lineRule="auto"/>
            <w:rPr>
              <w:rFonts w:ascii="Times New Roman" w:hAnsi="Times New Roman" w:cs="Times New Roman"/>
              <w:color w:val="000000" w:themeColor="text1"/>
            </w:rPr>
          </w:pPr>
          <w:r w:rsidRPr="00C72490">
            <w:rPr>
              <w:rFonts w:ascii="Times New Roman" w:hAnsi="Times New Roman" w:cs="Times New Roman"/>
              <w:b/>
              <w:bCs/>
              <w:noProof/>
              <w:color w:val="000000" w:themeColor="text1"/>
            </w:rPr>
            <w:fldChar w:fldCharType="end"/>
          </w:r>
        </w:p>
      </w:sdtContent>
    </w:sdt>
    <w:p w14:paraId="3BC4D889" w14:textId="77777777" w:rsidR="00DA2EEF" w:rsidRDefault="00DA2EEF">
      <w:pPr>
        <w:rPr>
          <w:rFonts w:ascii="Times New Roman" w:eastAsia="Times New Roman" w:hAnsi="Times New Roman" w:cs="Times New Roman"/>
          <w:b/>
          <w:bCs/>
          <w:color w:val="000000" w:themeColor="text1"/>
          <w:sz w:val="32"/>
          <w:szCs w:val="32"/>
        </w:rPr>
      </w:pPr>
      <w:r>
        <w:rPr>
          <w:rFonts w:ascii="Times New Roman" w:eastAsia="Times New Roman" w:hAnsi="Times New Roman" w:cs="Times New Roman"/>
          <w:b/>
          <w:bCs/>
          <w:color w:val="000000" w:themeColor="text1"/>
          <w:sz w:val="32"/>
          <w:szCs w:val="32"/>
        </w:rPr>
        <w:br w:type="page"/>
      </w:r>
    </w:p>
    <w:p w14:paraId="42AAC80B" w14:textId="6FA22DD3" w:rsidR="5378C16A" w:rsidRPr="00B46571" w:rsidRDefault="00A47654" w:rsidP="006D0668">
      <w:pPr>
        <w:spacing w:line="360" w:lineRule="auto"/>
        <w:rPr>
          <w:rFonts w:ascii="Times New Roman" w:eastAsia="Times New Roman" w:hAnsi="Times New Roman" w:cs="Times New Roman"/>
          <w:b/>
          <w:bCs/>
          <w:color w:val="000000" w:themeColor="text1"/>
          <w:sz w:val="32"/>
          <w:szCs w:val="32"/>
        </w:rPr>
      </w:pPr>
      <w:r w:rsidRPr="00B46571">
        <w:rPr>
          <w:rFonts w:ascii="Times New Roman" w:eastAsia="Times New Roman" w:hAnsi="Times New Roman" w:cs="Times New Roman"/>
          <w:b/>
          <w:bCs/>
          <w:color w:val="000000" w:themeColor="text1"/>
          <w:sz w:val="32"/>
          <w:szCs w:val="32"/>
        </w:rPr>
        <w:lastRenderedPageBreak/>
        <w:t xml:space="preserve">List of </w:t>
      </w:r>
      <w:r w:rsidR="00C90D4E" w:rsidRPr="00B46571">
        <w:rPr>
          <w:rFonts w:ascii="Times New Roman" w:eastAsia="Times New Roman" w:hAnsi="Times New Roman" w:cs="Times New Roman"/>
          <w:b/>
          <w:bCs/>
          <w:color w:val="000000" w:themeColor="text1"/>
          <w:sz w:val="32"/>
          <w:szCs w:val="32"/>
        </w:rPr>
        <w:t>Figures</w:t>
      </w:r>
    </w:p>
    <w:p w14:paraId="0BAC1F23" w14:textId="77777777" w:rsidR="00334FCD" w:rsidRPr="00B46571" w:rsidRDefault="00C90D4E" w:rsidP="006D0668">
      <w:pPr>
        <w:pStyle w:val="TableofFigures"/>
        <w:tabs>
          <w:tab w:val="right" w:leader="dot" w:pos="9350"/>
        </w:tabs>
        <w:spacing w:line="360" w:lineRule="auto"/>
        <w:rPr>
          <w:rFonts w:ascii="Times New Roman" w:eastAsiaTheme="minorEastAsia" w:hAnsi="Times New Roman" w:cs="Times New Roman"/>
          <w:noProof/>
        </w:rPr>
      </w:pPr>
      <w:r w:rsidRPr="00B46571">
        <w:rPr>
          <w:rFonts w:ascii="Times New Roman" w:eastAsia="Times New Roman" w:hAnsi="Times New Roman" w:cs="Times New Roman"/>
          <w:b/>
          <w:bCs/>
          <w:color w:val="000000" w:themeColor="text1"/>
          <w:sz w:val="24"/>
        </w:rPr>
        <w:fldChar w:fldCharType="begin"/>
      </w:r>
      <w:r w:rsidRPr="00B46571">
        <w:rPr>
          <w:rFonts w:ascii="Times New Roman" w:eastAsia="Times New Roman" w:hAnsi="Times New Roman" w:cs="Times New Roman"/>
          <w:b/>
          <w:bCs/>
          <w:color w:val="000000" w:themeColor="text1"/>
          <w:sz w:val="24"/>
        </w:rPr>
        <w:instrText xml:space="preserve"> TOC \h \z \c "Figure" </w:instrText>
      </w:r>
      <w:r w:rsidRPr="00B46571">
        <w:rPr>
          <w:rFonts w:ascii="Times New Roman" w:eastAsia="Times New Roman" w:hAnsi="Times New Roman" w:cs="Times New Roman"/>
          <w:b/>
          <w:bCs/>
          <w:color w:val="000000" w:themeColor="text1"/>
          <w:sz w:val="24"/>
        </w:rPr>
        <w:fldChar w:fldCharType="separate"/>
      </w:r>
      <w:hyperlink r:id="rId8" w:anchor="_Toc272473" w:history="1">
        <w:r w:rsidR="00334FCD" w:rsidRPr="00B46571">
          <w:rPr>
            <w:rStyle w:val="Hyperlink"/>
            <w:rFonts w:ascii="Times New Roman" w:hAnsi="Times New Roman" w:cs="Times New Roman"/>
            <w:noProof/>
          </w:rPr>
          <w:t>[2] Figure 1: An illustration of forces on a rocket body. Copyright 2018, NASA.</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73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6</w:t>
        </w:r>
        <w:r w:rsidR="00334FCD" w:rsidRPr="00B46571">
          <w:rPr>
            <w:rFonts w:ascii="Times New Roman" w:hAnsi="Times New Roman" w:cs="Times New Roman"/>
            <w:noProof/>
            <w:webHidden/>
          </w:rPr>
          <w:fldChar w:fldCharType="end"/>
        </w:r>
      </w:hyperlink>
    </w:p>
    <w:p w14:paraId="65334AD8" w14:textId="77777777" w:rsidR="00334FCD" w:rsidRPr="00B46571" w:rsidRDefault="00715C60" w:rsidP="006D0668">
      <w:pPr>
        <w:pStyle w:val="TableofFigures"/>
        <w:tabs>
          <w:tab w:val="right" w:leader="dot" w:pos="9350"/>
        </w:tabs>
        <w:spacing w:line="360" w:lineRule="auto"/>
        <w:rPr>
          <w:rFonts w:ascii="Times New Roman" w:eastAsiaTheme="minorEastAsia" w:hAnsi="Times New Roman" w:cs="Times New Roman"/>
          <w:noProof/>
        </w:rPr>
      </w:pPr>
      <w:hyperlink r:id="rId9" w:anchor="_Toc272474" w:history="1">
        <w:r w:rsidR="00334FCD" w:rsidRPr="00B46571">
          <w:rPr>
            <w:rStyle w:val="Hyperlink"/>
            <w:rFonts w:ascii="Times New Roman" w:hAnsi="Times New Roman" w:cs="Times New Roman"/>
            <w:noProof/>
          </w:rPr>
          <w:t>[7] Figure 2: Fin sizing illustration. Copyright 2018, Richard Nakka.</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74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9</w:t>
        </w:r>
        <w:r w:rsidR="00334FCD" w:rsidRPr="00B46571">
          <w:rPr>
            <w:rFonts w:ascii="Times New Roman" w:hAnsi="Times New Roman" w:cs="Times New Roman"/>
            <w:noProof/>
            <w:webHidden/>
          </w:rPr>
          <w:fldChar w:fldCharType="end"/>
        </w:r>
      </w:hyperlink>
    </w:p>
    <w:p w14:paraId="7BCB2518" w14:textId="77777777" w:rsidR="00334FCD" w:rsidRPr="00B46571" w:rsidRDefault="00715C60" w:rsidP="006D0668">
      <w:pPr>
        <w:pStyle w:val="TableofFigures"/>
        <w:tabs>
          <w:tab w:val="right" w:leader="dot" w:pos="9350"/>
        </w:tabs>
        <w:spacing w:line="360" w:lineRule="auto"/>
        <w:rPr>
          <w:rFonts w:ascii="Times New Roman" w:eastAsiaTheme="minorEastAsia" w:hAnsi="Times New Roman" w:cs="Times New Roman"/>
          <w:noProof/>
        </w:rPr>
      </w:pPr>
      <w:hyperlink r:id="rId10" w:anchor="_Toc272475" w:history="1">
        <w:r w:rsidR="00334FCD" w:rsidRPr="00B46571">
          <w:rPr>
            <w:rStyle w:val="Hyperlink"/>
            <w:rFonts w:ascii="Times New Roman" w:hAnsi="Times New Roman" w:cs="Times New Roman"/>
            <w:noProof/>
          </w:rPr>
          <w:t>[6] Figure 3: Drag force by airfoil shape. Copyright 2018, Apogee Rockets.</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75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10</w:t>
        </w:r>
        <w:r w:rsidR="00334FCD" w:rsidRPr="00B46571">
          <w:rPr>
            <w:rFonts w:ascii="Times New Roman" w:hAnsi="Times New Roman" w:cs="Times New Roman"/>
            <w:noProof/>
            <w:webHidden/>
          </w:rPr>
          <w:fldChar w:fldCharType="end"/>
        </w:r>
      </w:hyperlink>
    </w:p>
    <w:p w14:paraId="3B5B07C0" w14:textId="77777777" w:rsidR="00334FCD" w:rsidRPr="00B46571" w:rsidRDefault="00715C60" w:rsidP="006D0668">
      <w:pPr>
        <w:pStyle w:val="TableofFigures"/>
        <w:tabs>
          <w:tab w:val="right" w:leader="dot" w:pos="9350"/>
        </w:tabs>
        <w:spacing w:line="360" w:lineRule="auto"/>
        <w:rPr>
          <w:rFonts w:ascii="Times New Roman" w:eastAsiaTheme="minorEastAsia" w:hAnsi="Times New Roman" w:cs="Times New Roman"/>
          <w:noProof/>
        </w:rPr>
      </w:pPr>
      <w:hyperlink r:id="rId11" w:anchor="_Toc272476" w:history="1">
        <w:r w:rsidR="00334FCD" w:rsidRPr="00B46571">
          <w:rPr>
            <w:rStyle w:val="Hyperlink"/>
            <w:rFonts w:ascii="Times New Roman" w:hAnsi="Times New Roman" w:cs="Times New Roman"/>
            <w:noProof/>
          </w:rPr>
          <w:t>[6] Figure 4: Fin shape and corresponding drag force values. Copyright 2018, Apogee Rockets</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76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11</w:t>
        </w:r>
        <w:r w:rsidR="00334FCD" w:rsidRPr="00B46571">
          <w:rPr>
            <w:rFonts w:ascii="Times New Roman" w:hAnsi="Times New Roman" w:cs="Times New Roman"/>
            <w:noProof/>
            <w:webHidden/>
          </w:rPr>
          <w:fldChar w:fldCharType="end"/>
        </w:r>
      </w:hyperlink>
    </w:p>
    <w:p w14:paraId="2E45184F" w14:textId="77777777" w:rsidR="00334FCD" w:rsidRPr="00B46571" w:rsidRDefault="00715C60" w:rsidP="006D0668">
      <w:pPr>
        <w:pStyle w:val="TableofFigures"/>
        <w:tabs>
          <w:tab w:val="right" w:leader="dot" w:pos="9350"/>
        </w:tabs>
        <w:spacing w:line="360" w:lineRule="auto"/>
        <w:rPr>
          <w:rFonts w:ascii="Times New Roman" w:eastAsiaTheme="minorEastAsia" w:hAnsi="Times New Roman" w:cs="Times New Roman"/>
          <w:noProof/>
        </w:rPr>
      </w:pPr>
      <w:hyperlink r:id="rId12" w:anchor="_Toc272477" w:history="1">
        <w:r w:rsidR="00334FCD" w:rsidRPr="00B46571">
          <w:rPr>
            <w:rStyle w:val="Hyperlink"/>
            <w:rFonts w:ascii="Times New Roman" w:hAnsi="Times New Roman" w:cs="Times New Roman"/>
            <w:noProof/>
          </w:rPr>
          <w:t>[8] Figure 5: Active control for rockets. Copyright 2018, NASA.</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77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12</w:t>
        </w:r>
        <w:r w:rsidR="00334FCD" w:rsidRPr="00B46571">
          <w:rPr>
            <w:rFonts w:ascii="Times New Roman" w:hAnsi="Times New Roman" w:cs="Times New Roman"/>
            <w:noProof/>
            <w:webHidden/>
          </w:rPr>
          <w:fldChar w:fldCharType="end"/>
        </w:r>
      </w:hyperlink>
    </w:p>
    <w:p w14:paraId="2BC25416" w14:textId="77777777" w:rsidR="00334FCD" w:rsidRPr="00B46571" w:rsidRDefault="00715C60" w:rsidP="006D0668">
      <w:pPr>
        <w:pStyle w:val="TableofFigures"/>
        <w:tabs>
          <w:tab w:val="right" w:leader="dot" w:pos="9350"/>
        </w:tabs>
        <w:spacing w:line="360" w:lineRule="auto"/>
        <w:rPr>
          <w:rFonts w:ascii="Times New Roman" w:eastAsiaTheme="minorEastAsia" w:hAnsi="Times New Roman" w:cs="Times New Roman"/>
          <w:noProof/>
        </w:rPr>
      </w:pPr>
      <w:hyperlink r:id="rId13" w:anchor="_Toc272478" w:history="1">
        <w:r w:rsidR="00334FCD" w:rsidRPr="00B46571">
          <w:rPr>
            <w:rStyle w:val="Hyperlink"/>
            <w:rFonts w:ascii="Times New Roman" w:hAnsi="Times New Roman" w:cs="Times New Roman"/>
            <w:noProof/>
          </w:rPr>
          <w:t>Figure 6: Preliminary CFD simulations for a fin at Mach 1. Copyright 2018, WPI.</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78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14</w:t>
        </w:r>
        <w:r w:rsidR="00334FCD" w:rsidRPr="00B46571">
          <w:rPr>
            <w:rFonts w:ascii="Times New Roman" w:hAnsi="Times New Roman" w:cs="Times New Roman"/>
            <w:noProof/>
            <w:webHidden/>
          </w:rPr>
          <w:fldChar w:fldCharType="end"/>
        </w:r>
      </w:hyperlink>
    </w:p>
    <w:p w14:paraId="59208B1C" w14:textId="77777777" w:rsidR="00334FCD" w:rsidRPr="00B46571" w:rsidRDefault="00715C60" w:rsidP="006D0668">
      <w:pPr>
        <w:pStyle w:val="TableofFigures"/>
        <w:tabs>
          <w:tab w:val="right" w:leader="dot" w:pos="9350"/>
        </w:tabs>
        <w:spacing w:line="360" w:lineRule="auto"/>
        <w:rPr>
          <w:rFonts w:ascii="Times New Roman" w:eastAsiaTheme="minorEastAsia" w:hAnsi="Times New Roman" w:cs="Times New Roman"/>
          <w:noProof/>
        </w:rPr>
      </w:pPr>
      <w:hyperlink r:id="rId14" w:anchor="_Toc272479" w:history="1">
        <w:r w:rsidR="00334FCD" w:rsidRPr="00B46571">
          <w:rPr>
            <w:rStyle w:val="Hyperlink"/>
            <w:rFonts w:ascii="Times New Roman" w:hAnsi="Times New Roman" w:cs="Times New Roman"/>
            <w:noProof/>
          </w:rPr>
          <w:t>Figure 7: Body-fixed axes system of the rocket</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79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17</w:t>
        </w:r>
        <w:r w:rsidR="00334FCD" w:rsidRPr="00B46571">
          <w:rPr>
            <w:rFonts w:ascii="Times New Roman" w:hAnsi="Times New Roman" w:cs="Times New Roman"/>
            <w:noProof/>
            <w:webHidden/>
          </w:rPr>
          <w:fldChar w:fldCharType="end"/>
        </w:r>
      </w:hyperlink>
    </w:p>
    <w:p w14:paraId="50859713" w14:textId="77777777" w:rsidR="00334FCD" w:rsidRPr="00B46571" w:rsidRDefault="00715C60" w:rsidP="006D0668">
      <w:pPr>
        <w:pStyle w:val="TableofFigures"/>
        <w:tabs>
          <w:tab w:val="right" w:leader="dot" w:pos="9350"/>
        </w:tabs>
        <w:spacing w:line="360" w:lineRule="auto"/>
        <w:rPr>
          <w:rFonts w:ascii="Times New Roman" w:eastAsiaTheme="minorEastAsia" w:hAnsi="Times New Roman" w:cs="Times New Roman"/>
          <w:noProof/>
        </w:rPr>
      </w:pPr>
      <w:hyperlink w:anchor="_Toc272480" w:history="1">
        <w:r w:rsidR="00334FCD" w:rsidRPr="00B46571">
          <w:rPr>
            <w:rStyle w:val="Hyperlink"/>
            <w:rFonts w:ascii="Times New Roman" w:hAnsi="Times New Roman" w:cs="Times New Roman"/>
            <w:noProof/>
          </w:rPr>
          <w:t>Figure 8: Preliminary stationary fin design. Copyright 2018, WPI.</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80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20</w:t>
        </w:r>
        <w:r w:rsidR="00334FCD" w:rsidRPr="00B46571">
          <w:rPr>
            <w:rFonts w:ascii="Times New Roman" w:hAnsi="Times New Roman" w:cs="Times New Roman"/>
            <w:noProof/>
            <w:webHidden/>
          </w:rPr>
          <w:fldChar w:fldCharType="end"/>
        </w:r>
      </w:hyperlink>
    </w:p>
    <w:p w14:paraId="30018EF1" w14:textId="77777777" w:rsidR="00334FCD" w:rsidRPr="00B46571" w:rsidRDefault="00715C60" w:rsidP="006D0668">
      <w:pPr>
        <w:pStyle w:val="TableofFigures"/>
        <w:tabs>
          <w:tab w:val="right" w:leader="dot" w:pos="9350"/>
        </w:tabs>
        <w:spacing w:line="360" w:lineRule="auto"/>
        <w:rPr>
          <w:rFonts w:ascii="Times New Roman" w:eastAsiaTheme="minorEastAsia" w:hAnsi="Times New Roman" w:cs="Times New Roman"/>
          <w:noProof/>
        </w:rPr>
      </w:pPr>
      <w:hyperlink w:anchor="_Toc272481" w:history="1">
        <w:r w:rsidR="00334FCD" w:rsidRPr="00B46571">
          <w:rPr>
            <w:rStyle w:val="Hyperlink"/>
            <w:rFonts w:ascii="Times New Roman" w:hAnsi="Times New Roman" w:cs="Times New Roman"/>
            <w:noProof/>
          </w:rPr>
          <w:t>Figure 9: Preliminary actuated fin design. Copyright 2018, WPI.</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81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21</w:t>
        </w:r>
        <w:r w:rsidR="00334FCD" w:rsidRPr="00B46571">
          <w:rPr>
            <w:rFonts w:ascii="Times New Roman" w:hAnsi="Times New Roman" w:cs="Times New Roman"/>
            <w:noProof/>
            <w:webHidden/>
          </w:rPr>
          <w:fldChar w:fldCharType="end"/>
        </w:r>
      </w:hyperlink>
    </w:p>
    <w:p w14:paraId="46D581A0" w14:textId="77777777" w:rsidR="00334FCD" w:rsidRPr="00B46571" w:rsidRDefault="00715C60" w:rsidP="006D0668">
      <w:pPr>
        <w:pStyle w:val="TableofFigures"/>
        <w:tabs>
          <w:tab w:val="right" w:leader="dot" w:pos="9350"/>
        </w:tabs>
        <w:spacing w:line="360" w:lineRule="auto"/>
        <w:rPr>
          <w:rFonts w:ascii="Times New Roman" w:eastAsiaTheme="minorEastAsia" w:hAnsi="Times New Roman" w:cs="Times New Roman"/>
          <w:noProof/>
        </w:rPr>
      </w:pPr>
      <w:hyperlink w:anchor="_Toc272482" w:history="1">
        <w:r w:rsidR="00334FCD" w:rsidRPr="00B46571">
          <w:rPr>
            <w:rStyle w:val="Hyperlink"/>
            <w:rFonts w:ascii="Times New Roman" w:hAnsi="Times New Roman" w:cs="Times New Roman"/>
            <w:noProof/>
          </w:rPr>
          <w:t>Figure 10: Final actuated fin design. Copyright 2018, WPI.</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82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22</w:t>
        </w:r>
        <w:r w:rsidR="00334FCD" w:rsidRPr="00B46571">
          <w:rPr>
            <w:rFonts w:ascii="Times New Roman" w:hAnsi="Times New Roman" w:cs="Times New Roman"/>
            <w:noProof/>
            <w:webHidden/>
          </w:rPr>
          <w:fldChar w:fldCharType="end"/>
        </w:r>
      </w:hyperlink>
    </w:p>
    <w:p w14:paraId="07DABB4F" w14:textId="77777777" w:rsidR="00334FCD" w:rsidRPr="00B46571" w:rsidRDefault="00715C60" w:rsidP="006D0668">
      <w:pPr>
        <w:pStyle w:val="TableofFigures"/>
        <w:tabs>
          <w:tab w:val="right" w:leader="dot" w:pos="9350"/>
        </w:tabs>
        <w:spacing w:line="360" w:lineRule="auto"/>
        <w:rPr>
          <w:rFonts w:ascii="Times New Roman" w:eastAsiaTheme="minorEastAsia" w:hAnsi="Times New Roman" w:cs="Times New Roman"/>
          <w:noProof/>
        </w:rPr>
      </w:pPr>
      <w:hyperlink w:anchor="_Toc272483" w:history="1">
        <w:r w:rsidR="00334FCD" w:rsidRPr="00B46571">
          <w:rPr>
            <w:rStyle w:val="Hyperlink"/>
            <w:rFonts w:ascii="Times New Roman" w:hAnsi="Times New Roman" w:cs="Times New Roman"/>
            <w:noProof/>
          </w:rPr>
          <w:t>Figure 11: Plot of Drag Coefficient against Flow Time using ANSYS Fluent. Copyright 2018, WPI.</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83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23</w:t>
        </w:r>
        <w:r w:rsidR="00334FCD" w:rsidRPr="00B46571">
          <w:rPr>
            <w:rFonts w:ascii="Times New Roman" w:hAnsi="Times New Roman" w:cs="Times New Roman"/>
            <w:noProof/>
            <w:webHidden/>
          </w:rPr>
          <w:fldChar w:fldCharType="end"/>
        </w:r>
      </w:hyperlink>
    </w:p>
    <w:p w14:paraId="6D50738E" w14:textId="77777777" w:rsidR="00334FCD" w:rsidRPr="00B46571" w:rsidRDefault="00715C60" w:rsidP="006D0668">
      <w:pPr>
        <w:pStyle w:val="TableofFigures"/>
        <w:tabs>
          <w:tab w:val="right" w:leader="dot" w:pos="9350"/>
        </w:tabs>
        <w:spacing w:line="360" w:lineRule="auto"/>
        <w:rPr>
          <w:rFonts w:ascii="Times New Roman" w:eastAsiaTheme="minorEastAsia" w:hAnsi="Times New Roman" w:cs="Times New Roman"/>
          <w:noProof/>
        </w:rPr>
      </w:pPr>
      <w:hyperlink w:anchor="_Toc272484" w:history="1">
        <w:r w:rsidR="00334FCD" w:rsidRPr="00B46571">
          <w:rPr>
            <w:rStyle w:val="Hyperlink"/>
            <w:rFonts w:ascii="Times New Roman" w:hAnsi="Times New Roman" w:cs="Times New Roman"/>
            <w:noProof/>
          </w:rPr>
          <w:t>Figure 12: Simulated Wind Velocity vs. Altitude. Copyright 2018, WPI.</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84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27</w:t>
        </w:r>
        <w:r w:rsidR="00334FCD" w:rsidRPr="00B46571">
          <w:rPr>
            <w:rFonts w:ascii="Times New Roman" w:hAnsi="Times New Roman" w:cs="Times New Roman"/>
            <w:noProof/>
            <w:webHidden/>
          </w:rPr>
          <w:fldChar w:fldCharType="end"/>
        </w:r>
      </w:hyperlink>
    </w:p>
    <w:p w14:paraId="426DEEB8" w14:textId="77777777" w:rsidR="00334FCD" w:rsidRPr="00B46571" w:rsidRDefault="00715C60" w:rsidP="006D0668">
      <w:pPr>
        <w:pStyle w:val="TableofFigures"/>
        <w:tabs>
          <w:tab w:val="right" w:leader="dot" w:pos="9350"/>
        </w:tabs>
        <w:spacing w:line="360" w:lineRule="auto"/>
        <w:rPr>
          <w:rFonts w:ascii="Times New Roman" w:eastAsiaTheme="minorEastAsia" w:hAnsi="Times New Roman" w:cs="Times New Roman"/>
          <w:noProof/>
        </w:rPr>
      </w:pPr>
      <w:hyperlink w:anchor="_Toc272485" w:history="1">
        <w:r w:rsidR="00334FCD" w:rsidRPr="00B46571">
          <w:rPr>
            <w:rStyle w:val="Hyperlink"/>
            <w:rFonts w:ascii="Times New Roman" w:hAnsi="Times New Roman" w:cs="Times New Roman"/>
            <w:noProof/>
          </w:rPr>
          <w:t>Figure 13: "Stationary" and "Following" visualizations of the rocket's trajectory. Copyright 2018, WPI.</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85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28</w:t>
        </w:r>
        <w:r w:rsidR="00334FCD" w:rsidRPr="00B46571">
          <w:rPr>
            <w:rFonts w:ascii="Times New Roman" w:hAnsi="Times New Roman" w:cs="Times New Roman"/>
            <w:noProof/>
            <w:webHidden/>
          </w:rPr>
          <w:fldChar w:fldCharType="end"/>
        </w:r>
      </w:hyperlink>
    </w:p>
    <w:p w14:paraId="0E6BE47C" w14:textId="77777777" w:rsidR="00334FCD" w:rsidRPr="00B46571" w:rsidRDefault="00715C60" w:rsidP="006D0668">
      <w:pPr>
        <w:pStyle w:val="TableofFigures"/>
        <w:tabs>
          <w:tab w:val="right" w:leader="dot" w:pos="9350"/>
        </w:tabs>
        <w:spacing w:line="360" w:lineRule="auto"/>
        <w:rPr>
          <w:rFonts w:ascii="Times New Roman" w:eastAsiaTheme="minorEastAsia" w:hAnsi="Times New Roman" w:cs="Times New Roman"/>
          <w:noProof/>
        </w:rPr>
      </w:pPr>
      <w:hyperlink r:id="rId15" w:anchor="_Toc272486" w:history="1">
        <w:r w:rsidR="00334FCD" w:rsidRPr="00B46571">
          <w:rPr>
            <w:rStyle w:val="Hyperlink"/>
            <w:rFonts w:ascii="Times New Roman" w:hAnsi="Times New Roman" w:cs="Times New Roman"/>
            <w:noProof/>
          </w:rPr>
          <w:t>Figure 14: Landing Radius vs. Average Wind Speed. Copyright 2018 WPI.</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86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29</w:t>
        </w:r>
        <w:r w:rsidR="00334FCD" w:rsidRPr="00B46571">
          <w:rPr>
            <w:rFonts w:ascii="Times New Roman" w:hAnsi="Times New Roman" w:cs="Times New Roman"/>
            <w:noProof/>
            <w:webHidden/>
          </w:rPr>
          <w:fldChar w:fldCharType="end"/>
        </w:r>
      </w:hyperlink>
    </w:p>
    <w:p w14:paraId="5C292224" w14:textId="77777777" w:rsidR="00334FCD" w:rsidRPr="00B46571" w:rsidRDefault="00715C60" w:rsidP="006D0668">
      <w:pPr>
        <w:pStyle w:val="TableofFigures"/>
        <w:tabs>
          <w:tab w:val="right" w:leader="dot" w:pos="9350"/>
        </w:tabs>
        <w:spacing w:line="360" w:lineRule="auto"/>
        <w:rPr>
          <w:rFonts w:ascii="Times New Roman" w:eastAsiaTheme="minorEastAsia" w:hAnsi="Times New Roman" w:cs="Times New Roman"/>
          <w:noProof/>
        </w:rPr>
      </w:pPr>
      <w:hyperlink w:anchor="_Toc272487" w:history="1">
        <w:r w:rsidR="00334FCD" w:rsidRPr="00B46571">
          <w:rPr>
            <w:rStyle w:val="Hyperlink"/>
            <w:rFonts w:ascii="Times New Roman" w:hAnsi="Times New Roman" w:cs="Times New Roman"/>
            <w:noProof/>
          </w:rPr>
          <w:t>Figure 15: Various trajectories with motor failures and no wind</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87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30</w:t>
        </w:r>
        <w:r w:rsidR="00334FCD" w:rsidRPr="00B46571">
          <w:rPr>
            <w:rFonts w:ascii="Times New Roman" w:hAnsi="Times New Roman" w:cs="Times New Roman"/>
            <w:noProof/>
            <w:webHidden/>
          </w:rPr>
          <w:fldChar w:fldCharType="end"/>
        </w:r>
      </w:hyperlink>
    </w:p>
    <w:p w14:paraId="310FA8A7" w14:textId="77777777" w:rsidR="00334FCD" w:rsidRPr="00B46571" w:rsidRDefault="00715C60" w:rsidP="006D0668">
      <w:pPr>
        <w:pStyle w:val="TableofFigures"/>
        <w:tabs>
          <w:tab w:val="right" w:leader="dot" w:pos="9350"/>
        </w:tabs>
        <w:spacing w:line="360" w:lineRule="auto"/>
        <w:rPr>
          <w:rFonts w:ascii="Times New Roman" w:eastAsiaTheme="minorEastAsia" w:hAnsi="Times New Roman" w:cs="Times New Roman"/>
          <w:noProof/>
        </w:rPr>
      </w:pPr>
      <w:hyperlink r:id="rId16" w:anchor="_Toc272488" w:history="1">
        <w:r w:rsidR="00334FCD" w:rsidRPr="00B46571">
          <w:rPr>
            <w:rStyle w:val="Hyperlink"/>
            <w:rFonts w:ascii="Times New Roman" w:hAnsi="Times New Roman" w:cs="Times New Roman"/>
            <w:noProof/>
          </w:rPr>
          <w:t>Figure 16: Arduino IDE code sample using MATLAB. Copyright 2019, WPI.</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88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32</w:t>
        </w:r>
        <w:r w:rsidR="00334FCD" w:rsidRPr="00B46571">
          <w:rPr>
            <w:rFonts w:ascii="Times New Roman" w:hAnsi="Times New Roman" w:cs="Times New Roman"/>
            <w:noProof/>
            <w:webHidden/>
          </w:rPr>
          <w:fldChar w:fldCharType="end"/>
        </w:r>
      </w:hyperlink>
    </w:p>
    <w:p w14:paraId="40C5E5E3" w14:textId="77777777" w:rsidR="00334FCD" w:rsidRPr="00B46571" w:rsidRDefault="00715C60" w:rsidP="006D0668">
      <w:pPr>
        <w:pStyle w:val="TableofFigures"/>
        <w:tabs>
          <w:tab w:val="right" w:leader="dot" w:pos="9350"/>
        </w:tabs>
        <w:spacing w:line="360" w:lineRule="auto"/>
        <w:rPr>
          <w:rFonts w:ascii="Times New Roman" w:eastAsiaTheme="minorEastAsia" w:hAnsi="Times New Roman" w:cs="Times New Roman"/>
          <w:noProof/>
        </w:rPr>
      </w:pPr>
      <w:hyperlink w:anchor="_Toc272489" w:history="1">
        <w:r w:rsidR="00334FCD" w:rsidRPr="00B46571">
          <w:rPr>
            <w:rStyle w:val="Hyperlink"/>
            <w:rFonts w:ascii="Times New Roman" w:hAnsi="Times New Roman" w:cs="Times New Roman"/>
            <w:noProof/>
          </w:rPr>
          <w:t>Figure 17: Acceleration vs. Time graph at the test launch. Copyright 2019, WPI.</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89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35</w:t>
        </w:r>
        <w:r w:rsidR="00334FCD" w:rsidRPr="00B46571">
          <w:rPr>
            <w:rFonts w:ascii="Times New Roman" w:hAnsi="Times New Roman" w:cs="Times New Roman"/>
            <w:noProof/>
            <w:webHidden/>
          </w:rPr>
          <w:fldChar w:fldCharType="end"/>
        </w:r>
      </w:hyperlink>
    </w:p>
    <w:p w14:paraId="7503BFE6" w14:textId="1B18FB28" w:rsidR="00C90D4E" w:rsidRPr="00B46571" w:rsidRDefault="00C90D4E" w:rsidP="006D0668">
      <w:pPr>
        <w:spacing w:line="360" w:lineRule="auto"/>
        <w:rPr>
          <w:rFonts w:ascii="Times New Roman" w:eastAsia="Times New Roman" w:hAnsi="Times New Roman" w:cs="Times New Roman"/>
          <w:b/>
          <w:bCs/>
          <w:color w:val="000000" w:themeColor="text1"/>
        </w:rPr>
      </w:pPr>
      <w:r w:rsidRPr="00B46571">
        <w:rPr>
          <w:rFonts w:ascii="Times New Roman" w:hAnsi="Times New Roman" w:cs="Times New Roman"/>
        </w:rPr>
        <w:fldChar w:fldCharType="end"/>
      </w:r>
    </w:p>
    <w:p w14:paraId="55725923" w14:textId="035BE8EF" w:rsidR="09BCA631" w:rsidRPr="00B46571" w:rsidRDefault="09BCA631" w:rsidP="006D0668">
      <w:pPr>
        <w:spacing w:line="360" w:lineRule="auto"/>
        <w:rPr>
          <w:rFonts w:ascii="Times New Roman" w:hAnsi="Times New Roman" w:cs="Times New Roman"/>
        </w:rPr>
      </w:pPr>
      <w:r w:rsidRPr="00B46571">
        <w:rPr>
          <w:rFonts w:ascii="Times New Roman" w:hAnsi="Times New Roman" w:cs="Times New Roman"/>
        </w:rPr>
        <w:br w:type="page"/>
      </w:r>
    </w:p>
    <w:p w14:paraId="0602CB8C" w14:textId="63B2FA35" w:rsidR="002168B9" w:rsidRPr="00B46571" w:rsidRDefault="00A47654" w:rsidP="006D0668">
      <w:pPr>
        <w:spacing w:line="360" w:lineRule="auto"/>
        <w:rPr>
          <w:rFonts w:ascii="Times New Roman" w:eastAsia="Times New Roman" w:hAnsi="Times New Roman" w:cs="Times New Roman"/>
          <w:b/>
          <w:bCs/>
          <w:color w:val="000000" w:themeColor="text1"/>
          <w:sz w:val="32"/>
        </w:rPr>
      </w:pPr>
      <w:r w:rsidRPr="00B46571">
        <w:rPr>
          <w:rFonts w:ascii="Times New Roman" w:eastAsia="Times New Roman" w:hAnsi="Times New Roman" w:cs="Times New Roman"/>
          <w:b/>
          <w:bCs/>
          <w:color w:val="000000" w:themeColor="text1"/>
          <w:sz w:val="32"/>
        </w:rPr>
        <w:lastRenderedPageBreak/>
        <w:t xml:space="preserve">List of </w:t>
      </w:r>
      <w:r w:rsidR="002168B9" w:rsidRPr="00B46571">
        <w:rPr>
          <w:rFonts w:ascii="Times New Roman" w:eastAsia="Times New Roman" w:hAnsi="Times New Roman" w:cs="Times New Roman"/>
          <w:b/>
          <w:bCs/>
          <w:color w:val="000000" w:themeColor="text1"/>
          <w:sz w:val="32"/>
        </w:rPr>
        <w:t>Tables</w:t>
      </w:r>
    </w:p>
    <w:p w14:paraId="142E3D06" w14:textId="610530B8" w:rsidR="00177234" w:rsidRPr="00B46571" w:rsidRDefault="002168B9" w:rsidP="006D0668">
      <w:pPr>
        <w:pStyle w:val="TableofFigures"/>
        <w:tabs>
          <w:tab w:val="right" w:leader="dot" w:pos="9350"/>
        </w:tabs>
        <w:spacing w:line="360" w:lineRule="auto"/>
        <w:rPr>
          <w:rFonts w:ascii="Times New Roman" w:eastAsiaTheme="minorEastAsia" w:hAnsi="Times New Roman" w:cs="Times New Roman"/>
          <w:noProof/>
          <w:color w:val="000000" w:themeColor="text1"/>
          <w:sz w:val="24"/>
          <w:szCs w:val="24"/>
        </w:rPr>
      </w:pPr>
      <w:r w:rsidRPr="00B46571">
        <w:rPr>
          <w:rFonts w:ascii="Times New Roman" w:eastAsia="Times New Roman" w:hAnsi="Times New Roman" w:cs="Times New Roman"/>
          <w:b/>
          <w:bCs/>
          <w:color w:val="000000" w:themeColor="text1"/>
          <w:sz w:val="24"/>
          <w:szCs w:val="24"/>
        </w:rPr>
        <w:fldChar w:fldCharType="begin"/>
      </w:r>
      <w:r w:rsidRPr="00B46571">
        <w:rPr>
          <w:rFonts w:ascii="Times New Roman" w:eastAsia="Times New Roman" w:hAnsi="Times New Roman" w:cs="Times New Roman"/>
          <w:b/>
          <w:bCs/>
          <w:color w:val="000000" w:themeColor="text1"/>
          <w:sz w:val="24"/>
          <w:szCs w:val="24"/>
        </w:rPr>
        <w:instrText xml:space="preserve"> TOC \h \z \c "Table" </w:instrText>
      </w:r>
      <w:r w:rsidRPr="00B46571">
        <w:rPr>
          <w:rFonts w:ascii="Times New Roman" w:eastAsia="Times New Roman" w:hAnsi="Times New Roman" w:cs="Times New Roman"/>
          <w:b/>
          <w:bCs/>
          <w:color w:val="000000" w:themeColor="text1"/>
          <w:sz w:val="24"/>
          <w:szCs w:val="24"/>
        </w:rPr>
        <w:fldChar w:fldCharType="separate"/>
      </w:r>
      <w:hyperlink w:anchor="_Toc532299137" w:history="1">
        <w:r w:rsidR="00177234" w:rsidRPr="00B46571">
          <w:rPr>
            <w:rStyle w:val="Hyperlink"/>
            <w:rFonts w:ascii="Times New Roman" w:hAnsi="Times New Roman" w:cs="Times New Roman"/>
            <w:noProof/>
            <w:color w:val="000000" w:themeColor="text1"/>
            <w:sz w:val="24"/>
            <w:szCs w:val="24"/>
          </w:rPr>
          <w:t>Table 1</w:t>
        </w:r>
        <w:r w:rsidR="00A47654" w:rsidRPr="00B46571">
          <w:rPr>
            <w:rStyle w:val="Hyperlink"/>
            <w:rFonts w:ascii="Times New Roman" w:hAnsi="Times New Roman" w:cs="Times New Roman"/>
            <w:noProof/>
            <w:color w:val="000000" w:themeColor="text1"/>
            <w:sz w:val="24"/>
            <w:szCs w:val="24"/>
          </w:rPr>
          <w:t>:</w:t>
        </w:r>
        <w:r w:rsidR="00177234" w:rsidRPr="00B46571">
          <w:rPr>
            <w:rStyle w:val="Hyperlink"/>
            <w:rFonts w:ascii="Times New Roman" w:hAnsi="Times New Roman" w:cs="Times New Roman"/>
            <w:noProof/>
            <w:color w:val="000000" w:themeColor="text1"/>
            <w:sz w:val="24"/>
            <w:szCs w:val="24"/>
          </w:rPr>
          <w:t xml:space="preserve"> Equations of Motions Constants and Variables</w:t>
        </w:r>
        <w:r w:rsidR="00177234" w:rsidRPr="00B46571">
          <w:rPr>
            <w:rFonts w:ascii="Times New Roman" w:hAnsi="Times New Roman" w:cs="Times New Roman"/>
            <w:noProof/>
            <w:webHidden/>
            <w:color w:val="000000" w:themeColor="text1"/>
            <w:sz w:val="24"/>
            <w:szCs w:val="24"/>
          </w:rPr>
          <w:tab/>
        </w:r>
        <w:r w:rsidR="00177234" w:rsidRPr="00B46571">
          <w:rPr>
            <w:rFonts w:ascii="Times New Roman" w:hAnsi="Times New Roman" w:cs="Times New Roman"/>
            <w:noProof/>
            <w:webHidden/>
            <w:color w:val="000000" w:themeColor="text1"/>
            <w:sz w:val="24"/>
            <w:szCs w:val="24"/>
          </w:rPr>
          <w:fldChar w:fldCharType="begin"/>
        </w:r>
        <w:r w:rsidR="00177234" w:rsidRPr="00B46571">
          <w:rPr>
            <w:rFonts w:ascii="Times New Roman" w:hAnsi="Times New Roman" w:cs="Times New Roman"/>
            <w:noProof/>
            <w:webHidden/>
            <w:color w:val="000000" w:themeColor="text1"/>
            <w:sz w:val="24"/>
            <w:szCs w:val="24"/>
          </w:rPr>
          <w:instrText xml:space="preserve"> PAGEREF _Toc532299137 \h </w:instrText>
        </w:r>
        <w:r w:rsidR="00177234" w:rsidRPr="00B46571">
          <w:rPr>
            <w:rFonts w:ascii="Times New Roman" w:hAnsi="Times New Roman" w:cs="Times New Roman"/>
            <w:noProof/>
            <w:webHidden/>
            <w:color w:val="000000" w:themeColor="text1"/>
            <w:sz w:val="24"/>
            <w:szCs w:val="24"/>
          </w:rPr>
        </w:r>
        <w:r w:rsidR="00177234" w:rsidRPr="00B46571">
          <w:rPr>
            <w:rFonts w:ascii="Times New Roman" w:hAnsi="Times New Roman" w:cs="Times New Roman"/>
            <w:noProof/>
            <w:webHidden/>
            <w:color w:val="000000" w:themeColor="text1"/>
            <w:sz w:val="24"/>
            <w:szCs w:val="24"/>
          </w:rPr>
          <w:fldChar w:fldCharType="separate"/>
        </w:r>
        <w:r w:rsidR="00177234" w:rsidRPr="00B46571">
          <w:rPr>
            <w:rFonts w:ascii="Times New Roman" w:hAnsi="Times New Roman" w:cs="Times New Roman"/>
            <w:noProof/>
            <w:webHidden/>
            <w:color w:val="000000" w:themeColor="text1"/>
            <w:sz w:val="24"/>
            <w:szCs w:val="24"/>
          </w:rPr>
          <w:t>14</w:t>
        </w:r>
        <w:r w:rsidR="00177234" w:rsidRPr="00B46571">
          <w:rPr>
            <w:rFonts w:ascii="Times New Roman" w:hAnsi="Times New Roman" w:cs="Times New Roman"/>
            <w:noProof/>
            <w:webHidden/>
            <w:color w:val="000000" w:themeColor="text1"/>
            <w:sz w:val="24"/>
            <w:szCs w:val="24"/>
          </w:rPr>
          <w:fldChar w:fldCharType="end"/>
        </w:r>
      </w:hyperlink>
    </w:p>
    <w:p w14:paraId="4CE7C773" w14:textId="1F2ADF02" w:rsidR="00177234" w:rsidRPr="00B46571" w:rsidRDefault="00715C60" w:rsidP="006D0668">
      <w:pPr>
        <w:pStyle w:val="TableofFigures"/>
        <w:tabs>
          <w:tab w:val="right" w:leader="dot" w:pos="9350"/>
        </w:tabs>
        <w:spacing w:line="360" w:lineRule="auto"/>
        <w:rPr>
          <w:rFonts w:ascii="Times New Roman" w:eastAsiaTheme="minorEastAsia" w:hAnsi="Times New Roman" w:cs="Times New Roman"/>
          <w:noProof/>
          <w:color w:val="000000" w:themeColor="text1"/>
          <w:sz w:val="24"/>
          <w:szCs w:val="24"/>
        </w:rPr>
      </w:pPr>
      <w:hyperlink w:anchor="_Toc532299138" w:history="1">
        <w:r w:rsidR="00177234" w:rsidRPr="00B46571">
          <w:rPr>
            <w:rStyle w:val="Hyperlink"/>
            <w:rFonts w:ascii="Times New Roman" w:hAnsi="Times New Roman" w:cs="Times New Roman"/>
            <w:noProof/>
            <w:color w:val="000000" w:themeColor="text1"/>
            <w:sz w:val="24"/>
            <w:szCs w:val="24"/>
          </w:rPr>
          <w:t>Table 2</w:t>
        </w:r>
        <w:r w:rsidR="00A47654" w:rsidRPr="00B46571">
          <w:rPr>
            <w:rStyle w:val="Hyperlink"/>
            <w:rFonts w:ascii="Times New Roman" w:hAnsi="Times New Roman" w:cs="Times New Roman"/>
            <w:noProof/>
            <w:color w:val="000000" w:themeColor="text1"/>
            <w:sz w:val="24"/>
            <w:szCs w:val="24"/>
          </w:rPr>
          <w:t>:</w:t>
        </w:r>
        <w:r w:rsidR="00177234" w:rsidRPr="00B46571">
          <w:rPr>
            <w:rStyle w:val="Hyperlink"/>
            <w:rFonts w:ascii="Times New Roman" w:hAnsi="Times New Roman" w:cs="Times New Roman"/>
            <w:noProof/>
            <w:color w:val="000000" w:themeColor="text1"/>
            <w:sz w:val="24"/>
            <w:szCs w:val="24"/>
          </w:rPr>
          <w:t xml:space="preserve"> Fin Aerodynamics Constants and Variables</w:t>
        </w:r>
        <w:r w:rsidR="00177234" w:rsidRPr="00B46571">
          <w:rPr>
            <w:rFonts w:ascii="Times New Roman" w:hAnsi="Times New Roman" w:cs="Times New Roman"/>
            <w:noProof/>
            <w:webHidden/>
            <w:color w:val="000000" w:themeColor="text1"/>
            <w:sz w:val="24"/>
            <w:szCs w:val="24"/>
          </w:rPr>
          <w:tab/>
        </w:r>
        <w:r w:rsidR="00177234" w:rsidRPr="00B46571">
          <w:rPr>
            <w:rFonts w:ascii="Times New Roman" w:hAnsi="Times New Roman" w:cs="Times New Roman"/>
            <w:noProof/>
            <w:webHidden/>
            <w:color w:val="000000" w:themeColor="text1"/>
            <w:sz w:val="24"/>
            <w:szCs w:val="24"/>
          </w:rPr>
          <w:fldChar w:fldCharType="begin"/>
        </w:r>
        <w:r w:rsidR="00177234" w:rsidRPr="00B46571">
          <w:rPr>
            <w:rFonts w:ascii="Times New Roman" w:hAnsi="Times New Roman" w:cs="Times New Roman"/>
            <w:noProof/>
            <w:webHidden/>
            <w:color w:val="000000" w:themeColor="text1"/>
            <w:sz w:val="24"/>
            <w:szCs w:val="24"/>
          </w:rPr>
          <w:instrText xml:space="preserve"> PAGEREF _Toc532299138 \h </w:instrText>
        </w:r>
        <w:r w:rsidR="00177234" w:rsidRPr="00B46571">
          <w:rPr>
            <w:rFonts w:ascii="Times New Roman" w:hAnsi="Times New Roman" w:cs="Times New Roman"/>
            <w:noProof/>
            <w:webHidden/>
            <w:color w:val="000000" w:themeColor="text1"/>
            <w:sz w:val="24"/>
            <w:szCs w:val="24"/>
          </w:rPr>
        </w:r>
        <w:r w:rsidR="00177234" w:rsidRPr="00B46571">
          <w:rPr>
            <w:rFonts w:ascii="Times New Roman" w:hAnsi="Times New Roman" w:cs="Times New Roman"/>
            <w:noProof/>
            <w:webHidden/>
            <w:color w:val="000000" w:themeColor="text1"/>
            <w:sz w:val="24"/>
            <w:szCs w:val="24"/>
          </w:rPr>
          <w:fldChar w:fldCharType="separate"/>
        </w:r>
        <w:r w:rsidR="00177234" w:rsidRPr="00B46571">
          <w:rPr>
            <w:rFonts w:ascii="Times New Roman" w:hAnsi="Times New Roman" w:cs="Times New Roman"/>
            <w:noProof/>
            <w:webHidden/>
            <w:color w:val="000000" w:themeColor="text1"/>
            <w:sz w:val="24"/>
            <w:szCs w:val="24"/>
          </w:rPr>
          <w:t>20</w:t>
        </w:r>
        <w:r w:rsidR="00177234" w:rsidRPr="00B46571">
          <w:rPr>
            <w:rFonts w:ascii="Times New Roman" w:hAnsi="Times New Roman" w:cs="Times New Roman"/>
            <w:noProof/>
            <w:webHidden/>
            <w:color w:val="000000" w:themeColor="text1"/>
            <w:sz w:val="24"/>
            <w:szCs w:val="24"/>
          </w:rPr>
          <w:fldChar w:fldCharType="end"/>
        </w:r>
      </w:hyperlink>
    </w:p>
    <w:p w14:paraId="72DB706C" w14:textId="4ABA133D" w:rsidR="00177234" w:rsidRPr="00B46571" w:rsidRDefault="00715C60" w:rsidP="006D0668">
      <w:pPr>
        <w:pStyle w:val="TableofFigures"/>
        <w:tabs>
          <w:tab w:val="right" w:leader="dot" w:pos="9350"/>
        </w:tabs>
        <w:spacing w:line="360" w:lineRule="auto"/>
        <w:rPr>
          <w:rFonts w:ascii="Times New Roman" w:eastAsiaTheme="minorEastAsia" w:hAnsi="Times New Roman" w:cs="Times New Roman"/>
          <w:noProof/>
          <w:color w:val="000000" w:themeColor="text1"/>
          <w:sz w:val="24"/>
          <w:szCs w:val="24"/>
        </w:rPr>
      </w:pPr>
      <w:hyperlink w:anchor="_Toc532299139" w:history="1">
        <w:r w:rsidR="00177234" w:rsidRPr="00B46571">
          <w:rPr>
            <w:rStyle w:val="Hyperlink"/>
            <w:rFonts w:ascii="Times New Roman" w:hAnsi="Times New Roman" w:cs="Times New Roman"/>
            <w:noProof/>
            <w:color w:val="000000" w:themeColor="text1"/>
            <w:sz w:val="24"/>
            <w:szCs w:val="24"/>
          </w:rPr>
          <w:t>Table 3</w:t>
        </w:r>
        <w:r w:rsidR="00A47654" w:rsidRPr="00B46571">
          <w:rPr>
            <w:rStyle w:val="Hyperlink"/>
            <w:rFonts w:ascii="Times New Roman" w:hAnsi="Times New Roman" w:cs="Times New Roman"/>
            <w:noProof/>
            <w:color w:val="000000" w:themeColor="text1"/>
            <w:sz w:val="24"/>
            <w:szCs w:val="24"/>
          </w:rPr>
          <w:t>:</w:t>
        </w:r>
        <w:r w:rsidR="00177234" w:rsidRPr="00B46571">
          <w:rPr>
            <w:rStyle w:val="Hyperlink"/>
            <w:rFonts w:ascii="Times New Roman" w:hAnsi="Times New Roman" w:cs="Times New Roman"/>
            <w:noProof/>
            <w:color w:val="000000" w:themeColor="text1"/>
            <w:sz w:val="24"/>
            <w:szCs w:val="24"/>
          </w:rPr>
          <w:t xml:space="preserve"> Launch Test Criteria</w:t>
        </w:r>
        <w:r w:rsidR="00177234" w:rsidRPr="00B46571">
          <w:rPr>
            <w:rFonts w:ascii="Times New Roman" w:hAnsi="Times New Roman" w:cs="Times New Roman"/>
            <w:noProof/>
            <w:webHidden/>
            <w:color w:val="000000" w:themeColor="text1"/>
            <w:sz w:val="24"/>
            <w:szCs w:val="24"/>
          </w:rPr>
          <w:tab/>
        </w:r>
        <w:r w:rsidR="00177234" w:rsidRPr="00B46571">
          <w:rPr>
            <w:rFonts w:ascii="Times New Roman" w:hAnsi="Times New Roman" w:cs="Times New Roman"/>
            <w:noProof/>
            <w:webHidden/>
            <w:color w:val="000000" w:themeColor="text1"/>
            <w:sz w:val="24"/>
            <w:szCs w:val="24"/>
          </w:rPr>
          <w:fldChar w:fldCharType="begin"/>
        </w:r>
        <w:r w:rsidR="00177234" w:rsidRPr="00B46571">
          <w:rPr>
            <w:rFonts w:ascii="Times New Roman" w:hAnsi="Times New Roman" w:cs="Times New Roman"/>
            <w:noProof/>
            <w:webHidden/>
            <w:color w:val="000000" w:themeColor="text1"/>
            <w:sz w:val="24"/>
            <w:szCs w:val="24"/>
          </w:rPr>
          <w:instrText xml:space="preserve"> PAGEREF _Toc532299139 \h </w:instrText>
        </w:r>
        <w:r w:rsidR="00177234" w:rsidRPr="00B46571">
          <w:rPr>
            <w:rFonts w:ascii="Times New Roman" w:hAnsi="Times New Roman" w:cs="Times New Roman"/>
            <w:noProof/>
            <w:webHidden/>
            <w:color w:val="000000" w:themeColor="text1"/>
            <w:sz w:val="24"/>
            <w:szCs w:val="24"/>
          </w:rPr>
        </w:r>
        <w:r w:rsidR="00177234" w:rsidRPr="00B46571">
          <w:rPr>
            <w:rFonts w:ascii="Times New Roman" w:hAnsi="Times New Roman" w:cs="Times New Roman"/>
            <w:noProof/>
            <w:webHidden/>
            <w:color w:val="000000" w:themeColor="text1"/>
            <w:sz w:val="24"/>
            <w:szCs w:val="24"/>
          </w:rPr>
          <w:fldChar w:fldCharType="separate"/>
        </w:r>
        <w:r w:rsidR="00177234" w:rsidRPr="00B46571">
          <w:rPr>
            <w:rFonts w:ascii="Times New Roman" w:hAnsi="Times New Roman" w:cs="Times New Roman"/>
            <w:noProof/>
            <w:webHidden/>
            <w:color w:val="000000" w:themeColor="text1"/>
            <w:sz w:val="24"/>
            <w:szCs w:val="24"/>
          </w:rPr>
          <w:t>30</w:t>
        </w:r>
        <w:r w:rsidR="00177234" w:rsidRPr="00B46571">
          <w:rPr>
            <w:rFonts w:ascii="Times New Roman" w:hAnsi="Times New Roman" w:cs="Times New Roman"/>
            <w:noProof/>
            <w:webHidden/>
            <w:color w:val="000000" w:themeColor="text1"/>
            <w:sz w:val="24"/>
            <w:szCs w:val="24"/>
          </w:rPr>
          <w:fldChar w:fldCharType="end"/>
        </w:r>
      </w:hyperlink>
    </w:p>
    <w:p w14:paraId="5EF3AB53" w14:textId="752E8196" w:rsidR="00177234" w:rsidRPr="00B46571" w:rsidRDefault="002168B9" w:rsidP="006D0668">
      <w:pPr>
        <w:spacing w:line="360" w:lineRule="auto"/>
        <w:rPr>
          <w:rFonts w:ascii="Times New Roman" w:eastAsia="Times New Roman" w:hAnsi="Times New Roman" w:cs="Times New Roman"/>
          <w:b/>
          <w:bCs/>
          <w:color w:val="000000" w:themeColor="text1"/>
          <w:sz w:val="32"/>
          <w:szCs w:val="32"/>
        </w:rPr>
      </w:pPr>
      <w:r w:rsidRPr="00B46571">
        <w:rPr>
          <w:rFonts w:ascii="Times New Roman" w:eastAsia="Times New Roman" w:hAnsi="Times New Roman" w:cs="Times New Roman"/>
          <w:b/>
          <w:bCs/>
          <w:color w:val="000000" w:themeColor="text1"/>
          <w:sz w:val="24"/>
          <w:szCs w:val="24"/>
        </w:rPr>
        <w:fldChar w:fldCharType="end"/>
      </w:r>
    </w:p>
    <w:p w14:paraId="40DD26F0" w14:textId="361D301D" w:rsidR="002168B9" w:rsidRPr="00B46571" w:rsidRDefault="00177234" w:rsidP="006D0668">
      <w:pPr>
        <w:spacing w:line="360" w:lineRule="auto"/>
        <w:rPr>
          <w:rFonts w:ascii="Times New Roman" w:eastAsia="Times New Roman" w:hAnsi="Times New Roman" w:cs="Times New Roman"/>
          <w:b/>
          <w:bCs/>
          <w:color w:val="000000" w:themeColor="text1"/>
          <w:sz w:val="32"/>
          <w:szCs w:val="32"/>
        </w:rPr>
      </w:pPr>
      <w:r w:rsidRPr="00B46571">
        <w:rPr>
          <w:rFonts w:ascii="Times New Roman" w:eastAsia="Times New Roman" w:hAnsi="Times New Roman" w:cs="Times New Roman"/>
          <w:b/>
          <w:bCs/>
          <w:color w:val="000000" w:themeColor="text1"/>
          <w:sz w:val="32"/>
          <w:szCs w:val="32"/>
        </w:rPr>
        <w:br w:type="page"/>
      </w:r>
    </w:p>
    <w:p w14:paraId="3753D4D7" w14:textId="5FC50FB3" w:rsidR="0098779E" w:rsidRPr="009D1457" w:rsidRDefault="006E1438" w:rsidP="006D0668">
      <w:pPr>
        <w:pStyle w:val="Heading1"/>
      </w:pPr>
      <w:bookmarkStart w:id="1" w:name="_Toc2082166"/>
      <w:r w:rsidRPr="00B46571">
        <w:lastRenderedPageBreak/>
        <w:t>Introduction</w:t>
      </w:r>
      <w:bookmarkEnd w:id="1"/>
    </w:p>
    <w:p w14:paraId="18B572DC" w14:textId="085A470D" w:rsidR="006E1438" w:rsidRPr="00B46571" w:rsidRDefault="59759139" w:rsidP="006D0668">
      <w:pPr>
        <w:spacing w:after="0" w:line="360" w:lineRule="auto"/>
        <w:ind w:firstLine="720"/>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color w:val="000000" w:themeColor="text1"/>
          <w:sz w:val="24"/>
          <w:szCs w:val="24"/>
        </w:rPr>
        <w:t xml:space="preserve">Model rockets have been around since the late 1950’s, starting in the United States. They can range from simple to extremely complex, since model rockets can be bought as a small kit from a hobby store or thoroughly researched and built for competitions. This project is complex, with the purpose of this project being to apply the knowledge and concepts gained from our undergraduate studies to an aerospace-related project. The twenty-person MQP group was broken up into three specific sub-teams, each with their own specialties. The sub-teams were the Mechanical Design Structural Aerodynamics and Thermal team, the Propulsion Staging and Recovery Team, and our team, the Flight Dynamics and Stability </w:t>
      </w:r>
      <w:r w:rsidR="006D0668">
        <w:rPr>
          <w:rFonts w:ascii="Times New Roman" w:eastAsia="Times New Roman" w:hAnsi="Times New Roman" w:cs="Times New Roman"/>
          <w:color w:val="000000" w:themeColor="text1"/>
          <w:sz w:val="24"/>
          <w:szCs w:val="24"/>
        </w:rPr>
        <w:t xml:space="preserve">(Controls) </w:t>
      </w:r>
      <w:r w:rsidRPr="00B46571">
        <w:rPr>
          <w:rFonts w:ascii="Times New Roman" w:eastAsia="Times New Roman" w:hAnsi="Times New Roman" w:cs="Times New Roman"/>
          <w:color w:val="000000" w:themeColor="text1"/>
          <w:sz w:val="24"/>
          <w:szCs w:val="24"/>
        </w:rPr>
        <w:t>Team. Originally the goal of this project was simple: to fly a rocket to 1500 feet without any unique additions. However, after a thorough gro</w:t>
      </w:r>
      <w:r w:rsidR="00922D77">
        <w:rPr>
          <w:rFonts w:ascii="Times New Roman" w:eastAsia="Times New Roman" w:hAnsi="Times New Roman" w:cs="Times New Roman"/>
          <w:color w:val="000000" w:themeColor="text1"/>
          <w:sz w:val="24"/>
          <w:szCs w:val="24"/>
        </w:rPr>
        <w:t>up discussion we re-evaluated the goal</w:t>
      </w:r>
      <w:r w:rsidRPr="00B46571">
        <w:rPr>
          <w:rFonts w:ascii="Times New Roman" w:eastAsia="Times New Roman" w:hAnsi="Times New Roman" w:cs="Times New Roman"/>
          <w:color w:val="000000" w:themeColor="text1"/>
          <w:sz w:val="24"/>
          <w:szCs w:val="24"/>
        </w:rPr>
        <w:t xml:space="preserve"> and made it more complex by assigning individual team projects to each of the three sub-teams that would ultimately combine to form the final rocket. The final goals of the project are listed below:</w:t>
      </w:r>
    </w:p>
    <w:p w14:paraId="75EB7FE8" w14:textId="7BFF8B90" w:rsidR="59759139" w:rsidRPr="00B46571" w:rsidRDefault="59759139" w:rsidP="006D0668">
      <w:pPr>
        <w:spacing w:after="0" w:line="360" w:lineRule="auto"/>
        <w:ind w:firstLine="720"/>
        <w:rPr>
          <w:rFonts w:ascii="Times New Roman" w:eastAsia="Times New Roman" w:hAnsi="Times New Roman" w:cs="Times New Roman"/>
          <w:color w:val="000000" w:themeColor="text1"/>
          <w:sz w:val="24"/>
          <w:szCs w:val="24"/>
        </w:rPr>
      </w:pPr>
    </w:p>
    <w:p w14:paraId="04042F67" w14:textId="7700ED49" w:rsidR="006E1438" w:rsidRPr="00B46571" w:rsidRDefault="59759139" w:rsidP="006D0668">
      <w:pPr>
        <w:numPr>
          <w:ilvl w:val="0"/>
          <w:numId w:val="6"/>
        </w:numPr>
        <w:spacing w:after="0" w:line="360" w:lineRule="auto"/>
        <w:textAlignment w:val="baseline"/>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color w:val="000000" w:themeColor="text1"/>
          <w:sz w:val="24"/>
          <w:szCs w:val="24"/>
        </w:rPr>
        <w:t xml:space="preserve">Reach an altitude of at least </w:t>
      </w:r>
      <w:r w:rsidR="00626BF9" w:rsidRPr="00B46571">
        <w:rPr>
          <w:rFonts w:ascii="Times New Roman" w:eastAsia="Times New Roman" w:hAnsi="Times New Roman" w:cs="Times New Roman"/>
          <w:color w:val="000000" w:themeColor="text1"/>
          <w:sz w:val="24"/>
          <w:szCs w:val="24"/>
        </w:rPr>
        <w:t>1</w:t>
      </w:r>
      <w:r w:rsidR="008C50F8" w:rsidRPr="00B46571">
        <w:rPr>
          <w:rFonts w:ascii="Times New Roman" w:eastAsia="Times New Roman" w:hAnsi="Times New Roman" w:cs="Times New Roman"/>
          <w:color w:val="000000" w:themeColor="text1"/>
          <w:sz w:val="24"/>
          <w:szCs w:val="24"/>
        </w:rPr>
        <w:t>500</w:t>
      </w:r>
      <w:r w:rsidRPr="00B46571">
        <w:rPr>
          <w:rFonts w:ascii="Times New Roman" w:eastAsia="Times New Roman" w:hAnsi="Times New Roman" w:cs="Times New Roman"/>
          <w:color w:val="000000" w:themeColor="text1"/>
          <w:sz w:val="24"/>
          <w:szCs w:val="24"/>
        </w:rPr>
        <w:t xml:space="preserve"> feet</w:t>
      </w:r>
    </w:p>
    <w:p w14:paraId="2F9B2EDA" w14:textId="75EE5A7A" w:rsidR="006E1438" w:rsidRPr="00B46571" w:rsidRDefault="59759139" w:rsidP="006D0668">
      <w:pPr>
        <w:numPr>
          <w:ilvl w:val="0"/>
          <w:numId w:val="6"/>
        </w:numPr>
        <w:spacing w:after="0" w:line="360" w:lineRule="auto"/>
        <w:textAlignment w:val="baseline"/>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color w:val="000000" w:themeColor="text1"/>
          <w:sz w:val="24"/>
          <w:szCs w:val="24"/>
        </w:rPr>
        <w:t xml:space="preserve">Use active control to keep the rocket stable in flight and above </w:t>
      </w:r>
      <w:r w:rsidR="00677D03">
        <w:rPr>
          <w:rFonts w:ascii="Times New Roman" w:eastAsia="Times New Roman" w:hAnsi="Times New Roman" w:cs="Times New Roman"/>
          <w:color w:val="000000" w:themeColor="text1"/>
          <w:sz w:val="24"/>
          <w:szCs w:val="24"/>
        </w:rPr>
        <w:t>the launch</w:t>
      </w:r>
      <w:r w:rsidR="00922D77">
        <w:rPr>
          <w:rFonts w:ascii="Times New Roman" w:eastAsia="Times New Roman" w:hAnsi="Times New Roman" w:cs="Times New Roman"/>
          <w:color w:val="000000" w:themeColor="text1"/>
          <w:sz w:val="24"/>
          <w:szCs w:val="24"/>
        </w:rPr>
        <w:t xml:space="preserve"> </w:t>
      </w:r>
      <w:r w:rsidR="00677D03">
        <w:rPr>
          <w:rFonts w:ascii="Times New Roman" w:eastAsia="Times New Roman" w:hAnsi="Times New Roman" w:cs="Times New Roman"/>
          <w:color w:val="000000" w:themeColor="text1"/>
          <w:sz w:val="24"/>
          <w:szCs w:val="24"/>
        </w:rPr>
        <w:t>pad</w:t>
      </w:r>
    </w:p>
    <w:p w14:paraId="6F613004" w14:textId="77777777" w:rsidR="006E1438" w:rsidRPr="00B46571" w:rsidRDefault="59759139" w:rsidP="006D0668">
      <w:pPr>
        <w:numPr>
          <w:ilvl w:val="0"/>
          <w:numId w:val="6"/>
        </w:numPr>
        <w:spacing w:after="0" w:line="360" w:lineRule="auto"/>
        <w:textAlignment w:val="baseline"/>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color w:val="000000" w:themeColor="text1"/>
          <w:sz w:val="24"/>
          <w:szCs w:val="24"/>
        </w:rPr>
        <w:t xml:space="preserve">Recover the rocket using a Radio Frequency locator </w:t>
      </w:r>
    </w:p>
    <w:p w14:paraId="7E7C0CF3" w14:textId="77777777" w:rsidR="006E1438" w:rsidRPr="00B46571" w:rsidRDefault="59759139" w:rsidP="006D0668">
      <w:pPr>
        <w:numPr>
          <w:ilvl w:val="0"/>
          <w:numId w:val="6"/>
        </w:numPr>
        <w:spacing w:after="0" w:line="360" w:lineRule="auto"/>
        <w:textAlignment w:val="baseline"/>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color w:val="000000" w:themeColor="text1"/>
          <w:sz w:val="24"/>
          <w:szCs w:val="24"/>
        </w:rPr>
        <w:t>Utilize an autorotation system to allow the rocket to land safely on the ground</w:t>
      </w:r>
    </w:p>
    <w:p w14:paraId="7809BE16" w14:textId="77777777" w:rsidR="006E1438" w:rsidRPr="00B46571" w:rsidRDefault="59759139" w:rsidP="006D0668">
      <w:pPr>
        <w:numPr>
          <w:ilvl w:val="0"/>
          <w:numId w:val="6"/>
        </w:numPr>
        <w:spacing w:after="0" w:line="360" w:lineRule="auto"/>
        <w:textAlignment w:val="baseline"/>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color w:val="000000" w:themeColor="text1"/>
          <w:sz w:val="24"/>
          <w:szCs w:val="24"/>
        </w:rPr>
        <w:t>Use CO2 separation to deploy autorotation system</w:t>
      </w:r>
    </w:p>
    <w:p w14:paraId="28CE3CEB" w14:textId="77777777" w:rsidR="006E1438" w:rsidRPr="00B46571" w:rsidRDefault="59759139" w:rsidP="006D0668">
      <w:pPr>
        <w:numPr>
          <w:ilvl w:val="0"/>
          <w:numId w:val="6"/>
        </w:numPr>
        <w:spacing w:after="0" w:line="360" w:lineRule="auto"/>
        <w:textAlignment w:val="baseline"/>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color w:val="000000" w:themeColor="text1"/>
          <w:sz w:val="24"/>
          <w:szCs w:val="24"/>
        </w:rPr>
        <w:t>Utilize side boosters with electromagnetic separation during flight</w:t>
      </w:r>
    </w:p>
    <w:p w14:paraId="6F49BBF6" w14:textId="6108A627" w:rsidR="59759139" w:rsidRPr="00B46571" w:rsidRDefault="59759139" w:rsidP="006D0668">
      <w:pPr>
        <w:spacing w:after="0" w:line="360" w:lineRule="auto"/>
        <w:rPr>
          <w:rFonts w:ascii="Times New Roman" w:eastAsia="Times New Roman" w:hAnsi="Times New Roman" w:cs="Times New Roman"/>
          <w:color w:val="000000" w:themeColor="text1"/>
          <w:sz w:val="24"/>
          <w:szCs w:val="24"/>
        </w:rPr>
      </w:pPr>
    </w:p>
    <w:p w14:paraId="2F3F56E2" w14:textId="429CAE86" w:rsidR="006E1438" w:rsidRDefault="006D0668" w:rsidP="006D0668">
      <w:pPr>
        <w:spacing w:after="0" w:line="36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 Goals specific to the Controls team included designing the active control system and fins, and recovering the rocket using a Radio Frequency locator. </w:t>
      </w:r>
      <w:r w:rsidR="006E1438" w:rsidRPr="00B46571">
        <w:rPr>
          <w:rFonts w:ascii="Times New Roman" w:eastAsia="Times New Roman" w:hAnsi="Times New Roman" w:cs="Times New Roman"/>
          <w:color w:val="000000" w:themeColor="text1"/>
          <w:sz w:val="24"/>
          <w:szCs w:val="24"/>
        </w:rPr>
        <w:t>There were a few main constraints with this project that added to the challenge of accomplishing the goal</w:t>
      </w:r>
      <w:r>
        <w:rPr>
          <w:rFonts w:ascii="Times New Roman" w:eastAsia="Times New Roman" w:hAnsi="Times New Roman" w:cs="Times New Roman"/>
          <w:color w:val="000000" w:themeColor="text1"/>
          <w:sz w:val="24"/>
          <w:szCs w:val="24"/>
        </w:rPr>
        <w:t>s</w:t>
      </w:r>
      <w:r w:rsidR="006E1438" w:rsidRPr="00B46571">
        <w:rPr>
          <w:rFonts w:ascii="Times New Roman" w:eastAsia="Times New Roman" w:hAnsi="Times New Roman" w:cs="Times New Roman"/>
          <w:color w:val="000000" w:themeColor="text1"/>
          <w:sz w:val="24"/>
          <w:szCs w:val="24"/>
        </w:rPr>
        <w:t xml:space="preserve"> established by our group. </w:t>
      </w:r>
      <w:r w:rsidR="00681E94" w:rsidRPr="00B46571">
        <w:rPr>
          <w:rFonts w:ascii="Times New Roman" w:eastAsia="Times New Roman" w:hAnsi="Times New Roman" w:cs="Times New Roman"/>
          <w:color w:val="000000" w:themeColor="text1"/>
          <w:sz w:val="24"/>
          <w:szCs w:val="24"/>
        </w:rPr>
        <w:t xml:space="preserve">As with all projects, time </w:t>
      </w:r>
      <w:r w:rsidR="006E1438" w:rsidRPr="00B46571">
        <w:rPr>
          <w:rFonts w:ascii="Times New Roman" w:eastAsia="Times New Roman" w:hAnsi="Times New Roman" w:cs="Times New Roman"/>
          <w:color w:val="000000" w:themeColor="text1"/>
          <w:sz w:val="24"/>
          <w:szCs w:val="24"/>
        </w:rPr>
        <w:t>was a major constraint of this project. The group was given three terms, one and a half semes</w:t>
      </w:r>
      <w:r w:rsidR="0039717E" w:rsidRPr="00B46571">
        <w:rPr>
          <w:rFonts w:ascii="Times New Roman" w:eastAsia="Times New Roman" w:hAnsi="Times New Roman" w:cs="Times New Roman"/>
          <w:color w:val="000000" w:themeColor="text1"/>
          <w:sz w:val="24"/>
          <w:szCs w:val="24"/>
        </w:rPr>
        <w:t xml:space="preserve">ters, to accomplish the project’s </w:t>
      </w:r>
      <w:r w:rsidR="006E1438" w:rsidRPr="00B46571">
        <w:rPr>
          <w:rFonts w:ascii="Times New Roman" w:eastAsia="Times New Roman" w:hAnsi="Times New Roman" w:cs="Times New Roman"/>
          <w:color w:val="000000" w:themeColor="text1"/>
          <w:sz w:val="24"/>
          <w:szCs w:val="24"/>
        </w:rPr>
        <w:t>goals.</w:t>
      </w:r>
      <w:r w:rsidR="00922D77">
        <w:rPr>
          <w:rFonts w:ascii="Times New Roman" w:eastAsia="Times New Roman" w:hAnsi="Times New Roman" w:cs="Times New Roman"/>
          <w:color w:val="000000" w:themeColor="text1"/>
          <w:sz w:val="24"/>
          <w:szCs w:val="24"/>
        </w:rPr>
        <w:t xml:space="preserve"> We only had time for one test launch during that time, and a final launch turned out to be impossible within the</w:t>
      </w:r>
      <w:r w:rsidR="00C23F33">
        <w:rPr>
          <w:rFonts w:ascii="Times New Roman" w:eastAsia="Times New Roman" w:hAnsi="Times New Roman" w:cs="Times New Roman"/>
          <w:color w:val="000000" w:themeColor="text1"/>
          <w:sz w:val="24"/>
          <w:szCs w:val="24"/>
        </w:rPr>
        <w:t xml:space="preserve"> given</w:t>
      </w:r>
      <w:r w:rsidR="00922D77">
        <w:rPr>
          <w:rFonts w:ascii="Times New Roman" w:eastAsia="Times New Roman" w:hAnsi="Times New Roman" w:cs="Times New Roman"/>
          <w:color w:val="000000" w:themeColor="text1"/>
          <w:sz w:val="24"/>
          <w:szCs w:val="24"/>
        </w:rPr>
        <w:t xml:space="preserve"> time constraint.</w:t>
      </w:r>
      <w:r w:rsidR="006E1438" w:rsidRPr="00B46571">
        <w:rPr>
          <w:rFonts w:ascii="Times New Roman" w:eastAsia="Times New Roman" w:hAnsi="Times New Roman" w:cs="Times New Roman"/>
          <w:color w:val="000000" w:themeColor="text1"/>
          <w:sz w:val="24"/>
          <w:szCs w:val="24"/>
        </w:rPr>
        <w:t xml:space="preserve"> </w:t>
      </w:r>
      <w:r w:rsidR="00C23F33">
        <w:rPr>
          <w:rFonts w:ascii="Times New Roman" w:eastAsia="Times New Roman" w:hAnsi="Times New Roman" w:cs="Times New Roman"/>
          <w:color w:val="000000" w:themeColor="text1"/>
          <w:sz w:val="24"/>
          <w:szCs w:val="24"/>
        </w:rPr>
        <w:t>In addition to limited time, m</w:t>
      </w:r>
      <w:r w:rsidR="006E1438" w:rsidRPr="00B46571">
        <w:rPr>
          <w:rFonts w:ascii="Times New Roman" w:eastAsia="Times New Roman" w:hAnsi="Times New Roman" w:cs="Times New Roman"/>
          <w:color w:val="000000" w:themeColor="text1"/>
          <w:sz w:val="24"/>
          <w:szCs w:val="24"/>
        </w:rPr>
        <w:t>oney was another constraint with this project</w:t>
      </w:r>
      <w:r w:rsidR="00681E94" w:rsidRPr="00B46571">
        <w:rPr>
          <w:rFonts w:ascii="Times New Roman" w:eastAsia="Times New Roman" w:hAnsi="Times New Roman" w:cs="Times New Roman"/>
          <w:color w:val="000000" w:themeColor="text1"/>
          <w:sz w:val="24"/>
          <w:szCs w:val="24"/>
        </w:rPr>
        <w:t>,</w:t>
      </w:r>
      <w:r w:rsidR="006E1438" w:rsidRPr="00B46571">
        <w:rPr>
          <w:rFonts w:ascii="Times New Roman" w:eastAsia="Times New Roman" w:hAnsi="Times New Roman" w:cs="Times New Roman"/>
          <w:color w:val="000000" w:themeColor="text1"/>
          <w:sz w:val="24"/>
          <w:szCs w:val="24"/>
        </w:rPr>
        <w:t xml:space="preserve"> with the </w:t>
      </w:r>
      <w:r w:rsidR="00681E94" w:rsidRPr="00B46571">
        <w:rPr>
          <w:rFonts w:ascii="Times New Roman" w:eastAsia="Times New Roman" w:hAnsi="Times New Roman" w:cs="Times New Roman"/>
          <w:color w:val="000000" w:themeColor="text1"/>
          <w:sz w:val="24"/>
          <w:szCs w:val="24"/>
        </w:rPr>
        <w:t>budget</w:t>
      </w:r>
      <w:r w:rsidR="006E1438" w:rsidRPr="00B46571">
        <w:rPr>
          <w:rFonts w:ascii="Times New Roman" w:eastAsia="Times New Roman" w:hAnsi="Times New Roman" w:cs="Times New Roman"/>
          <w:color w:val="000000" w:themeColor="text1"/>
          <w:sz w:val="24"/>
          <w:szCs w:val="24"/>
        </w:rPr>
        <w:t xml:space="preserve"> being $250 per person. The final c</w:t>
      </w:r>
      <w:r w:rsidR="00C23F33">
        <w:rPr>
          <w:rFonts w:ascii="Times New Roman" w:eastAsia="Times New Roman" w:hAnsi="Times New Roman" w:cs="Times New Roman"/>
          <w:color w:val="000000" w:themeColor="text1"/>
          <w:sz w:val="24"/>
          <w:szCs w:val="24"/>
        </w:rPr>
        <w:t>onstraint was the total impulse</w:t>
      </w:r>
      <w:r w:rsidR="006E1438" w:rsidRPr="00B46571">
        <w:rPr>
          <w:rFonts w:ascii="Times New Roman" w:eastAsia="Times New Roman" w:hAnsi="Times New Roman" w:cs="Times New Roman"/>
          <w:color w:val="000000" w:themeColor="text1"/>
          <w:sz w:val="24"/>
          <w:szCs w:val="24"/>
        </w:rPr>
        <w:t xml:space="preserve"> the rocket</w:t>
      </w:r>
      <w:r w:rsidR="00C23F33">
        <w:rPr>
          <w:rFonts w:ascii="Times New Roman" w:eastAsia="Times New Roman" w:hAnsi="Times New Roman" w:cs="Times New Roman"/>
          <w:color w:val="000000" w:themeColor="text1"/>
          <w:sz w:val="24"/>
          <w:szCs w:val="24"/>
        </w:rPr>
        <w:t xml:space="preserve"> motors could produce upon take</w:t>
      </w:r>
      <w:r w:rsidR="006E1438" w:rsidRPr="00B46571">
        <w:rPr>
          <w:rFonts w:ascii="Times New Roman" w:eastAsia="Times New Roman" w:hAnsi="Times New Roman" w:cs="Times New Roman"/>
          <w:color w:val="000000" w:themeColor="text1"/>
          <w:sz w:val="24"/>
          <w:szCs w:val="24"/>
        </w:rPr>
        <w:t>off. Our group was only certified to launch a rocket wit</w:t>
      </w:r>
      <w:r w:rsidR="00681E94" w:rsidRPr="00B46571">
        <w:rPr>
          <w:rFonts w:ascii="Times New Roman" w:eastAsia="Times New Roman" w:hAnsi="Times New Roman" w:cs="Times New Roman"/>
          <w:color w:val="000000" w:themeColor="text1"/>
          <w:sz w:val="24"/>
          <w:szCs w:val="24"/>
        </w:rPr>
        <w:t>h a total impulse of 640 Newton-</w:t>
      </w:r>
      <w:r w:rsidR="006E1438" w:rsidRPr="00B46571">
        <w:rPr>
          <w:rFonts w:ascii="Times New Roman" w:eastAsia="Times New Roman" w:hAnsi="Times New Roman" w:cs="Times New Roman"/>
          <w:color w:val="000000" w:themeColor="text1"/>
          <w:sz w:val="24"/>
          <w:szCs w:val="24"/>
        </w:rPr>
        <w:lastRenderedPageBreak/>
        <w:t>seconds. Adding these constraints to our project goals made for an adequate engineering challenge.</w:t>
      </w:r>
    </w:p>
    <w:p w14:paraId="1CA4AEDE" w14:textId="57C85EEA" w:rsidR="00A664E1" w:rsidRPr="009D1457" w:rsidRDefault="00A664E1" w:rsidP="009D1457">
      <w:pPr>
        <w:spacing w:line="360" w:lineRule="auto"/>
        <w:rPr>
          <w:rFonts w:ascii="Times New Roman" w:hAnsi="Times New Roman" w:cs="Times New Roman"/>
          <w:sz w:val="24"/>
          <w:szCs w:val="24"/>
        </w:rPr>
      </w:pPr>
      <w:r>
        <w:rPr>
          <w:rFonts w:ascii="Times New Roman" w:eastAsia="Times New Roman" w:hAnsi="Times New Roman" w:cs="Times New Roman"/>
          <w:color w:val="000000" w:themeColor="text1"/>
          <w:sz w:val="24"/>
          <w:szCs w:val="24"/>
        </w:rPr>
        <w:tab/>
      </w:r>
      <w:r w:rsidRPr="009D1457">
        <w:rPr>
          <w:rFonts w:ascii="Times New Roman" w:hAnsi="Times New Roman" w:cs="Times New Roman"/>
          <w:color w:val="000000" w:themeColor="text1"/>
          <w:sz w:val="24"/>
          <w:szCs w:val="24"/>
        </w:rPr>
        <w:t>This Major Qualifying Project (MQP) team was part of the High-Powered Model Rocket (HPMR) Program consisting of two additional MQP teams (</w:t>
      </w:r>
      <w:r w:rsidRPr="009D1457">
        <w:rPr>
          <w:rFonts w:ascii="Times New Roman" w:hAnsi="Times New Roman" w:cs="Times New Roman"/>
          <w:i/>
          <w:color w:val="000000" w:themeColor="text1"/>
          <w:sz w:val="24"/>
          <w:szCs w:val="24"/>
        </w:rPr>
        <w:t xml:space="preserve">JB3-1901, MAD-1901 you can refer to the other two MQP projects by their </w:t>
      </w:r>
      <w:r w:rsidR="00715C60" w:rsidRPr="009D1457">
        <w:rPr>
          <w:rFonts w:ascii="Times New Roman" w:hAnsi="Times New Roman" w:cs="Times New Roman"/>
          <w:i/>
          <w:color w:val="000000" w:themeColor="text1"/>
          <w:sz w:val="24"/>
          <w:szCs w:val="24"/>
        </w:rPr>
        <w:t>code but</w:t>
      </w:r>
      <w:r w:rsidRPr="009D1457">
        <w:rPr>
          <w:rFonts w:ascii="Times New Roman" w:hAnsi="Times New Roman" w:cs="Times New Roman"/>
          <w:i/>
          <w:color w:val="000000" w:themeColor="text1"/>
          <w:sz w:val="24"/>
          <w:szCs w:val="24"/>
        </w:rPr>
        <w:t xml:space="preserve"> references to them should also include the citation number in your “References” section</w:t>
      </w:r>
      <w:r w:rsidRPr="009D1457">
        <w:rPr>
          <w:rFonts w:ascii="Times New Roman" w:hAnsi="Times New Roman" w:cs="Times New Roman"/>
          <w:color w:val="000000" w:themeColor="text1"/>
          <w:sz w:val="24"/>
          <w:szCs w:val="24"/>
        </w:rPr>
        <w:t>). The goal of the Program is to design, integrate, and test fly a</w:t>
      </w:r>
      <w:r w:rsidRPr="009D1457">
        <w:rPr>
          <w:rFonts w:ascii="Times New Roman" w:hAnsi="Times New Roman" w:cs="Times New Roman"/>
          <w:sz w:val="24"/>
          <w:szCs w:val="24"/>
        </w:rPr>
        <w:t xml:space="preserve"> </w:t>
      </w:r>
      <w:r w:rsidRPr="009D1457">
        <w:rPr>
          <w:rFonts w:ascii="Times New Roman" w:hAnsi="Times New Roman" w:cs="Times New Roman"/>
          <w:color w:val="000000" w:themeColor="text1"/>
          <w:sz w:val="24"/>
          <w:szCs w:val="24"/>
        </w:rPr>
        <w:t>high-powered model rocket capable of reaching an altitude of 457.2 m (1500 ft).</w:t>
      </w:r>
      <w:r w:rsidRPr="009D1457">
        <w:rPr>
          <w:rFonts w:ascii="Times New Roman" w:hAnsi="Times New Roman" w:cs="Times New Roman"/>
          <w:sz w:val="24"/>
          <w:szCs w:val="24"/>
        </w:rPr>
        <w:t xml:space="preserve"> The rocket design and built for the HPMR is a Class-2, based on mass, with design options that included two Level-1 motor configurations.</w:t>
      </w:r>
    </w:p>
    <w:p w14:paraId="74D53A69" w14:textId="77777777" w:rsidR="00A664E1" w:rsidRPr="009D1457" w:rsidRDefault="00A664E1" w:rsidP="009D1457">
      <w:pPr>
        <w:spacing w:line="360" w:lineRule="auto"/>
        <w:rPr>
          <w:rFonts w:ascii="Times New Roman" w:hAnsi="Times New Roman" w:cs="Times New Roman"/>
          <w:color w:val="000000" w:themeColor="text1"/>
          <w:sz w:val="24"/>
          <w:szCs w:val="24"/>
        </w:rPr>
      </w:pPr>
      <w:r w:rsidRPr="009D1457">
        <w:rPr>
          <w:rFonts w:ascii="Times New Roman" w:hAnsi="Times New Roman" w:cs="Times New Roman"/>
          <w:color w:val="000000" w:themeColor="text1"/>
          <w:sz w:val="24"/>
          <w:szCs w:val="24"/>
        </w:rPr>
        <w:t xml:space="preserve">The objectives of this MQP team are: </w:t>
      </w:r>
      <w:r w:rsidRPr="009D1457">
        <w:rPr>
          <w:rFonts w:ascii="Times New Roman" w:hAnsi="Times New Roman" w:cs="Times New Roman"/>
          <w:i/>
          <w:color w:val="000000" w:themeColor="text1"/>
          <w:sz w:val="24"/>
          <w:szCs w:val="24"/>
        </w:rPr>
        <w:t>perform mechanical design; perform structural, aerodynamic and thermal analysis; to acquire and fabricate components; integrate all components</w:t>
      </w:r>
      <w:r w:rsidRPr="009D1457">
        <w:rPr>
          <w:rFonts w:ascii="Times New Roman" w:hAnsi="Times New Roman" w:cs="Times New Roman"/>
          <w:color w:val="000000" w:themeColor="text1"/>
          <w:sz w:val="24"/>
          <w:szCs w:val="24"/>
        </w:rPr>
        <w:t xml:space="preserve"> of the HPMR shown in its final configuration in F</w:t>
      </w:r>
      <w:r w:rsidRPr="00715C60">
        <w:rPr>
          <w:rFonts w:ascii="Times New Roman" w:hAnsi="Times New Roman" w:cs="Times New Roman"/>
          <w:color w:val="000000" w:themeColor="text1"/>
          <w:sz w:val="24"/>
          <w:szCs w:val="24"/>
          <w:highlight w:val="yellow"/>
        </w:rPr>
        <w:t>ig. 1</w:t>
      </w:r>
      <w:r w:rsidRPr="009D1457">
        <w:rPr>
          <w:rFonts w:ascii="Times New Roman" w:hAnsi="Times New Roman" w:cs="Times New Roman"/>
          <w:color w:val="000000" w:themeColor="text1"/>
          <w:sz w:val="24"/>
          <w:szCs w:val="24"/>
        </w:rPr>
        <w:t>.</w:t>
      </w:r>
    </w:p>
    <w:p w14:paraId="1D656FF4" w14:textId="76BF1C11" w:rsidR="00A172D1" w:rsidRPr="00B46571" w:rsidRDefault="00A172D1" w:rsidP="00A172D1">
      <w:pP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br w:type="page"/>
      </w:r>
    </w:p>
    <w:p w14:paraId="1BE76DCB" w14:textId="0DCA81BF" w:rsidR="00AF2190" w:rsidRPr="00B46571" w:rsidRDefault="00A664E1" w:rsidP="009D1457">
      <w:pPr>
        <w:pStyle w:val="Heading2"/>
      </w:pPr>
      <w:bookmarkStart w:id="2" w:name="_Toc2082167"/>
      <w:r>
        <w:lastRenderedPageBreak/>
        <w:t>1.1 Review</w:t>
      </w:r>
      <w:bookmarkEnd w:id="2"/>
    </w:p>
    <w:p w14:paraId="6FACD1A6" w14:textId="1B3CFD34" w:rsidR="00A47654" w:rsidRPr="009D1457" w:rsidRDefault="00FC3B8F" w:rsidP="006D0668">
      <w:pPr>
        <w:spacing w:line="360" w:lineRule="auto"/>
        <w:rPr>
          <w:rFonts w:ascii="Times New Roman" w:hAnsi="Times New Roman" w:cs="Times New Roman"/>
          <w:color w:val="000000" w:themeColor="text1"/>
          <w:sz w:val="24"/>
        </w:rPr>
      </w:pPr>
      <w:r w:rsidRPr="00B46571">
        <w:rPr>
          <w:rFonts w:ascii="Times New Roman" w:hAnsi="Times New Roman" w:cs="Times New Roman"/>
          <w:color w:val="000000" w:themeColor="text1"/>
        </w:rPr>
        <w:tab/>
      </w:r>
      <w:r w:rsidRPr="00B46571">
        <w:rPr>
          <w:rFonts w:ascii="Times New Roman" w:hAnsi="Times New Roman" w:cs="Times New Roman"/>
          <w:color w:val="000000" w:themeColor="text1"/>
          <w:sz w:val="24"/>
        </w:rPr>
        <w:t xml:space="preserve">The science behind rocketry is very complex. The Flight Dynamics and Stability team focused on the control systems and stability of the rocket by utilizing </w:t>
      </w:r>
      <w:commentRangeStart w:id="3"/>
      <w:r w:rsidR="00B244B3" w:rsidRPr="00B46571">
        <w:rPr>
          <w:rFonts w:ascii="Times New Roman" w:hAnsi="Times New Roman" w:cs="Times New Roman"/>
          <w:color w:val="000000" w:themeColor="text1"/>
          <w:sz w:val="24"/>
        </w:rPr>
        <w:t>MATLAB</w:t>
      </w:r>
      <w:commentRangeEnd w:id="3"/>
      <w:r w:rsidR="00715C60">
        <w:rPr>
          <w:rStyle w:val="CommentReference"/>
        </w:rPr>
        <w:commentReference w:id="3"/>
      </w:r>
      <w:r w:rsidRPr="00B46571">
        <w:rPr>
          <w:rFonts w:ascii="Times New Roman" w:hAnsi="Times New Roman" w:cs="Times New Roman"/>
          <w:color w:val="000000" w:themeColor="text1"/>
          <w:sz w:val="24"/>
        </w:rPr>
        <w:t>, researching the equations of motion, and using computational fluid dynamics</w:t>
      </w:r>
      <w:r w:rsidR="002C71DB" w:rsidRPr="00B46571">
        <w:rPr>
          <w:rFonts w:ascii="Times New Roman" w:hAnsi="Times New Roman" w:cs="Times New Roman"/>
          <w:color w:val="000000" w:themeColor="text1"/>
          <w:sz w:val="24"/>
        </w:rPr>
        <w:t xml:space="preserve"> to analyze the actuated fins.</w:t>
      </w:r>
    </w:p>
    <w:p w14:paraId="141CC62C" w14:textId="57C43514" w:rsidR="00FC3B8F" w:rsidRPr="009D1457" w:rsidRDefault="003067A9" w:rsidP="009D1457">
      <w:pPr>
        <w:pStyle w:val="Heading3"/>
      </w:pPr>
      <w:bookmarkStart w:id="4" w:name="_Toc2082168"/>
      <w:r w:rsidRPr="009D1457">
        <w:t>1.1</w:t>
      </w:r>
      <w:r w:rsidR="00A664E1" w:rsidRPr="009D1457">
        <w:t>.1</w:t>
      </w:r>
      <w:r w:rsidRPr="009D1457">
        <w:t xml:space="preserve"> </w:t>
      </w:r>
      <w:r w:rsidR="00FC3B8F" w:rsidRPr="009D1457">
        <w:t>An Introduction to Control Systems</w:t>
      </w:r>
      <w:bookmarkEnd w:id="4"/>
    </w:p>
    <w:p w14:paraId="2EEB43A7" w14:textId="140AD1D1" w:rsidR="00FC3B8F" w:rsidRPr="00B46571" w:rsidRDefault="00FC3B8F" w:rsidP="006D0668">
      <w:pPr>
        <w:pStyle w:val="NormalWeb"/>
        <w:spacing w:before="0" w:beforeAutospacing="0" w:after="0" w:afterAutospacing="0" w:line="360" w:lineRule="auto"/>
        <w:ind w:firstLine="720"/>
        <w:rPr>
          <w:color w:val="000000" w:themeColor="text1"/>
        </w:rPr>
      </w:pPr>
      <w:r w:rsidRPr="00B46571">
        <w:rPr>
          <w:color w:val="000000" w:themeColor="text1"/>
        </w:rPr>
        <w:t>Control systems are used everywhere: they are used in a th</w:t>
      </w:r>
      <w:r w:rsidR="0039717E" w:rsidRPr="00B46571">
        <w:rPr>
          <w:color w:val="000000" w:themeColor="text1"/>
        </w:rPr>
        <w:t xml:space="preserve">ermostat in a home, in cars </w:t>
      </w:r>
      <w:r w:rsidRPr="00B46571">
        <w:rPr>
          <w:color w:val="000000" w:themeColor="text1"/>
        </w:rPr>
        <w:t xml:space="preserve">on the road, and in spacecraft outside earth’s atmosphere. </w:t>
      </w:r>
      <w:r w:rsidR="007C4051" w:rsidRPr="00B46571">
        <w:rPr>
          <w:color w:val="000000" w:themeColor="text1"/>
        </w:rPr>
        <w:t>A</w:t>
      </w:r>
      <w:r w:rsidRPr="00B46571">
        <w:rPr>
          <w:color w:val="000000" w:themeColor="text1"/>
        </w:rPr>
        <w:t xml:space="preserve"> control system is “an arrangement of physical components connected or related in such a manner as to command, direct, or regulate itself or another system”</w:t>
      </w:r>
      <w:r w:rsidR="00DF2110" w:rsidRPr="00B46571">
        <w:rPr>
          <w:color w:val="000000" w:themeColor="text1"/>
        </w:rPr>
        <w:t xml:space="preserve"> </w:t>
      </w:r>
      <w:r w:rsidR="00A1135A" w:rsidRPr="00B46571">
        <w:rPr>
          <w:color w:val="000000" w:themeColor="text1"/>
        </w:rPr>
        <w:fldChar w:fldCharType="begin" w:fldLock="1"/>
      </w:r>
      <w:r w:rsidR="00A1135A" w:rsidRPr="00B46571">
        <w:rPr>
          <w:color w:val="000000" w:themeColor="text1"/>
        </w:rPr>
        <w:instrText>ADDIN CSL_CITATION {"citationItems":[{"id":"ITEM-1","itemData":{"ISBN":"978-0-07-182948-9","author":[{"dropping-particle":"","family":"Distefano","given":"Joseph J. III","non-dropping-particle":"","parse-names":false,"suffix":""},{"dropping-particle":"","family":"Stubberud","given":"Allen R.","non-dropping-particle":"","parse-names":false,"suffix":""},{"dropping-particle":"","family":"Williams","given":"Ivan J.","non-dropping-particle":"","parse-names":false,"suffix":""}],"edition":"2nd","id":"ITEM-1","issued":{"date-parts":[["2012"]]},"publisher":"McGraw Hill Education","publisher-place":"Los Angeles","title":"Feedback and Control Systems","type":"book"},"uris":["http://www.mendeley.com/documents/?uuid=6a8e4ffb-cf64-3eb2-aa9b-e63ccfde47e5"]}],"mendeley":{"formattedCitation":"[1]","plainTextFormattedCitation":"[1]","previouslyFormattedCitation":"[1]"},"properties":{"noteIndex":0},"schema":"https://github.com/citation-style-language/schema/raw/master/csl-citation.json"}</w:instrText>
      </w:r>
      <w:r w:rsidR="00A1135A" w:rsidRPr="00B46571">
        <w:rPr>
          <w:color w:val="000000" w:themeColor="text1"/>
        </w:rPr>
        <w:fldChar w:fldCharType="separate"/>
      </w:r>
      <w:r w:rsidR="00A1135A" w:rsidRPr="00B46571">
        <w:rPr>
          <w:noProof/>
          <w:color w:val="000000" w:themeColor="text1"/>
        </w:rPr>
        <w:t>[1]</w:t>
      </w:r>
      <w:r w:rsidR="00A1135A" w:rsidRPr="00B46571">
        <w:rPr>
          <w:color w:val="000000" w:themeColor="text1"/>
        </w:rPr>
        <w:fldChar w:fldCharType="end"/>
      </w:r>
      <w:r w:rsidR="00A1135A" w:rsidRPr="00B46571">
        <w:rPr>
          <w:color w:val="000000" w:themeColor="text1"/>
        </w:rPr>
        <w:t xml:space="preserve">. </w:t>
      </w:r>
      <w:r w:rsidRPr="00B46571">
        <w:rPr>
          <w:color w:val="000000" w:themeColor="text1"/>
        </w:rPr>
        <w:t>Control systems can be broken down into two main categories: active and passive control.</w:t>
      </w:r>
    </w:p>
    <w:p w14:paraId="128F23F4" w14:textId="64B1373B" w:rsidR="00134D3F" w:rsidRPr="00B46571" w:rsidRDefault="00FC3B8F" w:rsidP="006D0668">
      <w:pPr>
        <w:pStyle w:val="NormalWeb"/>
        <w:spacing w:before="0" w:beforeAutospacing="0" w:after="0" w:afterAutospacing="0" w:line="360" w:lineRule="auto"/>
        <w:ind w:firstLine="720"/>
        <w:rPr>
          <w:rFonts w:eastAsiaTheme="minorEastAsia"/>
          <w:color w:val="000000" w:themeColor="text1"/>
        </w:rPr>
      </w:pPr>
      <w:r w:rsidRPr="00B46571">
        <w:rPr>
          <w:color w:val="000000" w:themeColor="text1"/>
        </w:rPr>
        <w:t>Passive control</w:t>
      </w:r>
      <w:r w:rsidR="00896AFD">
        <w:rPr>
          <w:color w:val="000000" w:themeColor="text1"/>
        </w:rPr>
        <w:t>s</w:t>
      </w:r>
      <w:r w:rsidRPr="00B46571">
        <w:rPr>
          <w:color w:val="000000" w:themeColor="text1"/>
        </w:rPr>
        <w:t xml:space="preserve"> are control systems that do not have sensors or use power, thus their control actions do not depend on the output. An example of this would be a passively controlled launch vehicle such as a model rocket that relies on the aerodynamic torques acting on the body to orient itself during flight.</w:t>
      </w:r>
      <w:r w:rsidR="00B96EF2" w:rsidRPr="00B46571">
        <w:rPr>
          <w:color w:val="000000" w:themeColor="text1"/>
        </w:rPr>
        <w:t xml:space="preserve"> </w:t>
      </w:r>
      <w:r w:rsidR="00134D3F" w:rsidRPr="00B46571">
        <w:rPr>
          <w:color w:val="000000" w:themeColor="text1"/>
        </w:rPr>
        <w:t>Torque</w:t>
      </w:r>
      <w:r w:rsidR="00B96EF2" w:rsidRPr="00B46571">
        <w:rPr>
          <w:color w:val="000000" w:themeColor="text1"/>
        </w:rPr>
        <w:t>, as seen below in Equation (1)</w:t>
      </w:r>
      <w:r w:rsidR="00134D3F" w:rsidRPr="00B46571">
        <w:rPr>
          <w:color w:val="000000" w:themeColor="text1"/>
        </w:rPr>
        <w:t xml:space="preserve"> is</w:t>
      </w:r>
      <w:r w:rsidR="00B96EF2" w:rsidRPr="00B46571">
        <w:rPr>
          <w:color w:val="000000" w:themeColor="text1"/>
        </w:rPr>
        <w:t xml:space="preserve"> an applied force (F) at a distance (r) and at an angle (θ) from the axis of rotation</w:t>
      </w:r>
      <w:r w:rsidR="00B96EF2" w:rsidRPr="00B46571">
        <w:rPr>
          <w:rFonts w:eastAsiaTheme="minorEastAsia"/>
          <w:color w:val="000000" w:themeColor="text1"/>
        </w:rPr>
        <w:t xml:space="preserve"> </w:t>
      </w:r>
      <w:r w:rsidR="00A1135A" w:rsidRPr="00B46571">
        <w:rPr>
          <w:rFonts w:eastAsiaTheme="minorEastAsia"/>
          <w:color w:val="000000" w:themeColor="text1"/>
        </w:rPr>
        <w:fldChar w:fldCharType="begin" w:fldLock="1"/>
      </w:r>
      <w:r w:rsidR="00A1135A" w:rsidRPr="00B46571">
        <w:rPr>
          <w:rFonts w:eastAsiaTheme="minorEastAsia"/>
          <w:color w:val="000000" w:themeColor="text1"/>
        </w:rPr>
        <w:instrText>ADDIN CSL_CITATION {"citationItems":[{"id":"ITEM-1","itemData":{"URL":"http://hyperphysics.phy-astr.gsu.edu/hbase/torq2.html","accessed":{"date-parts":[["2018","10","11"]]},"author":[{"dropping-particle":"","family":"NA","given":"","non-dropping-particle":"","parse-names":false,"suffix":""}],"id":"ITEM-1","issued":{"date-parts":[["0"]]},"title":"Torque and Equilibrium","type":"webpage"},"uris":["http://www.mendeley.com/documents/?uuid=71385ff0-f2f8-32a2-90d2-14ffceda8a3e"]}],"mendeley":{"formattedCitation":"[2]","plainTextFormattedCitation":"[2]","previouslyFormattedCitation":"[2]"},"properties":{"noteIndex":0},"schema":"https://github.com/citation-style-language/schema/raw/master/csl-citation.json"}</w:instrText>
      </w:r>
      <w:r w:rsidR="00A1135A" w:rsidRPr="00B46571">
        <w:rPr>
          <w:rFonts w:eastAsiaTheme="minorEastAsia"/>
          <w:color w:val="000000" w:themeColor="text1"/>
        </w:rPr>
        <w:fldChar w:fldCharType="separate"/>
      </w:r>
      <w:r w:rsidR="00A1135A" w:rsidRPr="00B46571">
        <w:rPr>
          <w:rFonts w:eastAsiaTheme="minorEastAsia"/>
          <w:noProof/>
          <w:color w:val="000000" w:themeColor="text1"/>
        </w:rPr>
        <w:t>[2]</w:t>
      </w:r>
      <w:r w:rsidR="00A1135A" w:rsidRPr="00B46571">
        <w:rPr>
          <w:rFonts w:eastAsiaTheme="minorEastAsia"/>
          <w:color w:val="000000" w:themeColor="text1"/>
        </w:rPr>
        <w:fldChar w:fldCharType="end"/>
      </w:r>
      <w:r w:rsidR="0039717E" w:rsidRPr="00B46571">
        <w:rPr>
          <w:rFonts w:eastAsiaTheme="minorEastAsia"/>
          <w:color w:val="000000" w:themeColor="text1"/>
        </w:rPr>
        <w:t>.</w:t>
      </w:r>
    </w:p>
    <w:p w14:paraId="186309A8" w14:textId="77777777" w:rsidR="00B96EF2" w:rsidRPr="00B46571" w:rsidRDefault="00B96EF2" w:rsidP="006D0668">
      <w:pPr>
        <w:pStyle w:val="NormalWeb"/>
        <w:spacing w:before="0" w:beforeAutospacing="0" w:after="0" w:afterAutospacing="0" w:line="360" w:lineRule="auto"/>
        <w:ind w:firstLine="720"/>
        <w:rPr>
          <w:rFonts w:eastAsiaTheme="minorEastAsia"/>
          <w:color w:val="000000" w:themeColor="text1"/>
        </w:rPr>
      </w:pPr>
    </w:p>
    <w:p w14:paraId="1C99A285" w14:textId="2AA8608A" w:rsidR="00883752" w:rsidRPr="00B46571" w:rsidRDefault="00883752" w:rsidP="006D0668">
      <w:pPr>
        <w:pStyle w:val="Caption"/>
        <w:keepNext/>
        <w:spacing w:line="360" w:lineRule="auto"/>
        <w:jc w:val="center"/>
        <w:rPr>
          <w:rFonts w:ascii="Times New Roman" w:hAnsi="Times New Roman" w:cs="Times New Roman"/>
          <w:color w:val="000000" w:themeColor="text1"/>
        </w:rPr>
      </w:pPr>
      <w:commentRangeStart w:id="5"/>
      <w:r w:rsidRPr="00B46571">
        <w:rPr>
          <w:rFonts w:ascii="Times New Roman" w:hAnsi="Times New Roman" w:cs="Times New Roman"/>
          <w:color w:val="000000" w:themeColor="text1"/>
        </w:rPr>
        <w:t xml:space="preserve">Equation </w:t>
      </w:r>
      <w:commentRangeEnd w:id="5"/>
      <w:r w:rsidR="00715C60">
        <w:rPr>
          <w:rStyle w:val="CommentReference"/>
          <w:i w:val="0"/>
          <w:iCs w:val="0"/>
          <w:color w:val="auto"/>
        </w:rPr>
        <w:commentReference w:id="5"/>
      </w:r>
      <w:r w:rsidR="00DF1CFB" w:rsidRPr="00B46571">
        <w:rPr>
          <w:rFonts w:ascii="Times New Roman" w:hAnsi="Times New Roman" w:cs="Times New Roman"/>
          <w:noProof/>
          <w:color w:val="000000" w:themeColor="text1"/>
        </w:rPr>
        <w:fldChar w:fldCharType="begin"/>
      </w:r>
      <w:r w:rsidR="00DF1CFB" w:rsidRPr="00B46571">
        <w:rPr>
          <w:rFonts w:ascii="Times New Roman" w:hAnsi="Times New Roman" w:cs="Times New Roman"/>
          <w:noProof/>
          <w:color w:val="000000" w:themeColor="text1"/>
        </w:rPr>
        <w:instrText xml:space="preserve"> SEQ Equation \* ARABIC </w:instrText>
      </w:r>
      <w:r w:rsidR="00DF1CFB" w:rsidRPr="00B46571">
        <w:rPr>
          <w:rFonts w:ascii="Times New Roman" w:hAnsi="Times New Roman" w:cs="Times New Roman"/>
          <w:noProof/>
          <w:color w:val="000000" w:themeColor="text1"/>
        </w:rPr>
        <w:fldChar w:fldCharType="separate"/>
      </w:r>
      <w:r w:rsidR="0098779E" w:rsidRPr="00B46571">
        <w:rPr>
          <w:rFonts w:ascii="Times New Roman" w:hAnsi="Times New Roman" w:cs="Times New Roman"/>
          <w:noProof/>
          <w:color w:val="000000" w:themeColor="text1"/>
        </w:rPr>
        <w:t>1</w:t>
      </w:r>
      <w:r w:rsidR="00DF1CFB" w:rsidRPr="00B46571">
        <w:rPr>
          <w:rFonts w:ascii="Times New Roman" w:hAnsi="Times New Roman" w:cs="Times New Roman"/>
          <w:noProof/>
          <w:color w:val="000000" w:themeColor="text1"/>
        </w:rPr>
        <w:fldChar w:fldCharType="end"/>
      </w:r>
    </w:p>
    <w:p w14:paraId="2A76267C" w14:textId="6075FDF3" w:rsidR="00B96EF2" w:rsidRPr="00B46571" w:rsidRDefault="00B96EF2" w:rsidP="006D0668">
      <w:pPr>
        <w:pStyle w:val="NormalWeb"/>
        <w:spacing w:before="0" w:beforeAutospacing="0" w:after="0" w:afterAutospacing="0" w:line="360" w:lineRule="auto"/>
        <w:jc w:val="center"/>
        <w:rPr>
          <w:rFonts w:eastAsiaTheme="minorEastAsia"/>
          <w:color w:val="000000" w:themeColor="text1"/>
        </w:rPr>
      </w:pPr>
      <m:oMathPara>
        <m:oMath>
          <m:r>
            <w:rPr>
              <w:rFonts w:ascii="Cambria Math" w:hAnsi="Cambria Math"/>
              <w:color w:val="000000" w:themeColor="text1"/>
            </w:rPr>
            <m:t>T=F*r*</m:t>
          </m:r>
          <m:r>
            <m:rPr>
              <m:sty m:val="p"/>
            </m:rPr>
            <w:rPr>
              <w:rFonts w:ascii="Cambria Math" w:hAnsi="Cambria Math"/>
              <w:color w:val="000000" w:themeColor="text1"/>
            </w:rPr>
            <m:t>sin⁡</m:t>
          </m:r>
          <m:r>
            <w:rPr>
              <w:rFonts w:ascii="Cambria Math" w:hAnsi="Cambria Math"/>
              <w:color w:val="000000" w:themeColor="text1"/>
            </w:rPr>
            <m:t>(θ)</m:t>
          </m:r>
        </m:oMath>
      </m:oMathPara>
    </w:p>
    <w:p w14:paraId="11AF1C38" w14:textId="77777777" w:rsidR="00B96EF2" w:rsidRPr="00B46571" w:rsidRDefault="00B96EF2" w:rsidP="006D0668">
      <w:pPr>
        <w:pStyle w:val="NormalWeb"/>
        <w:spacing w:before="0" w:beforeAutospacing="0" w:after="0" w:afterAutospacing="0" w:line="360" w:lineRule="auto"/>
        <w:ind w:firstLine="720"/>
        <w:rPr>
          <w:color w:val="000000" w:themeColor="text1"/>
        </w:rPr>
      </w:pPr>
    </w:p>
    <w:p w14:paraId="05DA5A87" w14:textId="708D305B" w:rsidR="00FC3B8F" w:rsidRPr="00B46571" w:rsidRDefault="00FC3B8F" w:rsidP="006D0668">
      <w:pPr>
        <w:pStyle w:val="NormalWeb"/>
        <w:spacing w:before="0" w:beforeAutospacing="0" w:after="0" w:afterAutospacing="0" w:line="360" w:lineRule="auto"/>
        <w:ind w:firstLine="720"/>
        <w:rPr>
          <w:color w:val="000000" w:themeColor="text1"/>
        </w:rPr>
      </w:pPr>
      <w:r w:rsidRPr="00B46571">
        <w:rPr>
          <w:color w:val="000000" w:themeColor="text1"/>
        </w:rPr>
        <w:t xml:space="preserve">The passive control system on the rocket might include stationary fins or a boat tail. The fins use the aerodynamic torques on the body to assist in the orientation of the rocket, while the boat tail on the rocket helps with the stability of the rocket by reducing drag. Both the stationary fins and the boat tail do not use sensors or consume power and as such are considered passive control. In contrast, active control uses mechanical or electromechanical means to change the rocket’s orientation based on input from sensors. An example of active control is the actuating fins of the rocket. While the rocket is flying, the sensors in the electronics bay (gyroscope, altimeter, radio frequency locator and inertial measurement unit) measure the rocket’s position, angle, and acceleration. Since the goal of this project is to keep the rocket completely vertical during its flight, the sensors are used to measure if the rocket becomes off-track of its vertical path. Once the rocket deflects from the original vertical path, the actuated fins will rotate </w:t>
      </w:r>
      <w:r w:rsidRPr="00B46571">
        <w:rPr>
          <w:color w:val="000000" w:themeColor="text1"/>
        </w:rPr>
        <w:lastRenderedPageBreak/>
        <w:t>slightly, ultimately correcting for the rocket’s deflection and putting the rocket back on track. The rotation angle of the fins is based on the feedback measurements of the sensors, making them an active control system. Active control systems</w:t>
      </w:r>
      <w:r w:rsidR="00677D03">
        <w:rPr>
          <w:color w:val="000000" w:themeColor="text1"/>
        </w:rPr>
        <w:t xml:space="preserve"> can be broken down further int</w:t>
      </w:r>
      <w:r w:rsidRPr="00B46571">
        <w:rPr>
          <w:color w:val="000000" w:themeColor="text1"/>
        </w:rPr>
        <w:t>o “closed-loop” or “open-loop” systems. An open-loop system is an active control system whose action is not dependent on the output. In contrast, a closed-loop system is an active control system in which the action is in some way dependent on the output</w:t>
      </w:r>
      <w:r w:rsidR="00A1135A" w:rsidRPr="00B46571">
        <w:rPr>
          <w:color w:val="000000" w:themeColor="text1"/>
        </w:rPr>
        <w:t xml:space="preserve"> of the sensors. </w:t>
      </w:r>
    </w:p>
    <w:p w14:paraId="5CEF1C4D" w14:textId="2E03B532" w:rsidR="00320AF6" w:rsidRDefault="00FC3B8F" w:rsidP="009D1457">
      <w:pPr>
        <w:pStyle w:val="NormalWeb"/>
        <w:spacing w:before="0" w:beforeAutospacing="0" w:after="0" w:afterAutospacing="0" w:line="360" w:lineRule="auto"/>
        <w:ind w:firstLine="720"/>
        <w:rPr>
          <w:color w:val="000000" w:themeColor="text1"/>
        </w:rPr>
      </w:pPr>
      <w:r w:rsidRPr="00B46571">
        <w:rPr>
          <w:color w:val="000000" w:themeColor="text1"/>
        </w:rPr>
        <w:t xml:space="preserve">The main project proposed by the Flight Dynamics and Stability team is the construction and testing of actuated fins. Under the actuated fins are </w:t>
      </w:r>
      <w:r w:rsidR="007C4051" w:rsidRPr="00B46571">
        <w:rPr>
          <w:color w:val="000000" w:themeColor="text1"/>
        </w:rPr>
        <w:t>several</w:t>
      </w:r>
      <w:r w:rsidRPr="00B46571">
        <w:rPr>
          <w:color w:val="000000" w:themeColor="text1"/>
        </w:rPr>
        <w:t xml:space="preserve"> responsibilities including designing optimal fin shape, designing the control theory and building the fins. Other responsibilities for the Flight Dynamics and Stability team include the electrical integration of the various other components from the other two teams such as the side boosters and auto rotation system into the electronics bay.</w:t>
      </w:r>
    </w:p>
    <w:p w14:paraId="5F4AF7CF" w14:textId="77777777" w:rsidR="009D1457" w:rsidRPr="00B46571" w:rsidRDefault="009D1457" w:rsidP="009D1457">
      <w:pPr>
        <w:pStyle w:val="NormalWeb"/>
        <w:spacing w:before="0" w:beforeAutospacing="0" w:after="0" w:afterAutospacing="0" w:line="360" w:lineRule="auto"/>
        <w:ind w:firstLine="720"/>
        <w:rPr>
          <w:color w:val="000000" w:themeColor="text1"/>
        </w:rPr>
      </w:pPr>
    </w:p>
    <w:p w14:paraId="1DD58C24" w14:textId="3D03F5D1" w:rsidR="00FC3B8F" w:rsidRPr="00B46571" w:rsidRDefault="003067A9" w:rsidP="009D1457">
      <w:pPr>
        <w:pStyle w:val="Heading3"/>
      </w:pPr>
      <w:bookmarkStart w:id="6" w:name="_Toc2082169"/>
      <w:r w:rsidRPr="00B46571">
        <w:t>1.</w:t>
      </w:r>
      <w:r w:rsidR="00A664E1">
        <w:t>1.2</w:t>
      </w:r>
      <w:r w:rsidRPr="00B46571">
        <w:t xml:space="preserve"> </w:t>
      </w:r>
      <w:r w:rsidR="00FC3B8F" w:rsidRPr="00B46571">
        <w:t>Rocket Stability</w:t>
      </w:r>
      <w:bookmarkEnd w:id="6"/>
    </w:p>
    <w:p w14:paraId="67CD5F50" w14:textId="1E65947E" w:rsidR="00320AF6" w:rsidRPr="00B46571" w:rsidRDefault="00FC3B8F" w:rsidP="006D0668">
      <w:pPr>
        <w:spacing w:line="360" w:lineRule="auto"/>
        <w:ind w:firstLine="720"/>
        <w:rPr>
          <w:rFonts w:ascii="Times New Roman" w:hAnsi="Times New Roman" w:cs="Times New Roman"/>
          <w:color w:val="000000" w:themeColor="text1"/>
          <w:sz w:val="24"/>
          <w:szCs w:val="24"/>
        </w:rPr>
      </w:pPr>
      <w:r w:rsidRPr="00B46571">
        <w:rPr>
          <w:rFonts w:ascii="Times New Roman" w:hAnsi="Times New Roman" w:cs="Times New Roman"/>
          <w:color w:val="000000" w:themeColor="text1"/>
          <w:sz w:val="24"/>
          <w:szCs w:val="24"/>
        </w:rPr>
        <w:t>Basic rocket stability is a crucial part to any successful flight and focuses on the forces acting on the rocket during flight</w:t>
      </w:r>
      <w:r w:rsidR="001D383F" w:rsidRPr="00B46571">
        <w:rPr>
          <w:rFonts w:ascii="Times New Roman" w:hAnsi="Times New Roman" w:cs="Times New Roman"/>
          <w:color w:val="000000" w:themeColor="text1"/>
          <w:sz w:val="24"/>
          <w:szCs w:val="24"/>
        </w:rPr>
        <w:t xml:space="preserve"> and</w:t>
      </w:r>
      <w:r w:rsidRPr="00B46571">
        <w:rPr>
          <w:rFonts w:ascii="Times New Roman" w:hAnsi="Times New Roman" w:cs="Times New Roman"/>
          <w:color w:val="000000" w:themeColor="text1"/>
          <w:sz w:val="24"/>
          <w:szCs w:val="24"/>
        </w:rPr>
        <w:t xml:space="preserve"> how </w:t>
      </w:r>
      <w:r w:rsidR="001D383F" w:rsidRPr="00B46571">
        <w:rPr>
          <w:rFonts w:ascii="Times New Roman" w:hAnsi="Times New Roman" w:cs="Times New Roman"/>
          <w:color w:val="000000" w:themeColor="text1"/>
          <w:sz w:val="24"/>
          <w:szCs w:val="24"/>
        </w:rPr>
        <w:t>the rocket</w:t>
      </w:r>
      <w:r w:rsidRPr="00B46571">
        <w:rPr>
          <w:rFonts w:ascii="Times New Roman" w:hAnsi="Times New Roman" w:cs="Times New Roman"/>
          <w:color w:val="000000" w:themeColor="text1"/>
          <w:sz w:val="24"/>
          <w:szCs w:val="24"/>
        </w:rPr>
        <w:t xml:space="preserve"> reacts to them. There are four general forces which</w:t>
      </w:r>
      <w:r w:rsidR="001D383F" w:rsidRPr="00B46571">
        <w:rPr>
          <w:rFonts w:ascii="Times New Roman" w:hAnsi="Times New Roman" w:cs="Times New Roman"/>
          <w:color w:val="000000" w:themeColor="text1"/>
          <w:sz w:val="24"/>
          <w:szCs w:val="24"/>
        </w:rPr>
        <w:t xml:space="preserve"> act on a rocket during flight: </w:t>
      </w:r>
      <w:r w:rsidR="00320AF6" w:rsidRPr="00B46571">
        <w:rPr>
          <w:rFonts w:ascii="Times New Roman" w:hAnsi="Times New Roman" w:cs="Times New Roman"/>
          <w:color w:val="000000" w:themeColor="text1"/>
          <w:sz w:val="24"/>
          <w:szCs w:val="24"/>
        </w:rPr>
        <w:t>thrust, weight, drag, and lift.</w:t>
      </w:r>
    </w:p>
    <w:p w14:paraId="246E13F3" w14:textId="7EB479AF" w:rsidR="00FC3B8F" w:rsidRPr="00B46571" w:rsidRDefault="00FC3B8F" w:rsidP="006D0668">
      <w:pPr>
        <w:spacing w:line="360" w:lineRule="auto"/>
        <w:ind w:firstLine="720"/>
        <w:rPr>
          <w:rFonts w:ascii="Times New Roman" w:hAnsi="Times New Roman" w:cs="Times New Roman"/>
          <w:color w:val="000000" w:themeColor="text1"/>
          <w:sz w:val="24"/>
          <w:szCs w:val="24"/>
        </w:rPr>
      </w:pPr>
      <w:r w:rsidRPr="00B46571">
        <w:rPr>
          <w:rFonts w:ascii="Times New Roman" w:hAnsi="Times New Roman" w:cs="Times New Roman"/>
          <w:color w:val="000000" w:themeColor="text1"/>
          <w:sz w:val="24"/>
          <w:szCs w:val="24"/>
        </w:rPr>
        <w:t xml:space="preserve">Thrust and weight act through the rocket’s center of gravity and generally along its longitudinal axis of symmetry. Drag and lift act through the rocket’s center of pressure </w:t>
      </w:r>
      <w:r w:rsidRPr="00B46571">
        <w:rPr>
          <w:rFonts w:ascii="Times New Roman" w:hAnsi="Times New Roman" w:cs="Times New Roman"/>
          <w:color w:val="000000" w:themeColor="text1"/>
          <w:sz w:val="24"/>
          <w:szCs w:val="24"/>
        </w:rPr>
        <w:lastRenderedPageBreak/>
        <w:t xml:space="preserve">perpendicular to each other and produce torques which causes rockets to rotate about their center </w:t>
      </w:r>
      <w:r w:rsidR="00CE0448" w:rsidRPr="00B46571">
        <w:rPr>
          <w:rFonts w:ascii="Times New Roman" w:hAnsi="Times New Roman" w:cs="Times New Roman"/>
          <w:noProof/>
          <w:color w:val="000000" w:themeColor="text1"/>
        </w:rPr>
        <w:drawing>
          <wp:anchor distT="0" distB="0" distL="114300" distR="114300" simplePos="0" relativeHeight="251652608" behindDoc="0" locked="0" layoutInCell="1" allowOverlap="1" wp14:anchorId="73D162EF" wp14:editId="12B6E820">
            <wp:simplePos x="0" y="0"/>
            <wp:positionH relativeFrom="margin">
              <wp:posOffset>1581150</wp:posOffset>
            </wp:positionH>
            <wp:positionV relativeFrom="paragraph">
              <wp:posOffset>688975</wp:posOffset>
            </wp:positionV>
            <wp:extent cx="3067050" cy="2305050"/>
            <wp:effectExtent l="0" t="0" r="0" b="0"/>
            <wp:wrapTopAndBottom/>
            <wp:docPr id="1393300412" name="Picture 1393300412" descr="https://lh4.googleusercontent.com/kDABP27TyQTa2RnEMnAN8ylTPpLh9u2eQm9mFiJM5rWU8Sk4c-LBGIm1gKLzDbU6UPtj1I2zdOQpZqqT8Gejw9GhJOMFNLo4uHHioOBYzrHTAF6eJZEs8SMymicVkiGZ1g_YFS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extLst>
                        <a:ext uri="{28A0092B-C50C-407E-A947-70E740481C1C}">
                          <a14:useLocalDpi xmlns:a14="http://schemas.microsoft.com/office/drawing/2010/main" val="0"/>
                        </a:ext>
                      </a:extLst>
                    </a:blip>
                    <a:stretch>
                      <a:fillRect/>
                    </a:stretch>
                  </pic:blipFill>
                  <pic:spPr bwMode="auto">
                    <a:xfrm>
                      <a:off x="0" y="0"/>
                      <a:ext cx="3067050" cy="2305050"/>
                    </a:xfrm>
                    <a:prstGeom prst="rect">
                      <a:avLst/>
                    </a:prstGeom>
                    <a:noFill/>
                    <a:ln>
                      <a:noFill/>
                    </a:ln>
                  </pic:spPr>
                </pic:pic>
              </a:graphicData>
            </a:graphic>
            <wp14:sizeRelH relativeFrom="page">
              <wp14:pctWidth>0</wp14:pctWidth>
            </wp14:sizeRelH>
            <wp14:sizeRelV relativeFrom="page">
              <wp14:pctHeight>0</wp14:pctHeight>
            </wp14:sizeRelV>
          </wp:anchor>
        </w:drawing>
      </w:r>
      <w:r w:rsidR="00CE0448" w:rsidRPr="00B46571">
        <w:rPr>
          <w:rFonts w:ascii="Times New Roman" w:hAnsi="Times New Roman" w:cs="Times New Roman"/>
          <w:noProof/>
          <w:color w:val="000000" w:themeColor="text1"/>
        </w:rPr>
        <mc:AlternateContent>
          <mc:Choice Requires="wps">
            <w:drawing>
              <wp:anchor distT="0" distB="0" distL="114300" distR="114300" simplePos="0" relativeHeight="251654656" behindDoc="0" locked="0" layoutInCell="1" allowOverlap="1" wp14:anchorId="249BD9B6" wp14:editId="20AAF47E">
                <wp:simplePos x="0" y="0"/>
                <wp:positionH relativeFrom="margin">
                  <wp:posOffset>1257300</wp:posOffset>
                </wp:positionH>
                <wp:positionV relativeFrom="paragraph">
                  <wp:posOffset>2974340</wp:posOffset>
                </wp:positionV>
                <wp:extent cx="3419475" cy="635"/>
                <wp:effectExtent l="0" t="0" r="9525" b="8890"/>
                <wp:wrapTopAndBottom/>
                <wp:docPr id="1" name="Text Box 1"/>
                <wp:cNvGraphicFramePr/>
                <a:graphic xmlns:a="http://schemas.openxmlformats.org/drawingml/2006/main">
                  <a:graphicData uri="http://schemas.microsoft.com/office/word/2010/wordprocessingShape">
                    <wps:wsp>
                      <wps:cNvSpPr txBox="1"/>
                      <wps:spPr>
                        <a:xfrm>
                          <a:off x="0" y="0"/>
                          <a:ext cx="3419475" cy="635"/>
                        </a:xfrm>
                        <a:prstGeom prst="rect">
                          <a:avLst/>
                        </a:prstGeom>
                        <a:solidFill>
                          <a:prstClr val="white"/>
                        </a:solidFill>
                        <a:ln>
                          <a:noFill/>
                        </a:ln>
                        <a:effectLst/>
                      </wps:spPr>
                      <wps:txbx>
                        <w:txbxContent>
                          <w:p w14:paraId="510B0A71" w14:textId="4DDABB6C" w:rsidR="00715C60" w:rsidRPr="00CE5CB4" w:rsidRDefault="00715C60" w:rsidP="001D383F">
                            <w:pPr>
                              <w:pStyle w:val="Caption"/>
                              <w:jc w:val="center"/>
                              <w:rPr>
                                <w:rFonts w:ascii="Times New Roman" w:hAnsi="Times New Roman" w:cs="Times New Roman"/>
                                <w:noProof/>
                                <w:color w:val="auto"/>
                                <w:sz w:val="22"/>
                                <w:szCs w:val="24"/>
                              </w:rPr>
                            </w:pPr>
                            <w:bookmarkStart w:id="7" w:name="_Toc272473"/>
                            <w:r w:rsidRPr="00CE5CB4">
                              <w:rPr>
                                <w:rFonts w:ascii="Times New Roman" w:hAnsi="Times New Roman" w:cs="Times New Roman"/>
                                <w:color w:val="auto"/>
                                <w:sz w:val="22"/>
                                <w:szCs w:val="24"/>
                              </w:rPr>
                              <w:t xml:space="preserve">Figure </w:t>
                            </w:r>
                            <w:r>
                              <w:rPr>
                                <w:rFonts w:ascii="Times New Roman" w:hAnsi="Times New Roman" w:cs="Times New Roman"/>
                                <w:color w:val="auto"/>
                                <w:sz w:val="22"/>
                                <w:szCs w:val="24"/>
                              </w:rPr>
                              <w:fldChar w:fldCharType="begin"/>
                            </w:r>
                            <w:r>
                              <w:rPr>
                                <w:rFonts w:ascii="Times New Roman" w:hAnsi="Times New Roman" w:cs="Times New Roman"/>
                                <w:color w:val="auto"/>
                                <w:sz w:val="22"/>
                                <w:szCs w:val="24"/>
                              </w:rPr>
                              <w:instrText xml:space="preserve"> SEQ Figure \* ARABIC </w:instrText>
                            </w:r>
                            <w:r>
                              <w:rPr>
                                <w:rFonts w:ascii="Times New Roman" w:hAnsi="Times New Roman" w:cs="Times New Roman"/>
                                <w:color w:val="auto"/>
                                <w:sz w:val="22"/>
                                <w:szCs w:val="24"/>
                              </w:rPr>
                              <w:fldChar w:fldCharType="separate"/>
                            </w:r>
                            <w:r>
                              <w:rPr>
                                <w:rFonts w:ascii="Times New Roman" w:hAnsi="Times New Roman" w:cs="Times New Roman"/>
                                <w:noProof/>
                                <w:color w:val="auto"/>
                                <w:sz w:val="22"/>
                                <w:szCs w:val="24"/>
                              </w:rPr>
                              <w:t>1</w:t>
                            </w:r>
                            <w:r>
                              <w:rPr>
                                <w:rFonts w:ascii="Times New Roman" w:hAnsi="Times New Roman" w:cs="Times New Roman"/>
                                <w:color w:val="auto"/>
                                <w:sz w:val="22"/>
                                <w:szCs w:val="24"/>
                              </w:rPr>
                              <w:fldChar w:fldCharType="end"/>
                            </w:r>
                            <w:r w:rsidRPr="00CE5CB4">
                              <w:rPr>
                                <w:rFonts w:ascii="Times New Roman" w:hAnsi="Times New Roman" w:cs="Times New Roman"/>
                                <w:color w:val="auto"/>
                                <w:sz w:val="22"/>
                                <w:szCs w:val="24"/>
                              </w:rPr>
                              <w:t>: An illustration of forces on a rocket body.</w:t>
                            </w:r>
                            <w:r>
                              <w:rPr>
                                <w:rFonts w:ascii="Times New Roman" w:hAnsi="Times New Roman" w:cs="Times New Roman"/>
                                <w:color w:val="auto"/>
                                <w:sz w:val="22"/>
                                <w:szCs w:val="24"/>
                              </w:rPr>
                              <w:t xml:space="preserve">, </w:t>
                            </w:r>
                            <w:r w:rsidRPr="00CE5CB4">
                              <w:rPr>
                                <w:rFonts w:ascii="Times New Roman" w:hAnsi="Times New Roman" w:cs="Times New Roman"/>
                                <w:color w:val="auto"/>
                                <w:sz w:val="22"/>
                                <w:szCs w:val="24"/>
                              </w:rPr>
                              <w:t>[2] Copyright 2018, NASA.</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49BD9B6" id="Text Box 1" o:spid="_x0000_s1027" type="#_x0000_t202" style="position:absolute;left:0;text-align:left;margin-left:99pt;margin-top:234.2pt;width:269.25pt;height:.05pt;z-index:2516546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" stroked="f">
                <v:textbox style="mso-fit-shape-to-text:t" inset="0,0,0,0">
                  <w:txbxContent>
                    <w:p w14:paraId="510B0A71" w14:textId="4DDABB6C" w:rsidR="00715C60" w:rsidRPr="00CE5CB4" w:rsidRDefault="00715C60" w:rsidP="001D383F">
                      <w:pPr>
                        <w:pStyle w:val="Caption"/>
                        <w:jc w:val="center"/>
                        <w:rPr>
                          <w:rFonts w:ascii="Times New Roman" w:hAnsi="Times New Roman" w:cs="Times New Roman"/>
                          <w:noProof/>
                          <w:color w:val="auto"/>
                          <w:sz w:val="22"/>
                          <w:szCs w:val="24"/>
                        </w:rPr>
                      </w:pPr>
                      <w:bookmarkStart w:id="8" w:name="_Toc272473"/>
                      <w:r w:rsidRPr="00CE5CB4">
                        <w:rPr>
                          <w:rFonts w:ascii="Times New Roman" w:hAnsi="Times New Roman" w:cs="Times New Roman"/>
                          <w:color w:val="auto"/>
                          <w:sz w:val="22"/>
                          <w:szCs w:val="24"/>
                        </w:rPr>
                        <w:t xml:space="preserve">Figure </w:t>
                      </w:r>
                      <w:r>
                        <w:rPr>
                          <w:rFonts w:ascii="Times New Roman" w:hAnsi="Times New Roman" w:cs="Times New Roman"/>
                          <w:color w:val="auto"/>
                          <w:sz w:val="22"/>
                          <w:szCs w:val="24"/>
                        </w:rPr>
                        <w:fldChar w:fldCharType="begin"/>
                      </w:r>
                      <w:r>
                        <w:rPr>
                          <w:rFonts w:ascii="Times New Roman" w:hAnsi="Times New Roman" w:cs="Times New Roman"/>
                          <w:color w:val="auto"/>
                          <w:sz w:val="22"/>
                          <w:szCs w:val="24"/>
                        </w:rPr>
                        <w:instrText xml:space="preserve"> SEQ Figure \* ARABIC </w:instrText>
                      </w:r>
                      <w:r>
                        <w:rPr>
                          <w:rFonts w:ascii="Times New Roman" w:hAnsi="Times New Roman" w:cs="Times New Roman"/>
                          <w:color w:val="auto"/>
                          <w:sz w:val="22"/>
                          <w:szCs w:val="24"/>
                        </w:rPr>
                        <w:fldChar w:fldCharType="separate"/>
                      </w:r>
                      <w:r>
                        <w:rPr>
                          <w:rFonts w:ascii="Times New Roman" w:hAnsi="Times New Roman" w:cs="Times New Roman"/>
                          <w:noProof/>
                          <w:color w:val="auto"/>
                          <w:sz w:val="22"/>
                          <w:szCs w:val="24"/>
                        </w:rPr>
                        <w:t>1</w:t>
                      </w:r>
                      <w:r>
                        <w:rPr>
                          <w:rFonts w:ascii="Times New Roman" w:hAnsi="Times New Roman" w:cs="Times New Roman"/>
                          <w:color w:val="auto"/>
                          <w:sz w:val="22"/>
                          <w:szCs w:val="24"/>
                        </w:rPr>
                        <w:fldChar w:fldCharType="end"/>
                      </w:r>
                      <w:r w:rsidRPr="00CE5CB4">
                        <w:rPr>
                          <w:rFonts w:ascii="Times New Roman" w:hAnsi="Times New Roman" w:cs="Times New Roman"/>
                          <w:color w:val="auto"/>
                          <w:sz w:val="22"/>
                          <w:szCs w:val="24"/>
                        </w:rPr>
                        <w:t>: An illustration of forces on a rocket body.</w:t>
                      </w:r>
                      <w:r>
                        <w:rPr>
                          <w:rFonts w:ascii="Times New Roman" w:hAnsi="Times New Roman" w:cs="Times New Roman"/>
                          <w:color w:val="auto"/>
                          <w:sz w:val="22"/>
                          <w:szCs w:val="24"/>
                        </w:rPr>
                        <w:t xml:space="preserve">, </w:t>
                      </w:r>
                      <w:r w:rsidRPr="00CE5CB4">
                        <w:rPr>
                          <w:rFonts w:ascii="Times New Roman" w:hAnsi="Times New Roman" w:cs="Times New Roman"/>
                          <w:color w:val="auto"/>
                          <w:sz w:val="22"/>
                          <w:szCs w:val="24"/>
                        </w:rPr>
                        <w:t>[2] Copyright 2018, NASA.</w:t>
                      </w:r>
                      <w:bookmarkEnd w:id="8"/>
                    </w:p>
                  </w:txbxContent>
                </v:textbox>
                <w10:wrap type="topAndBottom" anchorx="margin"/>
              </v:shape>
            </w:pict>
          </mc:Fallback>
        </mc:AlternateContent>
      </w:r>
      <w:r w:rsidRPr="00B46571">
        <w:rPr>
          <w:rFonts w:ascii="Times New Roman" w:hAnsi="Times New Roman" w:cs="Times New Roman"/>
          <w:color w:val="000000" w:themeColor="text1"/>
          <w:sz w:val="24"/>
          <w:szCs w:val="24"/>
        </w:rPr>
        <w:t xml:space="preserve">of gravity. </w:t>
      </w:r>
      <w:r w:rsidR="00F96675" w:rsidRPr="00B46571">
        <w:rPr>
          <w:rFonts w:ascii="Times New Roman" w:hAnsi="Times New Roman" w:cs="Times New Roman"/>
          <w:color w:val="000000" w:themeColor="text1"/>
          <w:sz w:val="24"/>
          <w:szCs w:val="24"/>
        </w:rPr>
        <w:t xml:space="preserve">Figure 1 below shows how thrust, weight, drag and lift act on a rocket in flight </w:t>
      </w:r>
      <w:r w:rsidR="00A1135A" w:rsidRPr="3F1F6523">
        <w:fldChar w:fldCharType="begin" w:fldLock="1"/>
      </w:r>
      <w:r w:rsidR="009D6288" w:rsidRPr="00B46571">
        <w:rPr>
          <w:rFonts w:ascii="Times New Roman" w:hAnsi="Times New Roman" w:cs="Times New Roman"/>
          <w:color w:val="000000" w:themeColor="text1"/>
          <w:sz w:val="24"/>
          <w:szCs w:val="24"/>
        </w:rPr>
        <w:instrText>ADDIN CSL_CITATION {"citationItems":[{"id":"ITEM-1","itemData":{"URL":"https://spaceflightsystems.grc.nasa.gov/education/rocket/rktstab.html","accessed":{"date-parts":[["2018","10","11"]]},"author":[{"dropping-particle":"","family":"Benson","given":"Tom","non-dropping-particle":"","parse-names":false,"suffix":""}],"id":"ITEM-1","issued":{"date-parts":[["2015"]]},"title":"Rocket Stability","type":"webpage"},"uris":["http://www.mendeley.com/documents/?uuid=06720537-02ae-3a03-8e18-873c96f5d8a5"]}],"mendeley":{"formattedCitation":"[3]","plainTextFormattedCitation":"[3]","previouslyFormattedCitation":"[3]"},"properties":{"noteIndex":0},"schema":"https://github.com/citation-style-language/schema/raw/master/csl-citation.json"}</w:instrText>
      </w:r>
      <w:r w:rsidR="00A1135A" w:rsidRPr="3F1F6523">
        <w:rPr>
          <w:rFonts w:ascii="Times New Roman" w:hAnsi="Times New Roman" w:cs="Times New Roman"/>
          <w:color w:val="000000" w:themeColor="text1"/>
          <w:sz w:val="24"/>
          <w:szCs w:val="24"/>
        </w:rPr>
        <w:fldChar w:fldCharType="separate"/>
      </w:r>
      <w:r w:rsidR="00A1135A" w:rsidRPr="00B46571">
        <w:rPr>
          <w:rFonts w:ascii="Times New Roman" w:hAnsi="Times New Roman" w:cs="Times New Roman"/>
          <w:noProof/>
          <w:color w:val="000000" w:themeColor="text1"/>
          <w:sz w:val="24"/>
          <w:szCs w:val="24"/>
        </w:rPr>
        <w:t>[3]</w:t>
      </w:r>
      <w:r w:rsidR="00A1135A" w:rsidRPr="3F1F6523">
        <w:fldChar w:fldCharType="end"/>
      </w:r>
      <w:r w:rsidR="00320AF6" w:rsidRPr="00B46571">
        <w:rPr>
          <w:rFonts w:ascii="Times New Roman" w:hAnsi="Times New Roman" w:cs="Times New Roman"/>
          <w:color w:val="000000" w:themeColor="text1"/>
          <w:sz w:val="24"/>
          <w:szCs w:val="24"/>
        </w:rPr>
        <w:t>.</w:t>
      </w:r>
    </w:p>
    <w:p w14:paraId="38212F79" w14:textId="3DB49FC3" w:rsidR="00CE0448" w:rsidRDefault="00CE0448" w:rsidP="006D0668">
      <w:pPr>
        <w:spacing w:line="360" w:lineRule="auto"/>
        <w:ind w:firstLine="720"/>
        <w:rPr>
          <w:rFonts w:ascii="Times New Roman" w:hAnsi="Times New Roman" w:cs="Times New Roman"/>
          <w:color w:val="000000" w:themeColor="text1"/>
          <w:sz w:val="24"/>
          <w:szCs w:val="24"/>
        </w:rPr>
      </w:pPr>
    </w:p>
    <w:p w14:paraId="2E002712" w14:textId="06B5FD46" w:rsidR="00A97BFB" w:rsidRPr="00B46571" w:rsidRDefault="001D383F" w:rsidP="006D0668">
      <w:pPr>
        <w:spacing w:line="360" w:lineRule="auto"/>
        <w:ind w:firstLine="720"/>
        <w:rPr>
          <w:rFonts w:ascii="Times New Roman" w:hAnsi="Times New Roman" w:cs="Times New Roman"/>
          <w:color w:val="000000" w:themeColor="text1"/>
          <w:sz w:val="24"/>
          <w:szCs w:val="24"/>
        </w:rPr>
      </w:pPr>
      <w:r w:rsidRPr="00B46571">
        <w:rPr>
          <w:rFonts w:ascii="Times New Roman" w:hAnsi="Times New Roman" w:cs="Times New Roman"/>
          <w:color w:val="000000" w:themeColor="text1"/>
          <w:sz w:val="24"/>
          <w:szCs w:val="24"/>
        </w:rPr>
        <w:t xml:space="preserve">Thrust is the total force produced by the rocket motor. It opposes </w:t>
      </w:r>
      <w:commentRangeStart w:id="9"/>
      <w:r w:rsidRPr="00B46571">
        <w:rPr>
          <w:rFonts w:ascii="Times New Roman" w:hAnsi="Times New Roman" w:cs="Times New Roman"/>
          <w:color w:val="000000" w:themeColor="text1"/>
          <w:sz w:val="24"/>
          <w:szCs w:val="24"/>
        </w:rPr>
        <w:t xml:space="preserve">weight </w:t>
      </w:r>
      <w:commentRangeEnd w:id="9"/>
      <w:r w:rsidR="00715C60">
        <w:rPr>
          <w:rStyle w:val="CommentReference"/>
        </w:rPr>
        <w:commentReference w:id="9"/>
      </w:r>
      <w:r w:rsidRPr="00B46571">
        <w:rPr>
          <w:rFonts w:ascii="Times New Roman" w:hAnsi="Times New Roman" w:cs="Times New Roman"/>
          <w:color w:val="000000" w:themeColor="text1"/>
          <w:sz w:val="24"/>
          <w:szCs w:val="24"/>
        </w:rPr>
        <w:t>during flight and as a result causes the rocket to accelerate. Thrust depends on the mass flow exiting the nozzle (</w:t>
      </w:r>
      <m:oMath>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m</m:t>
            </m:r>
          </m:e>
        </m:acc>
        <m:r>
          <w:rPr>
            <w:rFonts w:ascii="Cambria Math" w:hAnsi="Cambria Math" w:cs="Times New Roman"/>
            <w:color w:val="000000" w:themeColor="text1"/>
            <w:sz w:val="24"/>
            <w:szCs w:val="24"/>
          </w:rPr>
          <m:t>)</m:t>
        </m:r>
      </m:oMath>
      <w:r w:rsidRPr="00B46571">
        <w:rPr>
          <w:rFonts w:ascii="Times New Roman" w:hAnsi="Times New Roman" w:cs="Times New Roman"/>
          <w:color w:val="000000" w:themeColor="text1"/>
          <w:sz w:val="24"/>
          <w:szCs w:val="24"/>
        </w:rPr>
        <w:t>, the velocity of the gas exiting the nozzl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e</m:t>
            </m:r>
          </m:sub>
        </m:sSub>
        <m:r>
          <w:rPr>
            <w:rFonts w:ascii="Cambria Math" w:hAnsi="Cambria Math" w:cs="Times New Roman"/>
            <w:color w:val="000000" w:themeColor="text1"/>
            <w:sz w:val="24"/>
            <w:szCs w:val="24"/>
          </w:rPr>
          <m:t>)</m:t>
        </m:r>
      </m:oMath>
      <w:r w:rsidRPr="00B46571">
        <w:rPr>
          <w:rFonts w:ascii="Times New Roman" w:hAnsi="Times New Roman" w:cs="Times New Roman"/>
          <w:color w:val="000000" w:themeColor="text1"/>
          <w:sz w:val="24"/>
          <w:szCs w:val="24"/>
        </w:rPr>
        <w:t xml:space="preserve">, the exit pressure of the hot gasses leaving the </w:t>
      </w:r>
      <w:r w:rsidR="004A08D3" w:rsidRPr="00B46571">
        <w:rPr>
          <w:rFonts w:ascii="Times New Roman" w:hAnsi="Times New Roman" w:cs="Times New Roman"/>
          <w:color w:val="000000" w:themeColor="text1"/>
          <w:sz w:val="24"/>
          <w:szCs w:val="24"/>
        </w:rPr>
        <w:t>nozzle</w:t>
      </w:r>
      <w:r w:rsidRPr="00B4657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e</m:t>
            </m:r>
          </m:sub>
        </m:sSub>
        <m:r>
          <w:rPr>
            <w:rFonts w:ascii="Cambria Math" w:hAnsi="Cambria Math" w:cs="Times New Roman"/>
            <w:color w:val="000000" w:themeColor="text1"/>
            <w:sz w:val="24"/>
            <w:szCs w:val="24"/>
          </w:rPr>
          <m:t>)</m:t>
        </m:r>
      </m:oMath>
      <w:r w:rsidRPr="00B46571">
        <w:rPr>
          <w:rFonts w:ascii="Times New Roman" w:hAnsi="Times New Roman" w:cs="Times New Roman"/>
          <w:color w:val="000000" w:themeColor="text1"/>
          <w:sz w:val="24"/>
          <w:szCs w:val="24"/>
        </w:rPr>
        <w:t>, the atmospheric pressure outside the nozzl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0</m:t>
            </m:r>
          </m:sub>
        </m:sSub>
        <m:r>
          <w:rPr>
            <w:rFonts w:ascii="Cambria Math" w:hAnsi="Cambria Math" w:cs="Times New Roman"/>
            <w:color w:val="000000" w:themeColor="text1"/>
            <w:sz w:val="24"/>
            <w:szCs w:val="24"/>
          </w:rPr>
          <m:t>)</m:t>
        </m:r>
      </m:oMath>
      <w:r w:rsidRPr="00B46571">
        <w:rPr>
          <w:rFonts w:ascii="Times New Roman" w:hAnsi="Times New Roman" w:cs="Times New Roman"/>
          <w:color w:val="000000" w:themeColor="text1"/>
          <w:sz w:val="24"/>
          <w:szCs w:val="24"/>
        </w:rPr>
        <w:t xml:space="preserve"> and the ratio of the areas between the throat of the nozzle and the exit</w:t>
      </w:r>
      <w:r w:rsidR="00271F4E" w:rsidRPr="00B4657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e</m:t>
            </m:r>
          </m:sub>
        </m:sSub>
        <m:r>
          <w:rPr>
            <w:rFonts w:ascii="Cambria Math" w:hAnsi="Cambria Math" w:cs="Times New Roman"/>
            <w:color w:val="000000" w:themeColor="text1"/>
            <w:sz w:val="24"/>
            <w:szCs w:val="24"/>
          </w:rPr>
          <m:t>)</m:t>
        </m:r>
      </m:oMath>
      <w:r w:rsidRPr="00B46571">
        <w:rPr>
          <w:rFonts w:ascii="Times New Roman" w:hAnsi="Times New Roman" w:cs="Times New Roman"/>
          <w:color w:val="000000" w:themeColor="text1"/>
          <w:sz w:val="24"/>
          <w:szCs w:val="24"/>
        </w:rPr>
        <w:t>. The rocket’s weight is described simply by the rocket’s mass multiplied by the acceleration due to gravity</w:t>
      </w:r>
      <w:r w:rsidR="00252124" w:rsidRPr="00B46571">
        <w:rPr>
          <w:rFonts w:ascii="Times New Roman" w:hAnsi="Times New Roman" w:cs="Times New Roman"/>
          <w:color w:val="000000" w:themeColor="text1"/>
          <w:sz w:val="24"/>
          <w:szCs w:val="24"/>
        </w:rPr>
        <w:t>. The equations for thrust and weig</w:t>
      </w:r>
      <w:r w:rsidR="00A97BFB" w:rsidRPr="00B46571">
        <w:rPr>
          <w:rFonts w:ascii="Times New Roman" w:hAnsi="Times New Roman" w:cs="Times New Roman"/>
          <w:color w:val="000000" w:themeColor="text1"/>
          <w:sz w:val="24"/>
          <w:szCs w:val="24"/>
        </w:rPr>
        <w:t xml:space="preserve">ht can be found below in Equations </w:t>
      </w:r>
      <w:r w:rsidR="00B96EF2" w:rsidRPr="00B46571">
        <w:rPr>
          <w:rFonts w:ascii="Times New Roman" w:hAnsi="Times New Roman" w:cs="Times New Roman"/>
          <w:color w:val="000000" w:themeColor="text1"/>
          <w:sz w:val="24"/>
          <w:szCs w:val="24"/>
        </w:rPr>
        <w:t>(2</w:t>
      </w:r>
      <w:r w:rsidR="00A97BFB" w:rsidRPr="00B46571">
        <w:rPr>
          <w:rFonts w:ascii="Times New Roman" w:hAnsi="Times New Roman" w:cs="Times New Roman"/>
          <w:color w:val="000000" w:themeColor="text1"/>
          <w:sz w:val="24"/>
          <w:szCs w:val="24"/>
        </w:rPr>
        <w:t xml:space="preserve">) and </w:t>
      </w:r>
      <w:r w:rsidR="00B96EF2" w:rsidRPr="00B46571">
        <w:rPr>
          <w:rFonts w:ascii="Times New Roman" w:hAnsi="Times New Roman" w:cs="Times New Roman"/>
          <w:color w:val="000000" w:themeColor="text1"/>
          <w:sz w:val="24"/>
          <w:szCs w:val="24"/>
        </w:rPr>
        <w:t>(3</w:t>
      </w:r>
      <w:r w:rsidR="00A97BFB" w:rsidRPr="00B46571">
        <w:rPr>
          <w:rFonts w:ascii="Times New Roman" w:hAnsi="Times New Roman" w:cs="Times New Roman"/>
          <w:color w:val="000000" w:themeColor="text1"/>
          <w:sz w:val="24"/>
          <w:szCs w:val="24"/>
        </w:rPr>
        <w:t>)</w:t>
      </w:r>
      <w:r w:rsidR="00320AF6" w:rsidRPr="00B46571">
        <w:rPr>
          <w:rFonts w:ascii="Times New Roman" w:hAnsi="Times New Roman" w:cs="Times New Roman"/>
          <w:color w:val="000000" w:themeColor="text1"/>
          <w:sz w:val="24"/>
          <w:szCs w:val="24"/>
        </w:rPr>
        <w:t>:</w:t>
      </w:r>
      <w:r w:rsidR="00A97BFB" w:rsidRPr="00B46571">
        <w:rPr>
          <w:rFonts w:ascii="Times New Roman" w:hAnsi="Times New Roman" w:cs="Times New Roman"/>
          <w:color w:val="000000" w:themeColor="text1"/>
          <w:sz w:val="24"/>
          <w:szCs w:val="24"/>
        </w:rPr>
        <w:br/>
      </w:r>
    </w:p>
    <w:p w14:paraId="78DE7772" w14:textId="4CC222E9" w:rsidR="00883752" w:rsidRPr="00B46571" w:rsidRDefault="00883752" w:rsidP="006D0668">
      <w:pPr>
        <w:pStyle w:val="Caption"/>
        <w:keepNext/>
        <w:spacing w:line="360" w:lineRule="auto"/>
        <w:jc w:val="center"/>
        <w:rPr>
          <w:rFonts w:ascii="Times New Roman" w:hAnsi="Times New Roman" w:cs="Times New Roman"/>
          <w:color w:val="000000" w:themeColor="text1"/>
        </w:rPr>
      </w:pPr>
      <w:r w:rsidRPr="00B46571">
        <w:rPr>
          <w:rFonts w:ascii="Times New Roman" w:hAnsi="Times New Roman" w:cs="Times New Roman"/>
          <w:color w:val="000000" w:themeColor="text1"/>
        </w:rPr>
        <w:t xml:space="preserve">Equation </w:t>
      </w:r>
      <w:r w:rsidR="00DF1CFB" w:rsidRPr="00B46571">
        <w:rPr>
          <w:rFonts w:ascii="Times New Roman" w:hAnsi="Times New Roman" w:cs="Times New Roman"/>
          <w:noProof/>
          <w:color w:val="000000" w:themeColor="text1"/>
        </w:rPr>
        <w:fldChar w:fldCharType="begin"/>
      </w:r>
      <w:r w:rsidR="00DF1CFB" w:rsidRPr="00B46571">
        <w:rPr>
          <w:rFonts w:ascii="Times New Roman" w:hAnsi="Times New Roman" w:cs="Times New Roman"/>
          <w:noProof/>
          <w:color w:val="000000" w:themeColor="text1"/>
        </w:rPr>
        <w:instrText xml:space="preserve"> SEQ Equation \* ARABIC </w:instrText>
      </w:r>
      <w:r w:rsidR="00DF1CFB" w:rsidRPr="00B46571">
        <w:rPr>
          <w:rFonts w:ascii="Times New Roman" w:hAnsi="Times New Roman" w:cs="Times New Roman"/>
          <w:noProof/>
          <w:color w:val="000000" w:themeColor="text1"/>
        </w:rPr>
        <w:fldChar w:fldCharType="separate"/>
      </w:r>
      <w:r w:rsidR="0098779E" w:rsidRPr="00B46571">
        <w:rPr>
          <w:rFonts w:ascii="Times New Roman" w:hAnsi="Times New Roman" w:cs="Times New Roman"/>
          <w:noProof/>
          <w:color w:val="000000" w:themeColor="text1"/>
        </w:rPr>
        <w:t>2</w:t>
      </w:r>
      <w:r w:rsidR="00DF1CFB" w:rsidRPr="00B46571">
        <w:rPr>
          <w:rFonts w:ascii="Times New Roman" w:hAnsi="Times New Roman" w:cs="Times New Roman"/>
          <w:noProof/>
          <w:color w:val="000000" w:themeColor="text1"/>
        </w:rPr>
        <w:fldChar w:fldCharType="end"/>
      </w:r>
    </w:p>
    <w:p w14:paraId="56E7B68E" w14:textId="7CE17D2E" w:rsidR="00A97BFB" w:rsidRPr="00B46571" w:rsidRDefault="00A97BFB" w:rsidP="006D0668">
      <w:pPr>
        <w:spacing w:line="360" w:lineRule="auto"/>
        <w:ind w:firstLine="720"/>
        <w:jc w:val="center"/>
        <w:rPr>
          <w:rFonts w:ascii="Times New Roman" w:eastAsiaTheme="minorEastAsia" w:hAnsi="Times New Roman" w:cs="Times New Roman"/>
          <w:color w:val="000000" w:themeColor="text1"/>
        </w:rPr>
      </w:pPr>
      <m:oMathPara>
        <m:oMath>
          <m:r>
            <w:rPr>
              <w:rFonts w:ascii="Cambria Math" w:hAnsi="Cambria Math" w:cs="Times New Roman"/>
              <w:color w:val="000000" w:themeColor="text1"/>
              <w:vertAlign w:val="subscript"/>
            </w:rPr>
            <m:t>F=</m:t>
          </m:r>
          <m:r>
            <m:rPr>
              <m:sty m:val="p"/>
            </m:rPr>
            <w:rPr>
              <w:rFonts w:ascii="Cambria Math" w:hAnsi="Cambria Math" w:cs="Times New Roman"/>
              <w:color w:val="000000" w:themeColor="text1"/>
            </w:rPr>
            <m:t>ṁ*</m:t>
          </m:r>
          <m:sSub>
            <m:sSubPr>
              <m:ctrlPr>
                <w:rPr>
                  <w:rFonts w:ascii="Cambria Math" w:hAnsi="Cambria Math" w:cs="Times New Roman"/>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e</m:t>
              </m:r>
            </m:sub>
          </m:sSub>
          <m:r>
            <m:rPr>
              <m:sty m:val="p"/>
            </m:rPr>
            <w:rPr>
              <w:rFonts w:ascii="Cambria Math" w:hAnsi="Cambria Math" w:cs="Times New Roman"/>
              <w:color w:val="000000" w:themeColor="text1"/>
              <w:vertAlign w:val="subscript"/>
            </w:rPr>
            <m:t>+</m:t>
          </m:r>
          <m:d>
            <m:dPr>
              <m:ctrlPr>
                <w:rPr>
                  <w:rFonts w:ascii="Cambria Math" w:hAnsi="Cambria Math" w:cs="Times New Roman"/>
                  <w:color w:val="000000" w:themeColor="text1"/>
                  <w:vertAlign w:val="subscript"/>
                </w:rPr>
              </m:ctrlPr>
            </m:dPr>
            <m:e>
              <m:sSub>
                <m:sSubPr>
                  <m:ctrlPr>
                    <w:rPr>
                      <w:rFonts w:ascii="Cambria Math" w:hAnsi="Cambria Math" w:cs="Times New Roman"/>
                      <w:color w:val="000000" w:themeColor="text1"/>
                      <w:vertAlign w:val="subscript"/>
                    </w:rPr>
                  </m:ctrlPr>
                </m:sSubPr>
                <m:e>
                  <m:r>
                    <w:rPr>
                      <w:rFonts w:ascii="Cambria Math" w:hAnsi="Cambria Math" w:cs="Times New Roman"/>
                      <w:color w:val="000000" w:themeColor="text1"/>
                      <w:vertAlign w:val="subscript"/>
                    </w:rPr>
                    <m:t>p</m:t>
                  </m:r>
                </m:e>
                <m:sub>
                  <m:r>
                    <w:rPr>
                      <w:rFonts w:ascii="Cambria Math" w:hAnsi="Cambria Math" w:cs="Times New Roman"/>
                      <w:color w:val="000000" w:themeColor="text1"/>
                      <w:vertAlign w:val="subscript"/>
                    </w:rPr>
                    <m:t>e</m:t>
                  </m:r>
                </m:sub>
              </m:sSub>
              <m:r>
                <m:rPr>
                  <m:sty m:val="p"/>
                </m:rPr>
                <w:rPr>
                  <w:rFonts w:ascii="Cambria Math" w:hAnsi="Cambria Math" w:cs="Times New Roman"/>
                  <w:color w:val="000000" w:themeColor="text1"/>
                  <w:vertAlign w:val="subscript"/>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p</m:t>
                  </m:r>
                </m:e>
                <m:sub>
                  <m:r>
                    <w:rPr>
                      <w:rFonts w:ascii="Cambria Math" w:hAnsi="Cambria Math" w:cs="Times New Roman"/>
                      <w:color w:val="000000" w:themeColor="text1"/>
                    </w:rPr>
                    <m:t>0</m:t>
                  </m:r>
                </m:sub>
              </m:sSub>
            </m:e>
          </m:d>
          <m:r>
            <m:rPr>
              <m:sty m:val="p"/>
            </m:rPr>
            <w:rPr>
              <w:rFonts w:ascii="Cambria Math" w:hAnsi="Cambria Math" w:cs="Times New Roman"/>
              <w:color w:val="000000" w:themeColor="text1"/>
              <w:vertAlign w:val="subscript"/>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A</m:t>
              </m:r>
            </m:e>
            <m:sub>
              <m:r>
                <w:rPr>
                  <w:rFonts w:ascii="Cambria Math" w:hAnsi="Cambria Math" w:cs="Times New Roman"/>
                  <w:color w:val="000000" w:themeColor="text1"/>
                </w:rPr>
                <m:t>e</m:t>
              </m:r>
            </m:sub>
          </m:sSub>
        </m:oMath>
      </m:oMathPara>
    </w:p>
    <w:p w14:paraId="4C6C669F" w14:textId="6ACB7335" w:rsidR="00883752" w:rsidRPr="00B46571" w:rsidRDefault="00883752" w:rsidP="006D0668">
      <w:pPr>
        <w:pStyle w:val="Caption"/>
        <w:keepNext/>
        <w:spacing w:line="360" w:lineRule="auto"/>
        <w:jc w:val="center"/>
        <w:rPr>
          <w:rFonts w:ascii="Times New Roman" w:hAnsi="Times New Roman" w:cs="Times New Roman"/>
          <w:color w:val="000000" w:themeColor="text1"/>
        </w:rPr>
      </w:pPr>
      <w:r w:rsidRPr="00B46571">
        <w:rPr>
          <w:rFonts w:ascii="Times New Roman" w:hAnsi="Times New Roman" w:cs="Times New Roman"/>
          <w:color w:val="000000" w:themeColor="text1"/>
        </w:rPr>
        <w:t xml:space="preserve">Equation </w:t>
      </w:r>
      <w:r w:rsidR="00DF1CFB" w:rsidRPr="00B46571">
        <w:rPr>
          <w:rFonts w:ascii="Times New Roman" w:hAnsi="Times New Roman" w:cs="Times New Roman"/>
          <w:noProof/>
          <w:color w:val="000000" w:themeColor="text1"/>
        </w:rPr>
        <w:fldChar w:fldCharType="begin"/>
      </w:r>
      <w:r w:rsidR="00DF1CFB" w:rsidRPr="00B46571">
        <w:rPr>
          <w:rFonts w:ascii="Times New Roman" w:hAnsi="Times New Roman" w:cs="Times New Roman"/>
          <w:noProof/>
          <w:color w:val="000000" w:themeColor="text1"/>
        </w:rPr>
        <w:instrText xml:space="preserve"> SEQ Equation \* ARABIC </w:instrText>
      </w:r>
      <w:r w:rsidR="00DF1CFB" w:rsidRPr="00B46571">
        <w:rPr>
          <w:rFonts w:ascii="Times New Roman" w:hAnsi="Times New Roman" w:cs="Times New Roman"/>
          <w:noProof/>
          <w:color w:val="000000" w:themeColor="text1"/>
        </w:rPr>
        <w:fldChar w:fldCharType="separate"/>
      </w:r>
      <w:r w:rsidR="0098779E" w:rsidRPr="00B46571">
        <w:rPr>
          <w:rFonts w:ascii="Times New Roman" w:hAnsi="Times New Roman" w:cs="Times New Roman"/>
          <w:noProof/>
          <w:color w:val="000000" w:themeColor="text1"/>
        </w:rPr>
        <w:t>3</w:t>
      </w:r>
      <w:r w:rsidR="00DF1CFB" w:rsidRPr="00B46571">
        <w:rPr>
          <w:rFonts w:ascii="Times New Roman" w:hAnsi="Times New Roman" w:cs="Times New Roman"/>
          <w:noProof/>
          <w:color w:val="000000" w:themeColor="text1"/>
        </w:rPr>
        <w:fldChar w:fldCharType="end"/>
      </w:r>
    </w:p>
    <w:p w14:paraId="12533756" w14:textId="718C43B8" w:rsidR="00A97BFB" w:rsidRPr="00B46571" w:rsidRDefault="00A97BFB" w:rsidP="006D0668">
      <w:pPr>
        <w:spacing w:line="360" w:lineRule="auto"/>
        <w:ind w:firstLine="720"/>
        <w:jc w:val="center"/>
        <w:rPr>
          <w:rFonts w:ascii="Times New Roman" w:eastAsiaTheme="minorEastAsia" w:hAnsi="Times New Roman" w:cs="Times New Roman"/>
          <w:color w:val="000000" w:themeColor="text1"/>
        </w:rPr>
      </w:pPr>
      <m:oMathPara>
        <m:oMath>
          <m:r>
            <w:rPr>
              <w:rFonts w:ascii="Cambria Math" w:eastAsiaTheme="minorEastAsia" w:hAnsi="Cambria Math" w:cs="Times New Roman"/>
              <w:color w:val="000000" w:themeColor="text1"/>
            </w:rPr>
            <m:t>W=m*g</m:t>
          </m:r>
        </m:oMath>
      </m:oMathPara>
    </w:p>
    <w:p w14:paraId="06E1D531" w14:textId="77777777" w:rsidR="00D8247D" w:rsidRPr="00B46571" w:rsidRDefault="00D8247D" w:rsidP="006D0668">
      <w:pPr>
        <w:spacing w:line="360" w:lineRule="auto"/>
        <w:ind w:firstLine="720"/>
        <w:rPr>
          <w:rFonts w:ascii="Times New Roman" w:eastAsiaTheme="minorEastAsia" w:hAnsi="Times New Roman" w:cs="Times New Roman"/>
          <w:color w:val="000000" w:themeColor="text1"/>
        </w:rPr>
      </w:pPr>
    </w:p>
    <w:p w14:paraId="1D7E983D" w14:textId="79DDEF8E" w:rsidR="00000D16" w:rsidRPr="00B46571" w:rsidRDefault="49466C26" w:rsidP="006D0668">
      <w:pPr>
        <w:spacing w:line="360" w:lineRule="auto"/>
        <w:ind w:firstLine="720"/>
        <w:rPr>
          <w:rFonts w:ascii="Times New Roman" w:hAnsi="Times New Roman" w:cs="Times New Roman"/>
          <w:color w:val="000000" w:themeColor="text1"/>
          <w:sz w:val="24"/>
          <w:szCs w:val="24"/>
        </w:rPr>
      </w:pPr>
      <w:r w:rsidRPr="00B46571">
        <w:rPr>
          <w:rFonts w:ascii="Times New Roman" w:hAnsi="Times New Roman" w:cs="Times New Roman"/>
          <w:color w:val="000000" w:themeColor="text1"/>
          <w:sz w:val="24"/>
          <w:szCs w:val="24"/>
        </w:rPr>
        <w:t xml:space="preserve">Lift and drag are mechanical forces created when there is relative motion between a solid body and a fluid. Lift is the force that makes objects fly and acts perpendicular to the object’s </w:t>
      </w:r>
      <w:r w:rsidRPr="00B46571">
        <w:rPr>
          <w:rFonts w:ascii="Times New Roman" w:hAnsi="Times New Roman" w:cs="Times New Roman"/>
          <w:color w:val="000000" w:themeColor="text1"/>
          <w:sz w:val="24"/>
          <w:szCs w:val="24"/>
        </w:rPr>
        <w:lastRenderedPageBreak/>
        <w:t>motion. Drag acts opposite to the object’s motion and is broken into three different kinds: skin friction, form drag, and induced drag</w:t>
      </w:r>
      <w:r w:rsidR="009D6288" w:rsidRPr="00B46571">
        <w:rPr>
          <w:rFonts w:ascii="Times New Roman" w:hAnsi="Times New Roman" w:cs="Times New Roman"/>
          <w:color w:val="000000" w:themeColor="text1"/>
          <w:sz w:val="24"/>
          <w:szCs w:val="24"/>
        </w:rPr>
        <w:t xml:space="preserve"> </w:t>
      </w:r>
      <w:r w:rsidR="009D6288" w:rsidRPr="00B46571">
        <w:rPr>
          <w:rFonts w:ascii="Times New Roman" w:hAnsi="Times New Roman" w:cs="Times New Roman"/>
          <w:color w:val="000000" w:themeColor="text1"/>
          <w:sz w:val="24"/>
          <w:szCs w:val="24"/>
        </w:rPr>
        <w:fldChar w:fldCharType="begin" w:fldLock="1"/>
      </w:r>
      <w:r w:rsidR="009D6288" w:rsidRPr="00B46571">
        <w:rPr>
          <w:rFonts w:ascii="Times New Roman" w:hAnsi="Times New Roman" w:cs="Times New Roman"/>
          <w:color w:val="000000" w:themeColor="text1"/>
          <w:sz w:val="24"/>
          <w:szCs w:val="24"/>
        </w:rPr>
        <w:instrText>ADDIN CSL_CITATION {"citationItems":[{"id":"ITEM-1","itemData":{"URL":"https://www.grc.nasa.gov/www/k-12/airplane/drag1.html","accessed":{"date-parts":[["2018","10","11"]]},"author":[{"dropping-particle":"","family":"Hall","given":"Nancy","non-dropping-particle":"","parse-names":false,"suffix":""}],"id":"ITEM-1","issued":{"date-parts":[["2015"]]},"title":"What is Drag?","type":"webpage"},"uris":["http://www.mendeley.com/documents/?uuid=d601a1e5-b5d1-3cc5-a91a-233790eaa847"]}],"mendeley":{"formattedCitation":"[4]","plainTextFormattedCitation":"[4]","previouslyFormattedCitation":"[4]"},"properties":{"noteIndex":0},"schema":"https://github.com/citation-style-language/schema/raw/master/csl-citation.json"}</w:instrText>
      </w:r>
      <w:r w:rsidR="009D6288" w:rsidRPr="00B46571">
        <w:rPr>
          <w:rFonts w:ascii="Times New Roman" w:hAnsi="Times New Roman" w:cs="Times New Roman"/>
          <w:color w:val="000000" w:themeColor="text1"/>
          <w:sz w:val="24"/>
          <w:szCs w:val="24"/>
        </w:rPr>
        <w:fldChar w:fldCharType="separate"/>
      </w:r>
      <w:r w:rsidR="009D6288" w:rsidRPr="00B46571">
        <w:rPr>
          <w:rFonts w:ascii="Times New Roman" w:hAnsi="Times New Roman" w:cs="Times New Roman"/>
          <w:noProof/>
          <w:color w:val="000000" w:themeColor="text1"/>
          <w:sz w:val="24"/>
          <w:szCs w:val="24"/>
        </w:rPr>
        <w:t>[4]</w:t>
      </w:r>
      <w:r w:rsidR="009D6288" w:rsidRPr="00B46571">
        <w:rPr>
          <w:rFonts w:ascii="Times New Roman" w:hAnsi="Times New Roman" w:cs="Times New Roman"/>
          <w:color w:val="000000" w:themeColor="text1"/>
          <w:sz w:val="24"/>
          <w:szCs w:val="24"/>
        </w:rPr>
        <w:fldChar w:fldCharType="end"/>
      </w:r>
      <w:r w:rsidRPr="00B46571">
        <w:rPr>
          <w:rFonts w:ascii="Times New Roman" w:hAnsi="Times New Roman" w:cs="Times New Roman"/>
          <w:color w:val="000000" w:themeColor="text1"/>
          <w:sz w:val="24"/>
          <w:szCs w:val="24"/>
        </w:rPr>
        <w:t>.</w:t>
      </w:r>
    </w:p>
    <w:p w14:paraId="1CA32644" w14:textId="67764218" w:rsidR="00000D16" w:rsidRPr="00B46571" w:rsidRDefault="00847340" w:rsidP="006D0668">
      <w:pPr>
        <w:spacing w:line="360" w:lineRule="auto"/>
        <w:ind w:firstLine="720"/>
        <w:rPr>
          <w:rFonts w:ascii="Times New Roman" w:hAnsi="Times New Roman" w:cs="Times New Roman"/>
          <w:color w:val="000000" w:themeColor="text1"/>
          <w:sz w:val="24"/>
          <w:szCs w:val="24"/>
        </w:rPr>
      </w:pPr>
      <w:r w:rsidRPr="00B46571">
        <w:rPr>
          <w:rFonts w:ascii="Times New Roman" w:hAnsi="Times New Roman" w:cs="Times New Roman"/>
          <w:color w:val="000000" w:themeColor="text1"/>
          <w:sz w:val="24"/>
          <w:szCs w:val="24"/>
        </w:rPr>
        <w:t>Skin friction is the friction between the molecules of the rocket’s surface and the molecules of the air it is travelling through. The magnitude of the drag caused by skin friction is dependent on the viscosity of the fluid that the object is travelling through as well as the r</w:t>
      </w:r>
      <w:r w:rsidR="009D6288" w:rsidRPr="00B46571">
        <w:rPr>
          <w:rFonts w:ascii="Times New Roman" w:hAnsi="Times New Roman" w:cs="Times New Roman"/>
          <w:color w:val="000000" w:themeColor="text1"/>
          <w:sz w:val="24"/>
          <w:szCs w:val="24"/>
        </w:rPr>
        <w:t>oughness of the object’s surface</w:t>
      </w:r>
      <w:r w:rsidRPr="00B46571">
        <w:rPr>
          <w:rFonts w:ascii="Times New Roman" w:hAnsi="Times New Roman" w:cs="Times New Roman"/>
          <w:color w:val="000000" w:themeColor="text1"/>
          <w:sz w:val="24"/>
          <w:szCs w:val="24"/>
        </w:rPr>
        <w:t>. Form drag is the aerodynamic resistance between an object and the fluid it moves through because of the object’s shape. Changes in shape of an object cause pressure differences along its surface, ultimately causing a force to be applied across the surface of the object. The magnitude of this force can be found by integrating the pressure at points along the object throughout the entir</w:t>
      </w:r>
      <w:r w:rsidR="009D6288" w:rsidRPr="00B46571">
        <w:rPr>
          <w:rFonts w:ascii="Times New Roman" w:hAnsi="Times New Roman" w:cs="Times New Roman"/>
          <w:color w:val="000000" w:themeColor="text1"/>
          <w:sz w:val="24"/>
          <w:szCs w:val="24"/>
        </w:rPr>
        <w:t>e surface area of the object</w:t>
      </w:r>
      <w:r w:rsidRPr="00B46571">
        <w:rPr>
          <w:rFonts w:ascii="Times New Roman" w:hAnsi="Times New Roman" w:cs="Times New Roman"/>
          <w:color w:val="000000" w:themeColor="text1"/>
          <w:sz w:val="24"/>
          <w:szCs w:val="24"/>
        </w:rPr>
        <w:t xml:space="preserve">. Induced drag is produced when an object produces lift in a non-uniform manner. In the case of a rocket, the fins produce more lift at the tip of the fin than the base, causing induced drag at the fin tips. Vortices are created at the tips of the fins during flight, which cause the local angle of attack to increase due to the induced drag. A long fin with a small relative chord length has a low induced drag, and a shorter stubbier fin will have a higher induced drag unless it is too short to be in the free stream flow an </w:t>
      </w:r>
      <w:r w:rsidR="009D6288" w:rsidRPr="00B46571">
        <w:rPr>
          <w:rFonts w:ascii="Times New Roman" w:hAnsi="Times New Roman" w:cs="Times New Roman"/>
          <w:color w:val="000000" w:themeColor="text1"/>
          <w:sz w:val="24"/>
          <w:szCs w:val="24"/>
        </w:rPr>
        <w:t xml:space="preserve">affected by the rocket body. A drag coefficient is used to describe the drag created by specific cross sections </w:t>
      </w:r>
      <w:r w:rsidR="009D6288" w:rsidRPr="00B46571">
        <w:rPr>
          <w:rFonts w:ascii="Times New Roman" w:hAnsi="Times New Roman" w:cs="Times New Roman"/>
          <w:color w:val="000000" w:themeColor="text1"/>
          <w:sz w:val="24"/>
          <w:szCs w:val="24"/>
        </w:rPr>
        <w:fldChar w:fldCharType="begin" w:fldLock="1"/>
      </w:r>
      <w:r w:rsidR="009D6288" w:rsidRPr="00B46571">
        <w:rPr>
          <w:rFonts w:ascii="Times New Roman" w:hAnsi="Times New Roman" w:cs="Times New Roman"/>
          <w:color w:val="000000" w:themeColor="text1"/>
          <w:sz w:val="24"/>
          <w:szCs w:val="24"/>
        </w:rPr>
        <w:instrText>ADDIN CSL_CITATION {"citationItems":[{"id":"ITEM-1","itemData":{"URL":"https://www.grc.nasa.gov/www/k-12/airplane/drag1.html","accessed":{"date-parts":[["2018","10","11"]]},"author":[{"dropping-particle":"","family":"Hall","given":"Nancy","non-dropping-particle":"","parse-names":false,"suffix":""}],"id":"ITEM-1","issued":{"date-parts":[["2015"]]},"title":"What is Drag?","type":"webpage"},"uris":["http://www.mendeley.com/documents/?uuid=d601a1e5-b5d1-3cc5-a91a-233790eaa847"]}],"mendeley":{"formattedCitation":"[4]","plainTextFormattedCitation":"[4]","previouslyFormattedCitation":"[4]"},"properties":{"noteIndex":0},"schema":"https://github.com/citation-style-language/schema/raw/master/csl-citation.json"}</w:instrText>
      </w:r>
      <w:r w:rsidR="009D6288" w:rsidRPr="00B46571">
        <w:rPr>
          <w:rFonts w:ascii="Times New Roman" w:hAnsi="Times New Roman" w:cs="Times New Roman"/>
          <w:color w:val="000000" w:themeColor="text1"/>
          <w:sz w:val="24"/>
          <w:szCs w:val="24"/>
        </w:rPr>
        <w:fldChar w:fldCharType="separate"/>
      </w:r>
      <w:r w:rsidR="009D6288" w:rsidRPr="00B46571">
        <w:rPr>
          <w:rFonts w:ascii="Times New Roman" w:hAnsi="Times New Roman" w:cs="Times New Roman"/>
          <w:noProof/>
          <w:color w:val="000000" w:themeColor="text1"/>
          <w:sz w:val="24"/>
          <w:szCs w:val="24"/>
        </w:rPr>
        <w:t>[4]</w:t>
      </w:r>
      <w:r w:rsidR="009D6288" w:rsidRPr="00B46571">
        <w:rPr>
          <w:rFonts w:ascii="Times New Roman" w:hAnsi="Times New Roman" w:cs="Times New Roman"/>
          <w:color w:val="000000" w:themeColor="text1"/>
          <w:sz w:val="24"/>
          <w:szCs w:val="24"/>
        </w:rPr>
        <w:fldChar w:fldCharType="end"/>
      </w:r>
      <w:r w:rsidR="009D6288" w:rsidRPr="00B46571">
        <w:rPr>
          <w:rFonts w:ascii="Times New Roman" w:hAnsi="Times New Roman" w:cs="Times New Roman"/>
          <w:color w:val="000000" w:themeColor="text1"/>
          <w:sz w:val="24"/>
          <w:szCs w:val="24"/>
        </w:rPr>
        <w:t xml:space="preserve">. </w:t>
      </w:r>
    </w:p>
    <w:p w14:paraId="39FFCAD5" w14:textId="43F35258" w:rsidR="00847340" w:rsidRPr="00B46571" w:rsidRDefault="00247E65" w:rsidP="006D0668">
      <w:pPr>
        <w:spacing w:line="360" w:lineRule="auto"/>
        <w:ind w:firstLine="720"/>
        <w:rPr>
          <w:rFonts w:ascii="Times New Roman" w:eastAsiaTheme="minorEastAsia" w:hAnsi="Times New Roman" w:cs="Times New Roman"/>
          <w:color w:val="000000" w:themeColor="text1"/>
          <w:sz w:val="24"/>
          <w:szCs w:val="24"/>
        </w:rPr>
      </w:pPr>
      <w:r w:rsidRPr="00B46571">
        <w:rPr>
          <w:rFonts w:ascii="Times New Roman" w:hAnsi="Times New Roman" w:cs="Times New Roman"/>
          <w:color w:val="000000" w:themeColor="text1"/>
          <w:sz w:val="24"/>
          <w:szCs w:val="24"/>
        </w:rPr>
        <w:t xml:space="preserve">Coefficients of lift and drag are ways to model all the dependencies of lift and drag of an object, such as </w:t>
      </w:r>
      <w:r w:rsidR="00252124" w:rsidRPr="00B46571">
        <w:rPr>
          <w:rFonts w:ascii="Times New Roman" w:hAnsi="Times New Roman" w:cs="Times New Roman"/>
          <w:color w:val="000000" w:themeColor="text1"/>
          <w:sz w:val="24"/>
          <w:szCs w:val="24"/>
        </w:rPr>
        <w:t xml:space="preserve">the </w:t>
      </w:r>
      <w:r w:rsidRPr="00B46571">
        <w:rPr>
          <w:rFonts w:ascii="Times New Roman" w:hAnsi="Times New Roman" w:cs="Times New Roman"/>
          <w:color w:val="000000" w:themeColor="text1"/>
          <w:sz w:val="24"/>
          <w:szCs w:val="24"/>
        </w:rPr>
        <w:t xml:space="preserve">object’s </w:t>
      </w:r>
      <w:r w:rsidR="00252124" w:rsidRPr="00B46571">
        <w:rPr>
          <w:rFonts w:ascii="Times New Roman" w:hAnsi="Times New Roman" w:cs="Times New Roman"/>
          <w:color w:val="000000" w:themeColor="text1"/>
          <w:sz w:val="24"/>
          <w:szCs w:val="24"/>
        </w:rPr>
        <w:t>shape, angle of attack, and flow conditions</w:t>
      </w:r>
      <w:r w:rsidRPr="00B46571">
        <w:rPr>
          <w:rFonts w:ascii="Times New Roman" w:hAnsi="Times New Roman" w:cs="Times New Roman"/>
          <w:color w:val="000000" w:themeColor="text1"/>
          <w:sz w:val="24"/>
          <w:szCs w:val="24"/>
        </w:rPr>
        <w:t xml:space="preserve">. </w:t>
      </w:r>
      <w:r w:rsidR="001B26ED" w:rsidRPr="00B46571">
        <w:rPr>
          <w:rFonts w:ascii="Times New Roman" w:hAnsi="Times New Roman" w:cs="Times New Roman"/>
          <w:color w:val="000000" w:themeColor="text1"/>
          <w:sz w:val="24"/>
          <w:szCs w:val="24"/>
        </w:rPr>
        <w:t>Equations for lift and d</w:t>
      </w:r>
      <w:r w:rsidR="00B96EF2" w:rsidRPr="00B46571">
        <w:rPr>
          <w:rFonts w:ascii="Times New Roman" w:hAnsi="Times New Roman" w:cs="Times New Roman"/>
          <w:color w:val="000000" w:themeColor="text1"/>
          <w:sz w:val="24"/>
          <w:szCs w:val="24"/>
        </w:rPr>
        <w:t>r</w:t>
      </w:r>
      <w:r w:rsidR="00883752" w:rsidRPr="00B46571">
        <w:rPr>
          <w:rFonts w:ascii="Times New Roman" w:hAnsi="Times New Roman" w:cs="Times New Roman"/>
          <w:color w:val="000000" w:themeColor="text1"/>
          <w:sz w:val="24"/>
          <w:szCs w:val="24"/>
        </w:rPr>
        <w:t>ag can be found in Equations (4</w:t>
      </w:r>
      <w:r w:rsidR="00B96EF2" w:rsidRPr="00B46571">
        <w:rPr>
          <w:rFonts w:ascii="Times New Roman" w:hAnsi="Times New Roman" w:cs="Times New Roman"/>
          <w:color w:val="000000" w:themeColor="text1"/>
          <w:sz w:val="24"/>
          <w:szCs w:val="24"/>
        </w:rPr>
        <w:t>) and (</w:t>
      </w:r>
      <w:r w:rsidR="00883752" w:rsidRPr="00B46571">
        <w:rPr>
          <w:rFonts w:ascii="Times New Roman" w:hAnsi="Times New Roman" w:cs="Times New Roman"/>
          <w:color w:val="000000" w:themeColor="text1"/>
          <w:sz w:val="24"/>
          <w:szCs w:val="24"/>
        </w:rPr>
        <w:t>6</w:t>
      </w:r>
      <w:r w:rsidR="001B26ED" w:rsidRPr="00B46571">
        <w:rPr>
          <w:rFonts w:ascii="Times New Roman" w:hAnsi="Times New Roman" w:cs="Times New Roman"/>
          <w:color w:val="000000" w:themeColor="text1"/>
          <w:sz w:val="24"/>
          <w:szCs w:val="24"/>
        </w:rPr>
        <w:t>), respectively. The</w:t>
      </w:r>
      <w:r w:rsidR="00252124" w:rsidRPr="00B46571">
        <w:rPr>
          <w:rFonts w:ascii="Times New Roman" w:hAnsi="Times New Roman" w:cs="Times New Roman"/>
          <w:color w:val="000000" w:themeColor="text1"/>
          <w:sz w:val="24"/>
          <w:szCs w:val="24"/>
        </w:rPr>
        <w:t xml:space="preserve"> </w:t>
      </w:r>
      <w:r w:rsidRPr="00B46571">
        <w:rPr>
          <w:rFonts w:ascii="Times New Roman" w:hAnsi="Times New Roman" w:cs="Times New Roman"/>
          <w:color w:val="000000" w:themeColor="text1"/>
          <w:sz w:val="24"/>
          <w:szCs w:val="24"/>
        </w:rPr>
        <w:t xml:space="preserve">lift and </w:t>
      </w:r>
      <w:r w:rsidR="00252124" w:rsidRPr="00B46571">
        <w:rPr>
          <w:rFonts w:ascii="Times New Roman" w:hAnsi="Times New Roman" w:cs="Times New Roman"/>
          <w:color w:val="000000" w:themeColor="text1"/>
          <w:sz w:val="24"/>
          <w:szCs w:val="24"/>
        </w:rPr>
        <w:t>drag coefficient</w:t>
      </w:r>
      <w:r w:rsidRPr="00B46571">
        <w:rPr>
          <w:rFonts w:ascii="Times New Roman" w:hAnsi="Times New Roman" w:cs="Times New Roman"/>
          <w:color w:val="000000" w:themeColor="text1"/>
          <w:sz w:val="24"/>
          <w:szCs w:val="24"/>
        </w:rPr>
        <w:t>s are</w:t>
      </w:r>
      <w:r w:rsidR="00252124" w:rsidRPr="00B46571">
        <w:rPr>
          <w:rFonts w:ascii="Times New Roman" w:hAnsi="Times New Roman" w:cs="Times New Roman"/>
          <w:color w:val="000000" w:themeColor="text1"/>
          <w:sz w:val="24"/>
          <w:szCs w:val="24"/>
        </w:rPr>
        <w:t xml:space="preserve"> a good way to determine the aerod</w:t>
      </w:r>
      <w:r w:rsidRPr="00B46571">
        <w:rPr>
          <w:rFonts w:ascii="Times New Roman" w:hAnsi="Times New Roman" w:cs="Times New Roman"/>
          <w:color w:val="000000" w:themeColor="text1"/>
          <w:sz w:val="24"/>
          <w:szCs w:val="24"/>
        </w:rPr>
        <w:t>ynamic efficiency of an object. For example, the higher the coefficient of lift and</w:t>
      </w:r>
      <w:r w:rsidR="00252124" w:rsidRPr="00B46571">
        <w:rPr>
          <w:rFonts w:ascii="Times New Roman" w:hAnsi="Times New Roman" w:cs="Times New Roman"/>
          <w:color w:val="000000" w:themeColor="text1"/>
          <w:sz w:val="24"/>
          <w:szCs w:val="24"/>
        </w:rPr>
        <w:t xml:space="preserve"> the lower the coefficient of drag, the more aerodynamically efficient the object is. </w:t>
      </w:r>
      <w:r w:rsidRPr="00B46571">
        <w:rPr>
          <w:rFonts w:ascii="Times New Roman" w:hAnsi="Times New Roman" w:cs="Times New Roman"/>
          <w:color w:val="000000" w:themeColor="text1"/>
          <w:sz w:val="24"/>
          <w:szCs w:val="24"/>
        </w:rPr>
        <w:t xml:space="preserve">The coefficient of lift is dependent </w:t>
      </w:r>
      <w:r w:rsidR="00E91C16" w:rsidRPr="00B46571">
        <w:rPr>
          <w:rFonts w:ascii="Times New Roman" w:hAnsi="Times New Roman" w:cs="Times New Roman"/>
          <w:color w:val="000000" w:themeColor="text1"/>
          <w:sz w:val="24"/>
          <w:szCs w:val="24"/>
        </w:rPr>
        <w:t>upon the lift force acting on the object (L)</w:t>
      </w:r>
      <w:r w:rsidRPr="00B46571">
        <w:rPr>
          <w:rFonts w:ascii="Times New Roman" w:hAnsi="Times New Roman" w:cs="Times New Roman"/>
          <w:color w:val="000000" w:themeColor="text1"/>
          <w:sz w:val="24"/>
          <w:szCs w:val="24"/>
        </w:rPr>
        <w:t xml:space="preserve">, </w:t>
      </w:r>
      <w:r w:rsidR="00E91C16" w:rsidRPr="00B46571">
        <w:rPr>
          <w:rFonts w:ascii="Times New Roman" w:hAnsi="Times New Roman" w:cs="Times New Roman"/>
          <w:color w:val="000000" w:themeColor="text1"/>
          <w:sz w:val="24"/>
          <w:szCs w:val="24"/>
        </w:rPr>
        <w:t>the density of the fluid (</w:t>
      </w:r>
      <m:oMath>
        <m:r>
          <w:rPr>
            <w:rFonts w:ascii="Cambria Math" w:hAnsi="Cambria Math" w:cs="Times New Roman"/>
            <w:color w:val="000000" w:themeColor="text1"/>
            <w:sz w:val="24"/>
            <w:szCs w:val="24"/>
          </w:rPr>
          <m:t>ρ)</m:t>
        </m:r>
      </m:oMath>
      <w:r w:rsidR="00E91C16" w:rsidRPr="00B46571">
        <w:rPr>
          <w:rFonts w:ascii="Times New Roman" w:hAnsi="Times New Roman" w:cs="Times New Roman"/>
          <w:color w:val="000000" w:themeColor="text1"/>
          <w:sz w:val="24"/>
          <w:szCs w:val="24"/>
        </w:rPr>
        <w:t>, the velocity of the object (V), and the surface area of the object (A)</w:t>
      </w:r>
      <w:r w:rsidR="00A97BFB" w:rsidRPr="00B46571">
        <w:rPr>
          <w:rFonts w:ascii="Times New Roman" w:hAnsi="Times New Roman" w:cs="Times New Roman"/>
          <w:color w:val="000000" w:themeColor="text1"/>
          <w:sz w:val="24"/>
          <w:szCs w:val="24"/>
        </w:rPr>
        <w:t>, as seen in Equation (</w:t>
      </w:r>
      <w:r w:rsidR="00883752" w:rsidRPr="00B46571">
        <w:rPr>
          <w:rFonts w:ascii="Times New Roman" w:hAnsi="Times New Roman" w:cs="Times New Roman"/>
          <w:color w:val="000000" w:themeColor="text1"/>
          <w:sz w:val="24"/>
          <w:szCs w:val="24"/>
        </w:rPr>
        <w:t>5</w:t>
      </w:r>
      <w:r w:rsidR="00A97BFB" w:rsidRPr="00B46571">
        <w:rPr>
          <w:rFonts w:ascii="Times New Roman" w:hAnsi="Times New Roman" w:cs="Times New Roman"/>
          <w:color w:val="000000" w:themeColor="text1"/>
          <w:sz w:val="24"/>
          <w:szCs w:val="24"/>
        </w:rPr>
        <w:t>)</w:t>
      </w:r>
      <w:r w:rsidR="00E91C16" w:rsidRPr="00B46571">
        <w:rPr>
          <w:rFonts w:ascii="Times New Roman" w:hAnsi="Times New Roman" w:cs="Times New Roman"/>
          <w:color w:val="000000" w:themeColor="text1"/>
          <w:sz w:val="24"/>
          <w:szCs w:val="24"/>
        </w:rPr>
        <w:t xml:space="preserve">. </w:t>
      </w:r>
      <w:r w:rsidR="00252124" w:rsidRPr="00B46571">
        <w:rPr>
          <w:rFonts w:ascii="Times New Roman" w:hAnsi="Times New Roman" w:cs="Times New Roman"/>
          <w:color w:val="000000" w:themeColor="text1"/>
          <w:sz w:val="24"/>
          <w:szCs w:val="24"/>
        </w:rPr>
        <w:t>The coefficient of drag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d</m:t>
            </m:r>
          </m:e>
          <m:sub>
            <m:r>
              <w:rPr>
                <w:rFonts w:ascii="Cambria Math" w:hAnsi="Cambria Math" w:cs="Times New Roman"/>
                <w:color w:val="000000" w:themeColor="text1"/>
                <w:sz w:val="24"/>
                <w:szCs w:val="24"/>
              </w:rPr>
              <m:t>0</m:t>
            </m:r>
          </m:sub>
        </m:sSub>
        <m:r>
          <w:rPr>
            <w:rFonts w:ascii="Cambria Math" w:hAnsi="Cambria Math" w:cs="Times New Roman"/>
            <w:color w:val="000000" w:themeColor="text1"/>
            <w:sz w:val="24"/>
            <w:szCs w:val="24"/>
          </w:rPr>
          <m:t>)</m:t>
        </m:r>
      </m:oMath>
      <w:r w:rsidR="00252124" w:rsidRPr="00B46571">
        <w:rPr>
          <w:rFonts w:ascii="Times New Roman" w:hAnsi="Times New Roman" w:cs="Times New Roman"/>
          <w:color w:val="000000" w:themeColor="text1"/>
          <w:sz w:val="24"/>
          <w:szCs w:val="24"/>
        </w:rPr>
        <w:t xml:space="preserve"> at zero lift is dependent upon the drag force (D), the object</w:t>
      </w:r>
      <w:r w:rsidR="00E91C16" w:rsidRPr="00B46571">
        <w:rPr>
          <w:rFonts w:ascii="Times New Roman" w:hAnsi="Times New Roman" w:cs="Times New Roman"/>
          <w:color w:val="000000" w:themeColor="text1"/>
          <w:sz w:val="24"/>
          <w:szCs w:val="24"/>
        </w:rPr>
        <w:t>’s surface area, the density of the fluid,</w:t>
      </w:r>
      <w:r w:rsidR="00E91C16" w:rsidRPr="00B46571">
        <w:rPr>
          <w:rFonts w:ascii="Times New Roman" w:eastAsiaTheme="minorEastAsia" w:hAnsi="Times New Roman" w:cs="Times New Roman"/>
          <w:color w:val="000000" w:themeColor="text1"/>
          <w:sz w:val="24"/>
          <w:szCs w:val="24"/>
        </w:rPr>
        <w:t xml:space="preserve"> and the velocity of the object</w:t>
      </w:r>
      <w:r w:rsidR="00B96EF2" w:rsidRPr="00B46571">
        <w:rPr>
          <w:rFonts w:ascii="Times New Roman" w:eastAsiaTheme="minorEastAsia" w:hAnsi="Times New Roman" w:cs="Times New Roman"/>
          <w:color w:val="000000" w:themeColor="text1"/>
          <w:sz w:val="24"/>
          <w:szCs w:val="24"/>
        </w:rPr>
        <w:t>, shown in Equation (</w:t>
      </w:r>
      <w:r w:rsidR="00883752" w:rsidRPr="00B46571">
        <w:rPr>
          <w:rFonts w:ascii="Times New Roman" w:eastAsiaTheme="minorEastAsia" w:hAnsi="Times New Roman" w:cs="Times New Roman"/>
          <w:color w:val="000000" w:themeColor="text1"/>
          <w:sz w:val="24"/>
          <w:szCs w:val="24"/>
        </w:rPr>
        <w:t>7</w:t>
      </w:r>
      <w:r w:rsidR="00A97BFB" w:rsidRPr="00B46571">
        <w:rPr>
          <w:rFonts w:ascii="Times New Roman" w:eastAsiaTheme="minorEastAsia" w:hAnsi="Times New Roman" w:cs="Times New Roman"/>
          <w:color w:val="000000" w:themeColor="text1"/>
          <w:sz w:val="24"/>
          <w:szCs w:val="24"/>
        </w:rPr>
        <w:t>)</w:t>
      </w:r>
      <w:r w:rsidR="00E91C16" w:rsidRPr="00B46571">
        <w:rPr>
          <w:rFonts w:ascii="Times New Roman" w:eastAsiaTheme="minorEastAsia" w:hAnsi="Times New Roman" w:cs="Times New Roman"/>
          <w:color w:val="000000" w:themeColor="text1"/>
          <w:sz w:val="24"/>
          <w:szCs w:val="24"/>
        </w:rPr>
        <w:t xml:space="preserve">. </w:t>
      </w:r>
      <w:r w:rsidR="00252124" w:rsidRPr="00B46571">
        <w:rPr>
          <w:rFonts w:ascii="Times New Roman" w:eastAsiaTheme="minorEastAsia" w:hAnsi="Times New Roman" w:cs="Times New Roman"/>
          <w:color w:val="000000" w:themeColor="text1"/>
          <w:sz w:val="24"/>
          <w:szCs w:val="24"/>
        </w:rPr>
        <w:t>In addition to the coefficient of drag, there is a coefficient of induced drag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d</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oMath>
      <w:r w:rsidR="00252124" w:rsidRPr="00B46571">
        <w:rPr>
          <w:rFonts w:ascii="Times New Roman" w:eastAsiaTheme="minorEastAsia" w:hAnsi="Times New Roman" w:cs="Times New Roman"/>
          <w:color w:val="000000" w:themeColor="text1"/>
          <w:sz w:val="24"/>
          <w:szCs w:val="24"/>
        </w:rPr>
        <w:t xml:space="preserve">. </w:t>
      </w:r>
      <w:r w:rsidR="00A97BFB" w:rsidRPr="00B46571">
        <w:rPr>
          <w:rFonts w:ascii="Times New Roman" w:eastAsiaTheme="minorEastAsia" w:hAnsi="Times New Roman" w:cs="Times New Roman"/>
          <w:color w:val="000000" w:themeColor="text1"/>
          <w:sz w:val="24"/>
          <w:szCs w:val="24"/>
        </w:rPr>
        <w:t>As seen in Equation (</w:t>
      </w:r>
      <w:r w:rsidR="00883752" w:rsidRPr="00B46571">
        <w:rPr>
          <w:rFonts w:ascii="Times New Roman" w:eastAsiaTheme="minorEastAsia" w:hAnsi="Times New Roman" w:cs="Times New Roman"/>
          <w:color w:val="000000" w:themeColor="text1"/>
          <w:sz w:val="24"/>
          <w:szCs w:val="24"/>
        </w:rPr>
        <w:t>8</w:t>
      </w:r>
      <w:r w:rsidR="00A97BFB" w:rsidRPr="00B46571">
        <w:rPr>
          <w:rFonts w:ascii="Times New Roman" w:eastAsiaTheme="minorEastAsia" w:hAnsi="Times New Roman" w:cs="Times New Roman"/>
          <w:color w:val="000000" w:themeColor="text1"/>
          <w:sz w:val="24"/>
          <w:szCs w:val="24"/>
        </w:rPr>
        <w:t>), t</w:t>
      </w:r>
      <w:r w:rsidR="00252124" w:rsidRPr="00B46571">
        <w:rPr>
          <w:rFonts w:ascii="Times New Roman" w:eastAsiaTheme="minorEastAsia" w:hAnsi="Times New Roman" w:cs="Times New Roman"/>
          <w:color w:val="000000" w:themeColor="text1"/>
          <w:sz w:val="24"/>
          <w:szCs w:val="24"/>
        </w:rPr>
        <w:t>he coefficient of induced drag depends on the</w:t>
      </w:r>
      <w:r w:rsidR="00E91C16" w:rsidRPr="00B46571">
        <w:rPr>
          <w:rFonts w:ascii="Times New Roman" w:eastAsiaTheme="minorEastAsia" w:hAnsi="Times New Roman" w:cs="Times New Roman"/>
          <w:color w:val="000000" w:themeColor="text1"/>
          <w:sz w:val="24"/>
          <w:szCs w:val="24"/>
        </w:rPr>
        <w:t xml:space="preserve"> coefficient of lift (</w:t>
      </w:r>
      <m:oMath>
        <m:r>
          <w:rPr>
            <w:rFonts w:ascii="Cambria Math" w:hAnsi="Cambria Math" w:cs="Times New Roman"/>
            <w:color w:val="000000" w:themeColor="text1"/>
            <w:sz w:val="24"/>
            <w:szCs w:val="24"/>
          </w:rPr>
          <m:t>Cl)</m:t>
        </m:r>
      </m:oMath>
      <w:r w:rsidR="00E91C16" w:rsidRPr="00B46571">
        <w:rPr>
          <w:rFonts w:ascii="Times New Roman" w:eastAsiaTheme="minorEastAsia" w:hAnsi="Times New Roman" w:cs="Times New Roman"/>
          <w:color w:val="000000" w:themeColor="text1"/>
          <w:sz w:val="24"/>
          <w:szCs w:val="24"/>
        </w:rPr>
        <w:t xml:space="preserve">, the aspect ratio (AR) of the object which is the wingspan squared divided by the wing area, and the efficiency factor (e). The total drag coefficient of an object is </w:t>
      </w:r>
      <w:r w:rsidR="00B96EF2" w:rsidRPr="00B46571">
        <w:rPr>
          <w:rFonts w:ascii="Times New Roman" w:eastAsiaTheme="minorEastAsia" w:hAnsi="Times New Roman" w:cs="Times New Roman"/>
          <w:color w:val="000000" w:themeColor="text1"/>
          <w:sz w:val="24"/>
          <w:szCs w:val="24"/>
        </w:rPr>
        <w:t>shown in Equation (</w:t>
      </w:r>
      <w:r w:rsidR="00883752" w:rsidRPr="00B46571">
        <w:rPr>
          <w:rFonts w:ascii="Times New Roman" w:eastAsiaTheme="minorEastAsia" w:hAnsi="Times New Roman" w:cs="Times New Roman"/>
          <w:color w:val="000000" w:themeColor="text1"/>
          <w:sz w:val="24"/>
          <w:szCs w:val="24"/>
        </w:rPr>
        <w:t>9</w:t>
      </w:r>
      <w:r w:rsidR="00A97BFB" w:rsidRPr="00B46571">
        <w:rPr>
          <w:rFonts w:ascii="Times New Roman" w:eastAsiaTheme="minorEastAsia" w:hAnsi="Times New Roman" w:cs="Times New Roman"/>
          <w:color w:val="000000" w:themeColor="text1"/>
          <w:sz w:val="24"/>
          <w:szCs w:val="24"/>
        </w:rPr>
        <w:t xml:space="preserve">) as </w:t>
      </w:r>
      <w:r w:rsidR="00E91C16" w:rsidRPr="00B46571">
        <w:rPr>
          <w:rFonts w:ascii="Times New Roman" w:eastAsiaTheme="minorEastAsia" w:hAnsi="Times New Roman" w:cs="Times New Roman"/>
          <w:color w:val="000000" w:themeColor="text1"/>
          <w:sz w:val="24"/>
          <w:szCs w:val="24"/>
        </w:rPr>
        <w:t xml:space="preserve">the </w:t>
      </w:r>
      <w:r w:rsidR="00E91C16" w:rsidRPr="00B46571">
        <w:rPr>
          <w:rFonts w:ascii="Times New Roman" w:eastAsiaTheme="minorEastAsia" w:hAnsi="Times New Roman" w:cs="Times New Roman"/>
          <w:color w:val="000000" w:themeColor="text1"/>
          <w:sz w:val="24"/>
          <w:szCs w:val="24"/>
        </w:rPr>
        <w:lastRenderedPageBreak/>
        <w:t xml:space="preserve">sum of the drag coefficient at zero lift, skin friction </w:t>
      </w:r>
      <w:r w:rsidR="009D6288" w:rsidRPr="00B46571">
        <w:rPr>
          <w:rFonts w:ascii="Times New Roman" w:eastAsiaTheme="minorEastAsia" w:hAnsi="Times New Roman" w:cs="Times New Roman"/>
          <w:color w:val="000000" w:themeColor="text1"/>
          <w:sz w:val="24"/>
          <w:szCs w:val="24"/>
        </w:rPr>
        <w:t>and the induced drag coefficient</w:t>
      </w:r>
      <w:r w:rsidR="00E91C16" w:rsidRPr="00B46571">
        <w:rPr>
          <w:rFonts w:ascii="Times New Roman" w:hAnsi="Times New Roman" w:cs="Times New Roman"/>
          <w:color w:val="000000" w:themeColor="text1"/>
          <w:sz w:val="24"/>
          <w:szCs w:val="24"/>
        </w:rPr>
        <w:t xml:space="preserve">. </w:t>
      </w:r>
      <w:r w:rsidR="00E91C16" w:rsidRPr="00B46571">
        <w:rPr>
          <w:rFonts w:ascii="Times New Roman" w:eastAsiaTheme="minorEastAsia" w:hAnsi="Times New Roman" w:cs="Times New Roman"/>
          <w:color w:val="000000" w:themeColor="text1"/>
          <w:sz w:val="24"/>
          <w:szCs w:val="24"/>
        </w:rPr>
        <w:t>The equations for coefficient of lift, drag and induce</w:t>
      </w:r>
      <w:r w:rsidR="00A97BFB" w:rsidRPr="00B46571">
        <w:rPr>
          <w:rFonts w:ascii="Times New Roman" w:eastAsiaTheme="minorEastAsia" w:hAnsi="Times New Roman" w:cs="Times New Roman"/>
          <w:color w:val="000000" w:themeColor="text1"/>
          <w:sz w:val="24"/>
          <w:szCs w:val="24"/>
        </w:rPr>
        <w:t>d drag can be found below</w:t>
      </w:r>
      <w:r w:rsidR="009D6288" w:rsidRPr="00B46571">
        <w:rPr>
          <w:rFonts w:ascii="Times New Roman" w:eastAsiaTheme="minorEastAsia" w:hAnsi="Times New Roman" w:cs="Times New Roman"/>
          <w:color w:val="000000" w:themeColor="text1"/>
          <w:sz w:val="24"/>
          <w:szCs w:val="24"/>
        </w:rPr>
        <w:t xml:space="preserve"> </w:t>
      </w:r>
      <w:r w:rsidR="009D6288" w:rsidRPr="00B46571">
        <w:rPr>
          <w:rFonts w:ascii="Times New Roman" w:eastAsiaTheme="minorEastAsia" w:hAnsi="Times New Roman" w:cs="Times New Roman"/>
          <w:color w:val="000000" w:themeColor="text1"/>
          <w:sz w:val="24"/>
          <w:szCs w:val="24"/>
        </w:rPr>
        <w:fldChar w:fldCharType="begin" w:fldLock="1"/>
      </w:r>
      <w:r w:rsidR="00065E7B" w:rsidRPr="00B46571">
        <w:rPr>
          <w:rFonts w:ascii="Times New Roman" w:eastAsiaTheme="minorEastAsia" w:hAnsi="Times New Roman" w:cs="Times New Roman"/>
          <w:color w:val="000000" w:themeColor="text1"/>
          <w:sz w:val="24"/>
          <w:szCs w:val="24"/>
        </w:rPr>
        <w:instrText>ADDIN CSL_CITATION {"citationItems":[{"id":"ITEM-1","itemData":{"URL":"https://www.grc.nasa.gov/www/k-12/airplane/dragco.html","accessed":{"date-parts":[["2018","10","11"]]},"author":[{"dropping-particle":"","family":"Hall","given":"Nancy","non-dropping-particle":"","parse-names":false,"suffix":""}],"id":"ITEM-1","issued":{"date-parts":[["2015"]]},"title":"The Drag Coefficient","type":"webpage"},"uris":["http://www.mendeley.com/documents/?uuid=fcc899c9-a820-39b5-a0a3-bc18356a45ed"]}],"mendeley":{"formattedCitation":"[5]","plainTextFormattedCitation":"[5]","previouslyFormattedCitation":"[5]"},"properties":{"noteIndex":0},"schema":"https://github.com/citation-style-language/schema/raw/master/csl-citation.json"}</w:instrText>
      </w:r>
      <w:r w:rsidR="009D6288" w:rsidRPr="00B46571">
        <w:rPr>
          <w:rFonts w:ascii="Times New Roman" w:eastAsiaTheme="minorEastAsia" w:hAnsi="Times New Roman" w:cs="Times New Roman"/>
          <w:color w:val="000000" w:themeColor="text1"/>
          <w:sz w:val="24"/>
          <w:szCs w:val="24"/>
        </w:rPr>
        <w:fldChar w:fldCharType="separate"/>
      </w:r>
      <w:r w:rsidR="009D6288" w:rsidRPr="00B46571">
        <w:rPr>
          <w:rFonts w:ascii="Times New Roman" w:eastAsiaTheme="minorEastAsia" w:hAnsi="Times New Roman" w:cs="Times New Roman"/>
          <w:noProof/>
          <w:color w:val="000000" w:themeColor="text1"/>
          <w:sz w:val="24"/>
          <w:szCs w:val="24"/>
        </w:rPr>
        <w:t>[5]</w:t>
      </w:r>
      <w:r w:rsidR="009D6288" w:rsidRPr="00B46571">
        <w:rPr>
          <w:rFonts w:ascii="Times New Roman" w:eastAsiaTheme="minorEastAsia" w:hAnsi="Times New Roman" w:cs="Times New Roman"/>
          <w:color w:val="000000" w:themeColor="text1"/>
          <w:sz w:val="24"/>
          <w:szCs w:val="24"/>
        </w:rPr>
        <w:fldChar w:fldCharType="end"/>
      </w:r>
      <w:r w:rsidR="00A97BFB" w:rsidRPr="00B46571">
        <w:rPr>
          <w:rFonts w:ascii="Times New Roman" w:eastAsiaTheme="minorEastAsia" w:hAnsi="Times New Roman" w:cs="Times New Roman"/>
          <w:color w:val="000000" w:themeColor="text1"/>
          <w:sz w:val="24"/>
          <w:szCs w:val="24"/>
        </w:rPr>
        <w:t>.</w:t>
      </w:r>
    </w:p>
    <w:p w14:paraId="4ADCC198" w14:textId="77777777" w:rsidR="00D8247D" w:rsidRPr="00B46571" w:rsidRDefault="00D8247D" w:rsidP="006D0668">
      <w:pPr>
        <w:spacing w:line="360" w:lineRule="auto"/>
        <w:ind w:firstLine="720"/>
        <w:rPr>
          <w:rFonts w:ascii="Times New Roman" w:eastAsiaTheme="minorEastAsia" w:hAnsi="Times New Roman" w:cs="Times New Roman"/>
          <w:color w:val="000000" w:themeColor="text1"/>
          <w:sz w:val="24"/>
          <w:szCs w:val="24"/>
        </w:rPr>
      </w:pPr>
    </w:p>
    <w:p w14:paraId="570F1959" w14:textId="134CA7C7" w:rsidR="00883752" w:rsidRPr="00B46571" w:rsidRDefault="00883752" w:rsidP="006D0668">
      <w:pPr>
        <w:pStyle w:val="Caption"/>
        <w:keepNext/>
        <w:spacing w:line="360" w:lineRule="auto"/>
        <w:jc w:val="center"/>
        <w:rPr>
          <w:rFonts w:ascii="Times New Roman" w:hAnsi="Times New Roman" w:cs="Times New Roman"/>
          <w:color w:val="000000" w:themeColor="text1"/>
        </w:rPr>
      </w:pPr>
      <w:r w:rsidRPr="00B46571">
        <w:rPr>
          <w:rFonts w:ascii="Times New Roman" w:hAnsi="Times New Roman" w:cs="Times New Roman"/>
          <w:color w:val="000000" w:themeColor="text1"/>
        </w:rPr>
        <w:t xml:space="preserve">Equation </w:t>
      </w:r>
      <w:r w:rsidR="00DF1CFB" w:rsidRPr="00B46571">
        <w:rPr>
          <w:rFonts w:ascii="Times New Roman" w:hAnsi="Times New Roman" w:cs="Times New Roman"/>
          <w:noProof/>
          <w:color w:val="000000" w:themeColor="text1"/>
        </w:rPr>
        <w:fldChar w:fldCharType="begin"/>
      </w:r>
      <w:r w:rsidR="00DF1CFB" w:rsidRPr="00B46571">
        <w:rPr>
          <w:rFonts w:ascii="Times New Roman" w:hAnsi="Times New Roman" w:cs="Times New Roman"/>
          <w:noProof/>
          <w:color w:val="000000" w:themeColor="text1"/>
        </w:rPr>
        <w:instrText xml:space="preserve"> SEQ Equation \* ARABIC </w:instrText>
      </w:r>
      <w:r w:rsidR="00DF1CFB" w:rsidRPr="00B46571">
        <w:rPr>
          <w:rFonts w:ascii="Times New Roman" w:hAnsi="Times New Roman" w:cs="Times New Roman"/>
          <w:noProof/>
          <w:color w:val="000000" w:themeColor="text1"/>
        </w:rPr>
        <w:fldChar w:fldCharType="separate"/>
      </w:r>
      <w:r w:rsidR="0098779E" w:rsidRPr="00B46571">
        <w:rPr>
          <w:rFonts w:ascii="Times New Roman" w:hAnsi="Times New Roman" w:cs="Times New Roman"/>
          <w:noProof/>
          <w:color w:val="000000" w:themeColor="text1"/>
        </w:rPr>
        <w:t>4</w:t>
      </w:r>
      <w:r w:rsidR="00DF1CFB" w:rsidRPr="00B46571">
        <w:rPr>
          <w:rFonts w:ascii="Times New Roman" w:hAnsi="Times New Roman" w:cs="Times New Roman"/>
          <w:noProof/>
          <w:color w:val="000000" w:themeColor="text1"/>
        </w:rPr>
        <w:fldChar w:fldCharType="end"/>
      </w:r>
    </w:p>
    <w:p w14:paraId="251515D6" w14:textId="43073138" w:rsidR="00A97BFB" w:rsidRPr="00B46571" w:rsidRDefault="001B26ED" w:rsidP="006D0668">
      <w:pPr>
        <w:spacing w:line="360" w:lineRule="auto"/>
        <w:ind w:firstLine="720"/>
        <w:jc w:val="center"/>
        <w:rPr>
          <w:rFonts w:ascii="Times New Roman" w:eastAsiaTheme="minorEastAsia" w:hAnsi="Times New Roman" w:cs="Times New Roman"/>
          <w:color w:val="000000" w:themeColor="text1"/>
          <w:sz w:val="24"/>
          <w:szCs w:val="24"/>
        </w:rPr>
      </w:pPr>
      <m:oMathPara>
        <m:oMath>
          <m:r>
            <w:rPr>
              <w:rFonts w:ascii="Cambria Math" w:hAnsi="Cambria Math" w:cs="Times New Roman"/>
              <w:color w:val="000000" w:themeColor="text1"/>
            </w:rPr>
            <m:t>L=Cl*</m:t>
          </m:r>
          <m:d>
            <m:dPr>
              <m:ctrlPr>
                <w:rPr>
                  <w:rFonts w:ascii="Cambria Math" w:hAnsi="Cambria Math" w:cs="Times New Roman"/>
                  <w:i/>
                  <w:color w:val="000000" w:themeColor="text1"/>
                </w:rPr>
              </m:ctrlPr>
            </m:dPr>
            <m:e>
              <m:f>
                <m:fPr>
                  <m:ctrlPr>
                    <w:rPr>
                      <w:rFonts w:ascii="Cambria Math" w:hAnsi="Cambria Math" w:cs="Times New Roman"/>
                      <w:i/>
                      <w:color w:val="000000" w:themeColor="text1"/>
                    </w:rPr>
                  </m:ctrlPr>
                </m:fPr>
                <m:num>
                  <m:r>
                    <w:rPr>
                      <w:rFonts w:ascii="Cambria Math" w:hAnsi="Cambria Math" w:cs="Times New Roman"/>
                      <w:color w:val="000000" w:themeColor="text1"/>
                    </w:rPr>
                    <m:t>ρ*</m:t>
                  </m:r>
                  <m:sSup>
                    <m:sSupPr>
                      <m:ctrlPr>
                        <w:rPr>
                          <w:rFonts w:ascii="Cambria Math" w:hAnsi="Cambria Math" w:cs="Times New Roman"/>
                          <w:i/>
                          <w:color w:val="000000" w:themeColor="text1"/>
                        </w:rPr>
                      </m:ctrlPr>
                    </m:sSupPr>
                    <m:e>
                      <m:r>
                        <w:rPr>
                          <w:rFonts w:ascii="Cambria Math" w:hAnsi="Cambria Math" w:cs="Times New Roman"/>
                          <w:color w:val="000000" w:themeColor="text1"/>
                        </w:rPr>
                        <m:t>V</m:t>
                      </m:r>
                    </m:e>
                    <m:sup>
                      <m:r>
                        <w:rPr>
                          <w:rFonts w:ascii="Cambria Math" w:hAnsi="Cambria Math" w:cs="Times New Roman"/>
                          <w:color w:val="000000" w:themeColor="text1"/>
                        </w:rPr>
                        <m:t>2</m:t>
                      </m:r>
                    </m:sup>
                  </m:sSup>
                </m:num>
                <m:den>
                  <m:r>
                    <w:rPr>
                      <w:rFonts w:ascii="Cambria Math" w:hAnsi="Cambria Math" w:cs="Times New Roman"/>
                      <w:color w:val="000000" w:themeColor="text1"/>
                    </w:rPr>
                    <m:t>2</m:t>
                  </m:r>
                </m:den>
              </m:f>
            </m:e>
          </m:d>
          <m:r>
            <w:rPr>
              <w:rFonts w:ascii="Cambria Math" w:hAnsi="Cambria Math" w:cs="Times New Roman"/>
              <w:color w:val="000000" w:themeColor="text1"/>
            </w:rPr>
            <m:t>*A</m:t>
          </m:r>
        </m:oMath>
      </m:oMathPara>
    </w:p>
    <w:p w14:paraId="29F5AA57" w14:textId="49BE0A07" w:rsidR="00883752" w:rsidRPr="00B46571" w:rsidRDefault="00883752" w:rsidP="006D0668">
      <w:pPr>
        <w:pStyle w:val="Caption"/>
        <w:keepNext/>
        <w:spacing w:line="360" w:lineRule="auto"/>
        <w:jc w:val="center"/>
        <w:rPr>
          <w:rFonts w:ascii="Times New Roman" w:hAnsi="Times New Roman" w:cs="Times New Roman"/>
          <w:color w:val="000000" w:themeColor="text1"/>
        </w:rPr>
      </w:pPr>
      <w:r w:rsidRPr="00B46571">
        <w:rPr>
          <w:rFonts w:ascii="Times New Roman" w:hAnsi="Times New Roman" w:cs="Times New Roman"/>
          <w:color w:val="000000" w:themeColor="text1"/>
        </w:rPr>
        <w:t xml:space="preserve">Equation </w:t>
      </w:r>
      <w:r w:rsidR="00DF1CFB" w:rsidRPr="00B46571">
        <w:rPr>
          <w:rFonts w:ascii="Times New Roman" w:hAnsi="Times New Roman" w:cs="Times New Roman"/>
          <w:noProof/>
          <w:color w:val="000000" w:themeColor="text1"/>
        </w:rPr>
        <w:fldChar w:fldCharType="begin"/>
      </w:r>
      <w:r w:rsidR="00DF1CFB" w:rsidRPr="00B46571">
        <w:rPr>
          <w:rFonts w:ascii="Times New Roman" w:hAnsi="Times New Roman" w:cs="Times New Roman"/>
          <w:noProof/>
          <w:color w:val="000000" w:themeColor="text1"/>
        </w:rPr>
        <w:instrText xml:space="preserve"> SEQ Equation \* ARABIC </w:instrText>
      </w:r>
      <w:r w:rsidR="00DF1CFB" w:rsidRPr="00B46571">
        <w:rPr>
          <w:rFonts w:ascii="Times New Roman" w:hAnsi="Times New Roman" w:cs="Times New Roman"/>
          <w:noProof/>
          <w:color w:val="000000" w:themeColor="text1"/>
        </w:rPr>
        <w:fldChar w:fldCharType="separate"/>
      </w:r>
      <w:r w:rsidR="0098779E" w:rsidRPr="00B46571">
        <w:rPr>
          <w:rFonts w:ascii="Times New Roman" w:hAnsi="Times New Roman" w:cs="Times New Roman"/>
          <w:noProof/>
          <w:color w:val="000000" w:themeColor="text1"/>
        </w:rPr>
        <w:t>5</w:t>
      </w:r>
      <w:r w:rsidR="00DF1CFB" w:rsidRPr="00B46571">
        <w:rPr>
          <w:rFonts w:ascii="Times New Roman" w:hAnsi="Times New Roman" w:cs="Times New Roman"/>
          <w:noProof/>
          <w:color w:val="000000" w:themeColor="text1"/>
        </w:rPr>
        <w:fldChar w:fldCharType="end"/>
      </w:r>
    </w:p>
    <w:p w14:paraId="34F37F05" w14:textId="05F81C6C" w:rsidR="001B26ED" w:rsidRPr="00B46571" w:rsidRDefault="001B26ED" w:rsidP="006D0668">
      <w:pPr>
        <w:spacing w:line="360" w:lineRule="auto"/>
        <w:ind w:firstLine="720"/>
        <w:jc w:val="center"/>
        <w:rPr>
          <w:rFonts w:ascii="Times New Roman" w:eastAsiaTheme="minorEastAsia" w:hAnsi="Times New Roman" w:cs="Times New Roman"/>
          <w:color w:val="000000" w:themeColor="text1"/>
          <w:sz w:val="24"/>
          <w:szCs w:val="24"/>
        </w:rPr>
      </w:pPr>
      <m:oMathPara>
        <m:oMath>
          <m:r>
            <w:rPr>
              <w:rFonts w:ascii="Cambria Math" w:hAnsi="Cambria Math" w:cs="Times New Roman"/>
              <w:color w:val="000000" w:themeColor="text1"/>
            </w:rPr>
            <m:t>Cl=</m:t>
          </m:r>
          <m:f>
            <m:fPr>
              <m:ctrlPr>
                <w:rPr>
                  <w:rFonts w:ascii="Cambria Math" w:hAnsi="Cambria Math" w:cs="Times New Roman"/>
                  <w:i/>
                  <w:color w:val="000000" w:themeColor="text1"/>
                </w:rPr>
              </m:ctrlPr>
            </m:fPr>
            <m:num>
              <m:r>
                <w:rPr>
                  <w:rFonts w:ascii="Cambria Math" w:hAnsi="Cambria Math" w:cs="Times New Roman"/>
                  <w:color w:val="000000" w:themeColor="text1"/>
                </w:rPr>
                <m:t>2L</m:t>
              </m:r>
            </m:num>
            <m:den>
              <m:r>
                <w:rPr>
                  <w:rFonts w:ascii="Cambria Math" w:hAnsi="Cambria Math" w:cs="Times New Roman"/>
                  <w:color w:val="000000" w:themeColor="text1"/>
                </w:rPr>
                <m:t>(ρ*</m:t>
              </m:r>
              <m:sSup>
                <m:sSupPr>
                  <m:ctrlPr>
                    <w:rPr>
                      <w:rFonts w:ascii="Cambria Math" w:hAnsi="Cambria Math" w:cs="Times New Roman"/>
                      <w:i/>
                      <w:color w:val="000000" w:themeColor="text1"/>
                    </w:rPr>
                  </m:ctrlPr>
                </m:sSupPr>
                <m:e>
                  <m:r>
                    <w:rPr>
                      <w:rFonts w:ascii="Cambria Math" w:hAnsi="Cambria Math" w:cs="Times New Roman"/>
                      <w:color w:val="000000" w:themeColor="text1"/>
                    </w:rPr>
                    <m:t>V</m:t>
                  </m:r>
                </m:e>
                <m:sup>
                  <m:r>
                    <w:rPr>
                      <w:rFonts w:ascii="Cambria Math" w:hAnsi="Cambria Math" w:cs="Times New Roman"/>
                      <w:color w:val="000000" w:themeColor="text1"/>
                    </w:rPr>
                    <m:t>2</m:t>
                  </m:r>
                </m:sup>
              </m:sSup>
              <m:r>
                <w:rPr>
                  <w:rFonts w:ascii="Cambria Math" w:hAnsi="Cambria Math" w:cs="Times New Roman"/>
                  <w:color w:val="000000" w:themeColor="text1"/>
                </w:rPr>
                <m:t>*A)</m:t>
              </m:r>
            </m:den>
          </m:f>
        </m:oMath>
      </m:oMathPara>
    </w:p>
    <w:p w14:paraId="15501D7A" w14:textId="33C4016F" w:rsidR="00883752" w:rsidRPr="00B46571" w:rsidRDefault="00883752" w:rsidP="60AA18BE">
      <w:pPr>
        <w:pStyle w:val="Caption"/>
        <w:keepNext/>
        <w:spacing w:line="360" w:lineRule="auto"/>
        <w:jc w:val="center"/>
        <w:rPr>
          <w:rFonts w:ascii="Times New Roman" w:hAnsi="Times New Roman" w:cs="Times New Roman"/>
          <w:color w:val="000000" w:themeColor="text1"/>
        </w:rPr>
      </w:pPr>
      <w:r w:rsidRPr="00B46571">
        <w:rPr>
          <w:rFonts w:ascii="Times New Roman" w:hAnsi="Times New Roman" w:cs="Times New Roman"/>
          <w:color w:val="000000" w:themeColor="text1"/>
        </w:rPr>
        <w:t xml:space="preserve">Equation </w:t>
      </w:r>
      <w:r w:rsidR="00DF1CFB" w:rsidRPr="60AA18BE">
        <w:fldChar w:fldCharType="begin"/>
      </w:r>
      <w:r w:rsidR="00DF1CFB" w:rsidRPr="00B46571">
        <w:rPr>
          <w:rFonts w:ascii="Times New Roman" w:hAnsi="Times New Roman" w:cs="Times New Roman"/>
          <w:noProof/>
          <w:color w:val="000000" w:themeColor="text1"/>
        </w:rPr>
        <w:instrText xml:space="preserve"> SEQ Equation \* ARABIC </w:instrText>
      </w:r>
      <w:r w:rsidR="00DF1CFB" w:rsidRPr="60AA18BE">
        <w:rPr>
          <w:rFonts w:ascii="Times New Roman" w:hAnsi="Times New Roman" w:cs="Times New Roman"/>
          <w:noProof/>
          <w:color w:val="000000" w:themeColor="text1"/>
        </w:rPr>
        <w:fldChar w:fldCharType="separate"/>
      </w:r>
      <w:r w:rsidR="0098779E" w:rsidRPr="00B46571">
        <w:rPr>
          <w:rFonts w:ascii="Times New Roman" w:hAnsi="Times New Roman" w:cs="Times New Roman"/>
          <w:noProof/>
          <w:color w:val="000000" w:themeColor="text1"/>
        </w:rPr>
        <w:t>6</w:t>
      </w:r>
      <w:r w:rsidR="00DF1CFB" w:rsidRPr="60AA18BE">
        <w:fldChar w:fldCharType="end"/>
      </w:r>
      <w:r w:rsidR="60AA18BE" w:rsidRPr="60AA18BE">
        <w:rPr>
          <w:rFonts w:ascii="Times New Roman" w:hAnsi="Times New Roman" w:cs="Times New Roman"/>
          <w:color w:val="000000" w:themeColor="text1"/>
        </w:rPr>
        <w:t>4</w:t>
      </w:r>
    </w:p>
    <w:p w14:paraId="7C5CB935" w14:textId="1A66FE01" w:rsidR="00A97BFB" w:rsidRPr="00B46571" w:rsidRDefault="001B26ED" w:rsidP="006D0668">
      <w:pPr>
        <w:spacing w:line="360" w:lineRule="auto"/>
        <w:ind w:firstLine="720"/>
        <w:jc w:val="center"/>
        <w:rPr>
          <w:rFonts w:ascii="Times New Roman" w:eastAsiaTheme="minorEastAsia" w:hAnsi="Times New Roman" w:cs="Times New Roman"/>
          <w:color w:val="000000" w:themeColor="text1"/>
          <w:sz w:val="24"/>
          <w:szCs w:val="24"/>
        </w:rPr>
      </w:pPr>
      <m:oMathPara>
        <m:oMath>
          <m:r>
            <w:rPr>
              <w:rFonts w:ascii="Cambria Math" w:hAnsi="Cambria Math" w:cs="Times New Roman"/>
              <w:color w:val="000000" w:themeColor="text1"/>
            </w:rPr>
            <m:t>D=Cd*</m:t>
          </m:r>
          <m:d>
            <m:dPr>
              <m:ctrlPr>
                <w:rPr>
                  <w:rFonts w:ascii="Cambria Math" w:hAnsi="Cambria Math" w:cs="Times New Roman"/>
                  <w:i/>
                  <w:color w:val="000000" w:themeColor="text1"/>
                </w:rPr>
              </m:ctrlPr>
            </m:dPr>
            <m:e>
              <m:f>
                <m:fPr>
                  <m:ctrlPr>
                    <w:rPr>
                      <w:rFonts w:ascii="Cambria Math" w:hAnsi="Cambria Math" w:cs="Times New Roman"/>
                      <w:i/>
                      <w:color w:val="000000" w:themeColor="text1"/>
                    </w:rPr>
                  </m:ctrlPr>
                </m:fPr>
                <m:num>
                  <m:r>
                    <w:rPr>
                      <w:rFonts w:ascii="Cambria Math" w:hAnsi="Cambria Math" w:cs="Times New Roman"/>
                      <w:color w:val="000000" w:themeColor="text1"/>
                    </w:rPr>
                    <m:t>ρ*</m:t>
                  </m:r>
                  <m:sSup>
                    <m:sSupPr>
                      <m:ctrlPr>
                        <w:rPr>
                          <w:rFonts w:ascii="Cambria Math" w:hAnsi="Cambria Math" w:cs="Times New Roman"/>
                          <w:i/>
                          <w:color w:val="000000" w:themeColor="text1"/>
                        </w:rPr>
                      </m:ctrlPr>
                    </m:sSupPr>
                    <m:e>
                      <m:r>
                        <w:rPr>
                          <w:rFonts w:ascii="Cambria Math" w:hAnsi="Cambria Math" w:cs="Times New Roman"/>
                          <w:color w:val="000000" w:themeColor="text1"/>
                        </w:rPr>
                        <m:t>V</m:t>
                      </m:r>
                    </m:e>
                    <m:sup>
                      <m:r>
                        <w:rPr>
                          <w:rFonts w:ascii="Cambria Math" w:hAnsi="Cambria Math" w:cs="Times New Roman"/>
                          <w:color w:val="000000" w:themeColor="text1"/>
                        </w:rPr>
                        <m:t>2</m:t>
                      </m:r>
                    </m:sup>
                  </m:sSup>
                </m:num>
                <m:den>
                  <m:r>
                    <w:rPr>
                      <w:rFonts w:ascii="Cambria Math" w:hAnsi="Cambria Math" w:cs="Times New Roman"/>
                      <w:color w:val="000000" w:themeColor="text1"/>
                    </w:rPr>
                    <m:t>2</m:t>
                  </m:r>
                </m:den>
              </m:f>
            </m:e>
          </m:d>
          <m:r>
            <w:rPr>
              <w:rFonts w:ascii="Cambria Math" w:hAnsi="Cambria Math" w:cs="Times New Roman"/>
              <w:color w:val="000000" w:themeColor="text1"/>
            </w:rPr>
            <m:t>*A</m:t>
          </m:r>
        </m:oMath>
      </m:oMathPara>
    </w:p>
    <w:p w14:paraId="4582665F" w14:textId="1E4ABCAF" w:rsidR="00883752" w:rsidRPr="00B46571" w:rsidRDefault="00883752" w:rsidP="006D0668">
      <w:pPr>
        <w:pStyle w:val="Caption"/>
        <w:keepNext/>
        <w:spacing w:line="360" w:lineRule="auto"/>
        <w:jc w:val="center"/>
        <w:rPr>
          <w:rFonts w:ascii="Times New Roman" w:hAnsi="Times New Roman" w:cs="Times New Roman"/>
          <w:color w:val="000000" w:themeColor="text1"/>
        </w:rPr>
      </w:pPr>
      <w:r w:rsidRPr="00B46571">
        <w:rPr>
          <w:rFonts w:ascii="Times New Roman" w:hAnsi="Times New Roman" w:cs="Times New Roman"/>
          <w:color w:val="000000" w:themeColor="text1"/>
        </w:rPr>
        <w:t xml:space="preserve">Equation </w:t>
      </w:r>
      <w:r w:rsidR="00DF1CFB" w:rsidRPr="00B46571">
        <w:rPr>
          <w:rFonts w:ascii="Times New Roman" w:hAnsi="Times New Roman" w:cs="Times New Roman"/>
          <w:noProof/>
          <w:color w:val="000000" w:themeColor="text1"/>
        </w:rPr>
        <w:fldChar w:fldCharType="begin"/>
      </w:r>
      <w:r w:rsidR="00DF1CFB" w:rsidRPr="00B46571">
        <w:rPr>
          <w:rFonts w:ascii="Times New Roman" w:hAnsi="Times New Roman" w:cs="Times New Roman"/>
          <w:noProof/>
          <w:color w:val="000000" w:themeColor="text1"/>
        </w:rPr>
        <w:instrText xml:space="preserve"> SEQ Equation \* ARABIC </w:instrText>
      </w:r>
      <w:r w:rsidR="00DF1CFB" w:rsidRPr="00B46571">
        <w:rPr>
          <w:rFonts w:ascii="Times New Roman" w:hAnsi="Times New Roman" w:cs="Times New Roman"/>
          <w:noProof/>
          <w:color w:val="000000" w:themeColor="text1"/>
        </w:rPr>
        <w:fldChar w:fldCharType="separate"/>
      </w:r>
      <w:r w:rsidR="0098779E" w:rsidRPr="00B46571">
        <w:rPr>
          <w:rFonts w:ascii="Times New Roman" w:hAnsi="Times New Roman" w:cs="Times New Roman"/>
          <w:noProof/>
          <w:color w:val="000000" w:themeColor="text1"/>
        </w:rPr>
        <w:t>7</w:t>
      </w:r>
      <w:r w:rsidR="00DF1CFB" w:rsidRPr="00B46571">
        <w:rPr>
          <w:rFonts w:ascii="Times New Roman" w:hAnsi="Times New Roman" w:cs="Times New Roman"/>
          <w:noProof/>
          <w:color w:val="000000" w:themeColor="text1"/>
        </w:rPr>
        <w:fldChar w:fldCharType="end"/>
      </w:r>
    </w:p>
    <w:p w14:paraId="0C3A10A8" w14:textId="7C2B2AA0" w:rsidR="001B26ED" w:rsidRPr="00B46571" w:rsidRDefault="00715C60" w:rsidP="006D0668">
      <w:pPr>
        <w:spacing w:line="360" w:lineRule="auto"/>
        <w:ind w:firstLine="720"/>
        <w:jc w:val="center"/>
        <w:rPr>
          <w:rFonts w:ascii="Times New Roman" w:eastAsiaTheme="minorEastAsia" w:hAnsi="Times New Roman" w:cs="Times New Roman"/>
          <w:color w:val="000000" w:themeColor="text1"/>
          <w:sz w:val="24"/>
          <w:szCs w:val="24"/>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Cd</m:t>
              </m:r>
            </m:e>
            <m:sub>
              <m:r>
                <w:rPr>
                  <w:rFonts w:ascii="Cambria Math" w:hAnsi="Cambria Math" w:cs="Times New Roman"/>
                  <w:color w:val="000000" w:themeColor="text1"/>
                </w:rPr>
                <m:t>0</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D</m:t>
              </m:r>
            </m:num>
            <m:den>
              <m:r>
                <w:rPr>
                  <w:rFonts w:ascii="Cambria Math" w:hAnsi="Cambria Math" w:cs="Times New Roman"/>
                  <w:color w:val="000000" w:themeColor="text1"/>
                </w:rPr>
                <m:t>(A*</m:t>
              </m:r>
              <m:d>
                <m:dPr>
                  <m:ctrlPr>
                    <w:rPr>
                      <w:rFonts w:ascii="Cambria Math" w:hAnsi="Cambria Math" w:cs="Times New Roman"/>
                      <w:i/>
                      <w:color w:val="000000" w:themeColor="text1"/>
                    </w:rPr>
                  </m:ctrlPr>
                </m:dPr>
                <m:e>
                  <m:f>
                    <m:fPr>
                      <m:ctrlPr>
                        <w:rPr>
                          <w:rFonts w:ascii="Cambria Math" w:hAnsi="Cambria Math" w:cs="Times New Roman"/>
                          <w:i/>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2</m:t>
                      </m:r>
                    </m:den>
                  </m:f>
                </m:e>
              </m:d>
              <m:r>
                <w:rPr>
                  <w:rFonts w:ascii="Cambria Math" w:hAnsi="Cambria Math" w:cs="Times New Roman"/>
                  <w:color w:val="000000" w:themeColor="text1"/>
                </w:rPr>
                <m:t>*ρ*</m:t>
              </m:r>
              <m:sSup>
                <m:sSupPr>
                  <m:ctrlPr>
                    <w:rPr>
                      <w:rFonts w:ascii="Cambria Math" w:hAnsi="Cambria Math" w:cs="Times New Roman"/>
                      <w:i/>
                      <w:color w:val="000000" w:themeColor="text1"/>
                    </w:rPr>
                  </m:ctrlPr>
                </m:sSupPr>
                <m:e>
                  <m:r>
                    <w:rPr>
                      <w:rFonts w:ascii="Cambria Math" w:hAnsi="Cambria Math" w:cs="Times New Roman"/>
                      <w:color w:val="000000" w:themeColor="text1"/>
                    </w:rPr>
                    <m:t>V</m:t>
                  </m:r>
                </m:e>
                <m:sup>
                  <m:r>
                    <w:rPr>
                      <w:rFonts w:ascii="Cambria Math" w:hAnsi="Cambria Math" w:cs="Times New Roman"/>
                      <w:color w:val="000000" w:themeColor="text1"/>
                    </w:rPr>
                    <m:t>2</m:t>
                  </m:r>
                </m:sup>
              </m:sSup>
              <m:r>
                <w:rPr>
                  <w:rFonts w:ascii="Cambria Math" w:hAnsi="Cambria Math" w:cs="Times New Roman"/>
                  <w:color w:val="000000" w:themeColor="text1"/>
                </w:rPr>
                <m:t>)</m:t>
              </m:r>
            </m:den>
          </m:f>
        </m:oMath>
      </m:oMathPara>
    </w:p>
    <w:p w14:paraId="113995E1" w14:textId="2936EA42" w:rsidR="00883752" w:rsidRPr="00B46571" w:rsidRDefault="00883752" w:rsidP="006D0668">
      <w:pPr>
        <w:pStyle w:val="Caption"/>
        <w:keepNext/>
        <w:spacing w:line="360" w:lineRule="auto"/>
        <w:jc w:val="center"/>
        <w:rPr>
          <w:rFonts w:ascii="Times New Roman" w:hAnsi="Times New Roman" w:cs="Times New Roman"/>
          <w:color w:val="000000" w:themeColor="text1"/>
        </w:rPr>
      </w:pPr>
      <w:r w:rsidRPr="00B46571">
        <w:rPr>
          <w:rFonts w:ascii="Times New Roman" w:hAnsi="Times New Roman" w:cs="Times New Roman"/>
          <w:color w:val="000000" w:themeColor="text1"/>
        </w:rPr>
        <w:t xml:space="preserve">Equation </w:t>
      </w:r>
      <w:r w:rsidR="00DF1CFB" w:rsidRPr="00B46571">
        <w:rPr>
          <w:rFonts w:ascii="Times New Roman" w:hAnsi="Times New Roman" w:cs="Times New Roman"/>
          <w:noProof/>
          <w:color w:val="000000" w:themeColor="text1"/>
        </w:rPr>
        <w:fldChar w:fldCharType="begin"/>
      </w:r>
      <w:r w:rsidR="00DF1CFB" w:rsidRPr="00B46571">
        <w:rPr>
          <w:rFonts w:ascii="Times New Roman" w:hAnsi="Times New Roman" w:cs="Times New Roman"/>
          <w:noProof/>
          <w:color w:val="000000" w:themeColor="text1"/>
        </w:rPr>
        <w:instrText xml:space="preserve"> SEQ Equation \* ARABIC </w:instrText>
      </w:r>
      <w:r w:rsidR="00DF1CFB" w:rsidRPr="00B46571">
        <w:rPr>
          <w:rFonts w:ascii="Times New Roman" w:hAnsi="Times New Roman" w:cs="Times New Roman"/>
          <w:noProof/>
          <w:color w:val="000000" w:themeColor="text1"/>
        </w:rPr>
        <w:fldChar w:fldCharType="separate"/>
      </w:r>
      <w:r w:rsidR="0098779E" w:rsidRPr="00B46571">
        <w:rPr>
          <w:rFonts w:ascii="Times New Roman" w:hAnsi="Times New Roman" w:cs="Times New Roman"/>
          <w:noProof/>
          <w:color w:val="000000" w:themeColor="text1"/>
        </w:rPr>
        <w:t>8</w:t>
      </w:r>
      <w:r w:rsidR="00DF1CFB" w:rsidRPr="00B46571">
        <w:rPr>
          <w:rFonts w:ascii="Times New Roman" w:hAnsi="Times New Roman" w:cs="Times New Roman"/>
          <w:noProof/>
          <w:color w:val="000000" w:themeColor="text1"/>
        </w:rPr>
        <w:fldChar w:fldCharType="end"/>
      </w:r>
    </w:p>
    <w:p w14:paraId="2A9DADD0" w14:textId="1F0F3A28" w:rsidR="00A97BFB" w:rsidRPr="00B46571" w:rsidRDefault="00715C60" w:rsidP="006D0668">
      <w:pPr>
        <w:spacing w:line="360" w:lineRule="auto"/>
        <w:ind w:firstLine="720"/>
        <w:jc w:val="center"/>
        <w:rPr>
          <w:rFonts w:ascii="Times New Roman" w:eastAsiaTheme="minorEastAsia" w:hAnsi="Times New Roman" w:cs="Times New Roman"/>
          <w:color w:val="000000" w:themeColor="text1"/>
          <w:sz w:val="24"/>
          <w:szCs w:val="24"/>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Cd</m:t>
              </m:r>
            </m:e>
            <m:sub>
              <m:r>
                <w:rPr>
                  <w:rFonts w:ascii="Cambria Math" w:hAnsi="Cambria Math" w:cs="Times New Roman"/>
                  <w:color w:val="000000" w:themeColor="text1"/>
                </w:rPr>
                <m:t>i</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m:t>
              </m:r>
              <m:sSup>
                <m:sSupPr>
                  <m:ctrlPr>
                    <w:rPr>
                      <w:rFonts w:ascii="Cambria Math" w:hAnsi="Cambria Math" w:cs="Times New Roman"/>
                      <w:i/>
                      <w:color w:val="000000" w:themeColor="text1"/>
                    </w:rPr>
                  </m:ctrlPr>
                </m:sSupPr>
                <m:e>
                  <m:r>
                    <w:rPr>
                      <w:rFonts w:ascii="Cambria Math" w:hAnsi="Cambria Math" w:cs="Times New Roman"/>
                      <w:color w:val="000000" w:themeColor="text1"/>
                    </w:rPr>
                    <m:t>Cl</m:t>
                  </m:r>
                </m:e>
                <m:sup>
                  <m:r>
                    <w:rPr>
                      <w:rFonts w:ascii="Cambria Math" w:hAnsi="Cambria Math" w:cs="Times New Roman"/>
                      <w:color w:val="000000" w:themeColor="text1"/>
                    </w:rPr>
                    <m:t>2</m:t>
                  </m:r>
                </m:sup>
              </m:sSup>
              <m:r>
                <w:rPr>
                  <w:rFonts w:ascii="Cambria Math" w:hAnsi="Cambria Math" w:cs="Times New Roman"/>
                  <w:color w:val="000000" w:themeColor="text1"/>
                </w:rPr>
                <m:t>)</m:t>
              </m:r>
            </m:num>
            <m:den>
              <m:r>
                <w:rPr>
                  <w:rFonts w:ascii="Cambria Math" w:hAnsi="Cambria Math" w:cs="Times New Roman"/>
                  <w:color w:val="000000" w:themeColor="text1"/>
                </w:rPr>
                <m:t>(π*AR*e)</m:t>
              </m:r>
            </m:den>
          </m:f>
        </m:oMath>
      </m:oMathPara>
    </w:p>
    <w:p w14:paraId="0B52CB82" w14:textId="2DDAC84E" w:rsidR="00883752" w:rsidRPr="00B46571" w:rsidRDefault="00883752" w:rsidP="006D0668">
      <w:pPr>
        <w:pStyle w:val="Caption"/>
        <w:keepNext/>
        <w:spacing w:line="360" w:lineRule="auto"/>
        <w:jc w:val="center"/>
        <w:rPr>
          <w:rFonts w:ascii="Times New Roman" w:hAnsi="Times New Roman" w:cs="Times New Roman"/>
          <w:color w:val="000000" w:themeColor="text1"/>
        </w:rPr>
      </w:pPr>
      <w:r w:rsidRPr="00B46571">
        <w:rPr>
          <w:rFonts w:ascii="Times New Roman" w:hAnsi="Times New Roman" w:cs="Times New Roman"/>
          <w:color w:val="000000" w:themeColor="text1"/>
        </w:rPr>
        <w:t xml:space="preserve">Equation </w:t>
      </w:r>
      <w:r w:rsidR="00DF1CFB" w:rsidRPr="00B46571">
        <w:rPr>
          <w:rFonts w:ascii="Times New Roman" w:hAnsi="Times New Roman" w:cs="Times New Roman"/>
          <w:noProof/>
          <w:color w:val="000000" w:themeColor="text1"/>
        </w:rPr>
        <w:fldChar w:fldCharType="begin"/>
      </w:r>
      <w:r w:rsidR="00DF1CFB" w:rsidRPr="00B46571">
        <w:rPr>
          <w:rFonts w:ascii="Times New Roman" w:hAnsi="Times New Roman" w:cs="Times New Roman"/>
          <w:noProof/>
          <w:color w:val="000000" w:themeColor="text1"/>
        </w:rPr>
        <w:instrText xml:space="preserve"> SEQ Equation \* ARABIC </w:instrText>
      </w:r>
      <w:r w:rsidR="00DF1CFB" w:rsidRPr="00B46571">
        <w:rPr>
          <w:rFonts w:ascii="Times New Roman" w:hAnsi="Times New Roman" w:cs="Times New Roman"/>
          <w:noProof/>
          <w:color w:val="000000" w:themeColor="text1"/>
        </w:rPr>
        <w:fldChar w:fldCharType="separate"/>
      </w:r>
      <w:r w:rsidR="0098779E" w:rsidRPr="00B46571">
        <w:rPr>
          <w:rFonts w:ascii="Times New Roman" w:hAnsi="Times New Roman" w:cs="Times New Roman"/>
          <w:noProof/>
          <w:color w:val="000000" w:themeColor="text1"/>
        </w:rPr>
        <w:t>9</w:t>
      </w:r>
      <w:r w:rsidR="00DF1CFB" w:rsidRPr="00B46571">
        <w:rPr>
          <w:rFonts w:ascii="Times New Roman" w:hAnsi="Times New Roman" w:cs="Times New Roman"/>
          <w:noProof/>
          <w:color w:val="000000" w:themeColor="text1"/>
        </w:rPr>
        <w:fldChar w:fldCharType="end"/>
      </w:r>
    </w:p>
    <w:p w14:paraId="700B38E1" w14:textId="53F3BC33" w:rsidR="00000D16" w:rsidRPr="00B46571" w:rsidRDefault="00715C60" w:rsidP="006D0668">
      <w:pPr>
        <w:spacing w:line="360" w:lineRule="auto"/>
        <w:ind w:firstLine="720"/>
        <w:jc w:val="center"/>
        <w:rPr>
          <w:rFonts w:ascii="Times New Roman" w:eastAsiaTheme="minorEastAsia" w:hAnsi="Times New Roman" w:cs="Times New Roman"/>
          <w:color w:val="000000" w:themeColor="text1"/>
        </w:rPr>
      </w:pPr>
      <m:oMathPara>
        <m:oMath>
          <m:sSub>
            <m:sSubPr>
              <m:ctrlPr>
                <w:rPr>
                  <w:rFonts w:ascii="Cambria Math" w:hAnsi="Cambria Math" w:cs="Times New Roman"/>
                  <w:i/>
                  <w:color w:val="000000" w:themeColor="text1"/>
                </w:rPr>
              </m:ctrlPr>
            </m:sSubPr>
            <m:e>
              <m:sSub>
                <m:sSubPr>
                  <m:ctrlPr>
                    <w:rPr>
                      <w:rFonts w:ascii="Cambria Math" w:hAnsi="Cambria Math" w:cs="Times New Roman"/>
                      <w:i/>
                      <w:color w:val="000000" w:themeColor="text1"/>
                    </w:rPr>
                  </m:ctrlPr>
                </m:sSubPr>
                <m:e>
                  <m:r>
                    <w:rPr>
                      <w:rFonts w:ascii="Cambria Math" w:hAnsi="Cambria Math" w:cs="Times New Roman"/>
                      <w:color w:val="000000" w:themeColor="text1"/>
                    </w:rPr>
                    <m:t>Cd=Cd</m:t>
                  </m:r>
                </m:e>
                <m:sub>
                  <m:r>
                    <w:rPr>
                      <w:rFonts w:ascii="Cambria Math" w:hAnsi="Cambria Math" w:cs="Times New Roman"/>
                      <w:color w:val="000000" w:themeColor="text1"/>
                    </w:rPr>
                    <m:t>0</m:t>
                  </m:r>
                </m:sub>
              </m:sSub>
              <m:r>
                <w:rPr>
                  <w:rFonts w:ascii="Cambria Math" w:hAnsi="Cambria Math" w:cs="Times New Roman"/>
                  <w:color w:val="000000" w:themeColor="text1"/>
                </w:rPr>
                <m:t>+Cd</m:t>
              </m:r>
            </m:e>
            <m:sub>
              <m:r>
                <w:rPr>
                  <w:rFonts w:ascii="Cambria Math" w:hAnsi="Cambria Math" w:cs="Times New Roman"/>
                  <w:color w:val="000000" w:themeColor="text1"/>
                </w:rPr>
                <m:t>i</m:t>
              </m:r>
            </m:sub>
          </m:sSub>
        </m:oMath>
      </m:oMathPara>
    </w:p>
    <w:p w14:paraId="2A25A275" w14:textId="77777777" w:rsidR="00A47654" w:rsidRPr="00B46571" w:rsidRDefault="00A47654" w:rsidP="006D0668">
      <w:pPr>
        <w:spacing w:line="360" w:lineRule="auto"/>
        <w:ind w:firstLine="720"/>
        <w:jc w:val="center"/>
        <w:rPr>
          <w:rFonts w:ascii="Times New Roman" w:eastAsiaTheme="minorEastAsia" w:hAnsi="Times New Roman" w:cs="Times New Roman"/>
          <w:color w:val="000000" w:themeColor="text1"/>
          <w:sz w:val="24"/>
          <w:szCs w:val="24"/>
        </w:rPr>
      </w:pPr>
    </w:p>
    <w:p w14:paraId="7991F6E9" w14:textId="3B6202B2" w:rsidR="00E91C16" w:rsidRPr="00B46571" w:rsidRDefault="003067A9" w:rsidP="009D1457">
      <w:pPr>
        <w:pStyle w:val="Heading3"/>
      </w:pPr>
      <w:bookmarkStart w:id="10" w:name="_Toc2082170"/>
      <w:r w:rsidRPr="00B46571">
        <w:lastRenderedPageBreak/>
        <w:t>1.</w:t>
      </w:r>
      <w:r w:rsidR="00A664E1">
        <w:t>1.3</w:t>
      </w:r>
      <w:r w:rsidRPr="00B46571">
        <w:t xml:space="preserve"> </w:t>
      </w:r>
      <w:r w:rsidR="00E91C16" w:rsidRPr="00B46571">
        <w:t>Fin Shape</w:t>
      </w:r>
      <w:bookmarkEnd w:id="10"/>
    </w:p>
    <w:p w14:paraId="6FBA4D7D" w14:textId="3164EAEA" w:rsidR="00E91C16" w:rsidRPr="00B46571" w:rsidRDefault="00320AF6" w:rsidP="006D0668">
      <w:pPr>
        <w:spacing w:line="360" w:lineRule="auto"/>
        <w:ind w:firstLine="720"/>
        <w:rPr>
          <w:rFonts w:ascii="Times New Roman" w:eastAsiaTheme="minorEastAsia" w:hAnsi="Times New Roman" w:cs="Times New Roman"/>
          <w:color w:val="000000" w:themeColor="text1"/>
          <w:sz w:val="24"/>
          <w:szCs w:val="24"/>
        </w:rPr>
      </w:pPr>
      <w:r w:rsidRPr="00B46571">
        <w:rPr>
          <w:rFonts w:ascii="Times New Roman" w:hAnsi="Times New Roman" w:cs="Times New Roman"/>
          <w:noProof/>
          <w:color w:val="000000" w:themeColor="text1"/>
        </w:rPr>
        <mc:AlternateContent>
          <mc:Choice Requires="wps">
            <w:drawing>
              <wp:anchor distT="0" distB="0" distL="114300" distR="114300" simplePos="0" relativeHeight="251656704" behindDoc="0" locked="0" layoutInCell="1" allowOverlap="1" wp14:anchorId="348C9CE7" wp14:editId="68FCAF95">
                <wp:simplePos x="0" y="0"/>
                <wp:positionH relativeFrom="margin">
                  <wp:align>center</wp:align>
                </wp:positionH>
                <wp:positionV relativeFrom="paragraph">
                  <wp:posOffset>4348480</wp:posOffset>
                </wp:positionV>
                <wp:extent cx="4333875" cy="635"/>
                <wp:effectExtent l="0" t="0" r="9525" b="2540"/>
                <wp:wrapTopAndBottom/>
                <wp:docPr id="4" name="Text Box 4"/>
                <wp:cNvGraphicFramePr/>
                <a:graphic xmlns:a="http://schemas.openxmlformats.org/drawingml/2006/main">
                  <a:graphicData uri="http://schemas.microsoft.com/office/word/2010/wordprocessingShape">
                    <wps:wsp>
                      <wps:cNvSpPr txBox="1"/>
                      <wps:spPr>
                        <a:xfrm>
                          <a:off x="0" y="0"/>
                          <a:ext cx="4333875" cy="635"/>
                        </a:xfrm>
                        <a:prstGeom prst="rect">
                          <a:avLst/>
                        </a:prstGeom>
                        <a:solidFill>
                          <a:prstClr val="white"/>
                        </a:solidFill>
                        <a:ln>
                          <a:noFill/>
                        </a:ln>
                        <a:effectLst/>
                      </wps:spPr>
                      <wps:txbx>
                        <w:txbxContent>
                          <w:p w14:paraId="1EEB7C6F" w14:textId="101EFD6E" w:rsidR="00715C60" w:rsidRPr="005B752D" w:rsidRDefault="00715C60" w:rsidP="005B752D">
                            <w:pPr>
                              <w:pStyle w:val="Caption"/>
                              <w:jc w:val="center"/>
                              <w:rPr>
                                <w:rFonts w:ascii="Times New Roman" w:hAnsi="Times New Roman" w:cs="Times New Roman"/>
                                <w:noProof/>
                                <w:color w:val="auto"/>
                                <w:sz w:val="22"/>
                                <w:szCs w:val="24"/>
                              </w:rPr>
                            </w:pPr>
                            <w:bookmarkStart w:id="11" w:name="_Toc272474"/>
                            <w:r w:rsidRPr="005B752D">
                              <w:rPr>
                                <w:rFonts w:ascii="Times New Roman" w:hAnsi="Times New Roman" w:cs="Times New Roman"/>
                                <w:color w:val="auto"/>
                                <w:sz w:val="22"/>
                                <w:szCs w:val="24"/>
                              </w:rPr>
                              <w:t xml:space="preserve">Figure </w:t>
                            </w:r>
                            <w:r>
                              <w:rPr>
                                <w:rFonts w:ascii="Times New Roman" w:hAnsi="Times New Roman" w:cs="Times New Roman"/>
                                <w:color w:val="auto"/>
                                <w:sz w:val="22"/>
                                <w:szCs w:val="24"/>
                              </w:rPr>
                              <w:fldChar w:fldCharType="begin"/>
                            </w:r>
                            <w:r>
                              <w:rPr>
                                <w:rFonts w:ascii="Times New Roman" w:hAnsi="Times New Roman" w:cs="Times New Roman"/>
                                <w:color w:val="auto"/>
                                <w:sz w:val="22"/>
                                <w:szCs w:val="24"/>
                              </w:rPr>
                              <w:instrText xml:space="preserve"> SEQ Figure \* ARABIC </w:instrText>
                            </w:r>
                            <w:r>
                              <w:rPr>
                                <w:rFonts w:ascii="Times New Roman" w:hAnsi="Times New Roman" w:cs="Times New Roman"/>
                                <w:color w:val="auto"/>
                                <w:sz w:val="22"/>
                                <w:szCs w:val="24"/>
                              </w:rPr>
                              <w:fldChar w:fldCharType="separate"/>
                            </w:r>
                            <w:r>
                              <w:rPr>
                                <w:rFonts w:ascii="Times New Roman" w:hAnsi="Times New Roman" w:cs="Times New Roman"/>
                                <w:noProof/>
                                <w:color w:val="auto"/>
                                <w:sz w:val="22"/>
                                <w:szCs w:val="24"/>
                              </w:rPr>
                              <w:t>2</w:t>
                            </w:r>
                            <w:r>
                              <w:rPr>
                                <w:rFonts w:ascii="Times New Roman" w:hAnsi="Times New Roman" w:cs="Times New Roman"/>
                                <w:color w:val="auto"/>
                                <w:sz w:val="22"/>
                                <w:szCs w:val="24"/>
                              </w:rPr>
                              <w:fldChar w:fldCharType="end"/>
                            </w:r>
                            <w:r w:rsidRPr="005B752D">
                              <w:rPr>
                                <w:rFonts w:ascii="Times New Roman" w:hAnsi="Times New Roman" w:cs="Times New Roman"/>
                                <w:color w:val="auto"/>
                                <w:sz w:val="22"/>
                                <w:szCs w:val="24"/>
                              </w:rPr>
                              <w:t>: Fin sizing illustration.</w:t>
                            </w:r>
                            <w:r>
                              <w:rPr>
                                <w:rFonts w:ascii="Times New Roman" w:hAnsi="Times New Roman" w:cs="Times New Roman"/>
                                <w:color w:val="auto"/>
                                <w:sz w:val="22"/>
                                <w:szCs w:val="24"/>
                              </w:rPr>
                              <w:t xml:space="preserve"> </w:t>
                            </w:r>
                            <w:r w:rsidRPr="005B752D">
                              <w:rPr>
                                <w:rFonts w:ascii="Times New Roman" w:hAnsi="Times New Roman" w:cs="Times New Roman"/>
                                <w:color w:val="auto"/>
                                <w:sz w:val="22"/>
                                <w:szCs w:val="24"/>
                              </w:rPr>
                              <w:t xml:space="preserve">[7] Copyright 2018, Richard </w:t>
                            </w:r>
                            <w:proofErr w:type="spellStart"/>
                            <w:r w:rsidRPr="005B752D">
                              <w:rPr>
                                <w:rFonts w:ascii="Times New Roman" w:hAnsi="Times New Roman" w:cs="Times New Roman"/>
                                <w:color w:val="auto"/>
                                <w:sz w:val="22"/>
                                <w:szCs w:val="24"/>
                              </w:rPr>
                              <w:t>Nakka</w:t>
                            </w:r>
                            <w:proofErr w:type="spellEnd"/>
                            <w:r w:rsidRPr="005B752D">
                              <w:rPr>
                                <w:rFonts w:ascii="Times New Roman" w:hAnsi="Times New Roman" w:cs="Times New Roman"/>
                                <w:color w:val="auto"/>
                                <w:sz w:val="22"/>
                                <w:szCs w:val="24"/>
                              </w:rPr>
                              <w:t>.</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48C9CE7" id="Text Box 4" o:spid="_x0000_s1028" type="#_x0000_t202" style="position:absolute;left:0;text-align:left;margin-left:0;margin-top:342.4pt;width:341.25pt;height:.05pt;z-index:25165670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" stroked="f">
                <v:textbox style="mso-fit-shape-to-text:t" inset="0,0,0,0">
                  <w:txbxContent>
                    <w:p w14:paraId="1EEB7C6F" w14:textId="101EFD6E" w:rsidR="00715C60" w:rsidRPr="005B752D" w:rsidRDefault="00715C60" w:rsidP="005B752D">
                      <w:pPr>
                        <w:pStyle w:val="Caption"/>
                        <w:jc w:val="center"/>
                        <w:rPr>
                          <w:rFonts w:ascii="Times New Roman" w:hAnsi="Times New Roman" w:cs="Times New Roman"/>
                          <w:noProof/>
                          <w:color w:val="auto"/>
                          <w:sz w:val="22"/>
                          <w:szCs w:val="24"/>
                        </w:rPr>
                      </w:pPr>
                      <w:bookmarkStart w:id="12" w:name="_Toc272474"/>
                      <w:r w:rsidRPr="005B752D">
                        <w:rPr>
                          <w:rFonts w:ascii="Times New Roman" w:hAnsi="Times New Roman" w:cs="Times New Roman"/>
                          <w:color w:val="auto"/>
                          <w:sz w:val="22"/>
                          <w:szCs w:val="24"/>
                        </w:rPr>
                        <w:t xml:space="preserve">Figure </w:t>
                      </w:r>
                      <w:r>
                        <w:rPr>
                          <w:rFonts w:ascii="Times New Roman" w:hAnsi="Times New Roman" w:cs="Times New Roman"/>
                          <w:color w:val="auto"/>
                          <w:sz w:val="22"/>
                          <w:szCs w:val="24"/>
                        </w:rPr>
                        <w:fldChar w:fldCharType="begin"/>
                      </w:r>
                      <w:r>
                        <w:rPr>
                          <w:rFonts w:ascii="Times New Roman" w:hAnsi="Times New Roman" w:cs="Times New Roman"/>
                          <w:color w:val="auto"/>
                          <w:sz w:val="22"/>
                          <w:szCs w:val="24"/>
                        </w:rPr>
                        <w:instrText xml:space="preserve"> SEQ Figure \* ARABIC </w:instrText>
                      </w:r>
                      <w:r>
                        <w:rPr>
                          <w:rFonts w:ascii="Times New Roman" w:hAnsi="Times New Roman" w:cs="Times New Roman"/>
                          <w:color w:val="auto"/>
                          <w:sz w:val="22"/>
                          <w:szCs w:val="24"/>
                        </w:rPr>
                        <w:fldChar w:fldCharType="separate"/>
                      </w:r>
                      <w:r>
                        <w:rPr>
                          <w:rFonts w:ascii="Times New Roman" w:hAnsi="Times New Roman" w:cs="Times New Roman"/>
                          <w:noProof/>
                          <w:color w:val="auto"/>
                          <w:sz w:val="22"/>
                          <w:szCs w:val="24"/>
                        </w:rPr>
                        <w:t>2</w:t>
                      </w:r>
                      <w:r>
                        <w:rPr>
                          <w:rFonts w:ascii="Times New Roman" w:hAnsi="Times New Roman" w:cs="Times New Roman"/>
                          <w:color w:val="auto"/>
                          <w:sz w:val="22"/>
                          <w:szCs w:val="24"/>
                        </w:rPr>
                        <w:fldChar w:fldCharType="end"/>
                      </w:r>
                      <w:r w:rsidRPr="005B752D">
                        <w:rPr>
                          <w:rFonts w:ascii="Times New Roman" w:hAnsi="Times New Roman" w:cs="Times New Roman"/>
                          <w:color w:val="auto"/>
                          <w:sz w:val="22"/>
                          <w:szCs w:val="24"/>
                        </w:rPr>
                        <w:t>: Fin sizing illustration.</w:t>
                      </w:r>
                      <w:r>
                        <w:rPr>
                          <w:rFonts w:ascii="Times New Roman" w:hAnsi="Times New Roman" w:cs="Times New Roman"/>
                          <w:color w:val="auto"/>
                          <w:sz w:val="22"/>
                          <w:szCs w:val="24"/>
                        </w:rPr>
                        <w:t xml:space="preserve"> </w:t>
                      </w:r>
                      <w:r w:rsidRPr="005B752D">
                        <w:rPr>
                          <w:rFonts w:ascii="Times New Roman" w:hAnsi="Times New Roman" w:cs="Times New Roman"/>
                          <w:color w:val="auto"/>
                          <w:sz w:val="22"/>
                          <w:szCs w:val="24"/>
                        </w:rPr>
                        <w:t xml:space="preserve">[7] Copyright 2018, Richard </w:t>
                      </w:r>
                      <w:proofErr w:type="spellStart"/>
                      <w:r w:rsidRPr="005B752D">
                        <w:rPr>
                          <w:rFonts w:ascii="Times New Roman" w:hAnsi="Times New Roman" w:cs="Times New Roman"/>
                          <w:color w:val="auto"/>
                          <w:sz w:val="22"/>
                          <w:szCs w:val="24"/>
                        </w:rPr>
                        <w:t>Nakka</w:t>
                      </w:r>
                      <w:proofErr w:type="spellEnd"/>
                      <w:r w:rsidRPr="005B752D">
                        <w:rPr>
                          <w:rFonts w:ascii="Times New Roman" w:hAnsi="Times New Roman" w:cs="Times New Roman"/>
                          <w:color w:val="auto"/>
                          <w:sz w:val="22"/>
                          <w:szCs w:val="24"/>
                        </w:rPr>
                        <w:t>.</w:t>
                      </w:r>
                      <w:bookmarkEnd w:id="12"/>
                    </w:p>
                  </w:txbxContent>
                </v:textbox>
                <w10:wrap type="topAndBottom" anchorx="margin"/>
              </v:shape>
            </w:pict>
          </mc:Fallback>
        </mc:AlternateContent>
      </w:r>
      <w:r w:rsidRPr="00B46571">
        <w:rPr>
          <w:rFonts w:ascii="Times New Roman" w:hAnsi="Times New Roman" w:cs="Times New Roman"/>
          <w:noProof/>
          <w:color w:val="000000" w:themeColor="text1"/>
          <w:sz w:val="24"/>
          <w:szCs w:val="24"/>
        </w:rPr>
        <w:drawing>
          <wp:anchor distT="0" distB="0" distL="114300" distR="114300" simplePos="0" relativeHeight="251655680" behindDoc="0" locked="0" layoutInCell="1" allowOverlap="1" wp14:anchorId="7A71347E" wp14:editId="19870F11">
            <wp:simplePos x="0" y="0"/>
            <wp:positionH relativeFrom="margin">
              <wp:align>center</wp:align>
            </wp:positionH>
            <wp:positionV relativeFrom="paragraph">
              <wp:posOffset>2176780</wp:posOffset>
            </wp:positionV>
            <wp:extent cx="4486275" cy="2112645"/>
            <wp:effectExtent l="0" t="0" r="9525" b="190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4486275" cy="2112645"/>
                    </a:xfrm>
                    <a:prstGeom prst="rect">
                      <a:avLst/>
                    </a:prstGeom>
                  </pic:spPr>
                </pic:pic>
              </a:graphicData>
            </a:graphic>
            <wp14:sizeRelH relativeFrom="margin">
              <wp14:pctWidth>0</wp14:pctWidth>
            </wp14:sizeRelH>
            <wp14:sizeRelV relativeFrom="margin">
              <wp14:pctHeight>0</wp14:pctHeight>
            </wp14:sizeRelV>
          </wp:anchor>
        </w:drawing>
      </w:r>
      <w:r w:rsidR="675B6DE1" w:rsidRPr="3F1F6523">
        <w:rPr>
          <w:rFonts w:ascii="Times New Roman" w:eastAsiaTheme="minorEastAsia" w:hAnsi="Times New Roman" w:cs="Times New Roman"/>
          <w:color w:val="000000" w:themeColor="text1"/>
          <w:sz w:val="24"/>
          <w:szCs w:val="24"/>
        </w:rPr>
        <w:t>Rocket fins are a form of passive control on a rocket which produce lift and drag forces to stabilize the rocket. This force is called a restoring force and occurs so long as the rocket’s center of pressure is lowe</w:t>
      </w:r>
      <w:r w:rsidR="00065E7B" w:rsidRPr="3F1F6523">
        <w:rPr>
          <w:rFonts w:ascii="Times New Roman" w:eastAsiaTheme="minorEastAsia" w:hAnsi="Times New Roman" w:cs="Times New Roman"/>
          <w:color w:val="000000" w:themeColor="text1"/>
          <w:sz w:val="24"/>
          <w:szCs w:val="24"/>
        </w:rPr>
        <w:t xml:space="preserve">r than its center of gravity </w:t>
      </w:r>
      <w:r w:rsidR="00065E7B" w:rsidRPr="3F1F6523">
        <w:fldChar w:fldCharType="begin" w:fldLock="1"/>
      </w:r>
      <w:r w:rsidR="00065E7B" w:rsidRPr="00B46571">
        <w:rPr>
          <w:rFonts w:ascii="Times New Roman" w:eastAsiaTheme="minorEastAsia" w:hAnsi="Times New Roman" w:cs="Times New Roman"/>
          <w:color w:val="000000" w:themeColor="text1"/>
          <w:sz w:val="24"/>
          <w:szCs w:val="24"/>
        </w:rPr>
        <w:instrText>ADDIN CSL_CITATION {"citationItems":[{"id":"ITEM-1","itemData":{"URL":"https://spaceflightsystems.grc.nasa.gov/education/rocket/rktstab.html","accessed":{"date-parts":[["2018","10","11"]]},"author":[{"dropping-particle":"","family":"Benson","given":"Tom","non-dropping-particle":"","parse-names":false,"suffix":""}],"id":"ITEM-1","issued":{"date-parts":[["2015"]]},"title":"Rocket Stability","type":"webpage"},"uris":["http://www.mendeley.com/documents/?uuid=06720537-02ae-3a03-8e18-873c96f5d8a5"]}],"mendeley":{"formattedCitation":"[3]","plainTextFormattedCitation":"[3]","previouslyFormattedCitation":"[3]"},"properties":{"noteIndex":0},"schema":"https://github.com/citation-style-language/schema/raw/master/csl-citation.json"}</w:instrText>
      </w:r>
      <w:r w:rsidR="00065E7B" w:rsidRPr="3F1F6523">
        <w:rPr>
          <w:rFonts w:ascii="Times New Roman" w:eastAsiaTheme="minorEastAsia" w:hAnsi="Times New Roman" w:cs="Times New Roman"/>
          <w:color w:val="000000" w:themeColor="text1"/>
          <w:sz w:val="24"/>
          <w:szCs w:val="24"/>
        </w:rPr>
        <w:fldChar w:fldCharType="separate"/>
      </w:r>
      <w:r w:rsidR="00065E7B" w:rsidRPr="3F1F6523">
        <w:rPr>
          <w:rFonts w:ascii="Times New Roman" w:eastAsiaTheme="minorEastAsia" w:hAnsi="Times New Roman" w:cs="Times New Roman"/>
          <w:noProof/>
          <w:color w:val="000000" w:themeColor="text1"/>
          <w:sz w:val="24"/>
          <w:szCs w:val="24"/>
        </w:rPr>
        <w:t>[3]</w:t>
      </w:r>
      <w:r w:rsidR="00065E7B" w:rsidRPr="3F1F6523">
        <w:fldChar w:fldCharType="end"/>
      </w:r>
      <w:r w:rsidR="675B6DE1" w:rsidRPr="3F1F6523">
        <w:rPr>
          <w:rFonts w:ascii="Times New Roman" w:eastAsiaTheme="minorEastAsia" w:hAnsi="Times New Roman" w:cs="Times New Roman"/>
          <w:color w:val="000000" w:themeColor="text1"/>
          <w:sz w:val="24"/>
          <w:szCs w:val="24"/>
        </w:rPr>
        <w:t>. As the angle of attack of the rocket changes from zero, the fins begin to produce a lift force through the rockets center of pressure. This lift force exerts torque on the rocket’s center of gravity causing the rocket to rotate back to an angle of attack of zero. Ideally, the fins will produce the necessary lift force required to restore the rocket back to an angle of attack of zero while being the most aerodynamically efficient. To optimize a fin, the size, shape, an</w:t>
      </w:r>
      <w:r w:rsidR="00065E7B" w:rsidRPr="3F1F6523">
        <w:rPr>
          <w:rFonts w:ascii="Times New Roman" w:eastAsiaTheme="minorEastAsia" w:hAnsi="Times New Roman" w:cs="Times New Roman"/>
          <w:color w:val="000000" w:themeColor="text1"/>
          <w:sz w:val="24"/>
          <w:szCs w:val="24"/>
        </w:rPr>
        <w:t xml:space="preserve">d profile must be considered </w:t>
      </w:r>
      <w:r w:rsidR="00065E7B" w:rsidRPr="3F1F6523">
        <w:fldChar w:fldCharType="begin" w:fldLock="1"/>
      </w:r>
      <w:r w:rsidR="00065E7B" w:rsidRPr="00B46571">
        <w:rPr>
          <w:rFonts w:ascii="Times New Roman" w:eastAsiaTheme="minorEastAsia" w:hAnsi="Times New Roman" w:cs="Times New Roman"/>
          <w:color w:val="000000" w:themeColor="text1"/>
          <w:sz w:val="24"/>
          <w:szCs w:val="24"/>
        </w:rPr>
        <w:instrText>ADDIN CSL_CITATION {"citationItems":[{"id":"ITEM-1","itemData":{"author":[{"dropping-particle":"Van","family":"Milligan","given":"Tim","non-dropping-particle":"","parse-names":false,"suffix":""}],"container-title":"Peak of Flight","id":"ITEM-1","issued":{"date-parts":[["0"]]},"title":"What is the best fin shape for a model rocket?","type":"article-journal","volume":"445"},"uris":["http://www.mendeley.com/documents/?uuid=0ad72244-1f11-3dfd-ae10-a647512392f9"]}],"mendeley":{"formattedCitation":"[6]","plainTextFormattedCitation":"[6]","previouslyFormattedCitation":"[6]"},"properties":{"noteIndex":0},"schema":"https://github.com/citation-style-language/schema/raw/master/csl-citation.json"}</w:instrText>
      </w:r>
      <w:r w:rsidR="00065E7B" w:rsidRPr="3F1F6523">
        <w:rPr>
          <w:rFonts w:ascii="Times New Roman" w:eastAsiaTheme="minorEastAsia" w:hAnsi="Times New Roman" w:cs="Times New Roman"/>
          <w:color w:val="000000" w:themeColor="text1"/>
          <w:sz w:val="24"/>
          <w:szCs w:val="24"/>
        </w:rPr>
        <w:fldChar w:fldCharType="separate"/>
      </w:r>
      <w:r w:rsidR="00065E7B" w:rsidRPr="3F1F6523">
        <w:rPr>
          <w:rFonts w:ascii="Times New Roman" w:eastAsiaTheme="minorEastAsia" w:hAnsi="Times New Roman" w:cs="Times New Roman"/>
          <w:noProof/>
          <w:color w:val="000000" w:themeColor="text1"/>
          <w:sz w:val="24"/>
          <w:szCs w:val="24"/>
        </w:rPr>
        <w:t>[6]</w:t>
      </w:r>
      <w:r w:rsidR="00065E7B" w:rsidRPr="3F1F6523">
        <w:fldChar w:fldCharType="end"/>
      </w:r>
      <w:r w:rsidR="675B6DE1" w:rsidRPr="3F1F6523">
        <w:rPr>
          <w:rFonts w:ascii="Times New Roman" w:eastAsiaTheme="minorEastAsia" w:hAnsi="Times New Roman" w:cs="Times New Roman"/>
          <w:color w:val="000000" w:themeColor="text1"/>
          <w:sz w:val="24"/>
          <w:szCs w:val="24"/>
        </w:rPr>
        <w:t>.</w:t>
      </w:r>
    </w:p>
    <w:p w14:paraId="6B7140A0" w14:textId="40E8D353" w:rsidR="00D8247D" w:rsidRPr="00B46571" w:rsidRDefault="00E91C16" w:rsidP="006D0668">
      <w:pPr>
        <w:spacing w:line="360" w:lineRule="auto"/>
        <w:ind w:firstLine="720"/>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For any fin shape and profile there is a gener</w:t>
      </w:r>
      <w:r w:rsidR="00634610" w:rsidRPr="00B46571">
        <w:rPr>
          <w:rFonts w:ascii="Times New Roman" w:eastAsiaTheme="minorEastAsia" w:hAnsi="Times New Roman" w:cs="Times New Roman"/>
          <w:color w:val="000000" w:themeColor="text1"/>
          <w:sz w:val="24"/>
          <w:szCs w:val="24"/>
        </w:rPr>
        <w:t>al rule to be followed for size: t</w:t>
      </w:r>
      <w:r w:rsidRPr="00B46571">
        <w:rPr>
          <w:rFonts w:ascii="Times New Roman" w:eastAsiaTheme="minorEastAsia" w:hAnsi="Times New Roman" w:cs="Times New Roman"/>
          <w:color w:val="000000" w:themeColor="text1"/>
          <w:sz w:val="24"/>
          <w:szCs w:val="24"/>
        </w:rPr>
        <w:t xml:space="preserve">he span and root chord length of the fin should be roughly twice the diameter of the body tube of the rocket. The chord length of the tip of the fin will vary depending on the fin shape. Figure </w:t>
      </w:r>
      <w:r w:rsidR="00634610" w:rsidRPr="00B46571">
        <w:rPr>
          <w:rFonts w:ascii="Times New Roman" w:eastAsiaTheme="minorEastAsia" w:hAnsi="Times New Roman" w:cs="Times New Roman"/>
          <w:color w:val="000000" w:themeColor="text1"/>
          <w:sz w:val="24"/>
          <w:szCs w:val="24"/>
        </w:rPr>
        <w:t>2</w:t>
      </w:r>
      <w:r w:rsidR="00320AF6" w:rsidRPr="00B46571">
        <w:rPr>
          <w:rFonts w:ascii="Times New Roman" w:eastAsiaTheme="minorEastAsia" w:hAnsi="Times New Roman" w:cs="Times New Roman"/>
          <w:color w:val="000000" w:themeColor="text1"/>
          <w:sz w:val="24"/>
          <w:szCs w:val="24"/>
        </w:rPr>
        <w:t xml:space="preserve"> above</w:t>
      </w:r>
      <w:r w:rsidRPr="00B46571">
        <w:rPr>
          <w:rFonts w:ascii="Times New Roman" w:eastAsiaTheme="minorEastAsia" w:hAnsi="Times New Roman" w:cs="Times New Roman"/>
          <w:color w:val="000000" w:themeColor="text1"/>
          <w:sz w:val="24"/>
          <w:szCs w:val="24"/>
        </w:rPr>
        <w:t xml:space="preserve"> shows the proper ratios for a clipped delta fin on a rocket of specific diameter</w:t>
      </w:r>
      <w:r w:rsidR="00634610" w:rsidRPr="00B46571">
        <w:rPr>
          <w:rFonts w:ascii="Times New Roman" w:eastAsiaTheme="minorEastAsia" w:hAnsi="Times New Roman" w:cs="Times New Roman"/>
          <w:color w:val="000000" w:themeColor="text1"/>
          <w:sz w:val="24"/>
          <w:szCs w:val="24"/>
        </w:rPr>
        <w:t>, where the clipped delta fin shape is the chosen shape for the actuated fins</w:t>
      </w:r>
      <w:r w:rsidRPr="00B46571">
        <w:rPr>
          <w:rFonts w:ascii="Times New Roman" w:eastAsiaTheme="minorEastAsia" w:hAnsi="Times New Roman" w:cs="Times New Roman"/>
          <w:color w:val="000000" w:themeColor="text1"/>
          <w:sz w:val="24"/>
          <w:szCs w:val="24"/>
        </w:rPr>
        <w:t xml:space="preserve"> </w:t>
      </w:r>
      <w:r w:rsidR="00065E7B" w:rsidRPr="00B46571">
        <w:rPr>
          <w:rFonts w:ascii="Times New Roman" w:eastAsiaTheme="minorEastAsia" w:hAnsi="Times New Roman" w:cs="Times New Roman"/>
          <w:color w:val="000000" w:themeColor="text1"/>
          <w:sz w:val="24"/>
          <w:szCs w:val="24"/>
        </w:rPr>
        <w:fldChar w:fldCharType="begin" w:fldLock="1"/>
      </w:r>
      <w:r w:rsidR="00065E7B" w:rsidRPr="00B46571">
        <w:rPr>
          <w:rFonts w:ascii="Times New Roman" w:eastAsiaTheme="minorEastAsia" w:hAnsi="Times New Roman" w:cs="Times New Roman"/>
          <w:color w:val="000000" w:themeColor="text1"/>
          <w:sz w:val="24"/>
          <w:szCs w:val="24"/>
        </w:rPr>
        <w:instrText>ADDIN CSL_CITATION {"citationItems":[{"id":"ITEM-1","itemData":{"URL":"https://www.nakka-rocketry.net/fins.html","accessed":{"date-parts":[["2018","10","11"]]},"author":[{"dropping-particle":"","family":"Nakka","given":"Richard","non-dropping-particle":"","parse-names":false,"suffix":""}],"id":"ITEM-1","issued":{"date-parts":[["2001"]]},"title":"Fins for Rocket Stability","type":"webpage"},"uris":["http://www.mendeley.com/documents/?uuid=bfd065f5-6c93-359d-972e-426374a20ffc"]}],"mendeley":{"formattedCitation":"[7]","plainTextFormattedCitation":"[7]","previouslyFormattedCitation":"[7]"},"properties":{"noteIndex":0},"schema":"https://github.com/citation-style-language/schema/raw/master/csl-citation.json"}</w:instrText>
      </w:r>
      <w:r w:rsidR="00065E7B" w:rsidRPr="00B46571">
        <w:rPr>
          <w:rFonts w:ascii="Times New Roman" w:eastAsiaTheme="minorEastAsia" w:hAnsi="Times New Roman" w:cs="Times New Roman"/>
          <w:color w:val="000000" w:themeColor="text1"/>
          <w:sz w:val="24"/>
          <w:szCs w:val="24"/>
        </w:rPr>
        <w:fldChar w:fldCharType="separate"/>
      </w:r>
      <w:r w:rsidR="00065E7B" w:rsidRPr="00B46571">
        <w:rPr>
          <w:rFonts w:ascii="Times New Roman" w:eastAsiaTheme="minorEastAsia" w:hAnsi="Times New Roman" w:cs="Times New Roman"/>
          <w:noProof/>
          <w:color w:val="000000" w:themeColor="text1"/>
          <w:sz w:val="24"/>
          <w:szCs w:val="24"/>
        </w:rPr>
        <w:t>[7]</w:t>
      </w:r>
      <w:r w:rsidR="00065E7B" w:rsidRPr="00B46571">
        <w:rPr>
          <w:rFonts w:ascii="Times New Roman" w:eastAsiaTheme="minorEastAsia" w:hAnsi="Times New Roman" w:cs="Times New Roman"/>
          <w:color w:val="000000" w:themeColor="text1"/>
          <w:sz w:val="24"/>
          <w:szCs w:val="24"/>
        </w:rPr>
        <w:fldChar w:fldCharType="end"/>
      </w:r>
      <w:r w:rsidR="00065E7B" w:rsidRPr="00B46571">
        <w:rPr>
          <w:rFonts w:ascii="Times New Roman" w:eastAsiaTheme="minorEastAsia" w:hAnsi="Times New Roman" w:cs="Times New Roman"/>
          <w:color w:val="000000" w:themeColor="text1"/>
          <w:sz w:val="24"/>
          <w:szCs w:val="24"/>
        </w:rPr>
        <w:t>.</w:t>
      </w:r>
    </w:p>
    <w:p w14:paraId="43C5ACC5" w14:textId="58B1CB88" w:rsidR="00D8247D" w:rsidRPr="00B46571" w:rsidRDefault="005B752D" w:rsidP="006D0668">
      <w:pPr>
        <w:spacing w:line="360" w:lineRule="auto"/>
        <w:ind w:firstLine="720"/>
        <w:rPr>
          <w:rFonts w:ascii="Times New Roman" w:eastAsiaTheme="minorEastAsia" w:hAnsi="Times New Roman" w:cs="Times New Roman"/>
          <w:color w:val="000000" w:themeColor="text1"/>
          <w:sz w:val="24"/>
          <w:szCs w:val="24"/>
        </w:rPr>
      </w:pPr>
      <w:r w:rsidRPr="00B46571">
        <w:rPr>
          <w:rFonts w:ascii="Times New Roman" w:hAnsi="Times New Roman" w:cs="Times New Roman"/>
          <w:noProof/>
          <w:color w:val="000000" w:themeColor="text1"/>
        </w:rPr>
        <w:lastRenderedPageBreak/>
        <mc:AlternateContent>
          <mc:Choice Requires="wps">
            <w:drawing>
              <wp:anchor distT="0" distB="0" distL="114300" distR="114300" simplePos="0" relativeHeight="251658752" behindDoc="0" locked="0" layoutInCell="1" allowOverlap="1" wp14:anchorId="7892B7D5" wp14:editId="18ED1B1B">
                <wp:simplePos x="0" y="0"/>
                <wp:positionH relativeFrom="margin">
                  <wp:align>center</wp:align>
                </wp:positionH>
                <wp:positionV relativeFrom="paragraph">
                  <wp:posOffset>3695700</wp:posOffset>
                </wp:positionV>
                <wp:extent cx="5283200" cy="635"/>
                <wp:effectExtent l="0" t="0" r="0" b="0"/>
                <wp:wrapTopAndBottom/>
                <wp:docPr id="9" name="Text Box 9"/>
                <wp:cNvGraphicFramePr/>
                <a:graphic xmlns:a="http://schemas.openxmlformats.org/drawingml/2006/main">
                  <a:graphicData uri="http://schemas.microsoft.com/office/word/2010/wordprocessingShape">
                    <wps:wsp>
                      <wps:cNvSpPr txBox="1"/>
                      <wps:spPr>
                        <a:xfrm>
                          <a:off x="0" y="0"/>
                          <a:ext cx="5283200" cy="635"/>
                        </a:xfrm>
                        <a:prstGeom prst="rect">
                          <a:avLst/>
                        </a:prstGeom>
                        <a:solidFill>
                          <a:prstClr val="white"/>
                        </a:solidFill>
                        <a:ln>
                          <a:noFill/>
                        </a:ln>
                        <a:effectLst/>
                      </wps:spPr>
                      <wps:txbx>
                        <w:txbxContent>
                          <w:p w14:paraId="766E754B" w14:textId="2226E489" w:rsidR="00715C60" w:rsidRPr="005B752D" w:rsidRDefault="00715C60" w:rsidP="005B752D">
                            <w:pPr>
                              <w:pStyle w:val="Caption"/>
                              <w:jc w:val="center"/>
                              <w:rPr>
                                <w:rFonts w:ascii="Times New Roman" w:hAnsi="Times New Roman" w:cs="Times New Roman"/>
                                <w:noProof/>
                                <w:color w:val="auto"/>
                                <w:sz w:val="32"/>
                                <w:szCs w:val="24"/>
                              </w:rPr>
                            </w:pPr>
                            <w:bookmarkStart w:id="13" w:name="_Toc272475"/>
                            <w:r w:rsidRPr="005B752D">
                              <w:rPr>
                                <w:rFonts w:ascii="Times New Roman" w:hAnsi="Times New Roman" w:cs="Times New Roman"/>
                                <w:color w:val="auto"/>
                                <w:sz w:val="22"/>
                              </w:rPr>
                              <w:t xml:space="preserve">[6] Figure </w:t>
                            </w:r>
                            <w:r>
                              <w:rPr>
                                <w:rFonts w:ascii="Times New Roman" w:hAnsi="Times New Roman" w:cs="Times New Roman"/>
                                <w:color w:val="auto"/>
                                <w:sz w:val="22"/>
                              </w:rPr>
                              <w:fldChar w:fldCharType="begin"/>
                            </w:r>
                            <w:r>
                              <w:rPr>
                                <w:rFonts w:ascii="Times New Roman" w:hAnsi="Times New Roman" w:cs="Times New Roman"/>
                                <w:color w:val="auto"/>
                                <w:sz w:val="22"/>
                              </w:rPr>
                              <w:instrText xml:space="preserve"> SEQ Figure \* ARABIC </w:instrText>
                            </w:r>
                            <w:r>
                              <w:rPr>
                                <w:rFonts w:ascii="Times New Roman" w:hAnsi="Times New Roman" w:cs="Times New Roman"/>
                                <w:color w:val="auto"/>
                                <w:sz w:val="22"/>
                              </w:rPr>
                              <w:fldChar w:fldCharType="separate"/>
                            </w:r>
                            <w:r>
                              <w:rPr>
                                <w:rFonts w:ascii="Times New Roman" w:hAnsi="Times New Roman" w:cs="Times New Roman"/>
                                <w:noProof/>
                                <w:color w:val="auto"/>
                                <w:sz w:val="22"/>
                              </w:rPr>
                              <w:t>3</w:t>
                            </w:r>
                            <w:r>
                              <w:rPr>
                                <w:rFonts w:ascii="Times New Roman" w:hAnsi="Times New Roman" w:cs="Times New Roman"/>
                                <w:color w:val="auto"/>
                                <w:sz w:val="22"/>
                              </w:rPr>
                              <w:fldChar w:fldCharType="end"/>
                            </w:r>
                            <w:r w:rsidRPr="005B752D">
                              <w:rPr>
                                <w:rFonts w:ascii="Times New Roman" w:hAnsi="Times New Roman" w:cs="Times New Roman"/>
                                <w:color w:val="auto"/>
                                <w:sz w:val="22"/>
                              </w:rPr>
                              <w:t>: Drag force by airfoil shape. Copyright 2018, Apogee Rockets.</w:t>
                            </w:r>
                            <w:bookmarkEnd w:id="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892B7D5" id="Text Box 9" o:spid="_x0000_s1029" type="#_x0000_t202" style="position:absolute;left:0;text-align:left;margin-left:0;margin-top:291pt;width:416pt;height:.05pt;z-index:25165875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" stroked="f">
                <v:textbox style="mso-fit-shape-to-text:t" inset="0,0,0,0">
                  <w:txbxContent>
                    <w:p w14:paraId="766E754B" w14:textId="2226E489" w:rsidR="00715C60" w:rsidRPr="005B752D" w:rsidRDefault="00715C60" w:rsidP="005B752D">
                      <w:pPr>
                        <w:pStyle w:val="Caption"/>
                        <w:jc w:val="center"/>
                        <w:rPr>
                          <w:rFonts w:ascii="Times New Roman" w:hAnsi="Times New Roman" w:cs="Times New Roman"/>
                          <w:noProof/>
                          <w:color w:val="auto"/>
                          <w:sz w:val="32"/>
                          <w:szCs w:val="24"/>
                        </w:rPr>
                      </w:pPr>
                      <w:bookmarkStart w:id="14" w:name="_Toc272475"/>
                      <w:r w:rsidRPr="005B752D">
                        <w:rPr>
                          <w:rFonts w:ascii="Times New Roman" w:hAnsi="Times New Roman" w:cs="Times New Roman"/>
                          <w:color w:val="auto"/>
                          <w:sz w:val="22"/>
                        </w:rPr>
                        <w:t xml:space="preserve">[6] Figure </w:t>
                      </w:r>
                      <w:r>
                        <w:rPr>
                          <w:rFonts w:ascii="Times New Roman" w:hAnsi="Times New Roman" w:cs="Times New Roman"/>
                          <w:color w:val="auto"/>
                          <w:sz w:val="22"/>
                        </w:rPr>
                        <w:fldChar w:fldCharType="begin"/>
                      </w:r>
                      <w:r>
                        <w:rPr>
                          <w:rFonts w:ascii="Times New Roman" w:hAnsi="Times New Roman" w:cs="Times New Roman"/>
                          <w:color w:val="auto"/>
                          <w:sz w:val="22"/>
                        </w:rPr>
                        <w:instrText xml:space="preserve"> SEQ Figure \* ARABIC </w:instrText>
                      </w:r>
                      <w:r>
                        <w:rPr>
                          <w:rFonts w:ascii="Times New Roman" w:hAnsi="Times New Roman" w:cs="Times New Roman"/>
                          <w:color w:val="auto"/>
                          <w:sz w:val="22"/>
                        </w:rPr>
                        <w:fldChar w:fldCharType="separate"/>
                      </w:r>
                      <w:r>
                        <w:rPr>
                          <w:rFonts w:ascii="Times New Roman" w:hAnsi="Times New Roman" w:cs="Times New Roman"/>
                          <w:noProof/>
                          <w:color w:val="auto"/>
                          <w:sz w:val="22"/>
                        </w:rPr>
                        <w:t>3</w:t>
                      </w:r>
                      <w:r>
                        <w:rPr>
                          <w:rFonts w:ascii="Times New Roman" w:hAnsi="Times New Roman" w:cs="Times New Roman"/>
                          <w:color w:val="auto"/>
                          <w:sz w:val="22"/>
                        </w:rPr>
                        <w:fldChar w:fldCharType="end"/>
                      </w:r>
                      <w:r w:rsidRPr="005B752D">
                        <w:rPr>
                          <w:rFonts w:ascii="Times New Roman" w:hAnsi="Times New Roman" w:cs="Times New Roman"/>
                          <w:color w:val="auto"/>
                          <w:sz w:val="22"/>
                        </w:rPr>
                        <w:t>: Drag force by airfoil shape. Copyright 2018, Apogee Rockets.</w:t>
                      </w:r>
                      <w:bookmarkEnd w:id="14"/>
                    </w:p>
                  </w:txbxContent>
                </v:textbox>
                <w10:wrap type="topAndBottom" anchorx="margin"/>
              </v:shape>
            </w:pict>
          </mc:Fallback>
        </mc:AlternateContent>
      </w:r>
      <w:r w:rsidRPr="00B46571">
        <w:rPr>
          <w:rFonts w:ascii="Times New Roman" w:hAnsi="Times New Roman" w:cs="Times New Roman"/>
          <w:noProof/>
          <w:color w:val="000000" w:themeColor="text1"/>
        </w:rPr>
        <w:drawing>
          <wp:anchor distT="0" distB="0" distL="114300" distR="114300" simplePos="0" relativeHeight="251663872" behindDoc="0" locked="0" layoutInCell="1" allowOverlap="1" wp14:anchorId="0FDDA409" wp14:editId="650CE56C">
            <wp:simplePos x="0" y="0"/>
            <wp:positionH relativeFrom="margin">
              <wp:posOffset>371475</wp:posOffset>
            </wp:positionH>
            <wp:positionV relativeFrom="paragraph">
              <wp:posOffset>2008505</wp:posOffset>
            </wp:positionV>
            <wp:extent cx="5191125" cy="1543050"/>
            <wp:effectExtent l="0" t="0" r="9525" b="0"/>
            <wp:wrapTopAndBottom/>
            <wp:docPr id="716259379" name="Picture 716259379" descr="https://lh6.googleusercontent.com/3QDKeUX7mTs3hQ1poBmkveLHVMpa8E2jAh7J9uI9a8brQKNInuSFQmztPUWEZyEjyyaEMKfZ_UyOOyBmoPDkm6w1RZVLvWdcs7Lp64WGCHghEigebkg49b5IlcW_UwFpwlm_qCH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extLst>
                        <a:ext uri="{28A0092B-C50C-407E-A947-70E740481C1C}">
                          <a14:useLocalDpi xmlns:a14="http://schemas.microsoft.com/office/drawing/2010/main" val="0"/>
                        </a:ext>
                      </a:extLst>
                    </a:blip>
                    <a:stretch>
                      <a:fillRect/>
                    </a:stretch>
                  </pic:blipFill>
                  <pic:spPr bwMode="auto">
                    <a:xfrm>
                      <a:off x="0" y="0"/>
                      <a:ext cx="5191125" cy="1543050"/>
                    </a:xfrm>
                    <a:prstGeom prst="rect">
                      <a:avLst/>
                    </a:prstGeom>
                    <a:noFill/>
                    <a:ln>
                      <a:noFill/>
                    </a:ln>
                  </pic:spPr>
                </pic:pic>
              </a:graphicData>
            </a:graphic>
          </wp:anchor>
        </w:drawing>
      </w:r>
      <w:r w:rsidR="00634610" w:rsidRPr="3F1F6523">
        <w:rPr>
          <w:rFonts w:ascii="Times New Roman" w:eastAsiaTheme="minorEastAsia" w:hAnsi="Times New Roman" w:cs="Times New Roman"/>
          <w:color w:val="000000" w:themeColor="text1"/>
          <w:sz w:val="24"/>
          <w:szCs w:val="24"/>
        </w:rPr>
        <w:t>Another important parameter to keep in mind is the overall shape of the fin. With each shape comes a specific aerodynamic efficiency. In theory, the most efficient fin shape is an elliptical fin, however experimental results from Apogee Rockets have proven otherwise, as shown below</w:t>
      </w:r>
      <w:r w:rsidR="00320AF6" w:rsidRPr="3F1F6523">
        <w:rPr>
          <w:rFonts w:ascii="Times New Roman" w:eastAsiaTheme="minorEastAsia" w:hAnsi="Times New Roman" w:cs="Times New Roman"/>
          <w:color w:val="000000" w:themeColor="text1"/>
          <w:sz w:val="24"/>
          <w:szCs w:val="24"/>
        </w:rPr>
        <w:t xml:space="preserve"> in F</w:t>
      </w:r>
      <w:r w:rsidR="00065E7B" w:rsidRPr="3F1F6523">
        <w:rPr>
          <w:rFonts w:ascii="Times New Roman" w:eastAsiaTheme="minorEastAsia" w:hAnsi="Times New Roman" w:cs="Times New Roman"/>
          <w:color w:val="000000" w:themeColor="text1"/>
          <w:sz w:val="24"/>
          <w:szCs w:val="24"/>
        </w:rPr>
        <w:t>igure 3</w:t>
      </w:r>
      <w:r w:rsidR="00634610" w:rsidRPr="3F1F6523">
        <w:rPr>
          <w:rFonts w:ascii="Times New Roman" w:eastAsiaTheme="minorEastAsia" w:hAnsi="Times New Roman" w:cs="Times New Roman"/>
          <w:color w:val="000000" w:themeColor="text1"/>
          <w:sz w:val="24"/>
          <w:szCs w:val="24"/>
        </w:rPr>
        <w:t xml:space="preserve">. </w:t>
      </w:r>
      <w:r w:rsidR="00065E7B" w:rsidRPr="3F1F6523">
        <w:rPr>
          <w:rFonts w:ascii="Times New Roman" w:eastAsiaTheme="minorEastAsia" w:hAnsi="Times New Roman" w:cs="Times New Roman"/>
          <w:color w:val="000000" w:themeColor="text1"/>
          <w:sz w:val="24"/>
          <w:szCs w:val="24"/>
        </w:rPr>
        <w:t>It</w:t>
      </w:r>
      <w:r w:rsidR="00634610" w:rsidRPr="3F1F6523">
        <w:rPr>
          <w:rFonts w:ascii="Times New Roman" w:eastAsiaTheme="minorEastAsia" w:hAnsi="Times New Roman" w:cs="Times New Roman"/>
          <w:color w:val="000000" w:themeColor="text1"/>
          <w:sz w:val="24"/>
          <w:szCs w:val="24"/>
        </w:rPr>
        <w:t xml:space="preserve"> shows different fin shapes and the drag force produced by them at two different angles of attack. The fins tested had a rectangular cross section. It is important to note that the square fin shape did not protrude from the rocket as far as the </w:t>
      </w:r>
      <w:commentRangeStart w:id="15"/>
      <w:r w:rsidR="00634610" w:rsidRPr="3F1F6523">
        <w:rPr>
          <w:rFonts w:ascii="Times New Roman" w:eastAsiaTheme="minorEastAsia" w:hAnsi="Times New Roman" w:cs="Times New Roman"/>
          <w:color w:val="000000" w:themeColor="text1"/>
          <w:sz w:val="24"/>
          <w:szCs w:val="24"/>
        </w:rPr>
        <w:t xml:space="preserve">other </w:t>
      </w:r>
      <w:commentRangeEnd w:id="15"/>
      <w:r w:rsidR="00715C60">
        <w:rPr>
          <w:rStyle w:val="CommentReference"/>
        </w:rPr>
        <w:commentReference w:id="15"/>
      </w:r>
      <w:r w:rsidR="00634610" w:rsidRPr="3F1F6523">
        <w:rPr>
          <w:rFonts w:ascii="Times New Roman" w:eastAsiaTheme="minorEastAsia" w:hAnsi="Times New Roman" w:cs="Times New Roman"/>
          <w:color w:val="000000" w:themeColor="text1"/>
          <w:sz w:val="24"/>
          <w:szCs w:val="24"/>
        </w:rPr>
        <w:t>fins to the point of affecting the drag calculation</w:t>
      </w:r>
      <w:r w:rsidR="00065E7B" w:rsidRPr="3F1F6523">
        <w:rPr>
          <w:rFonts w:ascii="Times New Roman" w:eastAsiaTheme="minorEastAsia" w:hAnsi="Times New Roman" w:cs="Times New Roman"/>
          <w:color w:val="000000" w:themeColor="text1"/>
          <w:sz w:val="24"/>
          <w:szCs w:val="24"/>
        </w:rPr>
        <w:t xml:space="preserve"> </w:t>
      </w:r>
      <w:r w:rsidR="00065E7B" w:rsidRPr="3F1F6523">
        <w:fldChar w:fldCharType="begin" w:fldLock="1"/>
      </w:r>
      <w:r w:rsidR="00065E7B" w:rsidRPr="00B46571">
        <w:rPr>
          <w:rFonts w:ascii="Times New Roman" w:eastAsiaTheme="minorEastAsia" w:hAnsi="Times New Roman" w:cs="Times New Roman"/>
          <w:color w:val="000000" w:themeColor="text1"/>
          <w:sz w:val="24"/>
          <w:szCs w:val="24"/>
        </w:rPr>
        <w:instrText>ADDIN CSL_CITATION {"citationItems":[{"id":"ITEM-1","itemData":{"author":[{"dropping-particle":"Van","family":"Milligan","given":"Tim","non-dropping-particle":"","parse-names":false,"suffix":""}],"container-title":"Peak of Flight","id":"ITEM-1","issued":{"date-parts":[["0"]]},"title":"What is the best fin shape for a model rocket?","type":"article-journal","volume":"445"},"uris":["http://www.mendeley.com/documents/?uuid=0ad72244-1f11-3dfd-ae10-a647512392f9"]}],"mendeley":{"formattedCitation":"[6]","plainTextFormattedCitation":"[6]","previouslyFormattedCitation":"[6]"},"properties":{"noteIndex":0},"schema":"https://github.com/citation-style-language/schema/raw/master/csl-citation.json"}</w:instrText>
      </w:r>
      <w:r w:rsidR="00065E7B" w:rsidRPr="3F1F6523">
        <w:rPr>
          <w:rFonts w:ascii="Times New Roman" w:eastAsiaTheme="minorEastAsia" w:hAnsi="Times New Roman" w:cs="Times New Roman"/>
          <w:color w:val="000000" w:themeColor="text1"/>
          <w:sz w:val="24"/>
          <w:szCs w:val="24"/>
        </w:rPr>
        <w:fldChar w:fldCharType="separate"/>
      </w:r>
      <w:r w:rsidR="00065E7B" w:rsidRPr="3F1F6523">
        <w:rPr>
          <w:rFonts w:ascii="Times New Roman" w:eastAsiaTheme="minorEastAsia" w:hAnsi="Times New Roman" w:cs="Times New Roman"/>
          <w:noProof/>
          <w:color w:val="000000" w:themeColor="text1"/>
          <w:sz w:val="24"/>
          <w:szCs w:val="24"/>
        </w:rPr>
        <w:t>[6]</w:t>
      </w:r>
      <w:r w:rsidR="00065E7B" w:rsidRPr="3F1F6523">
        <w:fldChar w:fldCharType="end"/>
      </w:r>
      <w:r w:rsidR="00634610" w:rsidRPr="3F1F6523">
        <w:rPr>
          <w:rFonts w:ascii="Times New Roman" w:eastAsiaTheme="minorEastAsia" w:hAnsi="Times New Roman" w:cs="Times New Roman"/>
          <w:color w:val="000000" w:themeColor="text1"/>
          <w:sz w:val="24"/>
          <w:szCs w:val="24"/>
        </w:rPr>
        <w:t xml:space="preserve">. </w:t>
      </w:r>
    </w:p>
    <w:p w14:paraId="5B359A46" w14:textId="77777777" w:rsidR="005B752D" w:rsidRDefault="005B752D" w:rsidP="006D0668">
      <w:pPr>
        <w:spacing w:line="360" w:lineRule="auto"/>
        <w:rPr>
          <w:rFonts w:ascii="Times New Roman" w:eastAsiaTheme="minorEastAsia" w:hAnsi="Times New Roman" w:cs="Times New Roman"/>
          <w:color w:val="000000" w:themeColor="text1"/>
          <w:sz w:val="24"/>
          <w:szCs w:val="24"/>
        </w:rPr>
      </w:pPr>
    </w:p>
    <w:p w14:paraId="62D7796B" w14:textId="4AEF4834" w:rsidR="00634610" w:rsidRPr="00B46571" w:rsidRDefault="00634610" w:rsidP="005B752D">
      <w:pPr>
        <w:spacing w:line="360" w:lineRule="auto"/>
        <w:ind w:firstLine="720"/>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 xml:space="preserve">From this data, the clipped delta shape proves to be the most efficient at low speeds. In addition, if the center of pressure needs to be moved further from the rocket’s center of gravity to keep the rocket stable, the fins can </w:t>
      </w:r>
      <w:r w:rsidR="00B657E6" w:rsidRPr="00B46571">
        <w:rPr>
          <w:rFonts w:ascii="Times New Roman" w:eastAsiaTheme="minorEastAsia" w:hAnsi="Times New Roman" w:cs="Times New Roman"/>
          <w:color w:val="000000" w:themeColor="text1"/>
          <w:sz w:val="24"/>
          <w:szCs w:val="24"/>
        </w:rPr>
        <w:t>be swept towards aft as in Figure 2</w:t>
      </w:r>
      <w:r w:rsidRPr="00B46571">
        <w:rPr>
          <w:rFonts w:ascii="Times New Roman" w:eastAsiaTheme="minorEastAsia" w:hAnsi="Times New Roman" w:cs="Times New Roman"/>
          <w:color w:val="000000" w:themeColor="text1"/>
          <w:sz w:val="24"/>
          <w:szCs w:val="24"/>
        </w:rPr>
        <w:t xml:space="preserve"> above labeled tapered swept </w:t>
      </w:r>
      <w:r w:rsidR="00065E7B" w:rsidRPr="00B46571">
        <w:rPr>
          <w:rFonts w:ascii="Times New Roman" w:eastAsiaTheme="minorEastAsia" w:hAnsi="Times New Roman" w:cs="Times New Roman"/>
          <w:color w:val="000000" w:themeColor="text1"/>
          <w:sz w:val="24"/>
          <w:szCs w:val="24"/>
        </w:rPr>
        <w:fldChar w:fldCharType="begin" w:fldLock="1"/>
      </w:r>
      <w:r w:rsidR="00065E7B" w:rsidRPr="00B46571">
        <w:rPr>
          <w:rFonts w:ascii="Times New Roman" w:eastAsiaTheme="minorEastAsia" w:hAnsi="Times New Roman" w:cs="Times New Roman"/>
          <w:color w:val="000000" w:themeColor="text1"/>
          <w:sz w:val="24"/>
          <w:szCs w:val="24"/>
        </w:rPr>
        <w:instrText>ADDIN CSL_CITATION {"citationItems":[{"id":"ITEM-1","itemData":{"author":[{"dropping-particle":"Van","family":"Milligan","given":"Tim","non-dropping-particle":"","parse-names":false,"suffix":""}],"container-title":"Peak of Flight","id":"ITEM-1","issued":{"date-parts":[["0"]]},"title":"What is the best fin shape for a model rocket?","type":"article-journal","volume":"445"},"uris":["http://www.mendeley.com/documents/?uuid=0ad72244-1f11-3dfd-ae10-a647512392f9"]}],"mendeley":{"formattedCitation":"[6]","plainTextFormattedCitation":"[6]","previouslyFormattedCitation":"[6]"},"properties":{"noteIndex":0},"schema":"https://github.com/citation-style-language/schema/raw/master/csl-citation.json"}</w:instrText>
      </w:r>
      <w:r w:rsidR="00065E7B" w:rsidRPr="00B46571">
        <w:rPr>
          <w:rFonts w:ascii="Times New Roman" w:eastAsiaTheme="minorEastAsia" w:hAnsi="Times New Roman" w:cs="Times New Roman"/>
          <w:color w:val="000000" w:themeColor="text1"/>
          <w:sz w:val="24"/>
          <w:szCs w:val="24"/>
        </w:rPr>
        <w:fldChar w:fldCharType="separate"/>
      </w:r>
      <w:r w:rsidR="00065E7B" w:rsidRPr="00B46571">
        <w:rPr>
          <w:rFonts w:ascii="Times New Roman" w:eastAsiaTheme="minorEastAsia" w:hAnsi="Times New Roman" w:cs="Times New Roman"/>
          <w:noProof/>
          <w:color w:val="000000" w:themeColor="text1"/>
          <w:sz w:val="24"/>
          <w:szCs w:val="24"/>
        </w:rPr>
        <w:t>[6]</w:t>
      </w:r>
      <w:r w:rsidR="00065E7B" w:rsidRPr="00B46571">
        <w:rPr>
          <w:rFonts w:ascii="Times New Roman" w:eastAsiaTheme="minorEastAsia" w:hAnsi="Times New Roman" w:cs="Times New Roman"/>
          <w:color w:val="000000" w:themeColor="text1"/>
          <w:sz w:val="24"/>
          <w:szCs w:val="24"/>
        </w:rPr>
        <w:fldChar w:fldCharType="end"/>
      </w:r>
      <w:r w:rsidR="00320AF6" w:rsidRPr="00B46571">
        <w:rPr>
          <w:rFonts w:ascii="Times New Roman" w:eastAsiaTheme="minorEastAsia" w:hAnsi="Times New Roman" w:cs="Times New Roman"/>
          <w:color w:val="000000" w:themeColor="text1"/>
          <w:sz w:val="24"/>
          <w:szCs w:val="24"/>
        </w:rPr>
        <w:t>.</w:t>
      </w:r>
    </w:p>
    <w:p w14:paraId="7F59E62B" w14:textId="1F4BE390" w:rsidR="00E90C97" w:rsidRPr="00B46571" w:rsidRDefault="00634610" w:rsidP="006D0668">
      <w:pPr>
        <w:spacing w:line="360" w:lineRule="auto"/>
        <w:ind w:firstLine="720"/>
        <w:rPr>
          <w:rFonts w:ascii="Times New Roman" w:eastAsiaTheme="minorEastAsia" w:hAnsi="Times New Roman" w:cs="Times New Roman"/>
          <w:color w:val="000000" w:themeColor="text1"/>
          <w:sz w:val="24"/>
          <w:szCs w:val="24"/>
        </w:rPr>
      </w:pPr>
      <w:r w:rsidRPr="3F1F6523">
        <w:rPr>
          <w:rFonts w:ascii="Times New Roman" w:eastAsiaTheme="minorEastAsia" w:hAnsi="Times New Roman" w:cs="Times New Roman"/>
          <w:color w:val="000000" w:themeColor="text1"/>
          <w:sz w:val="24"/>
          <w:szCs w:val="24"/>
        </w:rPr>
        <w:t xml:space="preserve">Finally, the profile of a fin can also help to reduce the drag produced by the fin while maintaining effective lift forces. Rectangular airfoils have the highest drag at low speeds, while thin plates have the lowest as shown in Figure 4 below. However, thin plates are not effective for most rockets as they do not produce the lift necessary to restore the rocket back to its original orientation. </w:t>
      </w:r>
      <w:r w:rsidR="00065E7B" w:rsidRPr="3F1F6523">
        <w:rPr>
          <w:rFonts w:ascii="Times New Roman" w:eastAsiaTheme="minorEastAsia" w:hAnsi="Times New Roman" w:cs="Times New Roman"/>
          <w:color w:val="000000" w:themeColor="text1"/>
          <w:sz w:val="24"/>
          <w:szCs w:val="24"/>
        </w:rPr>
        <w:t>Also,</w:t>
      </w:r>
      <w:r w:rsidRPr="3F1F6523">
        <w:rPr>
          <w:rFonts w:ascii="Times New Roman" w:eastAsiaTheme="minorEastAsia" w:hAnsi="Times New Roman" w:cs="Times New Roman"/>
          <w:color w:val="000000" w:themeColor="text1"/>
          <w:sz w:val="24"/>
          <w:szCs w:val="24"/>
        </w:rPr>
        <w:t xml:space="preserve"> the thin plates’ thickness can cause fin flutter during flight, significantly increasing drag force. The best fin profile is a tapered airfoil that is symmetric about the center of </w:t>
      </w:r>
      <w:r w:rsidRPr="3F1F6523">
        <w:rPr>
          <w:rFonts w:ascii="Times New Roman" w:eastAsiaTheme="minorEastAsia" w:hAnsi="Times New Roman" w:cs="Times New Roman"/>
          <w:color w:val="000000" w:themeColor="text1"/>
          <w:sz w:val="24"/>
          <w:szCs w:val="24"/>
        </w:rPr>
        <w:lastRenderedPageBreak/>
        <w:t xml:space="preserve">its chord </w:t>
      </w:r>
      <w:r w:rsidR="00065E7B" w:rsidRPr="3F1F6523">
        <w:fldChar w:fldCharType="begin" w:fldLock="1"/>
      </w:r>
      <w:r w:rsidR="00065E7B" w:rsidRPr="00B46571">
        <w:rPr>
          <w:rFonts w:ascii="Times New Roman" w:eastAsiaTheme="minorEastAsia" w:hAnsi="Times New Roman" w:cs="Times New Roman"/>
          <w:color w:val="000000" w:themeColor="text1"/>
          <w:sz w:val="24"/>
          <w:szCs w:val="24"/>
        </w:rPr>
        <w:instrText>ADDIN CSL_CITATION {"citationItems":[{"id":"ITEM-1","itemData":{"author":[{"dropping-particle":"Van","family":"Milligan","given":"Tim","non-dropping-particle":"","parse-names":false,"suffix":""}],"container-title":"Peak of Flight","id":"ITEM-1","issued":{"date-parts":[["0"]]},"title":"What is the best fin shape for a model rocket?","type":"article-journal","volume":"445"},"uris":["http://www.mendeley.com/documents/?uuid=0ad72244-1f11-3dfd-ae10-a647512392f9"]}],"mendeley":{"formattedCitation":"[6]","plainTextFormattedCitation":"[6]","previouslyFormattedCitation":"[6]"},"properties":{"noteIndex":0},"schema":"https://github.com/citation-style-language/schema/raw/master/csl-citation.json"}</w:instrText>
      </w:r>
      <w:r w:rsidR="00065E7B" w:rsidRPr="3F1F6523">
        <w:rPr>
          <w:rFonts w:ascii="Times New Roman" w:eastAsiaTheme="minorEastAsia" w:hAnsi="Times New Roman" w:cs="Times New Roman"/>
          <w:color w:val="000000" w:themeColor="text1"/>
          <w:sz w:val="24"/>
          <w:szCs w:val="24"/>
        </w:rPr>
        <w:fldChar w:fldCharType="separate"/>
      </w:r>
      <w:r w:rsidR="00065E7B" w:rsidRPr="3F1F6523">
        <w:rPr>
          <w:rFonts w:ascii="Times New Roman" w:eastAsiaTheme="minorEastAsia" w:hAnsi="Times New Roman" w:cs="Times New Roman"/>
          <w:noProof/>
          <w:color w:val="000000" w:themeColor="text1"/>
          <w:sz w:val="24"/>
          <w:szCs w:val="24"/>
        </w:rPr>
        <w:t>[6]</w:t>
      </w:r>
      <w:r w:rsidR="00065E7B" w:rsidRPr="3F1F6523">
        <w:fldChar w:fldCharType="end"/>
      </w:r>
      <w:r w:rsidRPr="3F1F6523">
        <w:rPr>
          <w:rFonts w:ascii="Times New Roman" w:eastAsiaTheme="minorEastAsia" w:hAnsi="Times New Roman" w:cs="Times New Roman"/>
          <w:color w:val="000000" w:themeColor="text1"/>
          <w:sz w:val="24"/>
          <w:szCs w:val="24"/>
        </w:rPr>
        <w:t xml:space="preserve">. </w:t>
      </w:r>
      <w:r w:rsidR="34616799" w:rsidRPr="00B46571">
        <w:rPr>
          <w:rFonts w:ascii="Times New Roman" w:hAnsi="Times New Roman" w:cs="Times New Roman"/>
          <w:color w:val="000000" w:themeColor="text1"/>
          <w:sz w:val="24"/>
          <w:szCs w:val="24"/>
        </w:rPr>
        <w:t>I</w:t>
      </w:r>
      <w:r w:rsidR="00E90C97" w:rsidRPr="3F1F6523">
        <w:rPr>
          <w:rFonts w:ascii="Times New Roman" w:eastAsiaTheme="minorEastAsia" w:hAnsi="Times New Roman" w:cs="Times New Roman"/>
          <w:color w:val="000000" w:themeColor="text1"/>
          <w:sz w:val="24"/>
          <w:szCs w:val="24"/>
        </w:rPr>
        <w:t xml:space="preserve">t is important to note as well that for subsonic speeds the leading edge of the fin </w:t>
      </w:r>
      <w:r w:rsidR="00320AF6" w:rsidRPr="00B46571">
        <w:rPr>
          <w:rFonts w:ascii="Times New Roman" w:hAnsi="Times New Roman" w:cs="Times New Roman"/>
          <w:noProof/>
          <w:color w:val="000000" w:themeColor="text1"/>
        </w:rPr>
        <mc:AlternateContent>
          <mc:Choice Requires="wps">
            <w:drawing>
              <wp:anchor distT="0" distB="0" distL="114300" distR="114300" simplePos="0" relativeHeight="251657728" behindDoc="0" locked="0" layoutInCell="1" allowOverlap="1" wp14:anchorId="28786CEA" wp14:editId="75A8A32A">
                <wp:simplePos x="0" y="0"/>
                <wp:positionH relativeFrom="margin">
                  <wp:posOffset>200025</wp:posOffset>
                </wp:positionH>
                <wp:positionV relativeFrom="paragraph">
                  <wp:posOffset>2425700</wp:posOffset>
                </wp:positionV>
                <wp:extent cx="5537200" cy="635"/>
                <wp:effectExtent l="0" t="0" r="6350" b="0"/>
                <wp:wrapTopAndBottom/>
                <wp:docPr id="6" name="Text Box 6"/>
                <wp:cNvGraphicFramePr/>
                <a:graphic xmlns:a="http://schemas.openxmlformats.org/drawingml/2006/main">
                  <a:graphicData uri="http://schemas.microsoft.com/office/word/2010/wordprocessingShape">
                    <wps:wsp>
                      <wps:cNvSpPr txBox="1"/>
                      <wps:spPr>
                        <a:xfrm>
                          <a:off x="0" y="0"/>
                          <a:ext cx="5537200" cy="635"/>
                        </a:xfrm>
                        <a:prstGeom prst="rect">
                          <a:avLst/>
                        </a:prstGeom>
                        <a:solidFill>
                          <a:prstClr val="white"/>
                        </a:solidFill>
                        <a:ln>
                          <a:noFill/>
                        </a:ln>
                        <a:effectLst/>
                      </wps:spPr>
                      <wps:txbx>
                        <w:txbxContent>
                          <w:p w14:paraId="610688A9" w14:textId="2F0AE859" w:rsidR="00715C60" w:rsidRPr="005B752D" w:rsidRDefault="00715C60" w:rsidP="00D8247D">
                            <w:pPr>
                              <w:pStyle w:val="Caption"/>
                              <w:jc w:val="center"/>
                              <w:rPr>
                                <w:rFonts w:ascii="Times New Roman" w:hAnsi="Times New Roman" w:cs="Times New Roman"/>
                                <w:noProof/>
                                <w:color w:val="auto"/>
                                <w:sz w:val="22"/>
                                <w:szCs w:val="24"/>
                              </w:rPr>
                            </w:pPr>
                            <w:bookmarkStart w:id="16" w:name="_Toc272476"/>
                            <w:r w:rsidRPr="005B752D">
                              <w:rPr>
                                <w:rFonts w:ascii="Times New Roman" w:hAnsi="Times New Roman" w:cs="Times New Roman"/>
                                <w:color w:val="auto"/>
                                <w:sz w:val="22"/>
                              </w:rPr>
                              <w:t xml:space="preserve">[6] </w:t>
                            </w:r>
                            <w:r w:rsidRPr="005B752D">
                              <w:rPr>
                                <w:rFonts w:ascii="Times New Roman" w:hAnsi="Times New Roman" w:cs="Times New Roman"/>
                                <w:color w:val="auto"/>
                                <w:sz w:val="22"/>
                                <w:szCs w:val="24"/>
                              </w:rPr>
                              <w:t xml:space="preserve">Figure </w:t>
                            </w:r>
                            <w:r>
                              <w:rPr>
                                <w:rFonts w:ascii="Times New Roman" w:hAnsi="Times New Roman" w:cs="Times New Roman"/>
                                <w:color w:val="auto"/>
                                <w:sz w:val="22"/>
                                <w:szCs w:val="24"/>
                              </w:rPr>
                              <w:fldChar w:fldCharType="begin"/>
                            </w:r>
                            <w:r>
                              <w:rPr>
                                <w:rFonts w:ascii="Times New Roman" w:hAnsi="Times New Roman" w:cs="Times New Roman"/>
                                <w:color w:val="auto"/>
                                <w:sz w:val="22"/>
                                <w:szCs w:val="24"/>
                              </w:rPr>
                              <w:instrText xml:space="preserve"> SEQ Figure \* ARABIC </w:instrText>
                            </w:r>
                            <w:r>
                              <w:rPr>
                                <w:rFonts w:ascii="Times New Roman" w:hAnsi="Times New Roman" w:cs="Times New Roman"/>
                                <w:color w:val="auto"/>
                                <w:sz w:val="22"/>
                                <w:szCs w:val="24"/>
                              </w:rPr>
                              <w:fldChar w:fldCharType="separate"/>
                            </w:r>
                            <w:r>
                              <w:rPr>
                                <w:rFonts w:ascii="Times New Roman" w:hAnsi="Times New Roman" w:cs="Times New Roman"/>
                                <w:noProof/>
                                <w:color w:val="auto"/>
                                <w:sz w:val="22"/>
                                <w:szCs w:val="24"/>
                              </w:rPr>
                              <w:t>4</w:t>
                            </w:r>
                            <w:r>
                              <w:rPr>
                                <w:rFonts w:ascii="Times New Roman" w:hAnsi="Times New Roman" w:cs="Times New Roman"/>
                                <w:color w:val="auto"/>
                                <w:sz w:val="22"/>
                                <w:szCs w:val="24"/>
                              </w:rPr>
                              <w:fldChar w:fldCharType="end"/>
                            </w:r>
                            <w:r w:rsidRPr="005B752D">
                              <w:rPr>
                                <w:rFonts w:ascii="Times New Roman" w:hAnsi="Times New Roman" w:cs="Times New Roman"/>
                                <w:color w:val="auto"/>
                                <w:sz w:val="22"/>
                                <w:szCs w:val="24"/>
                              </w:rPr>
                              <w:t>: Fin shape and corresponding drag force values. Copyright 2018, Apogee Rockets</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8786CEA" id="Text Box 6" o:spid="_x0000_s1030" type="#_x0000_t202" style="position:absolute;left:0;text-align:left;margin-left:15.75pt;margin-top:191pt;width:436pt;height:.05pt;z-index:2516577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" stroked="f">
                <v:textbox style="mso-fit-shape-to-text:t" inset="0,0,0,0">
                  <w:txbxContent>
                    <w:p w14:paraId="610688A9" w14:textId="2F0AE859" w:rsidR="00715C60" w:rsidRPr="005B752D" w:rsidRDefault="00715C60" w:rsidP="00D8247D">
                      <w:pPr>
                        <w:pStyle w:val="Caption"/>
                        <w:jc w:val="center"/>
                        <w:rPr>
                          <w:rFonts w:ascii="Times New Roman" w:hAnsi="Times New Roman" w:cs="Times New Roman"/>
                          <w:noProof/>
                          <w:color w:val="auto"/>
                          <w:sz w:val="22"/>
                          <w:szCs w:val="24"/>
                        </w:rPr>
                      </w:pPr>
                      <w:bookmarkStart w:id="17" w:name="_Toc272476"/>
                      <w:r w:rsidRPr="005B752D">
                        <w:rPr>
                          <w:rFonts w:ascii="Times New Roman" w:hAnsi="Times New Roman" w:cs="Times New Roman"/>
                          <w:color w:val="auto"/>
                          <w:sz w:val="22"/>
                        </w:rPr>
                        <w:t xml:space="preserve">[6] </w:t>
                      </w:r>
                      <w:r w:rsidRPr="005B752D">
                        <w:rPr>
                          <w:rFonts w:ascii="Times New Roman" w:hAnsi="Times New Roman" w:cs="Times New Roman"/>
                          <w:color w:val="auto"/>
                          <w:sz w:val="22"/>
                          <w:szCs w:val="24"/>
                        </w:rPr>
                        <w:t xml:space="preserve">Figure </w:t>
                      </w:r>
                      <w:r>
                        <w:rPr>
                          <w:rFonts w:ascii="Times New Roman" w:hAnsi="Times New Roman" w:cs="Times New Roman"/>
                          <w:color w:val="auto"/>
                          <w:sz w:val="22"/>
                          <w:szCs w:val="24"/>
                        </w:rPr>
                        <w:fldChar w:fldCharType="begin"/>
                      </w:r>
                      <w:r>
                        <w:rPr>
                          <w:rFonts w:ascii="Times New Roman" w:hAnsi="Times New Roman" w:cs="Times New Roman"/>
                          <w:color w:val="auto"/>
                          <w:sz w:val="22"/>
                          <w:szCs w:val="24"/>
                        </w:rPr>
                        <w:instrText xml:space="preserve"> SEQ Figure \* ARABIC </w:instrText>
                      </w:r>
                      <w:r>
                        <w:rPr>
                          <w:rFonts w:ascii="Times New Roman" w:hAnsi="Times New Roman" w:cs="Times New Roman"/>
                          <w:color w:val="auto"/>
                          <w:sz w:val="22"/>
                          <w:szCs w:val="24"/>
                        </w:rPr>
                        <w:fldChar w:fldCharType="separate"/>
                      </w:r>
                      <w:r>
                        <w:rPr>
                          <w:rFonts w:ascii="Times New Roman" w:hAnsi="Times New Roman" w:cs="Times New Roman"/>
                          <w:noProof/>
                          <w:color w:val="auto"/>
                          <w:sz w:val="22"/>
                          <w:szCs w:val="24"/>
                        </w:rPr>
                        <w:t>4</w:t>
                      </w:r>
                      <w:r>
                        <w:rPr>
                          <w:rFonts w:ascii="Times New Roman" w:hAnsi="Times New Roman" w:cs="Times New Roman"/>
                          <w:color w:val="auto"/>
                          <w:sz w:val="22"/>
                          <w:szCs w:val="24"/>
                        </w:rPr>
                        <w:fldChar w:fldCharType="end"/>
                      </w:r>
                      <w:r w:rsidRPr="005B752D">
                        <w:rPr>
                          <w:rFonts w:ascii="Times New Roman" w:hAnsi="Times New Roman" w:cs="Times New Roman"/>
                          <w:color w:val="auto"/>
                          <w:sz w:val="22"/>
                          <w:szCs w:val="24"/>
                        </w:rPr>
                        <w:t>: Fin shape and corresponding drag force values. Copyright 2018, Apogee Rockets</w:t>
                      </w:r>
                      <w:bookmarkEnd w:id="17"/>
                    </w:p>
                  </w:txbxContent>
                </v:textbox>
                <w10:wrap type="topAndBottom" anchorx="margin"/>
              </v:shape>
            </w:pict>
          </mc:Fallback>
        </mc:AlternateContent>
      </w:r>
      <w:r w:rsidR="00320AF6" w:rsidRPr="00B46571">
        <w:rPr>
          <w:rFonts w:ascii="Times New Roman" w:hAnsi="Times New Roman" w:cs="Times New Roman"/>
          <w:noProof/>
          <w:color w:val="000000" w:themeColor="text1"/>
        </w:rPr>
        <w:drawing>
          <wp:anchor distT="0" distB="0" distL="114300" distR="114300" simplePos="0" relativeHeight="251653632" behindDoc="0" locked="0" layoutInCell="1" allowOverlap="1" wp14:anchorId="3E717343" wp14:editId="6240BBB2">
            <wp:simplePos x="0" y="0"/>
            <wp:positionH relativeFrom="margin">
              <wp:align>center</wp:align>
            </wp:positionH>
            <wp:positionV relativeFrom="paragraph">
              <wp:posOffset>657225</wp:posOffset>
            </wp:positionV>
            <wp:extent cx="5250815" cy="1720850"/>
            <wp:effectExtent l="0" t="0" r="6985" b="0"/>
            <wp:wrapTopAndBottom/>
            <wp:docPr id="878798745" name="picture" descr="https://lh3.googleusercontent.com/B0c-xxVMHaJSyS5xMCqrJkEN6tKvLEd-pV_vk9L-iAW8TmN7KpBfISkFo-5rYy4uFHuYrJQQtXcI47i1_owzDsYezCTCZX2cETpYPycYc3rafquPJHa90z08meWoyS1AtRSrv_h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3">
                      <a:extLst>
                        <a:ext uri="{28A0092B-C50C-407E-A947-70E740481C1C}">
                          <a14:useLocalDpi xmlns:a14="http://schemas.microsoft.com/office/drawing/2010/main" val="0"/>
                        </a:ext>
                      </a:extLst>
                    </a:blip>
                    <a:stretch>
                      <a:fillRect/>
                    </a:stretch>
                  </pic:blipFill>
                  <pic:spPr bwMode="auto">
                    <a:xfrm>
                      <a:off x="0" y="0"/>
                      <a:ext cx="5250815" cy="1720850"/>
                    </a:xfrm>
                    <a:prstGeom prst="rect">
                      <a:avLst/>
                    </a:prstGeom>
                    <a:noFill/>
                    <a:ln>
                      <a:noFill/>
                    </a:ln>
                  </pic:spPr>
                </pic:pic>
              </a:graphicData>
            </a:graphic>
            <wp14:sizeRelH relativeFrom="page">
              <wp14:pctWidth>0</wp14:pctWidth>
            </wp14:sizeRelH>
            <wp14:sizeRelV relativeFrom="page">
              <wp14:pctHeight>0</wp14:pctHeight>
            </wp14:sizeRelV>
          </wp:anchor>
        </w:drawing>
      </w:r>
      <w:r w:rsidR="00E90C97" w:rsidRPr="3F1F6523">
        <w:rPr>
          <w:rFonts w:ascii="Times New Roman" w:eastAsiaTheme="minorEastAsia" w:hAnsi="Times New Roman" w:cs="Times New Roman"/>
          <w:color w:val="000000" w:themeColor="text1"/>
          <w:sz w:val="24"/>
          <w:szCs w:val="24"/>
        </w:rPr>
        <w:t>should be rounded while the trailing edge should com</w:t>
      </w:r>
      <w:r w:rsidR="00065E7B" w:rsidRPr="3F1F6523">
        <w:rPr>
          <w:rFonts w:ascii="Times New Roman" w:eastAsiaTheme="minorEastAsia" w:hAnsi="Times New Roman" w:cs="Times New Roman"/>
          <w:color w:val="000000" w:themeColor="text1"/>
          <w:sz w:val="24"/>
          <w:szCs w:val="24"/>
        </w:rPr>
        <w:t xml:space="preserve">e to a sharp, symmetric edge </w:t>
      </w:r>
      <w:r w:rsidR="00065E7B" w:rsidRPr="3F1F6523">
        <w:fldChar w:fldCharType="begin" w:fldLock="1"/>
      </w:r>
      <w:r w:rsidR="00065E7B" w:rsidRPr="00B46571">
        <w:rPr>
          <w:rFonts w:ascii="Times New Roman" w:eastAsiaTheme="minorEastAsia" w:hAnsi="Times New Roman" w:cs="Times New Roman"/>
          <w:color w:val="000000" w:themeColor="text1"/>
          <w:sz w:val="24"/>
          <w:szCs w:val="24"/>
        </w:rPr>
        <w:instrText>ADDIN CSL_CITATION {"citationItems":[{"id":"ITEM-1","itemData":{"URL":"https://www.nakka-rocketry.net/fins.html","accessed":{"date-parts":[["2018","10","11"]]},"author":[{"dropping-particle":"","family":"Nakka","given":"Richard","non-dropping-particle":"","parse-names":false,"suffix":""}],"id":"ITEM-1","issued":{"date-parts":[["2001"]]},"title":"Fins for Rocket Stability","type":"webpage"},"uris":["http://www.mendeley.com/documents/?uuid=bfd065f5-6c93-359d-972e-426374a20ffc"]}],"mendeley":{"formattedCitation":"[7]","plainTextFormattedCitation":"[7]","previouslyFormattedCitation":"[7]"},"properties":{"noteIndex":0},"schema":"https://github.com/citation-style-language/schema/raw/master/csl-citation.json"}</w:instrText>
      </w:r>
      <w:r w:rsidR="00065E7B" w:rsidRPr="3F1F6523">
        <w:rPr>
          <w:rFonts w:ascii="Times New Roman" w:eastAsiaTheme="minorEastAsia" w:hAnsi="Times New Roman" w:cs="Times New Roman"/>
          <w:color w:val="000000" w:themeColor="text1"/>
          <w:sz w:val="24"/>
          <w:szCs w:val="24"/>
        </w:rPr>
        <w:fldChar w:fldCharType="separate"/>
      </w:r>
      <w:r w:rsidR="00065E7B" w:rsidRPr="3F1F6523">
        <w:rPr>
          <w:rFonts w:ascii="Times New Roman" w:eastAsiaTheme="minorEastAsia" w:hAnsi="Times New Roman" w:cs="Times New Roman"/>
          <w:noProof/>
          <w:color w:val="000000" w:themeColor="text1"/>
          <w:sz w:val="24"/>
          <w:szCs w:val="24"/>
        </w:rPr>
        <w:t>[7]</w:t>
      </w:r>
      <w:r w:rsidR="00065E7B" w:rsidRPr="3F1F6523">
        <w:fldChar w:fldCharType="end"/>
      </w:r>
      <w:r w:rsidR="00E90C97" w:rsidRPr="3F1F6523">
        <w:rPr>
          <w:rFonts w:ascii="Times New Roman" w:eastAsiaTheme="minorEastAsia" w:hAnsi="Times New Roman" w:cs="Times New Roman"/>
          <w:color w:val="000000" w:themeColor="text1"/>
          <w:sz w:val="24"/>
          <w:szCs w:val="24"/>
        </w:rPr>
        <w:t xml:space="preserve">. </w:t>
      </w:r>
    </w:p>
    <w:p w14:paraId="61886649" w14:textId="77777777" w:rsidR="005B752D" w:rsidRDefault="005B752D" w:rsidP="006D0668">
      <w:pPr>
        <w:spacing w:line="360" w:lineRule="auto"/>
        <w:ind w:firstLine="720"/>
        <w:rPr>
          <w:rFonts w:ascii="Times New Roman" w:eastAsiaTheme="minorEastAsia" w:hAnsi="Times New Roman" w:cs="Times New Roman"/>
          <w:color w:val="000000" w:themeColor="text1"/>
          <w:sz w:val="24"/>
          <w:szCs w:val="24"/>
        </w:rPr>
      </w:pPr>
    </w:p>
    <w:p w14:paraId="37050A0C" w14:textId="63FE6F1F" w:rsidR="00A47654" w:rsidRDefault="00E90C97" w:rsidP="009D1457">
      <w:pPr>
        <w:spacing w:line="360" w:lineRule="auto"/>
        <w:ind w:firstLine="720"/>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In conclusion, a well optimized fin will have a span and root chord length of twice the diameter of the rocket’s body tube. The fin should be a clipped delta shape with a symmetrical tea</w:t>
      </w:r>
      <w:r w:rsidR="00065E7B" w:rsidRPr="00B46571">
        <w:rPr>
          <w:rFonts w:ascii="Times New Roman" w:eastAsiaTheme="minorEastAsia" w:hAnsi="Times New Roman" w:cs="Times New Roman"/>
          <w:color w:val="000000" w:themeColor="text1"/>
          <w:sz w:val="24"/>
          <w:szCs w:val="24"/>
        </w:rPr>
        <w:t>rdrop shaped tapered airfoil</w:t>
      </w:r>
      <w:r w:rsidRPr="00B46571">
        <w:rPr>
          <w:rFonts w:ascii="Times New Roman" w:eastAsiaTheme="minorEastAsia" w:hAnsi="Times New Roman" w:cs="Times New Roman"/>
          <w:color w:val="000000" w:themeColor="text1"/>
          <w:sz w:val="24"/>
          <w:szCs w:val="24"/>
        </w:rPr>
        <w:t>, and it should have a rounded leading edge and a t</w:t>
      </w:r>
      <w:r w:rsidR="002C71DB" w:rsidRPr="00B46571">
        <w:rPr>
          <w:rFonts w:ascii="Times New Roman" w:eastAsiaTheme="minorEastAsia" w:hAnsi="Times New Roman" w:cs="Times New Roman"/>
          <w:color w:val="000000" w:themeColor="text1"/>
          <w:sz w:val="24"/>
          <w:szCs w:val="24"/>
        </w:rPr>
        <w:t xml:space="preserve">apered sharp trailing edge </w:t>
      </w:r>
      <w:r w:rsidR="00065E7B" w:rsidRPr="00B46571">
        <w:rPr>
          <w:rFonts w:ascii="Times New Roman" w:eastAsiaTheme="minorEastAsia" w:hAnsi="Times New Roman" w:cs="Times New Roman"/>
          <w:color w:val="000000" w:themeColor="text1"/>
          <w:sz w:val="24"/>
          <w:szCs w:val="24"/>
        </w:rPr>
        <w:fldChar w:fldCharType="begin" w:fldLock="1"/>
      </w:r>
      <w:r w:rsidR="00065E7B" w:rsidRPr="00B46571">
        <w:rPr>
          <w:rFonts w:ascii="Times New Roman" w:eastAsiaTheme="minorEastAsia" w:hAnsi="Times New Roman" w:cs="Times New Roman"/>
          <w:color w:val="000000" w:themeColor="text1"/>
          <w:sz w:val="24"/>
          <w:szCs w:val="24"/>
        </w:rPr>
        <w:instrText>ADDIN CSL_CITATION {"citationItems":[{"id":"ITEM-1","itemData":{"author":[{"dropping-particle":"Van","family":"Milligan","given":"Tim","non-dropping-particle":"","parse-names":false,"suffix":""}],"container-title":"Peak of Flight","id":"ITEM-1","issued":{"date-parts":[["0"]]},"title":"What is the best fin shape for a model rocket?","type":"article-journal","volume":"445"},"uris":["http://www.mendeley.com/documents/?uuid=0ad72244-1f11-3dfd-ae10-a647512392f9"]}],"mendeley":{"formattedCitation":"[6]","plainTextFormattedCitation":"[6]","previouslyFormattedCitation":"[6]"},"properties":{"noteIndex":0},"schema":"https://github.com/citation-style-language/schema/raw/master/csl-citation.json"}</w:instrText>
      </w:r>
      <w:r w:rsidR="00065E7B" w:rsidRPr="00B46571">
        <w:rPr>
          <w:rFonts w:ascii="Times New Roman" w:eastAsiaTheme="minorEastAsia" w:hAnsi="Times New Roman" w:cs="Times New Roman"/>
          <w:color w:val="000000" w:themeColor="text1"/>
          <w:sz w:val="24"/>
          <w:szCs w:val="24"/>
        </w:rPr>
        <w:fldChar w:fldCharType="separate"/>
      </w:r>
      <w:r w:rsidR="00065E7B" w:rsidRPr="00B46571">
        <w:rPr>
          <w:rFonts w:ascii="Times New Roman" w:eastAsiaTheme="minorEastAsia" w:hAnsi="Times New Roman" w:cs="Times New Roman"/>
          <w:noProof/>
          <w:color w:val="000000" w:themeColor="text1"/>
          <w:sz w:val="24"/>
          <w:szCs w:val="24"/>
        </w:rPr>
        <w:t>[6]</w:t>
      </w:r>
      <w:r w:rsidR="00065E7B" w:rsidRPr="00B46571">
        <w:rPr>
          <w:rFonts w:ascii="Times New Roman" w:eastAsiaTheme="minorEastAsia" w:hAnsi="Times New Roman" w:cs="Times New Roman"/>
          <w:color w:val="000000" w:themeColor="text1"/>
          <w:sz w:val="24"/>
          <w:szCs w:val="24"/>
        </w:rPr>
        <w:fldChar w:fldCharType="end"/>
      </w:r>
      <w:r w:rsidR="00065E7B" w:rsidRPr="00B46571">
        <w:rPr>
          <w:rFonts w:ascii="Times New Roman" w:eastAsiaTheme="minorEastAsia" w:hAnsi="Times New Roman" w:cs="Times New Roman"/>
          <w:color w:val="000000" w:themeColor="text1"/>
          <w:sz w:val="24"/>
          <w:szCs w:val="24"/>
        </w:rPr>
        <w:fldChar w:fldCharType="begin" w:fldLock="1"/>
      </w:r>
      <w:r w:rsidR="00D421D4" w:rsidRPr="00B46571">
        <w:rPr>
          <w:rFonts w:ascii="Times New Roman" w:eastAsiaTheme="minorEastAsia" w:hAnsi="Times New Roman" w:cs="Times New Roman"/>
          <w:color w:val="000000" w:themeColor="text1"/>
          <w:sz w:val="24"/>
          <w:szCs w:val="24"/>
        </w:rPr>
        <w:instrText>ADDIN CSL_CITATION {"citationItems":[{"id":"ITEM-1","itemData":{"URL":"https://www.nakka-rocketry.net/fins.html","accessed":{"date-parts":[["2018","10","11"]]},"author":[{"dropping-particle":"","family":"Nakka","given":"Richard","non-dropping-particle":"","parse-names":false,"suffix":""}],"id":"ITEM-1","issued":{"date-parts":[["2001"]]},"title":"Fins for Rocket Stability","type":"webpage"},"uris":["http://www.mendeley.com/documents/?uuid=bfd065f5-6c93-359d-972e-426374a20ffc"]}],"mendeley":{"formattedCitation":"[7]","plainTextFormattedCitation":"[7]","previouslyFormattedCitation":"[7]"},"properties":{"noteIndex":0},"schema":"https://github.com/citation-style-language/schema/raw/master/csl-citation.json"}</w:instrText>
      </w:r>
      <w:r w:rsidR="00065E7B" w:rsidRPr="00B46571">
        <w:rPr>
          <w:rFonts w:ascii="Times New Roman" w:eastAsiaTheme="minorEastAsia" w:hAnsi="Times New Roman" w:cs="Times New Roman"/>
          <w:color w:val="000000" w:themeColor="text1"/>
          <w:sz w:val="24"/>
          <w:szCs w:val="24"/>
        </w:rPr>
        <w:fldChar w:fldCharType="separate"/>
      </w:r>
      <w:r w:rsidR="00065E7B" w:rsidRPr="00B46571">
        <w:rPr>
          <w:rFonts w:ascii="Times New Roman" w:eastAsiaTheme="minorEastAsia" w:hAnsi="Times New Roman" w:cs="Times New Roman"/>
          <w:noProof/>
          <w:color w:val="000000" w:themeColor="text1"/>
          <w:sz w:val="24"/>
          <w:szCs w:val="24"/>
        </w:rPr>
        <w:t>[7]</w:t>
      </w:r>
      <w:r w:rsidR="00065E7B" w:rsidRPr="00B46571">
        <w:rPr>
          <w:rFonts w:ascii="Times New Roman" w:eastAsiaTheme="minorEastAsia" w:hAnsi="Times New Roman" w:cs="Times New Roman"/>
          <w:color w:val="000000" w:themeColor="text1"/>
          <w:sz w:val="24"/>
          <w:szCs w:val="24"/>
        </w:rPr>
        <w:fldChar w:fldCharType="end"/>
      </w:r>
      <w:r w:rsidR="002C71DB" w:rsidRPr="00B46571">
        <w:rPr>
          <w:rFonts w:ascii="Times New Roman" w:eastAsiaTheme="minorEastAsia" w:hAnsi="Times New Roman" w:cs="Times New Roman"/>
          <w:color w:val="000000" w:themeColor="text1"/>
          <w:sz w:val="24"/>
          <w:szCs w:val="24"/>
        </w:rPr>
        <w:t>.</w:t>
      </w:r>
    </w:p>
    <w:p w14:paraId="32F9EF40" w14:textId="77777777" w:rsidR="009D1457" w:rsidRPr="00B46571" w:rsidRDefault="009D1457" w:rsidP="009D1457">
      <w:pPr>
        <w:spacing w:line="360" w:lineRule="auto"/>
        <w:ind w:firstLine="720"/>
        <w:rPr>
          <w:rFonts w:ascii="Times New Roman" w:eastAsiaTheme="minorEastAsia" w:hAnsi="Times New Roman" w:cs="Times New Roman"/>
          <w:color w:val="000000" w:themeColor="text1"/>
          <w:sz w:val="24"/>
          <w:szCs w:val="24"/>
        </w:rPr>
      </w:pPr>
    </w:p>
    <w:p w14:paraId="5301F929" w14:textId="505FFFF0" w:rsidR="00E90C97" w:rsidRPr="00B46571" w:rsidRDefault="003067A9" w:rsidP="009D1457">
      <w:pPr>
        <w:pStyle w:val="Heading3"/>
        <w:rPr>
          <w:rFonts w:eastAsiaTheme="minorEastAsia"/>
        </w:rPr>
      </w:pPr>
      <w:bookmarkStart w:id="18" w:name="_Toc2082171"/>
      <w:r w:rsidRPr="00B46571">
        <w:rPr>
          <w:rFonts w:eastAsiaTheme="minorEastAsia"/>
        </w:rPr>
        <w:t>1</w:t>
      </w:r>
      <w:r w:rsidR="00A664E1">
        <w:rPr>
          <w:rFonts w:eastAsiaTheme="minorEastAsia"/>
        </w:rPr>
        <w:t>.1</w:t>
      </w:r>
      <w:r w:rsidRPr="00B46571">
        <w:rPr>
          <w:rFonts w:eastAsiaTheme="minorEastAsia"/>
        </w:rPr>
        <w:t xml:space="preserve">.4 </w:t>
      </w:r>
      <w:r w:rsidR="00E90C97" w:rsidRPr="00B46571">
        <w:rPr>
          <w:rFonts w:eastAsiaTheme="minorEastAsia"/>
        </w:rPr>
        <w:t>Active Control in Rockets</w:t>
      </w:r>
      <w:bookmarkEnd w:id="18"/>
    </w:p>
    <w:p w14:paraId="0DC06C65" w14:textId="348BD826" w:rsidR="00E90C97" w:rsidRPr="00B46571" w:rsidRDefault="00E90C97" w:rsidP="006D0668">
      <w:pPr>
        <w:spacing w:line="360" w:lineRule="auto"/>
        <w:ind w:firstLine="720"/>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In addition to passive control with fins, rockets can be further controlled in flight using active control. Active control, or guidance, is one of the four main components in large rockets and is used to keep the rocket stable during flight and on its flight path. Active controls rely on rotating rockets about their center of gravity by changing the direction in which forces such as thrust and lift act on the rocket. This change in force produces a torque which acts on the rocket’s center of gravity rotating the rocket and translating the center of gravity. There are four main types of active control and many variations of these four general control systems: actuated fins, gimballed nozzles, rocket vanes, and Vernier rockets</w:t>
      </w:r>
      <w:r w:rsidR="00B657E6" w:rsidRPr="00B46571">
        <w:rPr>
          <w:rFonts w:ascii="Times New Roman" w:eastAsiaTheme="minorEastAsia" w:hAnsi="Times New Roman" w:cs="Times New Roman"/>
          <w:color w:val="000000" w:themeColor="text1"/>
          <w:sz w:val="24"/>
          <w:szCs w:val="24"/>
        </w:rPr>
        <w:t>, all shown in Figure 5 below</w:t>
      </w:r>
      <w:r w:rsidR="00D421D4" w:rsidRPr="00B46571">
        <w:rPr>
          <w:rFonts w:ascii="Times New Roman" w:eastAsiaTheme="minorEastAsia" w:hAnsi="Times New Roman" w:cs="Times New Roman"/>
          <w:color w:val="000000" w:themeColor="text1"/>
          <w:sz w:val="24"/>
          <w:szCs w:val="24"/>
        </w:rPr>
        <w:t xml:space="preserve"> </w:t>
      </w:r>
      <w:r w:rsidR="00D421D4" w:rsidRPr="00B46571">
        <w:rPr>
          <w:rFonts w:ascii="Times New Roman" w:eastAsiaTheme="minorEastAsia" w:hAnsi="Times New Roman" w:cs="Times New Roman"/>
          <w:color w:val="000000" w:themeColor="text1"/>
          <w:sz w:val="24"/>
          <w:szCs w:val="24"/>
        </w:rPr>
        <w:fldChar w:fldCharType="begin" w:fldLock="1"/>
      </w:r>
      <w:r w:rsidR="00D421D4" w:rsidRPr="00B46571">
        <w:rPr>
          <w:rFonts w:ascii="Times New Roman" w:eastAsiaTheme="minorEastAsia" w:hAnsi="Times New Roman" w:cs="Times New Roman"/>
          <w:color w:val="000000" w:themeColor="text1"/>
          <w:sz w:val="24"/>
          <w:szCs w:val="24"/>
        </w:rPr>
        <w:instrText>ADDIN CSL_CITATION {"citationItems":[{"id":"ITEM-1","itemData":{"URL":"https://www.grc.nasa.gov/www/k-12/rocket/rktcontrl.html","accessed":{"date-parts":[["2018","10","11"]]},"author":[{"dropping-particle":"","family":"Benson","given":"Tom","non-dropping-particle":"","parse-names":false,"suffix":""}],"id":"ITEM-1","issued":{"date-parts":[["2015"]]},"title":"Rocket Control","type":"webpage"},"uris":["http://www.mendeley.com/documents/?uuid=9f00f148-d4b9-3bff-978d-8f364be8a6a3"]}],"mendeley":{"formattedCitation":"[8]","plainTextFormattedCitation":"[8]","previouslyFormattedCitation":"[8]"},"properties":{"noteIndex":0},"schema":"https://github.com/citation-style-language/schema/raw/master/csl-citation.json"}</w:instrText>
      </w:r>
      <w:r w:rsidR="00D421D4" w:rsidRPr="00B46571">
        <w:rPr>
          <w:rFonts w:ascii="Times New Roman" w:eastAsiaTheme="minorEastAsia" w:hAnsi="Times New Roman" w:cs="Times New Roman"/>
          <w:color w:val="000000" w:themeColor="text1"/>
          <w:sz w:val="24"/>
          <w:szCs w:val="24"/>
        </w:rPr>
        <w:fldChar w:fldCharType="separate"/>
      </w:r>
      <w:r w:rsidR="00D421D4" w:rsidRPr="00B46571">
        <w:rPr>
          <w:rFonts w:ascii="Times New Roman" w:eastAsiaTheme="minorEastAsia" w:hAnsi="Times New Roman" w:cs="Times New Roman"/>
          <w:noProof/>
          <w:color w:val="000000" w:themeColor="text1"/>
          <w:sz w:val="24"/>
          <w:szCs w:val="24"/>
        </w:rPr>
        <w:t>[8]</w:t>
      </w:r>
      <w:r w:rsidR="00D421D4" w:rsidRPr="00B46571">
        <w:rPr>
          <w:rFonts w:ascii="Times New Roman" w:eastAsiaTheme="minorEastAsia" w:hAnsi="Times New Roman" w:cs="Times New Roman"/>
          <w:color w:val="000000" w:themeColor="text1"/>
          <w:sz w:val="24"/>
          <w:szCs w:val="24"/>
        </w:rPr>
        <w:fldChar w:fldCharType="end"/>
      </w:r>
      <w:r w:rsidRPr="00B46571">
        <w:rPr>
          <w:rFonts w:ascii="Times New Roman" w:eastAsiaTheme="minorEastAsia" w:hAnsi="Times New Roman" w:cs="Times New Roman"/>
          <w:color w:val="000000" w:themeColor="text1"/>
          <w:sz w:val="24"/>
          <w:szCs w:val="24"/>
        </w:rPr>
        <w:t xml:space="preserve">. </w:t>
      </w:r>
    </w:p>
    <w:p w14:paraId="18A9706F" w14:textId="5C15BA00" w:rsidR="00B657E6" w:rsidRPr="00B46571" w:rsidRDefault="00B657E6" w:rsidP="006D0668">
      <w:pPr>
        <w:spacing w:line="360" w:lineRule="auto"/>
        <w:ind w:firstLine="720"/>
        <w:rPr>
          <w:rFonts w:ascii="Times New Roman" w:eastAsiaTheme="minorEastAsia" w:hAnsi="Times New Roman" w:cs="Times New Roman"/>
          <w:color w:val="000000" w:themeColor="text1"/>
          <w:sz w:val="24"/>
          <w:szCs w:val="24"/>
        </w:rPr>
      </w:pPr>
    </w:p>
    <w:p w14:paraId="6182000F" w14:textId="77777777" w:rsidR="00C13F86" w:rsidRDefault="00C13F86" w:rsidP="006D0668">
      <w:pPr>
        <w:spacing w:line="360" w:lineRule="auto"/>
        <w:ind w:firstLine="720"/>
        <w:rPr>
          <w:rFonts w:ascii="Times New Roman" w:eastAsiaTheme="minorEastAsia" w:hAnsi="Times New Roman" w:cs="Times New Roman"/>
          <w:color w:val="000000" w:themeColor="text1"/>
          <w:sz w:val="24"/>
          <w:szCs w:val="24"/>
        </w:rPr>
      </w:pPr>
    </w:p>
    <w:p w14:paraId="53491C23" w14:textId="77777777" w:rsidR="00C13F86" w:rsidRDefault="00C13F86" w:rsidP="006D0668">
      <w:pPr>
        <w:spacing w:line="360" w:lineRule="auto"/>
        <w:ind w:firstLine="720"/>
        <w:rPr>
          <w:rFonts w:ascii="Times New Roman" w:eastAsiaTheme="minorEastAsia" w:hAnsi="Times New Roman" w:cs="Times New Roman"/>
          <w:color w:val="000000" w:themeColor="text1"/>
          <w:sz w:val="24"/>
          <w:szCs w:val="24"/>
        </w:rPr>
      </w:pPr>
    </w:p>
    <w:p w14:paraId="36C94707" w14:textId="14DF3F48" w:rsidR="00C13F86" w:rsidRDefault="00C13F86" w:rsidP="006D0668">
      <w:pPr>
        <w:spacing w:line="360" w:lineRule="auto"/>
        <w:ind w:firstLine="720"/>
        <w:rPr>
          <w:rFonts w:ascii="Times New Roman" w:eastAsiaTheme="minorEastAsia" w:hAnsi="Times New Roman" w:cs="Times New Roman"/>
          <w:color w:val="000000" w:themeColor="text1"/>
          <w:sz w:val="24"/>
          <w:szCs w:val="24"/>
        </w:rPr>
      </w:pPr>
      <w:r w:rsidRPr="00B46571">
        <w:rPr>
          <w:rFonts w:ascii="Times New Roman" w:hAnsi="Times New Roman" w:cs="Times New Roman"/>
          <w:noProof/>
          <w:color w:val="000000" w:themeColor="text1"/>
        </w:rPr>
        <w:lastRenderedPageBreak/>
        <mc:AlternateContent>
          <mc:Choice Requires="wps">
            <w:drawing>
              <wp:anchor distT="0" distB="0" distL="114300" distR="114300" simplePos="0" relativeHeight="251660800" behindDoc="0" locked="0" layoutInCell="1" allowOverlap="1" wp14:anchorId="7D6696BD" wp14:editId="20C9A5A3">
                <wp:simplePos x="0" y="0"/>
                <wp:positionH relativeFrom="margin">
                  <wp:posOffset>939800</wp:posOffset>
                </wp:positionH>
                <wp:positionV relativeFrom="paragraph">
                  <wp:posOffset>2605405</wp:posOffset>
                </wp:positionV>
                <wp:extent cx="3924300" cy="635"/>
                <wp:effectExtent l="0" t="0" r="0" b="2540"/>
                <wp:wrapTopAndBottom/>
                <wp:docPr id="11" name="Text Box 11"/>
                <wp:cNvGraphicFramePr/>
                <a:graphic xmlns:a="http://schemas.openxmlformats.org/drawingml/2006/main">
                  <a:graphicData uri="http://schemas.microsoft.com/office/word/2010/wordprocessingShape">
                    <wps:wsp>
                      <wps:cNvSpPr txBox="1"/>
                      <wps:spPr>
                        <a:xfrm>
                          <a:off x="0" y="0"/>
                          <a:ext cx="3924300" cy="635"/>
                        </a:xfrm>
                        <a:prstGeom prst="rect">
                          <a:avLst/>
                        </a:prstGeom>
                        <a:solidFill>
                          <a:prstClr val="white"/>
                        </a:solidFill>
                        <a:ln>
                          <a:noFill/>
                        </a:ln>
                        <a:effectLst/>
                      </wps:spPr>
                      <wps:txbx>
                        <w:txbxContent>
                          <w:p w14:paraId="1C0286C6" w14:textId="6ADA3D58" w:rsidR="00715C60" w:rsidRPr="002D69F0" w:rsidRDefault="00715C60" w:rsidP="002D69F0">
                            <w:pPr>
                              <w:pStyle w:val="Caption"/>
                              <w:jc w:val="center"/>
                              <w:rPr>
                                <w:rFonts w:ascii="Times New Roman" w:hAnsi="Times New Roman" w:cs="Times New Roman"/>
                                <w:noProof/>
                                <w:color w:val="auto"/>
                                <w:sz w:val="32"/>
                                <w:szCs w:val="24"/>
                              </w:rPr>
                            </w:pPr>
                            <w:bookmarkStart w:id="19" w:name="_Toc272477"/>
                            <w:r w:rsidRPr="002D69F0">
                              <w:rPr>
                                <w:rFonts w:ascii="Times New Roman" w:hAnsi="Times New Roman" w:cs="Times New Roman"/>
                                <w:color w:val="auto"/>
                                <w:sz w:val="22"/>
                              </w:rPr>
                              <w:t xml:space="preserve">[8] Figure </w:t>
                            </w:r>
                            <w:r>
                              <w:rPr>
                                <w:rFonts w:ascii="Times New Roman" w:hAnsi="Times New Roman" w:cs="Times New Roman"/>
                                <w:color w:val="auto"/>
                                <w:sz w:val="22"/>
                              </w:rPr>
                              <w:fldChar w:fldCharType="begin"/>
                            </w:r>
                            <w:r>
                              <w:rPr>
                                <w:rFonts w:ascii="Times New Roman" w:hAnsi="Times New Roman" w:cs="Times New Roman"/>
                                <w:color w:val="auto"/>
                                <w:sz w:val="22"/>
                              </w:rPr>
                              <w:instrText xml:space="preserve"> SEQ Figure \* ARABIC </w:instrText>
                            </w:r>
                            <w:r>
                              <w:rPr>
                                <w:rFonts w:ascii="Times New Roman" w:hAnsi="Times New Roman" w:cs="Times New Roman"/>
                                <w:color w:val="auto"/>
                                <w:sz w:val="22"/>
                              </w:rPr>
                              <w:fldChar w:fldCharType="separate"/>
                            </w:r>
                            <w:r>
                              <w:rPr>
                                <w:rFonts w:ascii="Times New Roman" w:hAnsi="Times New Roman" w:cs="Times New Roman"/>
                                <w:noProof/>
                                <w:color w:val="auto"/>
                                <w:sz w:val="22"/>
                              </w:rPr>
                              <w:t>5</w:t>
                            </w:r>
                            <w:r>
                              <w:rPr>
                                <w:rFonts w:ascii="Times New Roman" w:hAnsi="Times New Roman" w:cs="Times New Roman"/>
                                <w:color w:val="auto"/>
                                <w:sz w:val="22"/>
                              </w:rPr>
                              <w:fldChar w:fldCharType="end"/>
                            </w:r>
                            <w:r w:rsidRPr="002D69F0">
                              <w:rPr>
                                <w:rFonts w:ascii="Times New Roman" w:hAnsi="Times New Roman" w:cs="Times New Roman"/>
                                <w:color w:val="auto"/>
                                <w:sz w:val="22"/>
                              </w:rPr>
                              <w:t>: Active control for rockets. Copyright 2018, NASA.</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D6696BD" id="Text Box 11" o:spid="_x0000_s1031" type="#_x0000_t202" style="position:absolute;left:0;text-align:left;margin-left:74pt;margin-top:205.15pt;width:309pt;height:.05pt;z-index:2516608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" stroked="f">
                <v:textbox style="mso-fit-shape-to-text:t" inset="0,0,0,0">
                  <w:txbxContent>
                    <w:p w14:paraId="1C0286C6" w14:textId="6ADA3D58" w:rsidR="00715C60" w:rsidRPr="002D69F0" w:rsidRDefault="00715C60" w:rsidP="002D69F0">
                      <w:pPr>
                        <w:pStyle w:val="Caption"/>
                        <w:jc w:val="center"/>
                        <w:rPr>
                          <w:rFonts w:ascii="Times New Roman" w:hAnsi="Times New Roman" w:cs="Times New Roman"/>
                          <w:noProof/>
                          <w:color w:val="auto"/>
                          <w:sz w:val="32"/>
                          <w:szCs w:val="24"/>
                        </w:rPr>
                      </w:pPr>
                      <w:bookmarkStart w:id="20" w:name="_Toc272477"/>
                      <w:r w:rsidRPr="002D69F0">
                        <w:rPr>
                          <w:rFonts w:ascii="Times New Roman" w:hAnsi="Times New Roman" w:cs="Times New Roman"/>
                          <w:color w:val="auto"/>
                          <w:sz w:val="22"/>
                        </w:rPr>
                        <w:t xml:space="preserve">[8] Figure </w:t>
                      </w:r>
                      <w:r>
                        <w:rPr>
                          <w:rFonts w:ascii="Times New Roman" w:hAnsi="Times New Roman" w:cs="Times New Roman"/>
                          <w:color w:val="auto"/>
                          <w:sz w:val="22"/>
                        </w:rPr>
                        <w:fldChar w:fldCharType="begin"/>
                      </w:r>
                      <w:r>
                        <w:rPr>
                          <w:rFonts w:ascii="Times New Roman" w:hAnsi="Times New Roman" w:cs="Times New Roman"/>
                          <w:color w:val="auto"/>
                          <w:sz w:val="22"/>
                        </w:rPr>
                        <w:instrText xml:space="preserve"> SEQ Figure \* ARABIC </w:instrText>
                      </w:r>
                      <w:r>
                        <w:rPr>
                          <w:rFonts w:ascii="Times New Roman" w:hAnsi="Times New Roman" w:cs="Times New Roman"/>
                          <w:color w:val="auto"/>
                          <w:sz w:val="22"/>
                        </w:rPr>
                        <w:fldChar w:fldCharType="separate"/>
                      </w:r>
                      <w:r>
                        <w:rPr>
                          <w:rFonts w:ascii="Times New Roman" w:hAnsi="Times New Roman" w:cs="Times New Roman"/>
                          <w:noProof/>
                          <w:color w:val="auto"/>
                          <w:sz w:val="22"/>
                        </w:rPr>
                        <w:t>5</w:t>
                      </w:r>
                      <w:r>
                        <w:rPr>
                          <w:rFonts w:ascii="Times New Roman" w:hAnsi="Times New Roman" w:cs="Times New Roman"/>
                          <w:color w:val="auto"/>
                          <w:sz w:val="22"/>
                        </w:rPr>
                        <w:fldChar w:fldCharType="end"/>
                      </w:r>
                      <w:r w:rsidRPr="002D69F0">
                        <w:rPr>
                          <w:rFonts w:ascii="Times New Roman" w:hAnsi="Times New Roman" w:cs="Times New Roman"/>
                          <w:color w:val="auto"/>
                          <w:sz w:val="22"/>
                        </w:rPr>
                        <w:t>: Active control for rockets. Copyright 2018, NASA.</w:t>
                      </w:r>
                      <w:bookmarkEnd w:id="20"/>
                    </w:p>
                  </w:txbxContent>
                </v:textbox>
                <w10:wrap type="topAndBottom" anchorx="margin"/>
              </v:shape>
            </w:pict>
          </mc:Fallback>
        </mc:AlternateContent>
      </w:r>
      <w:r w:rsidRPr="00B46571">
        <w:rPr>
          <w:rFonts w:ascii="Times New Roman" w:hAnsi="Times New Roman" w:cs="Times New Roman"/>
          <w:noProof/>
          <w:color w:val="000000" w:themeColor="text1"/>
          <w:sz w:val="24"/>
          <w:szCs w:val="24"/>
        </w:rPr>
        <w:drawing>
          <wp:anchor distT="0" distB="0" distL="114300" distR="114300" simplePos="0" relativeHeight="251659776" behindDoc="0" locked="0" layoutInCell="1" allowOverlap="1" wp14:anchorId="35D7B4EE" wp14:editId="5FD8FB39">
            <wp:simplePos x="0" y="0"/>
            <wp:positionH relativeFrom="margin">
              <wp:align>center</wp:align>
            </wp:positionH>
            <wp:positionV relativeFrom="paragraph">
              <wp:posOffset>2540</wp:posOffset>
            </wp:positionV>
            <wp:extent cx="3419475" cy="2562225"/>
            <wp:effectExtent l="0" t="0" r="9525" b="9525"/>
            <wp:wrapTopAndBottom/>
            <wp:docPr id="10" name="Picture 10" descr="https://lh4.googleusercontent.com/5jt73aRzpTFTUAQ0md9aW9dzGsrcKU13MNCroYSHTJ0Vt85zEWVkGL7NHCchXdH8u-baMWcErLclKl2-YOmLQuaXDXC4RTtrQ2xt0K0ihVGYoXTNOGJtSyznS_3kGMruBm1a8U3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5jt73aRzpTFTUAQ0md9aW9dzGsrcKU13MNCroYSHTJ0Vt85zEWVkGL7NHCchXdH8u-baMWcErLclKl2-YOmLQuaXDXC4RTtrQ2xt0K0ihVGYoXTNOGJtSyznS_3kGMruBm1a8U3h"/>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19475" cy="2562225"/>
                    </a:xfrm>
                    <a:prstGeom prst="rect">
                      <a:avLst/>
                    </a:prstGeom>
                    <a:noFill/>
                    <a:ln>
                      <a:noFill/>
                    </a:ln>
                  </pic:spPr>
                </pic:pic>
              </a:graphicData>
            </a:graphic>
          </wp:anchor>
        </w:drawing>
      </w:r>
    </w:p>
    <w:p w14:paraId="0D76B603" w14:textId="184E226E" w:rsidR="01660E9E" w:rsidRPr="00B46571" w:rsidRDefault="01660E9E" w:rsidP="006D0668">
      <w:pPr>
        <w:spacing w:line="360" w:lineRule="auto"/>
        <w:ind w:firstLine="720"/>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Actuated fins are an older method of controlling rockets and is still used today for guided missiles. Actuated fins move to change the aerodynamic forces being placed on them producing a torque which rotates the rocket. Gimballed nozzles are used on most modern rockets and use the thrust to steer the rocket in its desired direction. To keep the rocket stable</w:t>
      </w:r>
      <w:r w:rsidR="00320AF6" w:rsidRPr="00B46571">
        <w:rPr>
          <w:rFonts w:ascii="Times New Roman" w:eastAsiaTheme="minorEastAsia" w:hAnsi="Times New Roman" w:cs="Times New Roman"/>
          <w:color w:val="000000" w:themeColor="text1"/>
          <w:sz w:val="24"/>
          <w:szCs w:val="24"/>
        </w:rPr>
        <w:t>, gimballed exhaust nozzles</w:t>
      </w:r>
      <w:r w:rsidRPr="00B46571">
        <w:rPr>
          <w:rFonts w:ascii="Times New Roman" w:eastAsiaTheme="minorEastAsia" w:hAnsi="Times New Roman" w:cs="Times New Roman"/>
          <w:color w:val="000000" w:themeColor="text1"/>
          <w:sz w:val="24"/>
          <w:szCs w:val="24"/>
        </w:rPr>
        <w:t xml:space="preserve"> rotate causing the thrust to change direction and moving the thrust vector out of line of the rocket’s center of gravity</w:t>
      </w:r>
      <w:r w:rsidR="00320AF6" w:rsidRPr="00B46571">
        <w:rPr>
          <w:rFonts w:ascii="Times New Roman" w:eastAsiaTheme="minorEastAsia" w:hAnsi="Times New Roman" w:cs="Times New Roman"/>
          <w:color w:val="000000" w:themeColor="text1"/>
          <w:sz w:val="24"/>
          <w:szCs w:val="24"/>
        </w:rPr>
        <w:t xml:space="preserve"> thus</w:t>
      </w:r>
      <w:r w:rsidRPr="00B46571">
        <w:rPr>
          <w:rFonts w:ascii="Times New Roman" w:eastAsiaTheme="minorEastAsia" w:hAnsi="Times New Roman" w:cs="Times New Roman"/>
          <w:color w:val="000000" w:themeColor="text1"/>
          <w:sz w:val="24"/>
          <w:szCs w:val="24"/>
        </w:rPr>
        <w:t xml:space="preserve"> rotating the rocket. Another form of redirecting thrust as used by the German V2 missile </w:t>
      </w:r>
      <w:r w:rsidR="00DA2EEF">
        <w:rPr>
          <w:rFonts w:ascii="Times New Roman" w:eastAsiaTheme="minorEastAsia" w:hAnsi="Times New Roman" w:cs="Times New Roman"/>
          <w:color w:val="000000" w:themeColor="text1"/>
          <w:sz w:val="24"/>
          <w:szCs w:val="24"/>
        </w:rPr>
        <w:t>are</w:t>
      </w:r>
      <w:r w:rsidRPr="00B46571">
        <w:rPr>
          <w:rFonts w:ascii="Times New Roman" w:eastAsiaTheme="minorEastAsia" w:hAnsi="Times New Roman" w:cs="Times New Roman"/>
          <w:color w:val="000000" w:themeColor="text1"/>
          <w:sz w:val="24"/>
          <w:szCs w:val="24"/>
        </w:rPr>
        <w:t xml:space="preserve"> rocket vanes. Rocket vanes are placed inside the exhaust nozzle of a rocket and rotate to deflect the thrust in different directions. Rocket vanes have a similar effect on the rocket’s thrust vector as the gimballed nozzle. Finally, Vernier rockets can be used to guide rockets in flight by adding thrust to specific sides of the rocket. Instead of simply redirecting thrust to move the thrust vector out of line with the rocket’s center of gravity</w:t>
      </w:r>
      <w:r w:rsidR="006D72DC" w:rsidRPr="00B46571">
        <w:rPr>
          <w:rFonts w:ascii="Times New Roman" w:eastAsiaTheme="minorEastAsia" w:hAnsi="Times New Roman" w:cs="Times New Roman"/>
          <w:color w:val="000000" w:themeColor="text1"/>
          <w:sz w:val="24"/>
          <w:szCs w:val="24"/>
        </w:rPr>
        <w:t>,</w:t>
      </w:r>
      <w:r w:rsidRPr="00B46571">
        <w:rPr>
          <w:rFonts w:ascii="Times New Roman" w:eastAsiaTheme="minorEastAsia" w:hAnsi="Times New Roman" w:cs="Times New Roman"/>
          <w:color w:val="000000" w:themeColor="text1"/>
          <w:sz w:val="24"/>
          <w:szCs w:val="24"/>
        </w:rPr>
        <w:t xml:space="preserve"> they add thrust. Vernier rockets are an older form of active control used in missil</w:t>
      </w:r>
      <w:r w:rsidR="006D72DC" w:rsidRPr="00B46571">
        <w:rPr>
          <w:rFonts w:ascii="Times New Roman" w:eastAsiaTheme="minorEastAsia" w:hAnsi="Times New Roman" w:cs="Times New Roman"/>
          <w:color w:val="000000" w:themeColor="text1"/>
          <w:sz w:val="24"/>
          <w:szCs w:val="24"/>
        </w:rPr>
        <w:t>es such as the Atlas M</w:t>
      </w:r>
      <w:r w:rsidR="00D421D4" w:rsidRPr="00B46571">
        <w:rPr>
          <w:rFonts w:ascii="Times New Roman" w:eastAsiaTheme="minorEastAsia" w:hAnsi="Times New Roman" w:cs="Times New Roman"/>
          <w:color w:val="000000" w:themeColor="text1"/>
          <w:sz w:val="24"/>
          <w:szCs w:val="24"/>
        </w:rPr>
        <w:t xml:space="preserve">issile </w:t>
      </w:r>
      <w:r w:rsidR="00D421D4" w:rsidRPr="00B46571">
        <w:rPr>
          <w:rFonts w:ascii="Times New Roman" w:eastAsiaTheme="minorEastAsia" w:hAnsi="Times New Roman" w:cs="Times New Roman"/>
          <w:color w:val="000000" w:themeColor="text1"/>
          <w:sz w:val="24"/>
          <w:szCs w:val="24"/>
        </w:rPr>
        <w:fldChar w:fldCharType="begin" w:fldLock="1"/>
      </w:r>
      <w:r w:rsidR="008F3A51" w:rsidRPr="00B46571">
        <w:rPr>
          <w:rFonts w:ascii="Times New Roman" w:eastAsiaTheme="minorEastAsia" w:hAnsi="Times New Roman" w:cs="Times New Roman"/>
          <w:color w:val="000000" w:themeColor="text1"/>
          <w:sz w:val="24"/>
          <w:szCs w:val="24"/>
        </w:rPr>
        <w:instrText>ADDIN CSL_CITATION {"citationItems":[{"id":"ITEM-1","itemData":{"URL":"https://www.grc.nasa.gov/www/k-12/rocket/rktcontrl.html","accessed":{"date-parts":[["2018","10","11"]]},"author":[{"dropping-particle":"","family":"Benson","given":"Tom","non-dropping-particle":"","parse-names":false,"suffix":""}],"id":"ITEM-1","issued":{"date-parts":[["2015"]]},"title":"Rocket Control","type":"webpage"},"uris":["http://www.mendeley.com/documents/?uuid=9f00f148-d4b9-3bff-978d-8f364be8a6a3"]}],"mendeley":{"formattedCitation":"[8]","plainTextFormattedCitation":"[8]","previouslyFormattedCitation":"[8]"},"properties":{"noteIndex":0},"schema":"https://github.com/citation-style-language/schema/raw/master/csl-citation.json"}</w:instrText>
      </w:r>
      <w:r w:rsidR="00D421D4" w:rsidRPr="00B46571">
        <w:rPr>
          <w:rFonts w:ascii="Times New Roman" w:eastAsiaTheme="minorEastAsia" w:hAnsi="Times New Roman" w:cs="Times New Roman"/>
          <w:color w:val="000000" w:themeColor="text1"/>
          <w:sz w:val="24"/>
          <w:szCs w:val="24"/>
        </w:rPr>
        <w:fldChar w:fldCharType="separate"/>
      </w:r>
      <w:r w:rsidR="00D421D4" w:rsidRPr="00B46571">
        <w:rPr>
          <w:rFonts w:ascii="Times New Roman" w:eastAsiaTheme="minorEastAsia" w:hAnsi="Times New Roman" w:cs="Times New Roman"/>
          <w:noProof/>
          <w:color w:val="000000" w:themeColor="text1"/>
          <w:sz w:val="24"/>
          <w:szCs w:val="24"/>
        </w:rPr>
        <w:t>[8]</w:t>
      </w:r>
      <w:r w:rsidR="00D421D4" w:rsidRPr="00B46571">
        <w:rPr>
          <w:rFonts w:ascii="Times New Roman" w:eastAsiaTheme="minorEastAsia" w:hAnsi="Times New Roman" w:cs="Times New Roman"/>
          <w:color w:val="000000" w:themeColor="text1"/>
          <w:sz w:val="24"/>
          <w:szCs w:val="24"/>
        </w:rPr>
        <w:fldChar w:fldCharType="end"/>
      </w:r>
      <w:r w:rsidRPr="00B46571">
        <w:rPr>
          <w:rFonts w:ascii="Times New Roman" w:eastAsiaTheme="minorEastAsia" w:hAnsi="Times New Roman" w:cs="Times New Roman"/>
          <w:color w:val="000000" w:themeColor="text1"/>
          <w:sz w:val="24"/>
          <w:szCs w:val="24"/>
        </w:rPr>
        <w:t xml:space="preserve">. In the case of model rockets actuated fins would be the most realistic option given the limited burn time of model rocket engines. With such short burn time the active controls using thrust would only be useful for a small portion of the flight. </w:t>
      </w:r>
    </w:p>
    <w:p w14:paraId="5C50C485" w14:textId="77777777" w:rsidR="00A47654" w:rsidRPr="00B46571" w:rsidRDefault="00A47654" w:rsidP="006D0668">
      <w:pPr>
        <w:spacing w:line="360" w:lineRule="auto"/>
        <w:ind w:firstLine="720"/>
        <w:rPr>
          <w:rFonts w:ascii="Times New Roman" w:eastAsiaTheme="minorEastAsia" w:hAnsi="Times New Roman" w:cs="Times New Roman"/>
          <w:color w:val="000000" w:themeColor="text1"/>
          <w:sz w:val="24"/>
          <w:szCs w:val="24"/>
        </w:rPr>
      </w:pPr>
    </w:p>
    <w:p w14:paraId="373439EF" w14:textId="79604075" w:rsidR="1B1D1C01" w:rsidRPr="00B46571" w:rsidRDefault="003067A9" w:rsidP="009D1457">
      <w:pPr>
        <w:pStyle w:val="Heading3"/>
        <w:rPr>
          <w:rFonts w:eastAsiaTheme="minorEastAsia"/>
        </w:rPr>
      </w:pPr>
      <w:bookmarkStart w:id="21" w:name="_Toc2082172"/>
      <w:r w:rsidRPr="00B46571">
        <w:rPr>
          <w:rFonts w:eastAsiaTheme="minorEastAsia"/>
        </w:rPr>
        <w:lastRenderedPageBreak/>
        <w:t>1.</w:t>
      </w:r>
      <w:r w:rsidR="00A664E1">
        <w:rPr>
          <w:rFonts w:eastAsiaTheme="minorEastAsia"/>
        </w:rPr>
        <w:t>1.</w:t>
      </w:r>
      <w:r w:rsidRPr="00B46571">
        <w:rPr>
          <w:rFonts w:eastAsiaTheme="minorEastAsia"/>
        </w:rPr>
        <w:t xml:space="preserve">5 </w:t>
      </w:r>
      <w:r w:rsidR="01660E9E" w:rsidRPr="00B46571">
        <w:rPr>
          <w:rFonts w:eastAsiaTheme="minorEastAsia"/>
        </w:rPr>
        <w:t>Euler Angles and Quaternions</w:t>
      </w:r>
      <w:bookmarkEnd w:id="21"/>
    </w:p>
    <w:p w14:paraId="7A433C68" w14:textId="22EF98D1" w:rsidR="1B1D1C01" w:rsidRPr="00B46571" w:rsidRDefault="01660E9E" w:rsidP="006D0668">
      <w:pPr>
        <w:spacing w:line="360" w:lineRule="auto"/>
        <w:ind w:firstLine="720"/>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There are two main mathematical systems that fully describe the attitude of a three-dimensional rigid body in space. The first of these is the use of Euler angles</w:t>
      </w:r>
      <w:r w:rsidR="006D72DC" w:rsidRPr="00B46571">
        <w:rPr>
          <w:rFonts w:ascii="Times New Roman" w:eastAsiaTheme="minorEastAsia" w:hAnsi="Times New Roman" w:cs="Times New Roman"/>
          <w:color w:val="000000" w:themeColor="text1"/>
          <w:sz w:val="24"/>
          <w:szCs w:val="24"/>
        </w:rPr>
        <w:t>,</w:t>
      </w:r>
      <w:r w:rsidRPr="00B46571">
        <w:rPr>
          <w:rFonts w:ascii="Times New Roman" w:eastAsiaTheme="minorEastAsia" w:hAnsi="Times New Roman" w:cs="Times New Roman"/>
          <w:color w:val="000000" w:themeColor="text1"/>
          <w:sz w:val="24"/>
          <w:szCs w:val="24"/>
        </w:rPr>
        <w:t xml:space="preserve"> which describe the rotation of the object’s body fixed x-y-z axis relative to a non-rotating ground fixed three-dimensional coordinate system. There is then one angle associated with each one of these rotations, commonly referred to as roll, pitch, and yaw respectively. The advantages to this method are that the system is both simple and intuitive to visualize and make sense of and the mathematics to rotate vectors from one frame to another can easily be accomplished by </w:t>
      </w:r>
      <w:r w:rsidR="00052E8B" w:rsidRPr="00B46571">
        <w:rPr>
          <w:rFonts w:ascii="Times New Roman" w:eastAsiaTheme="minorEastAsia" w:hAnsi="Times New Roman" w:cs="Times New Roman"/>
          <w:color w:val="000000" w:themeColor="text1"/>
          <w:sz w:val="24"/>
          <w:szCs w:val="24"/>
        </w:rPr>
        <w:t>using the product of three 3-by-</w:t>
      </w:r>
      <w:r w:rsidRPr="00B46571">
        <w:rPr>
          <w:rFonts w:ascii="Times New Roman" w:eastAsiaTheme="minorEastAsia" w:hAnsi="Times New Roman" w:cs="Times New Roman"/>
          <w:color w:val="000000" w:themeColor="text1"/>
          <w:sz w:val="24"/>
          <w:szCs w:val="24"/>
        </w:rPr>
        <w:t xml:space="preserve">3 rotation matrices. However, Euler angles are often inadequate when working with multiple coordinate systems because </w:t>
      </w:r>
      <w:r w:rsidR="00052E8B" w:rsidRPr="00B46571">
        <w:rPr>
          <w:rFonts w:ascii="Times New Roman" w:eastAsiaTheme="minorEastAsia" w:hAnsi="Times New Roman" w:cs="Times New Roman"/>
          <w:color w:val="000000" w:themeColor="text1"/>
          <w:sz w:val="24"/>
          <w:szCs w:val="24"/>
        </w:rPr>
        <w:t>there is a possibility of “gimbal lock”</w:t>
      </w:r>
      <w:r w:rsidR="006D72DC" w:rsidRPr="00B46571">
        <w:rPr>
          <w:rFonts w:ascii="Times New Roman" w:eastAsiaTheme="minorEastAsia" w:hAnsi="Times New Roman" w:cs="Times New Roman"/>
          <w:color w:val="000000" w:themeColor="text1"/>
          <w:sz w:val="24"/>
          <w:szCs w:val="24"/>
        </w:rPr>
        <w:t>,</w:t>
      </w:r>
      <w:r w:rsidR="00052E8B" w:rsidRPr="00B46571">
        <w:rPr>
          <w:rFonts w:ascii="Times New Roman" w:eastAsiaTheme="minorEastAsia" w:hAnsi="Times New Roman" w:cs="Times New Roman"/>
          <w:color w:val="000000" w:themeColor="text1"/>
          <w:sz w:val="24"/>
          <w:szCs w:val="24"/>
        </w:rPr>
        <w:t xml:space="preserve"> which mathematically represents itself with a division by zero when rotating a vector</w:t>
      </w:r>
      <w:r w:rsidRPr="00B46571">
        <w:rPr>
          <w:rFonts w:ascii="Times New Roman" w:eastAsiaTheme="minorEastAsia" w:hAnsi="Times New Roman" w:cs="Times New Roman"/>
          <w:color w:val="000000" w:themeColor="text1"/>
          <w:sz w:val="24"/>
          <w:szCs w:val="24"/>
        </w:rPr>
        <w:t xml:space="preserve">. </w:t>
      </w:r>
      <w:r w:rsidR="008F3A51" w:rsidRPr="00B46571">
        <w:rPr>
          <w:rFonts w:ascii="Times New Roman" w:eastAsiaTheme="minorEastAsia" w:hAnsi="Times New Roman" w:cs="Times New Roman"/>
          <w:color w:val="000000" w:themeColor="text1"/>
          <w:sz w:val="24"/>
          <w:szCs w:val="24"/>
        </w:rPr>
        <w:t>To</w:t>
      </w:r>
      <w:r w:rsidR="00052E8B" w:rsidRPr="00B46571">
        <w:rPr>
          <w:rFonts w:ascii="Times New Roman" w:eastAsiaTheme="minorEastAsia" w:hAnsi="Times New Roman" w:cs="Times New Roman"/>
          <w:color w:val="000000" w:themeColor="text1"/>
          <w:sz w:val="24"/>
          <w:szCs w:val="24"/>
        </w:rPr>
        <w:t xml:space="preserve"> rectify this issue</w:t>
      </w:r>
      <w:r w:rsidR="006D72DC" w:rsidRPr="00B46571">
        <w:rPr>
          <w:rFonts w:ascii="Times New Roman" w:eastAsiaTheme="minorEastAsia" w:hAnsi="Times New Roman" w:cs="Times New Roman"/>
          <w:color w:val="000000" w:themeColor="text1"/>
          <w:sz w:val="24"/>
          <w:szCs w:val="24"/>
        </w:rPr>
        <w:t>,</w:t>
      </w:r>
      <w:r w:rsidR="00052E8B" w:rsidRPr="00B46571">
        <w:rPr>
          <w:rFonts w:ascii="Times New Roman" w:eastAsiaTheme="minorEastAsia" w:hAnsi="Times New Roman" w:cs="Times New Roman"/>
          <w:color w:val="000000" w:themeColor="text1"/>
          <w:sz w:val="24"/>
          <w:szCs w:val="24"/>
        </w:rPr>
        <w:t xml:space="preserve"> another </w:t>
      </w:r>
      <w:r w:rsidRPr="00B46571">
        <w:rPr>
          <w:rFonts w:ascii="Times New Roman" w:eastAsiaTheme="minorEastAsia" w:hAnsi="Times New Roman" w:cs="Times New Roman"/>
          <w:color w:val="000000" w:themeColor="text1"/>
          <w:sz w:val="24"/>
          <w:szCs w:val="24"/>
        </w:rPr>
        <w:t xml:space="preserve">system </w:t>
      </w:r>
      <w:r w:rsidR="00052E8B" w:rsidRPr="00B46571">
        <w:rPr>
          <w:rFonts w:ascii="Times New Roman" w:eastAsiaTheme="minorEastAsia" w:hAnsi="Times New Roman" w:cs="Times New Roman"/>
          <w:color w:val="000000" w:themeColor="text1"/>
          <w:sz w:val="24"/>
          <w:szCs w:val="24"/>
        </w:rPr>
        <w:t xml:space="preserve">of measuring angular position </w:t>
      </w:r>
      <w:r w:rsidRPr="00B46571">
        <w:rPr>
          <w:rFonts w:ascii="Times New Roman" w:eastAsiaTheme="minorEastAsia" w:hAnsi="Times New Roman" w:cs="Times New Roman"/>
          <w:color w:val="000000" w:themeColor="text1"/>
          <w:sz w:val="24"/>
          <w:szCs w:val="24"/>
        </w:rPr>
        <w:t xml:space="preserve">could be used in its place. </w:t>
      </w:r>
    </w:p>
    <w:p w14:paraId="186BBA66" w14:textId="679684FB" w:rsidR="00AF2190" w:rsidRPr="00B46571" w:rsidRDefault="01660E9E" w:rsidP="009D1457">
      <w:pPr>
        <w:spacing w:line="360" w:lineRule="auto"/>
        <w:ind w:firstLine="720"/>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 xml:space="preserve">This system is known as quaternions and consists of one real component and three imaginary components and reflects the rotation of the body about a </w:t>
      </w:r>
      <w:r w:rsidR="00100CF1" w:rsidRPr="00B46571">
        <w:rPr>
          <w:rFonts w:ascii="Times New Roman" w:eastAsiaTheme="minorEastAsia" w:hAnsi="Times New Roman" w:cs="Times New Roman"/>
          <w:color w:val="000000" w:themeColor="text1"/>
          <w:sz w:val="24"/>
          <w:szCs w:val="24"/>
        </w:rPr>
        <w:t>four-dimensional</w:t>
      </w:r>
      <w:r w:rsidRPr="00B46571">
        <w:rPr>
          <w:rFonts w:ascii="Times New Roman" w:eastAsiaTheme="minorEastAsia" w:hAnsi="Times New Roman" w:cs="Times New Roman"/>
          <w:color w:val="000000" w:themeColor="text1"/>
          <w:sz w:val="24"/>
          <w:szCs w:val="24"/>
        </w:rPr>
        <w:t xml:space="preserve"> real and imaginary coordinate system. This system can be used similarly to Euler angles a</w:t>
      </w:r>
      <w:r w:rsidR="00052E8B" w:rsidRPr="00B46571">
        <w:rPr>
          <w:rFonts w:ascii="Times New Roman" w:eastAsiaTheme="minorEastAsia" w:hAnsi="Times New Roman" w:cs="Times New Roman"/>
          <w:color w:val="000000" w:themeColor="text1"/>
          <w:sz w:val="24"/>
          <w:szCs w:val="24"/>
        </w:rPr>
        <w:t>nd removes the possibility of gimbal lock</w:t>
      </w:r>
      <w:r w:rsidRPr="00B46571">
        <w:rPr>
          <w:rFonts w:ascii="Times New Roman" w:eastAsiaTheme="minorEastAsia" w:hAnsi="Times New Roman" w:cs="Times New Roman"/>
          <w:color w:val="000000" w:themeColor="text1"/>
          <w:sz w:val="24"/>
          <w:szCs w:val="24"/>
        </w:rPr>
        <w:t>. The major downside to the use of this system is the added complexity that takes the form of one additional state and an additional equation of motion necessarily to model the motion of th</w:t>
      </w:r>
      <w:r w:rsidR="00052E8B" w:rsidRPr="00B46571">
        <w:rPr>
          <w:rFonts w:ascii="Times New Roman" w:eastAsiaTheme="minorEastAsia" w:hAnsi="Times New Roman" w:cs="Times New Roman"/>
          <w:color w:val="000000" w:themeColor="text1"/>
          <w:sz w:val="24"/>
          <w:szCs w:val="24"/>
        </w:rPr>
        <w:t>e rigid body in space. However</w:t>
      </w:r>
      <w:r w:rsidR="006D72DC" w:rsidRPr="00B46571">
        <w:rPr>
          <w:rFonts w:ascii="Times New Roman" w:eastAsiaTheme="minorEastAsia" w:hAnsi="Times New Roman" w:cs="Times New Roman"/>
          <w:color w:val="000000" w:themeColor="text1"/>
          <w:sz w:val="24"/>
          <w:szCs w:val="24"/>
        </w:rPr>
        <w:t>,</w:t>
      </w:r>
      <w:r w:rsidR="00052E8B" w:rsidRPr="00B46571">
        <w:rPr>
          <w:rFonts w:ascii="Times New Roman" w:eastAsiaTheme="minorEastAsia" w:hAnsi="Times New Roman" w:cs="Times New Roman"/>
          <w:color w:val="000000" w:themeColor="text1"/>
          <w:sz w:val="24"/>
          <w:szCs w:val="24"/>
        </w:rPr>
        <w:t xml:space="preserve"> once implemented correctly</w:t>
      </w:r>
      <w:r w:rsidR="006D72DC" w:rsidRPr="00B46571">
        <w:rPr>
          <w:rFonts w:ascii="Times New Roman" w:eastAsiaTheme="minorEastAsia" w:hAnsi="Times New Roman" w:cs="Times New Roman"/>
          <w:color w:val="000000" w:themeColor="text1"/>
          <w:sz w:val="24"/>
          <w:szCs w:val="24"/>
        </w:rPr>
        <w:t>,</w:t>
      </w:r>
      <w:r w:rsidR="00052E8B" w:rsidRPr="00B46571">
        <w:rPr>
          <w:rFonts w:ascii="Times New Roman" w:eastAsiaTheme="minorEastAsia" w:hAnsi="Times New Roman" w:cs="Times New Roman"/>
          <w:color w:val="000000" w:themeColor="text1"/>
          <w:sz w:val="24"/>
          <w:szCs w:val="24"/>
        </w:rPr>
        <w:t xml:space="preserve"> they are the best way to represent angular positions, and we have chosen to work with them throughout our project.</w:t>
      </w:r>
    </w:p>
    <w:p w14:paraId="6617AA66" w14:textId="78DFDFD1" w:rsidR="00AB034B" w:rsidRPr="00B46571" w:rsidRDefault="009D1457" w:rsidP="009D1457">
      <w:pPr>
        <w:pStyle w:val="Heading3"/>
        <w:rPr>
          <w:rFonts w:eastAsiaTheme="minorEastAsia"/>
        </w:rPr>
      </w:pPr>
      <w:bookmarkStart w:id="22" w:name="_Toc2082173"/>
      <w:r>
        <w:rPr>
          <w:rFonts w:eastAsiaTheme="minorEastAsia"/>
        </w:rPr>
        <w:t xml:space="preserve">1.1.6 </w:t>
      </w:r>
      <w:r w:rsidR="00BB7D6B" w:rsidRPr="00B46571">
        <w:rPr>
          <w:rFonts w:eastAsiaTheme="minorEastAsia"/>
        </w:rPr>
        <w:t>Computational Fluid Dynamics</w:t>
      </w:r>
      <w:bookmarkEnd w:id="22"/>
    </w:p>
    <w:p w14:paraId="2F756E98" w14:textId="2524853D" w:rsidR="00C91338" w:rsidRPr="00B46571" w:rsidRDefault="00100CF1" w:rsidP="006D0668">
      <w:pPr>
        <w:spacing w:line="360" w:lineRule="auto"/>
        <w:ind w:firstLine="720"/>
        <w:rPr>
          <w:rFonts w:ascii="Times New Roman" w:hAnsi="Times New Roman" w:cs="Times New Roman"/>
          <w:color w:val="000000" w:themeColor="text1"/>
          <w:sz w:val="24"/>
          <w:szCs w:val="24"/>
        </w:rPr>
      </w:pPr>
      <w:r w:rsidRPr="00B46571">
        <w:rPr>
          <w:rFonts w:ascii="Times New Roman" w:hAnsi="Times New Roman" w:cs="Times New Roman"/>
          <w:color w:val="000000" w:themeColor="text1"/>
          <w:sz w:val="24"/>
          <w:szCs w:val="24"/>
        </w:rPr>
        <w:t>To</w:t>
      </w:r>
      <w:r w:rsidR="00BB7D6B" w:rsidRPr="00B46571">
        <w:rPr>
          <w:rFonts w:ascii="Times New Roman" w:hAnsi="Times New Roman" w:cs="Times New Roman"/>
          <w:color w:val="000000" w:themeColor="text1"/>
          <w:sz w:val="24"/>
          <w:szCs w:val="24"/>
        </w:rPr>
        <w:t xml:space="preserve"> properly analyze the actuated fins, Computational Fluid Dynamics was used for a preliminary design of the fins. Computational Fluid Dynamics, or CFD, is a system of using numerical analysis and data structure to solve and analyze difficult fluid dynamics problems. It performs the calculations necessary to simulate the interaction between fluids and solids as defined by boundary conditions. CFD software, such as ANSYS Fluent, was used to analyze </w:t>
      </w:r>
      <w:r w:rsidR="006D72DC" w:rsidRPr="00B46571">
        <w:rPr>
          <w:rFonts w:ascii="Times New Roman" w:hAnsi="Times New Roman" w:cs="Times New Roman"/>
          <w:color w:val="000000" w:themeColor="text1"/>
          <w:sz w:val="24"/>
          <w:szCs w:val="24"/>
        </w:rPr>
        <w:lastRenderedPageBreak/>
        <w:t>a</w:t>
      </w:r>
      <w:r w:rsidR="00BB7D6B" w:rsidRPr="00B46571">
        <w:rPr>
          <w:rFonts w:ascii="Times New Roman" w:hAnsi="Times New Roman" w:cs="Times New Roman"/>
          <w:color w:val="000000" w:themeColor="text1"/>
          <w:sz w:val="24"/>
          <w:szCs w:val="24"/>
        </w:rPr>
        <w:t xml:space="preserve">irflow over the rocket fins as the rocket moves and as the rudders actuate. </w:t>
      </w:r>
      <w:r w:rsidR="00C91338" w:rsidRPr="00B46571">
        <w:rPr>
          <w:rFonts w:ascii="Times New Roman" w:hAnsi="Times New Roman" w:cs="Times New Roman"/>
          <w:color w:val="000000" w:themeColor="text1"/>
          <w:sz w:val="24"/>
          <w:szCs w:val="24"/>
        </w:rPr>
        <w:t xml:space="preserve">A preliminary test of </w:t>
      </w:r>
      <w:r w:rsidR="00CE0448" w:rsidRPr="00B46571">
        <w:rPr>
          <w:rFonts w:ascii="Times New Roman" w:hAnsi="Times New Roman" w:cs="Times New Roman"/>
          <w:noProof/>
          <w:color w:val="000000" w:themeColor="text1"/>
          <w:sz w:val="24"/>
          <w:szCs w:val="24"/>
        </w:rPr>
        <w:drawing>
          <wp:anchor distT="0" distB="0" distL="114300" distR="114300" simplePos="0" relativeHeight="251661824" behindDoc="0" locked="0" layoutInCell="1" allowOverlap="1" wp14:anchorId="56843867" wp14:editId="63126A37">
            <wp:simplePos x="0" y="0"/>
            <wp:positionH relativeFrom="margin">
              <wp:posOffset>981075</wp:posOffset>
            </wp:positionH>
            <wp:positionV relativeFrom="paragraph">
              <wp:posOffset>695325</wp:posOffset>
            </wp:positionV>
            <wp:extent cx="3629025" cy="2354580"/>
            <wp:effectExtent l="0" t="0" r="9525" b="762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irfoil v2 Pressure Gradien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629025" cy="2354580"/>
                    </a:xfrm>
                    <a:prstGeom prst="rect">
                      <a:avLst/>
                    </a:prstGeom>
                  </pic:spPr>
                </pic:pic>
              </a:graphicData>
            </a:graphic>
            <wp14:sizeRelH relativeFrom="margin">
              <wp14:pctWidth>0</wp14:pctWidth>
            </wp14:sizeRelH>
            <wp14:sizeRelV relativeFrom="margin">
              <wp14:pctHeight>0</wp14:pctHeight>
            </wp14:sizeRelV>
          </wp:anchor>
        </w:drawing>
      </w:r>
      <w:r w:rsidR="00CE0448" w:rsidRPr="00B46571">
        <w:rPr>
          <w:rFonts w:ascii="Times New Roman" w:hAnsi="Times New Roman" w:cs="Times New Roman"/>
          <w:noProof/>
          <w:color w:val="000000" w:themeColor="text1"/>
        </w:rPr>
        <mc:AlternateContent>
          <mc:Choice Requires="wps">
            <w:drawing>
              <wp:anchor distT="0" distB="0" distL="114300" distR="114300" simplePos="0" relativeHeight="251662848" behindDoc="0" locked="0" layoutInCell="1" allowOverlap="1" wp14:anchorId="7F885B0D" wp14:editId="3981D2AD">
                <wp:simplePos x="0" y="0"/>
                <wp:positionH relativeFrom="margin">
                  <wp:posOffset>419100</wp:posOffset>
                </wp:positionH>
                <wp:positionV relativeFrom="paragraph">
                  <wp:posOffset>3009900</wp:posOffset>
                </wp:positionV>
                <wp:extent cx="5095875" cy="635"/>
                <wp:effectExtent l="0" t="0" r="9525" b="2540"/>
                <wp:wrapTopAndBottom/>
                <wp:docPr id="13" name="Text Box 13"/>
                <wp:cNvGraphicFramePr/>
                <a:graphic xmlns:a="http://schemas.openxmlformats.org/drawingml/2006/main">
                  <a:graphicData uri="http://schemas.microsoft.com/office/word/2010/wordprocessingShape">
                    <wps:wsp>
                      <wps:cNvSpPr txBox="1"/>
                      <wps:spPr>
                        <a:xfrm>
                          <a:off x="0" y="0"/>
                          <a:ext cx="5095875" cy="635"/>
                        </a:xfrm>
                        <a:prstGeom prst="rect">
                          <a:avLst/>
                        </a:prstGeom>
                        <a:solidFill>
                          <a:prstClr val="white"/>
                        </a:solidFill>
                        <a:ln>
                          <a:noFill/>
                        </a:ln>
                        <a:effectLst/>
                      </wps:spPr>
                      <wps:txbx>
                        <w:txbxContent>
                          <w:p w14:paraId="181F84FB" w14:textId="3CDB05AC" w:rsidR="00715C60" w:rsidRPr="002D69F0" w:rsidRDefault="00715C60" w:rsidP="002D69F0">
                            <w:pPr>
                              <w:pStyle w:val="Caption"/>
                              <w:jc w:val="center"/>
                              <w:rPr>
                                <w:rFonts w:ascii="Times New Roman" w:hAnsi="Times New Roman" w:cs="Times New Roman"/>
                                <w:noProof/>
                                <w:color w:val="auto"/>
                                <w:sz w:val="32"/>
                                <w:szCs w:val="24"/>
                              </w:rPr>
                            </w:pPr>
                            <w:bookmarkStart w:id="23" w:name="_Toc272478"/>
                            <w:r w:rsidRPr="002D69F0">
                              <w:rPr>
                                <w:rFonts w:ascii="Times New Roman" w:hAnsi="Times New Roman" w:cs="Times New Roman"/>
                                <w:color w:val="auto"/>
                                <w:sz w:val="22"/>
                              </w:rPr>
                              <w:t xml:space="preserve">Figure </w:t>
                            </w:r>
                            <w:r>
                              <w:rPr>
                                <w:rFonts w:ascii="Times New Roman" w:hAnsi="Times New Roman" w:cs="Times New Roman"/>
                                <w:color w:val="auto"/>
                                <w:sz w:val="22"/>
                              </w:rPr>
                              <w:fldChar w:fldCharType="begin"/>
                            </w:r>
                            <w:r>
                              <w:rPr>
                                <w:rFonts w:ascii="Times New Roman" w:hAnsi="Times New Roman" w:cs="Times New Roman"/>
                                <w:color w:val="auto"/>
                                <w:sz w:val="22"/>
                              </w:rPr>
                              <w:instrText xml:space="preserve"> SEQ Figure \* ARABIC </w:instrText>
                            </w:r>
                            <w:r>
                              <w:rPr>
                                <w:rFonts w:ascii="Times New Roman" w:hAnsi="Times New Roman" w:cs="Times New Roman"/>
                                <w:color w:val="auto"/>
                                <w:sz w:val="22"/>
                              </w:rPr>
                              <w:fldChar w:fldCharType="separate"/>
                            </w:r>
                            <w:r>
                              <w:rPr>
                                <w:rFonts w:ascii="Times New Roman" w:hAnsi="Times New Roman" w:cs="Times New Roman"/>
                                <w:noProof/>
                                <w:color w:val="auto"/>
                                <w:sz w:val="22"/>
                              </w:rPr>
                              <w:t>6</w:t>
                            </w:r>
                            <w:r>
                              <w:rPr>
                                <w:rFonts w:ascii="Times New Roman" w:hAnsi="Times New Roman" w:cs="Times New Roman"/>
                                <w:color w:val="auto"/>
                                <w:sz w:val="22"/>
                              </w:rPr>
                              <w:fldChar w:fldCharType="end"/>
                            </w:r>
                            <w:r w:rsidRPr="002D69F0">
                              <w:rPr>
                                <w:rFonts w:ascii="Times New Roman" w:hAnsi="Times New Roman" w:cs="Times New Roman"/>
                                <w:color w:val="auto"/>
                                <w:sz w:val="22"/>
                              </w:rPr>
                              <w:t>: Preliminary CFD simulations for a fin at Mach 1. Copyright 2018, WPI.</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F885B0D" id="Text Box 13" o:spid="_x0000_s1032" type="#_x0000_t202" style="position:absolute;left:0;text-align:left;margin-left:33pt;margin-top:237pt;width:401.25pt;height:.05pt;z-index:25166284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" stroked="f">
                <v:textbox style="mso-fit-shape-to-text:t" inset="0,0,0,0">
                  <w:txbxContent>
                    <w:p w14:paraId="181F84FB" w14:textId="3CDB05AC" w:rsidR="00715C60" w:rsidRPr="002D69F0" w:rsidRDefault="00715C60" w:rsidP="002D69F0">
                      <w:pPr>
                        <w:pStyle w:val="Caption"/>
                        <w:jc w:val="center"/>
                        <w:rPr>
                          <w:rFonts w:ascii="Times New Roman" w:hAnsi="Times New Roman" w:cs="Times New Roman"/>
                          <w:noProof/>
                          <w:color w:val="auto"/>
                          <w:sz w:val="32"/>
                          <w:szCs w:val="24"/>
                        </w:rPr>
                      </w:pPr>
                      <w:bookmarkStart w:id="24" w:name="_Toc272478"/>
                      <w:r w:rsidRPr="002D69F0">
                        <w:rPr>
                          <w:rFonts w:ascii="Times New Roman" w:hAnsi="Times New Roman" w:cs="Times New Roman"/>
                          <w:color w:val="auto"/>
                          <w:sz w:val="22"/>
                        </w:rPr>
                        <w:t xml:space="preserve">Figure </w:t>
                      </w:r>
                      <w:r>
                        <w:rPr>
                          <w:rFonts w:ascii="Times New Roman" w:hAnsi="Times New Roman" w:cs="Times New Roman"/>
                          <w:color w:val="auto"/>
                          <w:sz w:val="22"/>
                        </w:rPr>
                        <w:fldChar w:fldCharType="begin"/>
                      </w:r>
                      <w:r>
                        <w:rPr>
                          <w:rFonts w:ascii="Times New Roman" w:hAnsi="Times New Roman" w:cs="Times New Roman"/>
                          <w:color w:val="auto"/>
                          <w:sz w:val="22"/>
                        </w:rPr>
                        <w:instrText xml:space="preserve"> SEQ Figure \* ARABIC </w:instrText>
                      </w:r>
                      <w:r>
                        <w:rPr>
                          <w:rFonts w:ascii="Times New Roman" w:hAnsi="Times New Roman" w:cs="Times New Roman"/>
                          <w:color w:val="auto"/>
                          <w:sz w:val="22"/>
                        </w:rPr>
                        <w:fldChar w:fldCharType="separate"/>
                      </w:r>
                      <w:r>
                        <w:rPr>
                          <w:rFonts w:ascii="Times New Roman" w:hAnsi="Times New Roman" w:cs="Times New Roman"/>
                          <w:noProof/>
                          <w:color w:val="auto"/>
                          <w:sz w:val="22"/>
                        </w:rPr>
                        <w:t>6</w:t>
                      </w:r>
                      <w:r>
                        <w:rPr>
                          <w:rFonts w:ascii="Times New Roman" w:hAnsi="Times New Roman" w:cs="Times New Roman"/>
                          <w:color w:val="auto"/>
                          <w:sz w:val="22"/>
                        </w:rPr>
                        <w:fldChar w:fldCharType="end"/>
                      </w:r>
                      <w:r w:rsidRPr="002D69F0">
                        <w:rPr>
                          <w:rFonts w:ascii="Times New Roman" w:hAnsi="Times New Roman" w:cs="Times New Roman"/>
                          <w:color w:val="auto"/>
                          <w:sz w:val="22"/>
                        </w:rPr>
                        <w:t>: Preliminary CFD simulations for a fin at Mach 1. Copyright 2018, WPI.</w:t>
                      </w:r>
                      <w:bookmarkEnd w:id="24"/>
                    </w:p>
                  </w:txbxContent>
                </v:textbox>
                <w10:wrap type="topAndBottom" anchorx="margin"/>
              </v:shape>
            </w:pict>
          </mc:Fallback>
        </mc:AlternateContent>
      </w:r>
      <w:r w:rsidR="00C91338" w:rsidRPr="00B46571">
        <w:rPr>
          <w:rFonts w:ascii="Times New Roman" w:hAnsi="Times New Roman" w:cs="Times New Roman"/>
          <w:color w:val="000000" w:themeColor="text1"/>
          <w:sz w:val="24"/>
          <w:szCs w:val="24"/>
        </w:rPr>
        <w:t>the fin shape in ANSYS Fluent can be seen in Figure 6 below:</w:t>
      </w:r>
    </w:p>
    <w:p w14:paraId="0DF3D2A5" w14:textId="5FE0596E" w:rsidR="00CE0448" w:rsidRDefault="00CE0448" w:rsidP="006D0668">
      <w:pPr>
        <w:spacing w:line="360" w:lineRule="auto"/>
        <w:ind w:firstLine="720"/>
        <w:rPr>
          <w:rFonts w:ascii="Times New Roman" w:hAnsi="Times New Roman" w:cs="Times New Roman"/>
          <w:color w:val="000000" w:themeColor="text1"/>
          <w:sz w:val="24"/>
          <w:szCs w:val="24"/>
        </w:rPr>
      </w:pPr>
    </w:p>
    <w:p w14:paraId="516A221C" w14:textId="14788E77" w:rsidR="00A47654" w:rsidRPr="00B46571" w:rsidRDefault="00BB7D6B" w:rsidP="009D1457">
      <w:pPr>
        <w:spacing w:line="360" w:lineRule="auto"/>
        <w:ind w:firstLine="720"/>
        <w:rPr>
          <w:rFonts w:ascii="Times New Roman" w:hAnsi="Times New Roman" w:cs="Times New Roman"/>
          <w:color w:val="000000" w:themeColor="text1"/>
          <w:sz w:val="24"/>
          <w:szCs w:val="24"/>
        </w:rPr>
      </w:pPr>
      <w:r w:rsidRPr="00B46571">
        <w:rPr>
          <w:rFonts w:ascii="Times New Roman" w:hAnsi="Times New Roman" w:cs="Times New Roman"/>
          <w:color w:val="000000" w:themeColor="text1"/>
          <w:sz w:val="24"/>
          <w:szCs w:val="24"/>
        </w:rPr>
        <w:t>For this purpose, the Finite Element and Boundary Element Methods were used to create a preliminary surface mesh of the fin and rudder and analyze the fluid elements as they interact with the solid fin shape. In doing this, the CFD software computed lift and drag coefficients as functions of flow speed and rudder angle. Using the coefficients, an estimate for maximum torque on the rudder was calculated and used to size the servos that are ne</w:t>
      </w:r>
      <w:r w:rsidR="002C71DB" w:rsidRPr="00B46571">
        <w:rPr>
          <w:rFonts w:ascii="Times New Roman" w:hAnsi="Times New Roman" w:cs="Times New Roman"/>
          <w:color w:val="000000" w:themeColor="text1"/>
          <w:sz w:val="24"/>
          <w:szCs w:val="24"/>
        </w:rPr>
        <w:t>cessary to turn the fin rudder.</w:t>
      </w:r>
    </w:p>
    <w:p w14:paraId="22863579" w14:textId="3E1F39AC" w:rsidR="00BB7D6B" w:rsidRPr="00B46571" w:rsidRDefault="3F1F6523" w:rsidP="009D1457">
      <w:pPr>
        <w:pStyle w:val="Heading3"/>
      </w:pPr>
      <w:bookmarkStart w:id="25" w:name="_Toc2082174"/>
      <w:r w:rsidRPr="3F1F6523">
        <w:t>1.</w:t>
      </w:r>
      <w:r w:rsidR="00A664E1">
        <w:t>1.</w:t>
      </w:r>
      <w:r w:rsidRPr="3F1F6523">
        <w:t>7 Simulation of Rocket Flight</w:t>
      </w:r>
      <w:bookmarkEnd w:id="25"/>
    </w:p>
    <w:p w14:paraId="11BE30E3" w14:textId="5DE75052" w:rsidR="004119BF" w:rsidRPr="00B46571" w:rsidRDefault="00BB7D6B" w:rsidP="53339BCF">
      <w:pPr>
        <w:spacing w:line="360" w:lineRule="auto"/>
        <w:rPr>
          <w:rFonts w:ascii="Times New Roman" w:eastAsiaTheme="minorEastAsia" w:hAnsi="Times New Roman" w:cs="Times New Roman"/>
          <w:color w:val="000000" w:themeColor="text1"/>
          <w:sz w:val="24"/>
          <w:szCs w:val="24"/>
        </w:rPr>
      </w:pPr>
      <w:r w:rsidRPr="00B46571">
        <w:rPr>
          <w:rFonts w:ascii="Times New Roman" w:hAnsi="Times New Roman" w:cs="Times New Roman"/>
          <w:color w:val="000000" w:themeColor="text1"/>
          <w:sz w:val="24"/>
          <w:szCs w:val="24"/>
        </w:rPr>
        <w:tab/>
      </w:r>
      <w:r w:rsidR="00100CF1" w:rsidRPr="00B46571">
        <w:rPr>
          <w:rFonts w:ascii="Times New Roman" w:hAnsi="Times New Roman" w:cs="Times New Roman"/>
          <w:color w:val="000000" w:themeColor="text1"/>
          <w:sz w:val="24"/>
          <w:szCs w:val="24"/>
        </w:rPr>
        <w:t>To</w:t>
      </w:r>
      <w:r w:rsidR="004119BF" w:rsidRPr="00B46571">
        <w:rPr>
          <w:rFonts w:ascii="Times New Roman" w:hAnsi="Times New Roman" w:cs="Times New Roman"/>
          <w:color w:val="000000" w:themeColor="text1"/>
          <w:sz w:val="24"/>
          <w:szCs w:val="24"/>
        </w:rPr>
        <w:t xml:space="preserve"> simulate the motion of the rocket within </w:t>
      </w:r>
      <w:r w:rsidR="00B244B3" w:rsidRPr="00B46571">
        <w:rPr>
          <w:rFonts w:ascii="Times New Roman" w:hAnsi="Times New Roman" w:cs="Times New Roman"/>
          <w:color w:val="000000" w:themeColor="text1"/>
          <w:sz w:val="24"/>
          <w:szCs w:val="24"/>
        </w:rPr>
        <w:t>MATLAB</w:t>
      </w:r>
      <w:r w:rsidR="00CE30E5" w:rsidRPr="00B46571">
        <w:rPr>
          <w:rFonts w:ascii="Times New Roman" w:hAnsi="Times New Roman" w:cs="Times New Roman"/>
          <w:color w:val="000000" w:themeColor="text1"/>
          <w:sz w:val="24"/>
          <w:szCs w:val="24"/>
        </w:rPr>
        <w:t xml:space="preserve">, we developed a system of equations of motion that govern the motion of the rocket. These equations </w:t>
      </w:r>
      <w:r w:rsidR="004119BF" w:rsidRPr="00B46571">
        <w:rPr>
          <w:rFonts w:ascii="Times New Roman" w:hAnsi="Times New Roman" w:cs="Times New Roman"/>
          <w:color w:val="000000" w:themeColor="text1"/>
          <w:sz w:val="24"/>
          <w:szCs w:val="24"/>
        </w:rPr>
        <w:t>allow</w:t>
      </w:r>
      <w:r w:rsidR="00CE30E5" w:rsidRPr="00B46571">
        <w:rPr>
          <w:rFonts w:ascii="Times New Roman" w:hAnsi="Times New Roman" w:cs="Times New Roman"/>
          <w:color w:val="000000" w:themeColor="text1"/>
          <w:sz w:val="24"/>
          <w:szCs w:val="24"/>
        </w:rPr>
        <w:t>ed</w:t>
      </w:r>
      <w:r w:rsidR="004119BF" w:rsidRPr="00B46571">
        <w:rPr>
          <w:rFonts w:ascii="Times New Roman" w:hAnsi="Times New Roman" w:cs="Times New Roman"/>
          <w:color w:val="000000" w:themeColor="text1"/>
          <w:sz w:val="24"/>
          <w:szCs w:val="24"/>
        </w:rPr>
        <w:t xml:space="preserve"> for the position and attitude of the rocket to be solved for numerically over the duration of its flight. We determined that the rocket could be modeled similarly to an aircraft using a 6 Degree of Freedom (DOF) model of rigid body dynamics</w:t>
      </w:r>
      <w:r w:rsidR="007E091B" w:rsidRPr="00B46571">
        <w:rPr>
          <w:rFonts w:ascii="Times New Roman" w:hAnsi="Times New Roman" w:cs="Times New Roman"/>
          <w:color w:val="000000" w:themeColor="text1"/>
          <w:sz w:val="24"/>
          <w:szCs w:val="24"/>
        </w:rPr>
        <w:t xml:space="preserve"> [16]</w:t>
      </w:r>
      <w:r w:rsidR="004119BF" w:rsidRPr="00B46571">
        <w:rPr>
          <w:rFonts w:ascii="Times New Roman" w:hAnsi="Times New Roman" w:cs="Times New Roman"/>
          <w:color w:val="000000" w:themeColor="text1"/>
          <w:sz w:val="24"/>
          <w:szCs w:val="24"/>
        </w:rPr>
        <w:t>. We used two different right-handed Cartesian coordinate systems to model this flight</w:t>
      </w:r>
      <w:r w:rsidR="00CE30E5" w:rsidRPr="00B46571">
        <w:rPr>
          <w:rFonts w:ascii="Times New Roman" w:hAnsi="Times New Roman" w:cs="Times New Roman"/>
          <w:color w:val="000000" w:themeColor="text1"/>
          <w:sz w:val="24"/>
          <w:szCs w:val="24"/>
        </w:rPr>
        <w:t>,</w:t>
      </w:r>
      <w:r w:rsidR="004119BF" w:rsidRPr="00B46571">
        <w:rPr>
          <w:rFonts w:ascii="Times New Roman" w:hAnsi="Times New Roman" w:cs="Times New Roman"/>
          <w:color w:val="000000" w:themeColor="text1"/>
          <w:sz w:val="24"/>
          <w:szCs w:val="24"/>
        </w:rPr>
        <w:t xml:space="preserve"> which c</w:t>
      </w:r>
      <w:r w:rsidR="00CE30E5" w:rsidRPr="00B46571">
        <w:rPr>
          <w:rFonts w:ascii="Times New Roman" w:hAnsi="Times New Roman" w:cs="Times New Roman"/>
          <w:color w:val="000000" w:themeColor="text1"/>
          <w:sz w:val="24"/>
          <w:szCs w:val="24"/>
        </w:rPr>
        <w:t>onsisted of a non-inertial body-</w:t>
      </w:r>
      <w:r w:rsidR="004119BF" w:rsidRPr="00B46571">
        <w:rPr>
          <w:rFonts w:ascii="Times New Roman" w:hAnsi="Times New Roman" w:cs="Times New Roman"/>
          <w:color w:val="000000" w:themeColor="text1"/>
          <w:sz w:val="24"/>
          <w:szCs w:val="24"/>
        </w:rPr>
        <w:t>fixed system that was fixed to the rocket with its origin at the rocket’s center of mass. The sensor read</w:t>
      </w:r>
      <w:r w:rsidR="00CE30E5" w:rsidRPr="00B46571">
        <w:rPr>
          <w:rFonts w:ascii="Times New Roman" w:hAnsi="Times New Roman" w:cs="Times New Roman"/>
          <w:color w:val="000000" w:themeColor="text1"/>
          <w:sz w:val="24"/>
          <w:szCs w:val="24"/>
        </w:rPr>
        <w:t xml:space="preserve">ings would be inputted as </w:t>
      </w:r>
      <w:r w:rsidR="004119BF" w:rsidRPr="00B46571">
        <w:rPr>
          <w:rFonts w:ascii="Times New Roman" w:hAnsi="Times New Roman" w:cs="Times New Roman"/>
          <w:color w:val="000000" w:themeColor="text1"/>
          <w:sz w:val="24"/>
          <w:szCs w:val="24"/>
        </w:rPr>
        <w:t xml:space="preserve">an inertial ground fixed system with its origin at the launch site of the rocket. Though Earth is </w:t>
      </w:r>
      <w:r w:rsidR="00100CF1" w:rsidRPr="00B46571">
        <w:rPr>
          <w:rFonts w:ascii="Times New Roman" w:hAnsi="Times New Roman" w:cs="Times New Roman"/>
          <w:color w:val="000000" w:themeColor="text1"/>
          <w:sz w:val="24"/>
          <w:szCs w:val="24"/>
        </w:rPr>
        <w:t>not</w:t>
      </w:r>
      <w:r w:rsidR="004119BF" w:rsidRPr="00B46571">
        <w:rPr>
          <w:rFonts w:ascii="Times New Roman" w:hAnsi="Times New Roman" w:cs="Times New Roman"/>
          <w:color w:val="000000" w:themeColor="text1"/>
          <w:sz w:val="24"/>
          <w:szCs w:val="24"/>
        </w:rPr>
        <w:t xml:space="preserve"> an inertial frame, we approximated it as one because over the time and height of the rocket’s flight</w:t>
      </w:r>
      <w:r w:rsidR="00CE30E5" w:rsidRPr="00B46571">
        <w:rPr>
          <w:rFonts w:ascii="Times New Roman" w:hAnsi="Times New Roman" w:cs="Times New Roman"/>
          <w:color w:val="000000" w:themeColor="text1"/>
          <w:sz w:val="24"/>
          <w:szCs w:val="24"/>
        </w:rPr>
        <w:t>, the</w:t>
      </w:r>
      <w:r w:rsidR="004119BF" w:rsidRPr="00B46571">
        <w:rPr>
          <w:rFonts w:ascii="Times New Roman" w:hAnsi="Times New Roman" w:cs="Times New Roman"/>
          <w:color w:val="000000" w:themeColor="text1"/>
          <w:sz w:val="24"/>
          <w:szCs w:val="24"/>
        </w:rPr>
        <w:t xml:space="preserve"> rotation and curvature of the Earth can be considered negligible</w:t>
      </w:r>
      <w:r w:rsidR="007E091B" w:rsidRPr="00B46571">
        <w:rPr>
          <w:rFonts w:ascii="Times New Roman" w:hAnsi="Times New Roman" w:cs="Times New Roman"/>
          <w:color w:val="000000" w:themeColor="text1"/>
          <w:sz w:val="24"/>
          <w:szCs w:val="24"/>
        </w:rPr>
        <w:t xml:space="preserve"> </w:t>
      </w:r>
      <w:r w:rsidR="007E091B" w:rsidRPr="00B46571">
        <w:rPr>
          <w:rFonts w:ascii="Times New Roman" w:hAnsi="Times New Roman" w:cs="Times New Roman"/>
          <w:color w:val="000000" w:themeColor="text1"/>
          <w:sz w:val="24"/>
          <w:szCs w:val="24"/>
        </w:rPr>
        <w:lastRenderedPageBreak/>
        <w:t>[16]</w:t>
      </w:r>
      <w:r w:rsidR="004119BF" w:rsidRPr="00B46571">
        <w:rPr>
          <w:rFonts w:ascii="Times New Roman" w:hAnsi="Times New Roman" w:cs="Times New Roman"/>
          <w:color w:val="000000" w:themeColor="text1"/>
          <w:sz w:val="24"/>
          <w:szCs w:val="24"/>
        </w:rPr>
        <w:t>. This model involves the use of 13 states of the rocket that describe its current position and orientation at a given time which are the three translational position coordinates, the three translational velocities, four quaternions, and three angular velocities all of which are taken from the Earth fixed system</w:t>
      </w:r>
      <w:r w:rsidR="007E091B" w:rsidRPr="00B46571">
        <w:rPr>
          <w:rFonts w:ascii="Times New Roman" w:hAnsi="Times New Roman" w:cs="Times New Roman"/>
          <w:color w:val="000000" w:themeColor="text1"/>
          <w:sz w:val="24"/>
          <w:szCs w:val="24"/>
        </w:rPr>
        <w:t xml:space="preserve"> [17]</w:t>
      </w:r>
      <w:r w:rsidR="004119BF" w:rsidRPr="00B46571">
        <w:rPr>
          <w:rFonts w:ascii="Times New Roman" w:hAnsi="Times New Roman" w:cs="Times New Roman"/>
          <w:color w:val="000000" w:themeColor="text1"/>
          <w:sz w:val="24"/>
          <w:szCs w:val="24"/>
        </w:rPr>
        <w:t>.</w:t>
      </w:r>
      <w:r w:rsidR="004119BF" w:rsidRPr="53339BCF">
        <w:rPr>
          <w:rFonts w:ascii="Times New Roman" w:eastAsiaTheme="minorEastAsia" w:hAnsi="Times New Roman" w:cs="Times New Roman"/>
          <w:color w:val="000000" w:themeColor="text1"/>
          <w:sz w:val="24"/>
          <w:szCs w:val="24"/>
        </w:rPr>
        <w:t xml:space="preserve"> These states are then inputted into a series of 13 coupled non-linear differential equations</w:t>
      </w:r>
      <w:r w:rsidR="00CE0448" w:rsidRPr="53339BCF">
        <w:rPr>
          <w:rFonts w:ascii="Times New Roman" w:eastAsiaTheme="minorEastAsia" w:hAnsi="Times New Roman" w:cs="Times New Roman"/>
          <w:color w:val="000000" w:themeColor="text1"/>
          <w:sz w:val="24"/>
          <w:szCs w:val="24"/>
        </w:rPr>
        <w:t>, with the variables defined in Table 1,</w:t>
      </w:r>
      <w:r w:rsidR="004119BF" w:rsidRPr="53339BCF">
        <w:rPr>
          <w:rFonts w:ascii="Times New Roman" w:eastAsiaTheme="minorEastAsia" w:hAnsi="Times New Roman" w:cs="Times New Roman"/>
          <w:color w:val="000000" w:themeColor="text1"/>
          <w:sz w:val="24"/>
          <w:szCs w:val="24"/>
        </w:rPr>
        <w:t xml:space="preserve"> as shown below.</w:t>
      </w:r>
    </w:p>
    <w:p w14:paraId="48662458" w14:textId="77777777" w:rsidR="004119BF" w:rsidRPr="00B46571" w:rsidRDefault="004119BF" w:rsidP="006D0668">
      <w:pPr>
        <w:spacing w:line="360" w:lineRule="auto"/>
        <w:rPr>
          <w:rFonts w:ascii="Times New Roman" w:eastAsiaTheme="minorEastAsia" w:hAnsi="Times New Roman" w:cs="Times New Roman"/>
          <w:color w:val="000000" w:themeColor="text1"/>
          <w:sz w:val="24"/>
          <w:szCs w:val="24"/>
        </w:rPr>
      </w:pPr>
    </w:p>
    <w:p w14:paraId="2FE06D93" w14:textId="4C0E3B9F" w:rsidR="00A412F0" w:rsidRPr="00B46571" w:rsidRDefault="00A412F0" w:rsidP="3F1F6523">
      <w:pPr>
        <w:pStyle w:val="Caption"/>
        <w:keepNext/>
        <w:spacing w:line="360" w:lineRule="auto"/>
        <w:jc w:val="center"/>
        <w:rPr>
          <w:rFonts w:ascii="Times New Roman" w:hAnsi="Times New Roman" w:cs="Times New Roman"/>
          <w:color w:val="000000" w:themeColor="text1"/>
        </w:rPr>
      </w:pPr>
      <w:commentRangeStart w:id="26"/>
      <w:r w:rsidRPr="00B46571">
        <w:rPr>
          <w:rFonts w:ascii="Times New Roman" w:hAnsi="Times New Roman" w:cs="Times New Roman"/>
          <w:color w:val="000000" w:themeColor="text1"/>
        </w:rPr>
        <w:t>Equation</w:t>
      </w:r>
      <w:commentRangeEnd w:id="26"/>
      <w:r>
        <w:rPr>
          <w:rStyle w:val="CommentReference"/>
        </w:rPr>
        <w:commentReference w:id="26"/>
      </w:r>
      <w:r w:rsidRPr="00B46571">
        <w:rPr>
          <w:rFonts w:ascii="Times New Roman" w:hAnsi="Times New Roman" w:cs="Times New Roman"/>
          <w:color w:val="000000" w:themeColor="text1"/>
        </w:rPr>
        <w:t xml:space="preserve"> </w:t>
      </w:r>
      <w:r w:rsidR="00DF1CFB" w:rsidRPr="3F1F6523">
        <w:fldChar w:fldCharType="begin"/>
      </w:r>
      <w:r w:rsidR="00DF1CFB" w:rsidRPr="00B46571">
        <w:rPr>
          <w:rFonts w:ascii="Times New Roman" w:hAnsi="Times New Roman" w:cs="Times New Roman"/>
          <w:noProof/>
          <w:color w:val="000000" w:themeColor="text1"/>
        </w:rPr>
        <w:instrText xml:space="preserve"> SEQ Equation \* ARABIC </w:instrText>
      </w:r>
      <w:r w:rsidR="00DF1CFB" w:rsidRPr="3F1F6523">
        <w:rPr>
          <w:rFonts w:ascii="Times New Roman" w:hAnsi="Times New Roman" w:cs="Times New Roman"/>
          <w:noProof/>
          <w:color w:val="000000" w:themeColor="text1"/>
        </w:rPr>
        <w:fldChar w:fldCharType="separate"/>
      </w:r>
      <w:r w:rsidR="0098779E" w:rsidRPr="00B46571">
        <w:rPr>
          <w:rFonts w:ascii="Times New Roman" w:hAnsi="Times New Roman" w:cs="Times New Roman"/>
          <w:noProof/>
          <w:color w:val="000000" w:themeColor="text1"/>
        </w:rPr>
        <w:t>10</w:t>
      </w:r>
      <w:r w:rsidR="00DF1CFB" w:rsidRPr="3F1F6523">
        <w:fldChar w:fldCharType="end"/>
      </w:r>
    </w:p>
    <w:p w14:paraId="0249E3ED" w14:textId="721633D6" w:rsidR="00063133" w:rsidRPr="00C52AF9" w:rsidRDefault="00C52AF9" w:rsidP="00C52AF9">
      <w:pPr>
        <w:rPr>
          <w:rFonts w:ascii="Times New Roman" w:eastAsiaTheme="minorEastAsia" w:hAnsi="Times New Roman" w:cs="Times New Roman"/>
          <w:sz w:val="24"/>
          <w:szCs w:val="24"/>
        </w:rPr>
      </w:pPr>
      <m:oMathPara>
        <m:oMath>
          <m:r>
            <w:rPr>
              <w:rFonts w:ascii="Cambria Math" w:hAnsi="Cambria Math" w:cs="Times New Roman"/>
              <w:sz w:val="24"/>
              <w:szCs w:val="24"/>
            </w:rPr>
            <m:t>x=</m:t>
          </m:r>
          <m:d>
            <m:dPr>
              <m:begChr m:val="["/>
              <m:endChr m:val="]"/>
              <m:ctrlPr>
                <w:rPr>
                  <w:rFonts w:ascii="Cambria Math" w:hAnsi="Cambria Math" w:cs="Times New Roman"/>
                  <w:i/>
                  <w:sz w:val="24"/>
                  <w:szCs w:val="24"/>
                </w:rPr>
              </m:ctrlPr>
            </m:dP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x</m:t>
                    </m:r>
                  </m:e>
                </m:mr>
                <m:mr>
                  <m:e>
                    <m:r>
                      <w:rPr>
                        <w:rFonts w:ascii="Cambria Math" w:hAnsi="Cambria Math" w:cs="Times New Roman"/>
                        <w:sz w:val="24"/>
                        <w:szCs w:val="24"/>
                      </w:rPr>
                      <m:t>y</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z</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u</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v</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w</m:t>
                    </m:r>
                    <m:ctrlPr>
                      <w:rPr>
                        <w:rFonts w:ascii="Cambria Math" w:eastAsia="Cambria Math" w:hAnsi="Cambria Math" w:cs="Cambria Math"/>
                        <w:i/>
                        <w:sz w:val="24"/>
                        <w:szCs w:val="24"/>
                      </w:rPr>
                    </m:ctrlPr>
                  </m:e>
                </m:mr>
                <m:mr>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1</m:t>
                        </m:r>
                      </m:sub>
                    </m:sSub>
                    <m:ctrlPr>
                      <w:rPr>
                        <w:rFonts w:ascii="Cambria Math" w:eastAsia="Cambria Math" w:hAnsi="Cambria Math" w:cs="Cambria Math"/>
                        <w:i/>
                        <w:sz w:val="24"/>
                        <w:szCs w:val="24"/>
                      </w:rPr>
                    </m:ctrlPr>
                  </m:e>
                </m:mr>
                <m:mr>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2</m:t>
                        </m:r>
                      </m:sub>
                    </m:sSub>
                    <m:ctrlPr>
                      <w:rPr>
                        <w:rFonts w:ascii="Cambria Math" w:eastAsia="Cambria Math" w:hAnsi="Cambria Math" w:cs="Cambria Math"/>
                        <w:i/>
                        <w:sz w:val="24"/>
                        <w:szCs w:val="24"/>
                      </w:rPr>
                    </m:ctrlPr>
                  </m:e>
                </m:mr>
                <m:mr>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3</m:t>
                        </m:r>
                      </m:sub>
                    </m:sSub>
                    <m:ctrlPr>
                      <w:rPr>
                        <w:rFonts w:ascii="Cambria Math" w:eastAsia="Cambria Math" w:hAnsi="Cambria Math" w:cs="Cambria Math"/>
                        <w:i/>
                        <w:sz w:val="24"/>
                        <w:szCs w:val="24"/>
                      </w:rPr>
                    </m:ctrlPr>
                  </m:e>
                </m:mr>
                <m:mr>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4</m:t>
                        </m:r>
                      </m:sub>
                    </m:sSub>
                  </m:e>
                </m:mr>
                <m:mr>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x</m:t>
                        </m:r>
                      </m:sub>
                    </m:sSub>
                    <m:ctrlPr>
                      <w:rPr>
                        <w:rFonts w:ascii="Cambria Math" w:eastAsia="Cambria Math" w:hAnsi="Cambria Math" w:cs="Cambria Math"/>
                        <w:i/>
                        <w:sz w:val="24"/>
                        <w:szCs w:val="24"/>
                      </w:rPr>
                    </m:ctrlPr>
                  </m:e>
                </m:mr>
                <m:mr>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y</m:t>
                        </m:r>
                      </m:sub>
                    </m:sSub>
                    <m:ctrlPr>
                      <w:rPr>
                        <w:rFonts w:ascii="Cambria Math" w:eastAsia="Cambria Math" w:hAnsi="Cambria Math" w:cs="Cambria Math"/>
                        <w:i/>
                        <w:sz w:val="24"/>
                        <w:szCs w:val="24"/>
                      </w:rPr>
                    </m:ctrlPr>
                  </m:e>
                </m:mr>
                <m:mr>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z</m:t>
                        </m:r>
                      </m:sub>
                    </m:sSub>
                  </m:e>
                </m:mr>
              </m:m>
            </m:e>
          </m:d>
        </m:oMath>
      </m:oMathPara>
    </w:p>
    <w:p w14:paraId="67C716EB" w14:textId="23BD5C40" w:rsidR="00A412F0" w:rsidRPr="00B46571" w:rsidRDefault="00A412F0" w:rsidP="006D0668">
      <w:pPr>
        <w:pStyle w:val="Caption"/>
        <w:keepNext/>
        <w:spacing w:line="360" w:lineRule="auto"/>
        <w:jc w:val="center"/>
        <w:rPr>
          <w:rFonts w:ascii="Times New Roman" w:hAnsi="Times New Roman" w:cs="Times New Roman"/>
          <w:color w:val="000000" w:themeColor="text1"/>
        </w:rPr>
      </w:pPr>
      <w:r w:rsidRPr="00B46571">
        <w:rPr>
          <w:rFonts w:ascii="Times New Roman" w:hAnsi="Times New Roman" w:cs="Times New Roman"/>
          <w:color w:val="000000" w:themeColor="text1"/>
        </w:rPr>
        <w:t xml:space="preserve">Equation </w:t>
      </w:r>
      <w:r w:rsidR="00DF1CFB" w:rsidRPr="00B46571">
        <w:rPr>
          <w:rFonts w:ascii="Times New Roman" w:hAnsi="Times New Roman" w:cs="Times New Roman"/>
          <w:noProof/>
          <w:color w:val="000000" w:themeColor="text1"/>
        </w:rPr>
        <w:fldChar w:fldCharType="begin"/>
      </w:r>
      <w:r w:rsidR="00DF1CFB" w:rsidRPr="00B46571">
        <w:rPr>
          <w:rFonts w:ascii="Times New Roman" w:hAnsi="Times New Roman" w:cs="Times New Roman"/>
          <w:noProof/>
          <w:color w:val="000000" w:themeColor="text1"/>
        </w:rPr>
        <w:instrText xml:space="preserve"> SEQ Equation \* ARABIC </w:instrText>
      </w:r>
      <w:r w:rsidR="00DF1CFB" w:rsidRPr="00B46571">
        <w:rPr>
          <w:rFonts w:ascii="Times New Roman" w:hAnsi="Times New Roman" w:cs="Times New Roman"/>
          <w:noProof/>
          <w:color w:val="000000" w:themeColor="text1"/>
        </w:rPr>
        <w:fldChar w:fldCharType="separate"/>
      </w:r>
      <w:r w:rsidR="0098779E" w:rsidRPr="00B46571">
        <w:rPr>
          <w:rFonts w:ascii="Times New Roman" w:hAnsi="Times New Roman" w:cs="Times New Roman"/>
          <w:noProof/>
          <w:color w:val="000000" w:themeColor="text1"/>
        </w:rPr>
        <w:t>11</w:t>
      </w:r>
      <w:r w:rsidR="00DF1CFB" w:rsidRPr="00B46571">
        <w:rPr>
          <w:rFonts w:ascii="Times New Roman" w:hAnsi="Times New Roman" w:cs="Times New Roman"/>
          <w:noProof/>
          <w:color w:val="000000" w:themeColor="text1"/>
        </w:rPr>
        <w:fldChar w:fldCharType="end"/>
      </w:r>
    </w:p>
    <w:p w14:paraId="28B44193" w14:textId="61626381" w:rsidR="004119BF" w:rsidRPr="00C52AF9" w:rsidRDefault="00715C60" w:rsidP="00C52AF9">
      <w:pPr>
        <w:rPr>
          <w:rFonts w:ascii="Times New Roman" w:eastAsiaTheme="minorEastAsia"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d>
            <m:dPr>
              <m:begChr m:val="["/>
              <m:endChr m:val="]"/>
              <m:ctrlPr>
                <w:rPr>
                  <w:rFonts w:ascii="Cambria Math" w:hAnsi="Cambria Math" w:cs="Times New Roman"/>
                  <w:i/>
                  <w:sz w:val="24"/>
                  <w:szCs w:val="24"/>
                </w:rPr>
              </m:ctrlPr>
            </m:dP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u</m:t>
                    </m:r>
                  </m:e>
                </m:mr>
                <m:mr>
                  <m:e>
                    <m:r>
                      <w:rPr>
                        <w:rFonts w:ascii="Cambria Math" w:hAnsi="Cambria Math" w:cs="Times New Roman"/>
                        <w:sz w:val="24"/>
                        <w:szCs w:val="24"/>
                      </w:rPr>
                      <m:t>v</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w</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Fx+</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y</m:t>
                        </m:r>
                      </m:sub>
                    </m:sSub>
                    <m:r>
                      <w:rPr>
                        <w:rFonts w:ascii="Cambria Math" w:eastAsia="Cambria Math" w:hAnsi="Cambria Math" w:cs="Cambria Math"/>
                        <w:sz w:val="24"/>
                        <w:szCs w:val="24"/>
                      </w:rPr>
                      <m:t>*w-</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z</m:t>
                        </m:r>
                      </m:sub>
                    </m:sSub>
                    <m:r>
                      <w:rPr>
                        <w:rFonts w:ascii="Cambria Math" w:eastAsia="Cambria Math" w:hAnsi="Cambria Math" w:cs="Cambria Math"/>
                        <w:sz w:val="24"/>
                        <w:szCs w:val="24"/>
                      </w:rPr>
                      <m:t>*v)/m</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Fy-</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x</m:t>
                        </m:r>
                      </m:sub>
                    </m:sSub>
                    <m:r>
                      <w:rPr>
                        <w:rFonts w:ascii="Cambria Math" w:eastAsia="Cambria Math" w:hAnsi="Cambria Math" w:cs="Cambria Math"/>
                        <w:sz w:val="24"/>
                        <w:szCs w:val="24"/>
                      </w:rPr>
                      <m:t>*w+</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z</m:t>
                        </m:r>
                      </m:sub>
                    </m:sSub>
                    <m:r>
                      <w:rPr>
                        <w:rFonts w:ascii="Cambria Math" w:eastAsia="Cambria Math" w:hAnsi="Cambria Math" w:cs="Cambria Math"/>
                        <w:sz w:val="24"/>
                        <w:szCs w:val="24"/>
                      </w:rPr>
                      <m:t>*u)/m</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Fz+</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x</m:t>
                        </m:r>
                      </m:sub>
                    </m:sSub>
                    <m:r>
                      <w:rPr>
                        <w:rFonts w:ascii="Cambria Math" w:eastAsia="Cambria Math" w:hAnsi="Cambria Math" w:cs="Cambria Math"/>
                        <w:sz w:val="24"/>
                        <w:szCs w:val="24"/>
                      </w:rPr>
                      <m:t>*v-</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y</m:t>
                        </m:r>
                      </m:sub>
                    </m:sSub>
                    <m:r>
                      <w:rPr>
                        <w:rFonts w:ascii="Cambria Math" w:eastAsia="Cambria Math" w:hAnsi="Cambria Math" w:cs="Cambria Math"/>
                        <w:sz w:val="24"/>
                        <w:szCs w:val="24"/>
                      </w:rPr>
                      <m:t>*u)/m</m:t>
                    </m:r>
                    <m:ctrlPr>
                      <w:rPr>
                        <w:rFonts w:ascii="Cambria Math" w:eastAsia="Cambria Math" w:hAnsi="Cambria Math" w:cs="Cambria Math"/>
                        <w:i/>
                        <w:sz w:val="24"/>
                        <w:szCs w:val="24"/>
                      </w:rPr>
                    </m:ctrlPr>
                  </m:e>
                </m:mr>
                <m:mr>
                  <m:e>
                    <m:f>
                      <m:fPr>
                        <m:ctrlPr>
                          <w:rPr>
                            <w:rFonts w:ascii="Cambria Math" w:eastAsia="Cambria Math" w:hAnsi="Cambria Math" w:cs="Cambria Math"/>
                            <w:i/>
                            <w:sz w:val="24"/>
                            <w:szCs w:val="24"/>
                          </w:rPr>
                        </m:ctrlPr>
                      </m:fPr>
                      <m:num>
                        <m:r>
                          <w:rPr>
                            <w:rFonts w:ascii="Cambria Math" w:eastAsia="Cambria Math" w:hAnsi="Cambria Math" w:cs="Cambria Math"/>
                            <w:sz w:val="24"/>
                            <w:szCs w:val="24"/>
                          </w:rPr>
                          <m:t>1</m:t>
                        </m:r>
                      </m:num>
                      <m:den>
                        <m:r>
                          <w:rPr>
                            <w:rFonts w:ascii="Cambria Math" w:eastAsia="Cambria Math" w:hAnsi="Cambria Math" w:cs="Cambria Math"/>
                            <w:sz w:val="24"/>
                            <w:szCs w:val="24"/>
                          </w:rPr>
                          <m:t>2</m:t>
                        </m:r>
                      </m:den>
                    </m:f>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2</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z</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3</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y</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4</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x</m:t>
                        </m:r>
                      </m:sub>
                    </m:sSub>
                    <m:r>
                      <w:rPr>
                        <w:rFonts w:ascii="Cambria Math" w:eastAsia="Cambria Math" w:hAnsi="Cambria Math" w:cs="Cambria Math"/>
                        <w:sz w:val="24"/>
                        <w:szCs w:val="24"/>
                      </w:rPr>
                      <m:t>)</m:t>
                    </m:r>
                    <m:ctrlPr>
                      <w:rPr>
                        <w:rFonts w:ascii="Cambria Math" w:eastAsia="Cambria Math" w:hAnsi="Cambria Math" w:cs="Cambria Math"/>
                        <w:i/>
                        <w:sz w:val="24"/>
                        <w:szCs w:val="24"/>
                      </w:rPr>
                    </m:ctrlPr>
                  </m:e>
                </m:mr>
                <m:mr>
                  <m:e>
                    <m:f>
                      <m:fPr>
                        <m:ctrlPr>
                          <w:rPr>
                            <w:rFonts w:ascii="Cambria Math" w:eastAsia="Cambria Math" w:hAnsi="Cambria Math" w:cs="Cambria Math"/>
                            <w:i/>
                            <w:sz w:val="24"/>
                            <w:szCs w:val="24"/>
                          </w:rPr>
                        </m:ctrlPr>
                      </m:fPr>
                      <m:num>
                        <m:r>
                          <w:rPr>
                            <w:rFonts w:ascii="Cambria Math" w:eastAsia="Cambria Math" w:hAnsi="Cambria Math" w:cs="Cambria Math"/>
                            <w:sz w:val="24"/>
                            <w:szCs w:val="24"/>
                          </w:rPr>
                          <m:t>1</m:t>
                        </m:r>
                      </m:num>
                      <m:den>
                        <m:r>
                          <w:rPr>
                            <w:rFonts w:ascii="Cambria Math" w:eastAsia="Cambria Math" w:hAnsi="Cambria Math" w:cs="Cambria Math"/>
                            <w:sz w:val="24"/>
                            <w:szCs w:val="24"/>
                          </w:rPr>
                          <m:t>2</m:t>
                        </m:r>
                      </m:den>
                    </m:f>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1</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z</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3</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x</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4</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y</m:t>
                        </m:r>
                      </m:sub>
                    </m:sSub>
                    <m:r>
                      <w:rPr>
                        <w:rFonts w:ascii="Cambria Math" w:eastAsia="Cambria Math" w:hAnsi="Cambria Math" w:cs="Cambria Math"/>
                        <w:sz w:val="24"/>
                        <w:szCs w:val="24"/>
                      </w:rPr>
                      <m:t>)</m:t>
                    </m:r>
                    <m:ctrlPr>
                      <w:rPr>
                        <w:rFonts w:ascii="Cambria Math" w:eastAsia="Cambria Math" w:hAnsi="Cambria Math" w:cs="Cambria Math"/>
                        <w:i/>
                        <w:sz w:val="24"/>
                        <w:szCs w:val="24"/>
                      </w:rPr>
                    </m:ctrlPr>
                  </m:e>
                </m:mr>
                <m:mr>
                  <m:e>
                    <m:f>
                      <m:fPr>
                        <m:ctrlPr>
                          <w:rPr>
                            <w:rFonts w:ascii="Cambria Math" w:eastAsia="Cambria Math" w:hAnsi="Cambria Math" w:cs="Cambria Math"/>
                            <w:i/>
                            <w:sz w:val="24"/>
                            <w:szCs w:val="24"/>
                          </w:rPr>
                        </m:ctrlPr>
                      </m:fPr>
                      <m:num>
                        <m:r>
                          <w:rPr>
                            <w:rFonts w:ascii="Cambria Math" w:eastAsia="Cambria Math" w:hAnsi="Cambria Math" w:cs="Cambria Math"/>
                            <w:sz w:val="24"/>
                            <w:szCs w:val="24"/>
                          </w:rPr>
                          <m:t>1</m:t>
                        </m:r>
                      </m:num>
                      <m:den>
                        <m:r>
                          <w:rPr>
                            <w:rFonts w:ascii="Cambria Math" w:eastAsia="Cambria Math" w:hAnsi="Cambria Math" w:cs="Cambria Math"/>
                            <w:sz w:val="24"/>
                            <w:szCs w:val="24"/>
                          </w:rPr>
                          <m:t>2</m:t>
                        </m:r>
                      </m:den>
                    </m:f>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1</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y</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2</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x</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4</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z</m:t>
                        </m:r>
                      </m:sub>
                    </m:sSub>
                    <m:r>
                      <w:rPr>
                        <w:rFonts w:ascii="Cambria Math" w:eastAsia="Cambria Math" w:hAnsi="Cambria Math" w:cs="Cambria Math"/>
                        <w:sz w:val="24"/>
                        <w:szCs w:val="24"/>
                      </w:rPr>
                      <m:t>)</m:t>
                    </m:r>
                    <m:ctrlPr>
                      <w:rPr>
                        <w:rFonts w:ascii="Cambria Math" w:eastAsia="Cambria Math" w:hAnsi="Cambria Math" w:cs="Cambria Math"/>
                        <w:i/>
                        <w:sz w:val="24"/>
                        <w:szCs w:val="24"/>
                      </w:rPr>
                    </m:ctrlPr>
                  </m:e>
                </m:mr>
                <m:mr>
                  <m:e>
                    <m:f>
                      <m:fPr>
                        <m:ctrlPr>
                          <w:rPr>
                            <w:rFonts w:ascii="Cambria Math" w:eastAsia="Cambria Math" w:hAnsi="Cambria Math" w:cs="Cambria Math"/>
                            <w:i/>
                            <w:sz w:val="24"/>
                            <w:szCs w:val="24"/>
                          </w:rPr>
                        </m:ctrlPr>
                      </m:fPr>
                      <m:num>
                        <m:r>
                          <w:rPr>
                            <w:rFonts w:ascii="Cambria Math" w:eastAsia="Cambria Math" w:hAnsi="Cambria Math" w:cs="Cambria Math"/>
                            <w:sz w:val="24"/>
                            <w:szCs w:val="24"/>
                          </w:rPr>
                          <m:t>1</m:t>
                        </m:r>
                      </m:num>
                      <m:den>
                        <m:r>
                          <w:rPr>
                            <w:rFonts w:ascii="Cambria Math" w:eastAsia="Cambria Math" w:hAnsi="Cambria Math" w:cs="Cambria Math"/>
                            <w:sz w:val="24"/>
                            <w:szCs w:val="24"/>
                          </w:rPr>
                          <m:t>2</m:t>
                        </m:r>
                      </m:den>
                    </m:f>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1</m:t>
                        </m:r>
                      </m:sub>
                    </m:sSub>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x</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2</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y</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3</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z</m:t>
                        </m:r>
                      </m:sub>
                    </m:sSub>
                    <m:r>
                      <w:rPr>
                        <w:rFonts w:ascii="Cambria Math" w:eastAsia="Cambria Math" w:hAnsi="Cambria Math" w:cs="Cambria Math"/>
                        <w:sz w:val="24"/>
                        <w:szCs w:val="24"/>
                      </w:rPr>
                      <m:t>)</m:t>
                    </m:r>
                  </m:e>
                </m:mr>
                <m:mr>
                  <m:e>
                    <m:r>
                      <w:rPr>
                        <w:rFonts w:ascii="Cambria Math" w:hAnsi="Cambria Math" w:cs="Times New Roman"/>
                        <w:sz w:val="24"/>
                        <w:szCs w:val="24"/>
                      </w:rPr>
                      <m:t>(Mx-</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y</m:t>
                        </m:r>
                      </m:sub>
                    </m:sSub>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z</m:t>
                        </m:r>
                      </m:sub>
                    </m:sSub>
                    <m:d>
                      <m:dPr>
                        <m:ctrlPr>
                          <w:rPr>
                            <w:rFonts w:ascii="Cambria Math" w:eastAsia="Cambria Math" w:hAnsi="Cambria Math" w:cs="Cambria Math"/>
                            <w:i/>
                            <w:sz w:val="24"/>
                            <w:szCs w:val="24"/>
                          </w:rPr>
                        </m:ctrlPr>
                      </m:dPr>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I</m:t>
                            </m:r>
                          </m:e>
                          <m:sub>
                            <m:r>
                              <w:rPr>
                                <w:rFonts w:ascii="Cambria Math" w:eastAsia="Cambria Math" w:hAnsi="Cambria Math" w:cs="Cambria Math"/>
                                <w:sz w:val="24"/>
                                <w:szCs w:val="24"/>
                              </w:rPr>
                              <m:t>yy</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I</m:t>
                            </m:r>
                          </m:e>
                          <m:sub>
                            <m:r>
                              <w:rPr>
                                <w:rFonts w:ascii="Cambria Math" w:eastAsia="Cambria Math" w:hAnsi="Cambria Math" w:cs="Cambria Math"/>
                                <w:sz w:val="24"/>
                                <w:szCs w:val="24"/>
                              </w:rPr>
                              <m:t>zz</m:t>
                            </m:r>
                          </m:sub>
                        </m:sSub>
                      </m:e>
                    </m:d>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I</m:t>
                        </m:r>
                      </m:e>
                      <m:sub>
                        <m:r>
                          <w:rPr>
                            <w:rFonts w:ascii="Cambria Math" w:eastAsia="Cambria Math" w:hAnsi="Cambria Math" w:cs="Cambria Math"/>
                            <w:sz w:val="24"/>
                            <w:szCs w:val="24"/>
                          </w:rPr>
                          <m:t>xx</m:t>
                        </m:r>
                      </m:sub>
                    </m:sSub>
                    <m:ctrlPr>
                      <w:rPr>
                        <w:rFonts w:ascii="Cambria Math" w:eastAsia="Cambria Math" w:hAnsi="Cambria Math" w:cs="Cambria Math"/>
                        <w:i/>
                        <w:sz w:val="24"/>
                        <w:szCs w:val="24"/>
                      </w:rPr>
                    </m:ctrlPr>
                  </m:e>
                </m:mr>
                <m:mr>
                  <m:e>
                    <m:r>
                      <w:rPr>
                        <w:rFonts w:ascii="Cambria Math" w:hAnsi="Cambria Math" w:cs="Times New Roman"/>
                        <w:sz w:val="24"/>
                        <w:szCs w:val="24"/>
                      </w:rPr>
                      <m:t>(My-</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x</m:t>
                        </m:r>
                      </m:sub>
                    </m:sSub>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z</m:t>
                        </m:r>
                      </m:sub>
                    </m:sSub>
                    <m:d>
                      <m:dPr>
                        <m:ctrlPr>
                          <w:rPr>
                            <w:rFonts w:ascii="Cambria Math" w:eastAsia="Cambria Math" w:hAnsi="Cambria Math" w:cs="Cambria Math"/>
                            <w:i/>
                            <w:sz w:val="24"/>
                            <w:szCs w:val="24"/>
                          </w:rPr>
                        </m:ctrlPr>
                      </m:dPr>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I</m:t>
                            </m:r>
                          </m:e>
                          <m:sub>
                            <m:r>
                              <w:rPr>
                                <w:rFonts w:ascii="Cambria Math" w:eastAsia="Cambria Math" w:hAnsi="Cambria Math" w:cs="Cambria Math"/>
                                <w:sz w:val="24"/>
                                <w:szCs w:val="24"/>
                              </w:rPr>
                              <m:t>xx</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I</m:t>
                            </m:r>
                          </m:e>
                          <m:sub>
                            <m:r>
                              <w:rPr>
                                <w:rFonts w:ascii="Cambria Math" w:eastAsia="Cambria Math" w:hAnsi="Cambria Math" w:cs="Cambria Math"/>
                                <w:sz w:val="24"/>
                                <w:szCs w:val="24"/>
                              </w:rPr>
                              <m:t>zz</m:t>
                            </m:r>
                          </m:sub>
                        </m:sSub>
                      </m:e>
                    </m:d>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I</m:t>
                        </m:r>
                      </m:e>
                      <m:sub>
                        <m:r>
                          <w:rPr>
                            <w:rFonts w:ascii="Cambria Math" w:eastAsia="Cambria Math" w:hAnsi="Cambria Math" w:cs="Cambria Math"/>
                            <w:sz w:val="24"/>
                            <w:szCs w:val="24"/>
                          </w:rPr>
                          <m:t>yy</m:t>
                        </m:r>
                      </m:sub>
                    </m:sSub>
                    <m:ctrlPr>
                      <w:rPr>
                        <w:rFonts w:ascii="Cambria Math" w:eastAsia="Cambria Math" w:hAnsi="Cambria Math" w:cs="Cambria Math"/>
                        <w:i/>
                        <w:sz w:val="24"/>
                        <w:szCs w:val="24"/>
                      </w:rPr>
                    </m:ctrlPr>
                  </m:e>
                </m:mr>
                <m:mr>
                  <m:e>
                    <m:r>
                      <w:rPr>
                        <w:rFonts w:ascii="Cambria Math" w:hAnsi="Cambria Math" w:cs="Times New Roman"/>
                        <w:sz w:val="24"/>
                        <w:szCs w:val="24"/>
                      </w:rPr>
                      <m:t>(Mz-</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x</m:t>
                        </m:r>
                      </m:sub>
                    </m:sSub>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y</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I</m:t>
                        </m:r>
                      </m:e>
                      <m:sub>
                        <m:r>
                          <w:rPr>
                            <w:rFonts w:ascii="Cambria Math" w:eastAsia="Cambria Math" w:hAnsi="Cambria Math" w:cs="Cambria Math"/>
                            <w:sz w:val="24"/>
                            <w:szCs w:val="24"/>
                          </w:rPr>
                          <m:t>xx</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I</m:t>
                        </m:r>
                      </m:e>
                      <m:sub>
                        <m:r>
                          <w:rPr>
                            <w:rFonts w:ascii="Cambria Math" w:eastAsia="Cambria Math" w:hAnsi="Cambria Math" w:cs="Cambria Math"/>
                            <w:sz w:val="24"/>
                            <w:szCs w:val="24"/>
                          </w:rPr>
                          <m:t>yy</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I</m:t>
                        </m:r>
                      </m:e>
                      <m:sub>
                        <m:r>
                          <w:rPr>
                            <w:rFonts w:ascii="Cambria Math" w:eastAsia="Cambria Math" w:hAnsi="Cambria Math" w:cs="Cambria Math"/>
                            <w:sz w:val="24"/>
                            <w:szCs w:val="24"/>
                          </w:rPr>
                          <m:t>zz</m:t>
                        </m:r>
                      </m:sub>
                    </m:sSub>
                  </m:e>
                </m:mr>
              </m:m>
            </m:e>
          </m:d>
        </m:oMath>
      </m:oMathPara>
    </w:p>
    <w:p w14:paraId="26447FBE" w14:textId="77777777" w:rsidR="004119BF" w:rsidRPr="00B46571" w:rsidRDefault="004119BF" w:rsidP="006D0668">
      <w:pPr>
        <w:spacing w:line="360" w:lineRule="auto"/>
        <w:jc w:val="center"/>
        <w:rPr>
          <w:rFonts w:ascii="Times New Roman" w:eastAsiaTheme="minorEastAsia" w:hAnsi="Times New Roman" w:cs="Times New Roman"/>
          <w:color w:val="000000" w:themeColor="text1"/>
          <w:sz w:val="24"/>
          <w:szCs w:val="24"/>
        </w:rPr>
      </w:pPr>
    </w:p>
    <w:p w14:paraId="0F65EF0D" w14:textId="3BE0208D" w:rsidR="00A412F0" w:rsidRPr="00B46571" w:rsidRDefault="00A412F0" w:rsidP="006D0668">
      <w:pPr>
        <w:pStyle w:val="Caption"/>
        <w:keepNext/>
        <w:spacing w:line="360" w:lineRule="auto"/>
        <w:jc w:val="center"/>
        <w:rPr>
          <w:rFonts w:ascii="Times New Roman" w:hAnsi="Times New Roman" w:cs="Times New Roman"/>
          <w:color w:val="000000" w:themeColor="text1"/>
        </w:rPr>
      </w:pPr>
      <w:r w:rsidRPr="00B46571">
        <w:rPr>
          <w:rFonts w:ascii="Times New Roman" w:hAnsi="Times New Roman" w:cs="Times New Roman"/>
          <w:color w:val="000000" w:themeColor="text1"/>
        </w:rPr>
        <w:t xml:space="preserve">Equation </w:t>
      </w:r>
      <w:r w:rsidR="00DF1CFB" w:rsidRPr="00B46571">
        <w:rPr>
          <w:rFonts w:ascii="Times New Roman" w:hAnsi="Times New Roman" w:cs="Times New Roman"/>
          <w:noProof/>
          <w:color w:val="000000" w:themeColor="text1"/>
        </w:rPr>
        <w:fldChar w:fldCharType="begin"/>
      </w:r>
      <w:r w:rsidR="00DF1CFB" w:rsidRPr="00B46571">
        <w:rPr>
          <w:rFonts w:ascii="Times New Roman" w:hAnsi="Times New Roman" w:cs="Times New Roman"/>
          <w:noProof/>
          <w:color w:val="000000" w:themeColor="text1"/>
        </w:rPr>
        <w:instrText xml:space="preserve"> SEQ Equation \* ARABIC </w:instrText>
      </w:r>
      <w:r w:rsidR="00DF1CFB" w:rsidRPr="00B46571">
        <w:rPr>
          <w:rFonts w:ascii="Times New Roman" w:hAnsi="Times New Roman" w:cs="Times New Roman"/>
          <w:noProof/>
          <w:color w:val="000000" w:themeColor="text1"/>
        </w:rPr>
        <w:fldChar w:fldCharType="separate"/>
      </w:r>
      <w:r w:rsidR="0098779E" w:rsidRPr="00B46571">
        <w:rPr>
          <w:rFonts w:ascii="Times New Roman" w:hAnsi="Times New Roman" w:cs="Times New Roman"/>
          <w:noProof/>
          <w:color w:val="000000" w:themeColor="text1"/>
        </w:rPr>
        <w:t>12</w:t>
      </w:r>
      <w:r w:rsidR="00DF1CFB" w:rsidRPr="00B46571">
        <w:rPr>
          <w:rFonts w:ascii="Times New Roman" w:hAnsi="Times New Roman" w:cs="Times New Roman"/>
          <w:noProof/>
          <w:color w:val="000000" w:themeColor="text1"/>
        </w:rPr>
        <w:fldChar w:fldCharType="end"/>
      </w:r>
    </w:p>
    <w:p w14:paraId="34594CAC" w14:textId="77777777" w:rsidR="00C52AF9" w:rsidRPr="008C0241" w:rsidRDefault="00C52AF9" w:rsidP="00C52AF9">
      <w:pP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F=</m:t>
          </m:r>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0</m:t>
                    </m:r>
                  </m:e>
                </m:mr>
                <m:mr>
                  <m:e>
                    <m:r>
                      <w:rPr>
                        <w:rFonts w:ascii="Cambria Math" w:eastAsiaTheme="minorEastAsia" w:hAnsi="Cambria Math" w:cs="Times New Roman"/>
                        <w:sz w:val="24"/>
                        <w:szCs w:val="24"/>
                      </w:rPr>
                      <m:t>0</m:t>
                    </m:r>
                  </m:e>
                </m:mr>
                <m:mr>
                  <m:e>
                    <m:r>
                      <w:rPr>
                        <w:rFonts w:ascii="Cambria Math" w:eastAsiaTheme="minorEastAsia" w:hAnsi="Cambria Math" w:cs="Times New Roman"/>
                        <w:sz w:val="24"/>
                        <w:szCs w:val="24"/>
                      </w:rPr>
                      <m:t>-mg</m:t>
                    </m:r>
                  </m:e>
                </m:mr>
              </m:m>
            </m:e>
          </m:d>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b</m:t>
              </m:r>
            </m:sup>
          </m:sSubSup>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ρ*</m:t>
                    </m:r>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u</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v</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w</m:t>
                            </m:r>
                          </m:e>
                          <m:sup>
                            <m:r>
                              <w:rPr>
                                <w:rFonts w:ascii="Cambria Math" w:eastAsiaTheme="minorEastAsia" w:hAnsi="Cambria Math" w:cs="Times New Roman"/>
                                <w:sz w:val="24"/>
                                <w:szCs w:val="24"/>
                              </w:rPr>
                              <m:t>2</m:t>
                            </m:r>
                          </m:sup>
                        </m:sSup>
                      </m:e>
                    </m:d>
                    <m:r>
                      <w:rPr>
                        <w:rFonts w:ascii="Cambria Math" w:eastAsiaTheme="minorEastAsia" w:hAnsi="Cambria Math" w:cs="Times New Roman"/>
                        <w:sz w:val="24"/>
                        <w:szCs w:val="24"/>
                      </w:rPr>
                      <m:t>*A*</m:t>
                    </m:r>
                    <m:f>
                      <m:fPr>
                        <m:ctrlPr>
                          <w:rPr>
                            <w:rFonts w:ascii="Cambria Math" w:eastAsiaTheme="minorEastAsia" w:hAnsi="Cambria Math" w:cs="Times New Roman"/>
                            <w:sz w:val="24"/>
                            <w:szCs w:val="24"/>
                          </w:rPr>
                        </m:ctrlPr>
                      </m:fPr>
                      <m:num>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v</m:t>
                            </m:r>
                          </m:num>
                          <m:den>
                            <m:r>
                              <w:rPr>
                                <w:rFonts w:ascii="Cambria Math" w:eastAsiaTheme="minorEastAsia" w:hAnsi="Cambria Math" w:cs="Times New Roman"/>
                                <w:sz w:val="24"/>
                                <w:szCs w:val="24"/>
                              </w:rPr>
                              <m:t>w</m:t>
                            </m:r>
                          </m:den>
                        </m:f>
                      </m:num>
                      <m:den>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v</m:t>
                                    </m:r>
                                  </m:num>
                                  <m:den>
                                    <m:r>
                                      <w:rPr>
                                        <w:rFonts w:ascii="Cambria Math" w:eastAsiaTheme="minorEastAsia" w:hAnsi="Cambria Math" w:cs="Times New Roman"/>
                                        <w:sz w:val="24"/>
                                        <w:szCs w:val="24"/>
                                      </w:rPr>
                                      <m:t>w</m:t>
                                    </m:r>
                                  </m:den>
                                </m:f>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1</m:t>
                            </m:r>
                          </m:e>
                        </m:rad>
                      </m:den>
                    </m:f>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2π*arctan⁡(</m:t>
                    </m:r>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v</m:t>
                        </m:r>
                      </m:num>
                      <m:den>
                        <m:r>
                          <m:rPr>
                            <m:sty m:val="p"/>
                          </m:rPr>
                          <w:rPr>
                            <w:rFonts w:ascii="Cambria Math" w:eastAsiaTheme="minorEastAsia" w:hAnsi="Cambria Math" w:cs="Times New Roman"/>
                            <w:sz w:val="24"/>
                            <w:szCs w:val="24"/>
                          </w:rPr>
                          <m:t>w</m:t>
                        </m:r>
                      </m:den>
                    </m:f>
                    <m:r>
                      <m:rPr>
                        <m:sty m:val="p"/>
                      </m:rPr>
                      <w:rPr>
                        <w:rFonts w:ascii="Cambria Math" w:eastAsiaTheme="minorEastAsia" w:hAnsi="Cambria Math" w:cs="Times New Roman"/>
                        <w:sz w:val="24"/>
                        <w:szCs w:val="24"/>
                      </w:rPr>
                      <m:t>)</m:t>
                    </m:r>
                  </m:e>
                </m:mr>
                <m:m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ρ*</m:t>
                    </m:r>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u</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v</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w</m:t>
                            </m:r>
                          </m:e>
                          <m:sup>
                            <m:r>
                              <w:rPr>
                                <w:rFonts w:ascii="Cambria Math" w:eastAsiaTheme="minorEastAsia" w:hAnsi="Cambria Math" w:cs="Times New Roman"/>
                                <w:sz w:val="24"/>
                                <w:szCs w:val="24"/>
                              </w:rPr>
                              <m:t>2</m:t>
                            </m:r>
                          </m:sup>
                        </m:sSup>
                      </m:e>
                    </m:d>
                    <m:r>
                      <w:rPr>
                        <w:rFonts w:ascii="Cambria Math" w:eastAsiaTheme="minorEastAsia" w:hAnsi="Cambria Math" w:cs="Times New Roman"/>
                        <w:sz w:val="24"/>
                        <w:szCs w:val="24"/>
                      </w:rPr>
                      <m:t>*A*</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v</m:t>
                        </m:r>
                      </m:num>
                      <m:den>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u</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v</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w</m:t>
                                    </m:r>
                                  </m:e>
                                  <m:sup>
                                    <m:r>
                                      <w:rPr>
                                        <w:rFonts w:ascii="Cambria Math" w:eastAsiaTheme="minorEastAsia" w:hAnsi="Cambria Math" w:cs="Times New Roman"/>
                                        <w:sz w:val="24"/>
                                        <w:szCs w:val="24"/>
                                      </w:rPr>
                                      <m:t>2</m:t>
                                    </m:r>
                                  </m:sup>
                                </m:sSup>
                              </m:e>
                            </m:d>
                          </m:e>
                          <m:sup>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sup>
                        </m:sSup>
                      </m:den>
                    </m:f>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2π*arctan⁡(</m:t>
                    </m:r>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v</m:t>
                        </m:r>
                      </m:num>
                      <m:den>
                        <m:r>
                          <m:rPr>
                            <m:sty m:val="p"/>
                          </m:rPr>
                          <w:rPr>
                            <w:rFonts w:ascii="Cambria Math" w:eastAsiaTheme="minorEastAsia" w:hAnsi="Cambria Math" w:cs="Times New Roman"/>
                            <w:sz w:val="24"/>
                            <w:szCs w:val="24"/>
                          </w:rPr>
                          <m:t>w</m:t>
                        </m:r>
                      </m:den>
                    </m:f>
                    <m:r>
                      <m:rPr>
                        <m:sty m:val="p"/>
                      </m:rPr>
                      <w:rPr>
                        <w:rFonts w:ascii="Cambria Math" w:eastAsiaTheme="minorEastAsia" w:hAnsi="Cambria Math" w:cs="Times New Roman"/>
                        <w:sz w:val="24"/>
                        <w:szCs w:val="24"/>
                      </w:rPr>
                      <m:t>)</m:t>
                    </m:r>
                  </m:e>
                </m:mr>
                <m:m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ρ*</m:t>
                    </m:r>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u</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v</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w</m:t>
                            </m:r>
                          </m:e>
                          <m:sup>
                            <m:r>
                              <w:rPr>
                                <w:rFonts w:ascii="Cambria Math" w:eastAsiaTheme="minorEastAsia" w:hAnsi="Cambria Math" w:cs="Times New Roman"/>
                                <w:sz w:val="24"/>
                                <w:szCs w:val="24"/>
                              </w:rPr>
                              <m:t>2</m:t>
                            </m:r>
                          </m:sup>
                        </m:sSup>
                      </m:e>
                    </m:d>
                    <m:r>
                      <w:rPr>
                        <w:rFonts w:ascii="Cambria Math" w:eastAsiaTheme="minorEastAsia" w:hAnsi="Cambria Math" w:cs="Times New Roman"/>
                        <w:sz w:val="24"/>
                        <w:szCs w:val="24"/>
                      </w:rPr>
                      <m:t>*Cd*Af</m:t>
                    </m:r>
                  </m:e>
                </m:mr>
              </m:m>
            </m:e>
          </m:d>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v</m:t>
              </m:r>
            </m:sub>
            <m:sup>
              <m:r>
                <w:rPr>
                  <w:rFonts w:ascii="Cambria Math" w:eastAsiaTheme="minorEastAsia" w:hAnsi="Cambria Math" w:cs="Times New Roman"/>
                  <w:sz w:val="24"/>
                  <w:szCs w:val="24"/>
                </w:rPr>
                <m:t>b</m:t>
              </m:r>
            </m:sup>
          </m:sSubSup>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0</m:t>
                    </m:r>
                  </m:e>
                </m:mr>
                <m:mr>
                  <m:e>
                    <m:r>
                      <w:rPr>
                        <w:rFonts w:ascii="Cambria Math" w:eastAsiaTheme="minorEastAsia" w:hAnsi="Cambria Math" w:cs="Times New Roman"/>
                        <w:sz w:val="24"/>
                        <w:szCs w:val="24"/>
                      </w:rPr>
                      <m:t>0</m:t>
                    </m:r>
                  </m:e>
                </m:mr>
                <m:mr>
                  <m:e>
                    <m:r>
                      <w:rPr>
                        <w:rFonts w:ascii="Cambria Math" w:eastAsiaTheme="minorEastAsia" w:hAnsi="Cambria Math" w:cs="Times New Roman"/>
                        <w:sz w:val="24"/>
                        <w:szCs w:val="24"/>
                      </w:rPr>
                      <m:t>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e>
                </m:mr>
              </m:m>
            </m:e>
          </m:d>
        </m:oMath>
      </m:oMathPara>
    </w:p>
    <w:p w14:paraId="7691B75D" w14:textId="46145FC4" w:rsidR="004119BF" w:rsidRPr="00B46571" w:rsidRDefault="00A412F0" w:rsidP="006D0668">
      <w:pPr>
        <w:pStyle w:val="Caption"/>
        <w:keepNext/>
        <w:spacing w:line="360" w:lineRule="auto"/>
        <w:jc w:val="center"/>
        <w:rPr>
          <w:rFonts w:ascii="Times New Roman" w:hAnsi="Times New Roman" w:cs="Times New Roman"/>
          <w:color w:val="000000" w:themeColor="text1"/>
        </w:rPr>
      </w:pPr>
      <w:r w:rsidRPr="00B46571">
        <w:rPr>
          <w:rFonts w:ascii="Times New Roman" w:hAnsi="Times New Roman" w:cs="Times New Roman"/>
          <w:color w:val="000000" w:themeColor="text1"/>
        </w:rPr>
        <w:t xml:space="preserve">Equation </w:t>
      </w:r>
      <w:r w:rsidR="00DF1CFB" w:rsidRPr="00B46571">
        <w:rPr>
          <w:rFonts w:ascii="Times New Roman" w:hAnsi="Times New Roman" w:cs="Times New Roman"/>
          <w:noProof/>
          <w:color w:val="000000" w:themeColor="text1"/>
        </w:rPr>
        <w:fldChar w:fldCharType="begin"/>
      </w:r>
      <w:r w:rsidR="00DF1CFB" w:rsidRPr="00B46571">
        <w:rPr>
          <w:rFonts w:ascii="Times New Roman" w:hAnsi="Times New Roman" w:cs="Times New Roman"/>
          <w:noProof/>
          <w:color w:val="000000" w:themeColor="text1"/>
        </w:rPr>
        <w:instrText xml:space="preserve"> SEQ Equation \* ARABIC </w:instrText>
      </w:r>
      <w:r w:rsidR="00DF1CFB" w:rsidRPr="00B46571">
        <w:rPr>
          <w:rFonts w:ascii="Times New Roman" w:hAnsi="Times New Roman" w:cs="Times New Roman"/>
          <w:noProof/>
          <w:color w:val="000000" w:themeColor="text1"/>
        </w:rPr>
        <w:fldChar w:fldCharType="separate"/>
      </w:r>
      <w:r w:rsidR="0098779E" w:rsidRPr="00B46571">
        <w:rPr>
          <w:rFonts w:ascii="Times New Roman" w:hAnsi="Times New Roman" w:cs="Times New Roman"/>
          <w:noProof/>
          <w:color w:val="000000" w:themeColor="text1"/>
        </w:rPr>
        <w:t>13</w:t>
      </w:r>
      <w:r w:rsidR="00DF1CFB" w:rsidRPr="00B46571">
        <w:rPr>
          <w:rFonts w:ascii="Times New Roman" w:hAnsi="Times New Roman" w:cs="Times New Roman"/>
          <w:noProof/>
          <w:color w:val="000000" w:themeColor="text1"/>
        </w:rPr>
        <w:fldChar w:fldCharType="end"/>
      </w:r>
    </w:p>
    <w:p w14:paraId="055F0E82" w14:textId="77777777" w:rsidR="00C52AF9" w:rsidRPr="00C02010" w:rsidRDefault="00C52AF9" w:rsidP="00C52AF9">
      <w:pP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m:t>
          </m:r>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ρ*</m:t>
                    </m:r>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u</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v</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w</m:t>
                            </m:r>
                          </m:e>
                          <m:sup>
                            <m:r>
                              <w:rPr>
                                <w:rFonts w:ascii="Cambria Math" w:eastAsiaTheme="minorEastAsia" w:hAnsi="Cambria Math" w:cs="Times New Roman"/>
                                <w:sz w:val="24"/>
                                <w:szCs w:val="24"/>
                              </w:rPr>
                              <m:t>2</m:t>
                            </m:r>
                          </m:sup>
                        </m:sSup>
                      </m:e>
                    </m:d>
                    <m:r>
                      <w:rPr>
                        <w:rFonts w:ascii="Cambria Math" w:eastAsiaTheme="minorEastAsia" w:hAnsi="Cambria Math" w:cs="Times New Roman"/>
                        <w:sz w:val="24"/>
                        <w:szCs w:val="24"/>
                      </w:rPr>
                      <m:t>*A*</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lu</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L+</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ρ*</m:t>
                    </m:r>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u</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v</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w</m:t>
                            </m:r>
                          </m:e>
                          <m:sup>
                            <m:r>
                              <w:rPr>
                                <w:rFonts w:ascii="Cambria Math" w:eastAsiaTheme="minorEastAsia" w:hAnsi="Cambria Math" w:cs="Times New Roman"/>
                                <w:sz w:val="24"/>
                                <w:szCs w:val="24"/>
                              </w:rPr>
                              <m:t>2</m:t>
                            </m:r>
                          </m:sup>
                        </m:sSup>
                      </m:e>
                    </m:d>
                    <m:r>
                      <w:rPr>
                        <w:rFonts w:ascii="Cambria Math" w:eastAsiaTheme="minorEastAsia" w:hAnsi="Cambria Math" w:cs="Times New Roman"/>
                        <w:sz w:val="24"/>
                        <w:szCs w:val="24"/>
                      </w:rPr>
                      <m:t>*A*</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lu</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L</m:t>
                    </m:r>
                  </m:e>
                </m:mr>
                <m:mr>
                  <m:e>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ρ*</m:t>
                    </m:r>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u</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v</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w</m:t>
                            </m:r>
                          </m:e>
                          <m:sup>
                            <m:r>
                              <w:rPr>
                                <w:rFonts w:ascii="Cambria Math" w:eastAsiaTheme="minorEastAsia" w:hAnsi="Cambria Math" w:cs="Times New Roman"/>
                                <w:sz w:val="24"/>
                                <w:szCs w:val="24"/>
                              </w:rPr>
                              <m:t>2</m:t>
                            </m:r>
                          </m:sup>
                        </m:sSup>
                      </m:e>
                    </m:d>
                    <m:r>
                      <w:rPr>
                        <w:rFonts w:ascii="Cambria Math" w:eastAsiaTheme="minorEastAsia" w:hAnsi="Cambria Math" w:cs="Times New Roman"/>
                        <w:sz w:val="24"/>
                        <w:szCs w:val="24"/>
                      </w:rPr>
                      <m:t>*A*</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lu</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L+</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ρ*</m:t>
                    </m:r>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u</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v</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w</m:t>
                            </m:r>
                          </m:e>
                          <m:sup>
                            <m:r>
                              <w:rPr>
                                <w:rFonts w:ascii="Cambria Math" w:eastAsiaTheme="minorEastAsia" w:hAnsi="Cambria Math" w:cs="Times New Roman"/>
                                <w:sz w:val="24"/>
                                <w:szCs w:val="24"/>
                              </w:rPr>
                              <m:t>2</m:t>
                            </m:r>
                          </m:sup>
                        </m:sSup>
                      </m:e>
                    </m:d>
                    <m:r>
                      <w:rPr>
                        <w:rFonts w:ascii="Cambria Math" w:eastAsiaTheme="minorEastAsia" w:hAnsi="Cambria Math" w:cs="Times New Roman"/>
                        <w:sz w:val="24"/>
                        <w:szCs w:val="24"/>
                      </w:rPr>
                      <m:t>*A*</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lu</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4</m:t>
                        </m:r>
                      </m:sub>
                    </m:sSub>
                    <m:r>
                      <w:rPr>
                        <w:rFonts w:ascii="Cambria Math" w:eastAsiaTheme="minorEastAsia" w:hAnsi="Cambria Math" w:cs="Times New Roman"/>
                        <w:sz w:val="24"/>
                        <w:szCs w:val="24"/>
                      </w:rPr>
                      <m:t>*L</m:t>
                    </m:r>
                  </m:e>
                </m:mr>
                <m:m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ρ*</m:t>
                    </m:r>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u</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v</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w</m:t>
                            </m:r>
                          </m:e>
                          <m:sup>
                            <m:r>
                              <w:rPr>
                                <w:rFonts w:ascii="Cambria Math" w:eastAsiaTheme="minorEastAsia" w:hAnsi="Cambria Math" w:cs="Times New Roman"/>
                                <w:sz w:val="24"/>
                                <w:szCs w:val="24"/>
                              </w:rPr>
                              <m:t>2</m:t>
                            </m:r>
                          </m:sup>
                        </m:sSup>
                      </m:e>
                    </m:d>
                    <m:r>
                      <w:rPr>
                        <w:rFonts w:ascii="Cambria Math" w:eastAsiaTheme="minorEastAsia" w:hAnsi="Cambria Math" w:cs="Times New Roman"/>
                        <w:sz w:val="24"/>
                        <w:szCs w:val="24"/>
                      </w:rPr>
                      <m:t>*A*</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lu</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d*(</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2</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4</m:t>
                        </m:r>
                      </m:sub>
                    </m:sSub>
                    <m:r>
                      <w:rPr>
                        <w:rFonts w:ascii="Cambria Math" w:eastAsiaTheme="minorEastAsia" w:hAnsi="Cambria Math" w:cs="Times New Roman"/>
                        <w:sz w:val="24"/>
                        <w:szCs w:val="24"/>
                      </w:rPr>
                      <m:t>)</m:t>
                    </m:r>
                  </m:e>
                </m:mr>
              </m:m>
            </m:e>
          </m:d>
        </m:oMath>
      </m:oMathPara>
    </w:p>
    <w:p w14:paraId="3152A8C5" w14:textId="77777777" w:rsidR="004742EB" w:rsidRPr="00B46571" w:rsidRDefault="004742EB" w:rsidP="006D0668">
      <w:pPr>
        <w:pStyle w:val="Caption"/>
        <w:keepNext/>
        <w:spacing w:line="360" w:lineRule="auto"/>
        <w:jc w:val="center"/>
        <w:rPr>
          <w:rFonts w:ascii="Times New Roman" w:hAnsi="Times New Roman" w:cs="Times New Roman"/>
          <w:color w:val="000000" w:themeColor="text1"/>
          <w:sz w:val="24"/>
          <w:szCs w:val="24"/>
        </w:rPr>
      </w:pPr>
    </w:p>
    <w:tbl>
      <w:tblPr>
        <w:tblStyle w:val="TableGrid"/>
        <w:tblW w:w="0" w:type="auto"/>
        <w:tblLook w:val="04A0" w:firstRow="1" w:lastRow="0" w:firstColumn="1" w:lastColumn="0" w:noHBand="0" w:noVBand="1"/>
      </w:tblPr>
      <w:tblGrid>
        <w:gridCol w:w="4675"/>
        <w:gridCol w:w="4675"/>
      </w:tblGrid>
      <w:tr w:rsidR="00A47654" w:rsidRPr="00B46571" w14:paraId="613FE949" w14:textId="77777777" w:rsidTr="00052E8B">
        <w:tc>
          <w:tcPr>
            <w:tcW w:w="9350" w:type="dxa"/>
            <w:gridSpan w:val="2"/>
          </w:tcPr>
          <w:p w14:paraId="1968B6F7" w14:textId="77287E3F" w:rsidR="00A47654" w:rsidRPr="00BB29BC" w:rsidRDefault="00BB29BC" w:rsidP="00BB29BC">
            <w:pPr>
              <w:pStyle w:val="Caption"/>
              <w:keepNext/>
              <w:tabs>
                <w:tab w:val="center" w:pos="4567"/>
                <w:tab w:val="left" w:pos="7730"/>
              </w:tabs>
              <w:spacing w:line="360" w:lineRule="auto"/>
              <w:rPr>
                <w:rFonts w:ascii="Times New Roman" w:hAnsi="Times New Roman" w:cs="Times New Roman"/>
                <w:b/>
                <w:i w:val="0"/>
                <w:color w:val="000000" w:themeColor="text1"/>
                <w:sz w:val="24"/>
                <w:szCs w:val="24"/>
              </w:rPr>
            </w:pPr>
            <w:bookmarkStart w:id="27" w:name="_Toc532299137"/>
            <w:r w:rsidRPr="00BB29BC">
              <w:rPr>
                <w:rFonts w:ascii="Times New Roman" w:hAnsi="Times New Roman" w:cs="Times New Roman"/>
                <w:b/>
                <w:i w:val="0"/>
                <w:color w:val="000000" w:themeColor="text1"/>
                <w:sz w:val="24"/>
                <w:szCs w:val="24"/>
              </w:rPr>
              <w:tab/>
            </w:r>
            <w:r w:rsidR="00A47654" w:rsidRPr="00BB29BC">
              <w:rPr>
                <w:rFonts w:ascii="Times New Roman" w:hAnsi="Times New Roman" w:cs="Times New Roman"/>
                <w:b/>
                <w:i w:val="0"/>
                <w:color w:val="000000" w:themeColor="text1"/>
                <w:sz w:val="24"/>
                <w:szCs w:val="24"/>
              </w:rPr>
              <w:t xml:space="preserve">Table </w:t>
            </w:r>
            <w:r w:rsidR="00A47654" w:rsidRPr="00BB29BC">
              <w:rPr>
                <w:rFonts w:ascii="Times New Roman" w:hAnsi="Times New Roman" w:cs="Times New Roman"/>
                <w:b/>
                <w:i w:val="0"/>
                <w:noProof/>
                <w:color w:val="000000" w:themeColor="text1"/>
                <w:sz w:val="24"/>
                <w:szCs w:val="24"/>
              </w:rPr>
              <w:fldChar w:fldCharType="begin"/>
            </w:r>
            <w:r w:rsidR="00A47654" w:rsidRPr="00BB29BC">
              <w:rPr>
                <w:rFonts w:ascii="Times New Roman" w:hAnsi="Times New Roman" w:cs="Times New Roman"/>
                <w:b/>
                <w:i w:val="0"/>
                <w:noProof/>
                <w:color w:val="000000" w:themeColor="text1"/>
                <w:sz w:val="24"/>
                <w:szCs w:val="24"/>
              </w:rPr>
              <w:instrText xml:space="preserve"> SEQ Table \* ARABIC </w:instrText>
            </w:r>
            <w:r w:rsidR="00A47654" w:rsidRPr="00BB29BC">
              <w:rPr>
                <w:rFonts w:ascii="Times New Roman" w:hAnsi="Times New Roman" w:cs="Times New Roman"/>
                <w:b/>
                <w:i w:val="0"/>
                <w:noProof/>
                <w:color w:val="000000" w:themeColor="text1"/>
                <w:sz w:val="24"/>
                <w:szCs w:val="24"/>
              </w:rPr>
              <w:fldChar w:fldCharType="separate"/>
            </w:r>
            <w:r w:rsidR="0098779E" w:rsidRPr="00BB29BC">
              <w:rPr>
                <w:rFonts w:ascii="Times New Roman" w:hAnsi="Times New Roman" w:cs="Times New Roman"/>
                <w:b/>
                <w:i w:val="0"/>
                <w:noProof/>
                <w:color w:val="000000" w:themeColor="text1"/>
                <w:sz w:val="24"/>
                <w:szCs w:val="24"/>
              </w:rPr>
              <w:t>1</w:t>
            </w:r>
            <w:r w:rsidR="00A47654" w:rsidRPr="00BB29BC">
              <w:rPr>
                <w:rFonts w:ascii="Times New Roman" w:hAnsi="Times New Roman" w:cs="Times New Roman"/>
                <w:b/>
                <w:i w:val="0"/>
                <w:noProof/>
                <w:color w:val="000000" w:themeColor="text1"/>
                <w:sz w:val="24"/>
                <w:szCs w:val="24"/>
              </w:rPr>
              <w:fldChar w:fldCharType="end"/>
            </w:r>
            <w:r w:rsidR="002D69F0" w:rsidRPr="00BB29BC">
              <w:rPr>
                <w:rFonts w:ascii="Times New Roman" w:hAnsi="Times New Roman" w:cs="Times New Roman"/>
                <w:b/>
                <w:i w:val="0"/>
                <w:noProof/>
                <w:color w:val="000000" w:themeColor="text1"/>
                <w:sz w:val="24"/>
                <w:szCs w:val="24"/>
              </w:rPr>
              <w:t>:</w:t>
            </w:r>
            <w:r w:rsidR="00A47654" w:rsidRPr="00BB29BC">
              <w:rPr>
                <w:rFonts w:ascii="Times New Roman" w:hAnsi="Times New Roman" w:cs="Times New Roman"/>
                <w:b/>
                <w:i w:val="0"/>
                <w:noProof/>
                <w:color w:val="000000" w:themeColor="text1"/>
                <w:sz w:val="24"/>
                <w:szCs w:val="24"/>
              </w:rPr>
              <w:t xml:space="preserve"> Equations of Motions Constants and Variables</w:t>
            </w:r>
            <w:bookmarkEnd w:id="27"/>
            <w:r w:rsidRPr="00BB29BC">
              <w:rPr>
                <w:rFonts w:ascii="Times New Roman" w:hAnsi="Times New Roman" w:cs="Times New Roman"/>
                <w:b/>
                <w:i w:val="0"/>
                <w:noProof/>
                <w:color w:val="000000" w:themeColor="text1"/>
                <w:sz w:val="24"/>
                <w:szCs w:val="24"/>
              </w:rPr>
              <w:tab/>
            </w:r>
          </w:p>
        </w:tc>
      </w:tr>
      <w:tr w:rsidR="00A47654" w:rsidRPr="00B46571" w14:paraId="42020FC6" w14:textId="77777777" w:rsidTr="00A412F0">
        <w:tc>
          <w:tcPr>
            <w:tcW w:w="4675" w:type="dxa"/>
          </w:tcPr>
          <w:p w14:paraId="4BD1568D" w14:textId="6E2489B7" w:rsidR="00A412F0" w:rsidRPr="00B46571" w:rsidRDefault="002168B9" w:rsidP="006D0668">
            <w:pPr>
              <w:spacing w:line="360" w:lineRule="auto"/>
              <w:rPr>
                <w:rFonts w:ascii="Times New Roman" w:eastAsiaTheme="minorEastAsia" w:hAnsi="Times New Roman" w:cs="Times New Roman"/>
                <w:b/>
                <w:color w:val="000000" w:themeColor="text1"/>
                <w:sz w:val="24"/>
                <w:szCs w:val="24"/>
              </w:rPr>
            </w:pPr>
            <w:r w:rsidRPr="00B46571">
              <w:rPr>
                <w:rFonts w:ascii="Times New Roman" w:eastAsiaTheme="minorEastAsia" w:hAnsi="Times New Roman" w:cs="Times New Roman"/>
                <w:b/>
                <w:color w:val="000000" w:themeColor="text1"/>
                <w:sz w:val="24"/>
                <w:szCs w:val="24"/>
              </w:rPr>
              <w:t xml:space="preserve">Constants and Variable </w:t>
            </w:r>
          </w:p>
        </w:tc>
        <w:tc>
          <w:tcPr>
            <w:tcW w:w="4675" w:type="dxa"/>
          </w:tcPr>
          <w:p w14:paraId="38F249B2" w14:textId="14C7087D" w:rsidR="00A412F0" w:rsidRPr="00B46571" w:rsidRDefault="00A412F0" w:rsidP="006D0668">
            <w:pPr>
              <w:spacing w:line="360" w:lineRule="auto"/>
              <w:rPr>
                <w:rFonts w:ascii="Times New Roman" w:eastAsiaTheme="minorEastAsia" w:hAnsi="Times New Roman" w:cs="Times New Roman"/>
                <w:b/>
                <w:color w:val="000000" w:themeColor="text1"/>
                <w:sz w:val="24"/>
                <w:szCs w:val="24"/>
              </w:rPr>
            </w:pPr>
            <w:r w:rsidRPr="00B46571">
              <w:rPr>
                <w:rFonts w:ascii="Times New Roman" w:eastAsiaTheme="minorEastAsia" w:hAnsi="Times New Roman" w:cs="Times New Roman"/>
                <w:b/>
                <w:color w:val="000000" w:themeColor="text1"/>
                <w:sz w:val="24"/>
                <w:szCs w:val="24"/>
              </w:rPr>
              <w:t>Definition</w:t>
            </w:r>
          </w:p>
        </w:tc>
      </w:tr>
      <w:tr w:rsidR="00A47654" w:rsidRPr="00B46571" w14:paraId="7C8518AD" w14:textId="77777777" w:rsidTr="00A412F0">
        <w:tc>
          <w:tcPr>
            <w:tcW w:w="4675" w:type="dxa"/>
          </w:tcPr>
          <w:p w14:paraId="6423FE29" w14:textId="38699D9F" w:rsidR="00A412F0" w:rsidRPr="00B46571" w:rsidRDefault="00516A96" w:rsidP="006D0668">
            <w:pPr>
              <w:spacing w:line="360" w:lineRule="auto"/>
              <w:rPr>
                <w:rFonts w:ascii="Times New Roman" w:eastAsiaTheme="minorEastAsia" w:hAnsi="Times New Roman" w:cs="Times New Roman"/>
                <w:color w:val="000000" w:themeColor="text1"/>
                <w:sz w:val="24"/>
                <w:szCs w:val="24"/>
              </w:rPr>
            </w:pPr>
            <m:oMathPara>
              <m:oMath>
                <m:r>
                  <w:rPr>
                    <w:rFonts w:ascii="Cambria Math" w:eastAsiaTheme="minorEastAsia" w:hAnsi="Cambria Math" w:cs="Times New Roman"/>
                    <w:color w:val="000000" w:themeColor="text1"/>
                    <w:sz w:val="24"/>
                    <w:szCs w:val="24"/>
                  </w:rPr>
                  <m:t>c</m:t>
                </m:r>
              </m:oMath>
            </m:oMathPara>
          </w:p>
        </w:tc>
        <w:tc>
          <w:tcPr>
            <w:tcW w:w="4675" w:type="dxa"/>
          </w:tcPr>
          <w:p w14:paraId="53DA65ED" w14:textId="01520C58" w:rsidR="00A412F0" w:rsidRPr="00B46571" w:rsidRDefault="00516A96"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C</w:t>
            </w:r>
            <w:r w:rsidR="00A412F0" w:rsidRPr="00B46571">
              <w:rPr>
                <w:rFonts w:ascii="Times New Roman" w:eastAsiaTheme="minorEastAsia" w:hAnsi="Times New Roman" w:cs="Times New Roman"/>
                <w:color w:val="000000" w:themeColor="text1"/>
                <w:sz w:val="24"/>
                <w:szCs w:val="24"/>
              </w:rPr>
              <w:t>os</w:t>
            </w:r>
            <w:r w:rsidRPr="00B46571">
              <w:rPr>
                <w:rFonts w:ascii="Times New Roman" w:eastAsiaTheme="minorEastAsia" w:hAnsi="Times New Roman" w:cs="Times New Roman"/>
                <w:color w:val="000000" w:themeColor="text1"/>
                <w:sz w:val="24"/>
                <w:szCs w:val="24"/>
              </w:rPr>
              <w:t>ine</w:t>
            </w:r>
          </w:p>
        </w:tc>
      </w:tr>
      <w:tr w:rsidR="00A47654" w:rsidRPr="00B46571" w14:paraId="7502C0A5" w14:textId="77777777" w:rsidTr="00A412F0">
        <w:tc>
          <w:tcPr>
            <w:tcW w:w="4675" w:type="dxa"/>
          </w:tcPr>
          <w:p w14:paraId="19108E0D" w14:textId="6FD29B01" w:rsidR="00A412F0" w:rsidRPr="00B46571" w:rsidRDefault="00516A96" w:rsidP="006D0668">
            <w:pPr>
              <w:spacing w:line="360" w:lineRule="auto"/>
              <w:rPr>
                <w:rFonts w:ascii="Times New Roman" w:eastAsiaTheme="minorEastAsia" w:hAnsi="Times New Roman" w:cs="Times New Roman"/>
                <w:color w:val="000000" w:themeColor="text1"/>
                <w:sz w:val="24"/>
                <w:szCs w:val="24"/>
              </w:rPr>
            </w:pPr>
            <m:oMathPara>
              <m:oMath>
                <m:r>
                  <w:rPr>
                    <w:rFonts w:ascii="Cambria Math" w:eastAsiaTheme="minorEastAsia" w:hAnsi="Cambria Math" w:cs="Times New Roman"/>
                    <w:color w:val="000000" w:themeColor="text1"/>
                    <w:sz w:val="24"/>
                    <w:szCs w:val="24"/>
                  </w:rPr>
                  <m:t>s</m:t>
                </m:r>
              </m:oMath>
            </m:oMathPara>
          </w:p>
        </w:tc>
        <w:tc>
          <w:tcPr>
            <w:tcW w:w="4675" w:type="dxa"/>
          </w:tcPr>
          <w:p w14:paraId="2B263D19" w14:textId="3271D1BE" w:rsidR="00A412F0" w:rsidRPr="00B46571" w:rsidRDefault="00516A96"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S</w:t>
            </w:r>
            <w:r w:rsidR="00A412F0" w:rsidRPr="00B46571">
              <w:rPr>
                <w:rFonts w:ascii="Times New Roman" w:eastAsiaTheme="minorEastAsia" w:hAnsi="Times New Roman" w:cs="Times New Roman"/>
                <w:color w:val="000000" w:themeColor="text1"/>
                <w:sz w:val="24"/>
                <w:szCs w:val="24"/>
              </w:rPr>
              <w:t>in</w:t>
            </w:r>
            <w:r w:rsidRPr="00B46571">
              <w:rPr>
                <w:rFonts w:ascii="Times New Roman" w:eastAsiaTheme="minorEastAsia" w:hAnsi="Times New Roman" w:cs="Times New Roman"/>
                <w:color w:val="000000" w:themeColor="text1"/>
                <w:sz w:val="24"/>
                <w:szCs w:val="24"/>
              </w:rPr>
              <w:t>e</w:t>
            </w:r>
          </w:p>
        </w:tc>
      </w:tr>
      <w:tr w:rsidR="00A47654" w:rsidRPr="00B46571" w14:paraId="7430F1A1" w14:textId="77777777" w:rsidTr="00A412F0">
        <w:tc>
          <w:tcPr>
            <w:tcW w:w="4675" w:type="dxa"/>
          </w:tcPr>
          <w:p w14:paraId="05A56E9C" w14:textId="5A935673" w:rsidR="00A412F0" w:rsidRPr="00B46571" w:rsidRDefault="00516A96" w:rsidP="006D0668">
            <w:pPr>
              <w:spacing w:line="360" w:lineRule="auto"/>
              <w:rPr>
                <w:rFonts w:ascii="Times New Roman" w:eastAsiaTheme="minorEastAsia" w:hAnsi="Times New Roman" w:cs="Times New Roman"/>
                <w:color w:val="000000" w:themeColor="text1"/>
                <w:sz w:val="24"/>
                <w:szCs w:val="24"/>
              </w:rPr>
            </w:pPr>
            <m:oMathPara>
              <m:oMath>
                <m:r>
                  <w:rPr>
                    <w:rFonts w:ascii="Cambria Math" w:eastAsiaTheme="minorEastAsia" w:hAnsi="Cambria Math" w:cs="Times New Roman"/>
                    <w:color w:val="000000" w:themeColor="text1"/>
                    <w:sz w:val="24"/>
                    <w:szCs w:val="24"/>
                  </w:rPr>
                  <m:t>t</m:t>
                </m:r>
              </m:oMath>
            </m:oMathPara>
          </w:p>
        </w:tc>
        <w:tc>
          <w:tcPr>
            <w:tcW w:w="4675" w:type="dxa"/>
          </w:tcPr>
          <w:p w14:paraId="3691031B" w14:textId="382EE090" w:rsidR="00A412F0" w:rsidRPr="00B46571" w:rsidRDefault="00516A96"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T</w:t>
            </w:r>
            <w:r w:rsidR="00A412F0" w:rsidRPr="00B46571">
              <w:rPr>
                <w:rFonts w:ascii="Times New Roman" w:eastAsiaTheme="minorEastAsia" w:hAnsi="Times New Roman" w:cs="Times New Roman"/>
                <w:color w:val="000000" w:themeColor="text1"/>
                <w:sz w:val="24"/>
                <w:szCs w:val="24"/>
              </w:rPr>
              <w:t>an</w:t>
            </w:r>
            <w:r w:rsidRPr="00B46571">
              <w:rPr>
                <w:rFonts w:ascii="Times New Roman" w:eastAsiaTheme="minorEastAsia" w:hAnsi="Times New Roman" w:cs="Times New Roman"/>
                <w:color w:val="000000" w:themeColor="text1"/>
                <w:sz w:val="24"/>
                <w:szCs w:val="24"/>
              </w:rPr>
              <w:t>gent</w:t>
            </w:r>
          </w:p>
        </w:tc>
      </w:tr>
      <w:tr w:rsidR="00A47654" w:rsidRPr="00B46571" w14:paraId="0086ACE9" w14:textId="77777777" w:rsidTr="00A412F0">
        <w:tc>
          <w:tcPr>
            <w:tcW w:w="4675" w:type="dxa"/>
          </w:tcPr>
          <w:p w14:paraId="14B2B0FE" w14:textId="358D2951" w:rsidR="00A412F0" w:rsidRPr="00B46571" w:rsidRDefault="00516A96" w:rsidP="006D0668">
            <w:pPr>
              <w:spacing w:line="360" w:lineRule="auto"/>
              <w:rPr>
                <w:rFonts w:ascii="Times New Roman" w:eastAsiaTheme="minorEastAsia" w:hAnsi="Times New Roman" w:cs="Times New Roman"/>
                <w:color w:val="000000" w:themeColor="text1"/>
                <w:sz w:val="24"/>
                <w:szCs w:val="24"/>
              </w:rPr>
            </w:pPr>
            <m:oMathPara>
              <m:oMath>
                <m:r>
                  <w:rPr>
                    <w:rFonts w:ascii="Cambria Math" w:hAnsi="Cambria Math" w:cs="Times New Roman"/>
                    <w:color w:val="000000" w:themeColor="text1"/>
                  </w:rPr>
                  <m:t>m</m:t>
                </m:r>
              </m:oMath>
            </m:oMathPara>
          </w:p>
        </w:tc>
        <w:tc>
          <w:tcPr>
            <w:tcW w:w="4675" w:type="dxa"/>
          </w:tcPr>
          <w:p w14:paraId="263CAB5C" w14:textId="536CE40C" w:rsidR="00A412F0" w:rsidRPr="00B46571" w:rsidRDefault="00A412F0"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Mass</w:t>
            </w:r>
            <w:r w:rsidR="008C6779" w:rsidRPr="00B46571">
              <w:rPr>
                <w:rFonts w:ascii="Times New Roman" w:eastAsiaTheme="minorEastAsia" w:hAnsi="Times New Roman" w:cs="Times New Roman"/>
                <w:color w:val="000000" w:themeColor="text1"/>
                <w:sz w:val="24"/>
                <w:szCs w:val="24"/>
              </w:rPr>
              <w:t xml:space="preserve"> of the r</w:t>
            </w:r>
            <w:r w:rsidRPr="00B46571">
              <w:rPr>
                <w:rFonts w:ascii="Times New Roman" w:eastAsiaTheme="minorEastAsia" w:hAnsi="Times New Roman" w:cs="Times New Roman"/>
                <w:color w:val="000000" w:themeColor="text1"/>
                <w:sz w:val="24"/>
                <w:szCs w:val="24"/>
              </w:rPr>
              <w:t>ocket</w:t>
            </w:r>
          </w:p>
        </w:tc>
      </w:tr>
      <w:tr w:rsidR="00A47654" w:rsidRPr="00B46571" w14:paraId="35D72096" w14:textId="77777777" w:rsidTr="00A412F0">
        <w:tc>
          <w:tcPr>
            <w:tcW w:w="4675" w:type="dxa"/>
          </w:tcPr>
          <w:p w14:paraId="49A41ADF" w14:textId="398F2D6E" w:rsidR="00A412F0" w:rsidRPr="00B46571" w:rsidRDefault="00715C60" w:rsidP="006D0668">
            <w:pPr>
              <w:spacing w:line="360" w:lineRule="auto"/>
              <w:rPr>
                <w:rFonts w:ascii="Times New Roman" w:eastAsiaTheme="minorEastAsia" w:hAnsi="Times New Roman" w:cs="Times New Roman"/>
                <w:color w:val="000000" w:themeColor="text1"/>
                <w:sz w:val="24"/>
                <w:szCs w:val="24"/>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x</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y</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z</m:t>
                    </m:r>
                  </m:sub>
                </m:sSub>
              </m:oMath>
            </m:oMathPara>
          </w:p>
        </w:tc>
        <w:tc>
          <w:tcPr>
            <w:tcW w:w="4675" w:type="dxa"/>
          </w:tcPr>
          <w:p w14:paraId="37A7A7A4" w14:textId="08C50757" w:rsidR="00A412F0" w:rsidRPr="00B46571" w:rsidRDefault="00A412F0"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Moment</w:t>
            </w:r>
            <w:r w:rsidR="008C6779" w:rsidRPr="00B46571">
              <w:rPr>
                <w:rFonts w:ascii="Times New Roman" w:eastAsiaTheme="minorEastAsia" w:hAnsi="Times New Roman" w:cs="Times New Roman"/>
                <w:color w:val="000000" w:themeColor="text1"/>
                <w:sz w:val="24"/>
                <w:szCs w:val="24"/>
              </w:rPr>
              <w:t xml:space="preserve"> of inertial t</w:t>
            </w:r>
            <w:r w:rsidRPr="00B46571">
              <w:rPr>
                <w:rFonts w:ascii="Times New Roman" w:eastAsiaTheme="minorEastAsia" w:hAnsi="Times New Roman" w:cs="Times New Roman"/>
                <w:color w:val="000000" w:themeColor="text1"/>
                <w:sz w:val="24"/>
                <w:szCs w:val="24"/>
              </w:rPr>
              <w:t>ensor</w:t>
            </w:r>
          </w:p>
        </w:tc>
      </w:tr>
      <w:tr w:rsidR="00A47654" w:rsidRPr="00B46571" w14:paraId="7A2373CA" w14:textId="77777777" w:rsidTr="00A412F0">
        <w:tc>
          <w:tcPr>
            <w:tcW w:w="4675" w:type="dxa"/>
          </w:tcPr>
          <w:p w14:paraId="1909E473" w14:textId="65CE497E" w:rsidR="00A412F0" w:rsidRPr="00B46571" w:rsidRDefault="00516A96" w:rsidP="006D0668">
            <w:pPr>
              <w:spacing w:line="360" w:lineRule="auto"/>
              <w:rPr>
                <w:rFonts w:ascii="Times New Roman" w:eastAsiaTheme="minorEastAsia" w:hAnsi="Times New Roman" w:cs="Times New Roman"/>
                <w:color w:val="000000" w:themeColor="text1"/>
                <w:sz w:val="24"/>
                <w:szCs w:val="24"/>
              </w:rPr>
            </w:pPr>
            <m:oMathPara>
              <m:oMath>
                <m:r>
                  <w:rPr>
                    <w:rFonts w:ascii="Cambria Math" w:eastAsiaTheme="minorEastAsia" w:hAnsi="Cambria Math" w:cs="Times New Roman"/>
                    <w:color w:val="000000" w:themeColor="text1"/>
                    <w:sz w:val="24"/>
                    <w:szCs w:val="24"/>
                  </w:rPr>
                  <m:t>X</m:t>
                </m:r>
              </m:oMath>
            </m:oMathPara>
          </w:p>
        </w:tc>
        <w:tc>
          <w:tcPr>
            <w:tcW w:w="4675" w:type="dxa"/>
          </w:tcPr>
          <w:p w14:paraId="2B8DCDF8" w14:textId="1097D491" w:rsidR="00A412F0" w:rsidRPr="00B46571" w:rsidRDefault="008C6779"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X force balance</w:t>
            </w:r>
          </w:p>
        </w:tc>
      </w:tr>
      <w:tr w:rsidR="00A47654" w:rsidRPr="00B46571" w14:paraId="391CB792" w14:textId="77777777" w:rsidTr="00A412F0">
        <w:tc>
          <w:tcPr>
            <w:tcW w:w="4675" w:type="dxa"/>
          </w:tcPr>
          <w:p w14:paraId="1DEF3D0B" w14:textId="72FE40F5" w:rsidR="00A412F0" w:rsidRPr="00B46571" w:rsidRDefault="00516A96" w:rsidP="006D0668">
            <w:pPr>
              <w:spacing w:line="360" w:lineRule="auto"/>
              <w:rPr>
                <w:rFonts w:ascii="Times New Roman" w:eastAsiaTheme="minorEastAsia" w:hAnsi="Times New Roman" w:cs="Times New Roman"/>
                <w:color w:val="000000" w:themeColor="text1"/>
                <w:sz w:val="24"/>
                <w:szCs w:val="24"/>
              </w:rPr>
            </w:pPr>
            <m:oMathPara>
              <m:oMath>
                <m:r>
                  <w:rPr>
                    <w:rFonts w:ascii="Cambria Math" w:eastAsiaTheme="minorEastAsia" w:hAnsi="Cambria Math" w:cs="Times New Roman"/>
                    <w:color w:val="000000" w:themeColor="text1"/>
                    <w:sz w:val="24"/>
                    <w:szCs w:val="24"/>
                  </w:rPr>
                  <m:t>Y</m:t>
                </m:r>
              </m:oMath>
            </m:oMathPara>
          </w:p>
        </w:tc>
        <w:tc>
          <w:tcPr>
            <w:tcW w:w="4675" w:type="dxa"/>
          </w:tcPr>
          <w:p w14:paraId="7E05A1CA" w14:textId="4108D5F3" w:rsidR="00A412F0" w:rsidRPr="00B46571" w:rsidRDefault="008C6779"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Y force balance</w:t>
            </w:r>
          </w:p>
        </w:tc>
      </w:tr>
      <w:tr w:rsidR="00A47654" w:rsidRPr="00B46571" w14:paraId="5B16AE23" w14:textId="77777777" w:rsidTr="00A412F0">
        <w:tc>
          <w:tcPr>
            <w:tcW w:w="4675" w:type="dxa"/>
          </w:tcPr>
          <w:p w14:paraId="22631A2B" w14:textId="6DB2826B" w:rsidR="00A412F0" w:rsidRPr="00B46571" w:rsidRDefault="00516A96" w:rsidP="006D0668">
            <w:pPr>
              <w:spacing w:line="360" w:lineRule="auto"/>
              <w:rPr>
                <w:rFonts w:ascii="Times New Roman" w:eastAsiaTheme="minorEastAsia" w:hAnsi="Times New Roman" w:cs="Times New Roman"/>
                <w:color w:val="000000" w:themeColor="text1"/>
                <w:sz w:val="24"/>
                <w:szCs w:val="24"/>
              </w:rPr>
            </w:pPr>
            <m:oMathPara>
              <m:oMath>
                <m:r>
                  <w:rPr>
                    <w:rFonts w:ascii="Cambria Math" w:hAnsi="Cambria Math" w:cs="Times New Roman"/>
                    <w:color w:val="000000" w:themeColor="text1"/>
                  </w:rPr>
                  <m:t>Z</m:t>
                </m:r>
              </m:oMath>
            </m:oMathPara>
          </w:p>
        </w:tc>
        <w:tc>
          <w:tcPr>
            <w:tcW w:w="4675" w:type="dxa"/>
          </w:tcPr>
          <w:p w14:paraId="4EEFA841" w14:textId="387CD620" w:rsidR="00A412F0" w:rsidRPr="00B46571" w:rsidRDefault="008C6779"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Z force balance</w:t>
            </w:r>
          </w:p>
        </w:tc>
      </w:tr>
      <w:tr w:rsidR="00A47654" w:rsidRPr="00B46571" w14:paraId="000FAF50" w14:textId="77777777" w:rsidTr="00A412F0">
        <w:tc>
          <w:tcPr>
            <w:tcW w:w="4675" w:type="dxa"/>
          </w:tcPr>
          <w:p w14:paraId="163F1C0A" w14:textId="68842C7B" w:rsidR="00A412F0" w:rsidRPr="00B46571" w:rsidRDefault="00516A96" w:rsidP="006D0668">
            <w:pPr>
              <w:spacing w:line="360" w:lineRule="auto"/>
              <w:rPr>
                <w:rFonts w:ascii="Times New Roman" w:eastAsiaTheme="minorEastAsia" w:hAnsi="Times New Roman" w:cs="Times New Roman"/>
                <w:color w:val="000000" w:themeColor="text1"/>
                <w:sz w:val="24"/>
                <w:szCs w:val="24"/>
              </w:rPr>
            </w:pPr>
            <m:oMathPara>
              <m:oMath>
                <m:r>
                  <w:rPr>
                    <w:rFonts w:ascii="Cambria Math" w:eastAsiaTheme="minorEastAsia" w:hAnsi="Cambria Math" w:cs="Times New Roman"/>
                    <w:color w:val="000000" w:themeColor="text1"/>
                    <w:sz w:val="24"/>
                    <w:szCs w:val="24"/>
                  </w:rPr>
                  <m:t>L</m:t>
                </m:r>
              </m:oMath>
            </m:oMathPara>
          </w:p>
        </w:tc>
        <w:tc>
          <w:tcPr>
            <w:tcW w:w="4675" w:type="dxa"/>
          </w:tcPr>
          <w:p w14:paraId="0E236CC0" w14:textId="2E5A3552" w:rsidR="00A412F0" w:rsidRPr="00B46571" w:rsidRDefault="008C6779"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Rolling moment</w:t>
            </w:r>
          </w:p>
        </w:tc>
      </w:tr>
      <w:tr w:rsidR="00A47654" w:rsidRPr="00B46571" w14:paraId="469B9843" w14:textId="77777777" w:rsidTr="00A412F0">
        <w:tc>
          <w:tcPr>
            <w:tcW w:w="4675" w:type="dxa"/>
          </w:tcPr>
          <w:p w14:paraId="2FE78CC5" w14:textId="6489F3C5" w:rsidR="00A412F0" w:rsidRPr="00B46571" w:rsidRDefault="00516A96" w:rsidP="006D0668">
            <w:pPr>
              <w:spacing w:line="360" w:lineRule="auto"/>
              <w:rPr>
                <w:rFonts w:ascii="Times New Roman" w:eastAsiaTheme="minorEastAsia" w:hAnsi="Times New Roman" w:cs="Times New Roman"/>
                <w:color w:val="000000" w:themeColor="text1"/>
                <w:sz w:val="24"/>
                <w:szCs w:val="24"/>
              </w:rPr>
            </w:pPr>
            <m:oMathPara>
              <m:oMath>
                <m:r>
                  <w:rPr>
                    <w:rFonts w:ascii="Cambria Math" w:eastAsiaTheme="minorEastAsia" w:hAnsi="Cambria Math" w:cs="Times New Roman"/>
                    <w:color w:val="000000" w:themeColor="text1"/>
                    <w:sz w:val="24"/>
                    <w:szCs w:val="24"/>
                  </w:rPr>
                  <m:t>M</m:t>
                </m:r>
              </m:oMath>
            </m:oMathPara>
          </w:p>
        </w:tc>
        <w:tc>
          <w:tcPr>
            <w:tcW w:w="4675" w:type="dxa"/>
          </w:tcPr>
          <w:p w14:paraId="61103A5B" w14:textId="4DF21A0C" w:rsidR="00A412F0" w:rsidRPr="00B46571" w:rsidRDefault="008C6779"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 xml:space="preserve">Pitching moment </w:t>
            </w:r>
          </w:p>
        </w:tc>
      </w:tr>
      <w:tr w:rsidR="00A47654" w:rsidRPr="00B46571" w14:paraId="09797591" w14:textId="77777777" w:rsidTr="00A412F0">
        <w:tc>
          <w:tcPr>
            <w:tcW w:w="4675" w:type="dxa"/>
          </w:tcPr>
          <w:p w14:paraId="014575A3" w14:textId="58061CF6" w:rsidR="00A412F0" w:rsidRPr="00B46571" w:rsidRDefault="00516A96" w:rsidP="006D0668">
            <w:pPr>
              <w:spacing w:line="360" w:lineRule="auto"/>
              <w:rPr>
                <w:rFonts w:ascii="Times New Roman" w:eastAsiaTheme="minorEastAsia" w:hAnsi="Times New Roman" w:cs="Times New Roman"/>
                <w:color w:val="000000" w:themeColor="text1"/>
                <w:sz w:val="24"/>
                <w:szCs w:val="24"/>
              </w:rPr>
            </w:pPr>
            <m:oMathPara>
              <m:oMath>
                <m:r>
                  <w:rPr>
                    <w:rFonts w:ascii="Cambria Math" w:eastAsiaTheme="minorEastAsia" w:hAnsi="Cambria Math" w:cs="Times New Roman"/>
                    <w:color w:val="000000" w:themeColor="text1"/>
                    <w:sz w:val="24"/>
                    <w:szCs w:val="24"/>
                  </w:rPr>
                  <w:lastRenderedPageBreak/>
                  <m:t>N</m:t>
                </m:r>
              </m:oMath>
            </m:oMathPara>
          </w:p>
        </w:tc>
        <w:tc>
          <w:tcPr>
            <w:tcW w:w="4675" w:type="dxa"/>
          </w:tcPr>
          <w:p w14:paraId="60BE8ECF" w14:textId="5BCCBD39" w:rsidR="00A412F0" w:rsidRPr="00B46571" w:rsidRDefault="008C6779"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Yawing moment</w:t>
            </w:r>
          </w:p>
        </w:tc>
      </w:tr>
      <w:tr w:rsidR="00A47654" w:rsidRPr="00B46571" w14:paraId="408AFC15" w14:textId="77777777" w:rsidTr="00A412F0">
        <w:tc>
          <w:tcPr>
            <w:tcW w:w="4675" w:type="dxa"/>
          </w:tcPr>
          <w:p w14:paraId="38593F66" w14:textId="33FA7EED" w:rsidR="00A412F0" w:rsidRPr="00B46571" w:rsidRDefault="00715C60" w:rsidP="006D0668">
            <w:pPr>
              <w:spacing w:line="360" w:lineRule="auto"/>
              <w:rPr>
                <w:rFonts w:ascii="Times New Roman" w:eastAsiaTheme="minorEastAsia" w:hAnsi="Times New Roman" w:cs="Times New Roman"/>
                <w:color w:val="000000" w:themeColor="text1"/>
                <w:sz w:val="24"/>
                <w:szCs w:val="24"/>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x</m:t>
                    </m:r>
                  </m:sub>
                </m:sSub>
              </m:oMath>
            </m:oMathPara>
          </w:p>
        </w:tc>
        <w:tc>
          <w:tcPr>
            <w:tcW w:w="4675" w:type="dxa"/>
          </w:tcPr>
          <w:p w14:paraId="52E1EE97" w14:textId="493F45DE" w:rsidR="00A412F0" w:rsidRPr="00B46571" w:rsidRDefault="008C6779"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Roll rate</w:t>
            </w:r>
          </w:p>
        </w:tc>
      </w:tr>
      <w:tr w:rsidR="00A47654" w:rsidRPr="00B46571" w14:paraId="4F9F9A53" w14:textId="77777777" w:rsidTr="00A412F0">
        <w:tc>
          <w:tcPr>
            <w:tcW w:w="4675" w:type="dxa"/>
          </w:tcPr>
          <w:p w14:paraId="183755D2" w14:textId="01C7E05E" w:rsidR="00A412F0" w:rsidRPr="00B46571" w:rsidRDefault="00715C60" w:rsidP="006D0668">
            <w:pPr>
              <w:spacing w:line="360" w:lineRule="auto"/>
              <w:rPr>
                <w:rFonts w:ascii="Times New Roman" w:eastAsiaTheme="minorEastAsia" w:hAnsi="Times New Roman" w:cs="Times New Roman"/>
                <w:color w:val="000000" w:themeColor="text1"/>
                <w:sz w:val="24"/>
                <w:szCs w:val="24"/>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y</m:t>
                    </m:r>
                  </m:sub>
                </m:sSub>
              </m:oMath>
            </m:oMathPara>
          </w:p>
        </w:tc>
        <w:tc>
          <w:tcPr>
            <w:tcW w:w="4675" w:type="dxa"/>
          </w:tcPr>
          <w:p w14:paraId="1DE404FA" w14:textId="010DE4B4" w:rsidR="00A412F0" w:rsidRPr="00B46571" w:rsidRDefault="008C6779"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Pitch rate</w:t>
            </w:r>
          </w:p>
        </w:tc>
      </w:tr>
      <w:tr w:rsidR="00A47654" w:rsidRPr="00B46571" w14:paraId="0D182B89" w14:textId="77777777" w:rsidTr="00A412F0">
        <w:tc>
          <w:tcPr>
            <w:tcW w:w="4675" w:type="dxa"/>
          </w:tcPr>
          <w:p w14:paraId="3D1DFE46" w14:textId="0F967DDB" w:rsidR="00A412F0" w:rsidRPr="00B46571" w:rsidRDefault="00715C60" w:rsidP="006D0668">
            <w:pPr>
              <w:spacing w:line="360" w:lineRule="auto"/>
              <w:rPr>
                <w:rFonts w:ascii="Times New Roman" w:eastAsiaTheme="minorEastAsia" w:hAnsi="Times New Roman" w:cs="Times New Roman"/>
                <w:color w:val="000000" w:themeColor="text1"/>
                <w:sz w:val="24"/>
                <w:szCs w:val="24"/>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z</m:t>
                    </m:r>
                  </m:sub>
                </m:sSub>
              </m:oMath>
            </m:oMathPara>
          </w:p>
        </w:tc>
        <w:tc>
          <w:tcPr>
            <w:tcW w:w="4675" w:type="dxa"/>
          </w:tcPr>
          <w:p w14:paraId="42B0A0DE" w14:textId="513351B5" w:rsidR="00A412F0" w:rsidRPr="00B46571" w:rsidRDefault="008C6779"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Yaw rate</w:t>
            </w:r>
          </w:p>
        </w:tc>
      </w:tr>
      <w:tr w:rsidR="00A47654" w:rsidRPr="00B46571" w14:paraId="428FAACA" w14:textId="77777777" w:rsidTr="00A412F0">
        <w:tc>
          <w:tcPr>
            <w:tcW w:w="4675" w:type="dxa"/>
          </w:tcPr>
          <w:p w14:paraId="2DB62436" w14:textId="45B97186" w:rsidR="008C6779" w:rsidRPr="00B46571" w:rsidRDefault="00516A96" w:rsidP="006D0668">
            <w:pPr>
              <w:spacing w:line="360" w:lineRule="auto"/>
              <w:rPr>
                <w:rFonts w:ascii="Times New Roman" w:eastAsiaTheme="minorEastAsia" w:hAnsi="Times New Roman" w:cs="Times New Roman"/>
                <w:color w:val="000000" w:themeColor="text1"/>
                <w:sz w:val="24"/>
                <w:szCs w:val="24"/>
              </w:rPr>
            </w:pPr>
            <m:oMathPara>
              <m:oMathParaPr>
                <m:jc m:val="center"/>
              </m:oMathParaPr>
              <m:oMath>
                <m:r>
                  <w:rPr>
                    <w:rFonts w:ascii="Cambria Math" w:hAnsi="Cambria Math" w:cs="Times New Roman"/>
                    <w:color w:val="000000" w:themeColor="text1"/>
                  </w:rPr>
                  <m:t>q1,q2,q3,q4</m:t>
                </m:r>
              </m:oMath>
            </m:oMathPara>
          </w:p>
        </w:tc>
        <w:tc>
          <w:tcPr>
            <w:tcW w:w="4675" w:type="dxa"/>
          </w:tcPr>
          <w:p w14:paraId="3F97EDEE" w14:textId="3632409C" w:rsidR="008C6779" w:rsidRPr="00B46571" w:rsidRDefault="00516A96"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Unit quaternions</w:t>
            </w:r>
          </w:p>
        </w:tc>
      </w:tr>
      <w:tr w:rsidR="00A47654" w:rsidRPr="00B46571" w14:paraId="33FF76BB" w14:textId="77777777" w:rsidTr="00A412F0">
        <w:tc>
          <w:tcPr>
            <w:tcW w:w="4675" w:type="dxa"/>
          </w:tcPr>
          <w:p w14:paraId="40C72921" w14:textId="02D72A79" w:rsidR="00516A96" w:rsidRPr="00B46571" w:rsidRDefault="00516A96" w:rsidP="006D0668">
            <w:pPr>
              <w:spacing w:line="360" w:lineRule="auto"/>
              <w:rPr>
                <w:rFonts w:ascii="Times New Roman" w:eastAsiaTheme="minorEastAsia" w:hAnsi="Times New Roman" w:cs="Times New Roman"/>
                <w:color w:val="000000" w:themeColor="text1"/>
              </w:rPr>
            </w:pPr>
            <m:oMathPara>
              <m:oMath>
                <m:r>
                  <w:rPr>
                    <w:rFonts w:ascii="Cambria Math" w:hAnsi="Cambria Math" w:cs="Times New Roman"/>
                    <w:color w:val="000000" w:themeColor="text1"/>
                  </w:rPr>
                  <m:t>u</m:t>
                </m:r>
              </m:oMath>
            </m:oMathPara>
          </w:p>
          <w:p w14:paraId="0EF1D1D1" w14:textId="653A262B" w:rsidR="008C6779" w:rsidRPr="00B46571" w:rsidRDefault="008C6779" w:rsidP="006D0668">
            <w:pPr>
              <w:spacing w:line="360" w:lineRule="auto"/>
              <w:rPr>
                <w:rFonts w:ascii="Times New Roman" w:eastAsia="Times New Roman" w:hAnsi="Times New Roman" w:cs="Times New Roman"/>
                <w:color w:val="000000" w:themeColor="text1"/>
                <w:sz w:val="24"/>
                <w:szCs w:val="24"/>
              </w:rPr>
            </w:pPr>
          </w:p>
        </w:tc>
        <w:tc>
          <w:tcPr>
            <w:tcW w:w="4675" w:type="dxa"/>
          </w:tcPr>
          <w:p w14:paraId="6E0AEBA8" w14:textId="5741C636" w:rsidR="008C6779" w:rsidRPr="00B46571" w:rsidRDefault="008C6779"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Airspeed relative to the atmosphere</w:t>
            </w:r>
          </w:p>
        </w:tc>
      </w:tr>
      <w:tr w:rsidR="00A47654" w:rsidRPr="00B46571" w14:paraId="278C130A" w14:textId="77777777" w:rsidTr="00A412F0">
        <w:tc>
          <w:tcPr>
            <w:tcW w:w="4675" w:type="dxa"/>
          </w:tcPr>
          <w:p w14:paraId="153151C2" w14:textId="0A27896C" w:rsidR="008C6779" w:rsidRPr="00B46571" w:rsidRDefault="00516A96" w:rsidP="006D0668">
            <w:pPr>
              <w:spacing w:line="360" w:lineRule="auto"/>
              <w:rPr>
                <w:rFonts w:ascii="Times New Roman" w:eastAsia="Times New Roman" w:hAnsi="Times New Roman" w:cs="Times New Roman"/>
                <w:color w:val="000000" w:themeColor="text1"/>
                <w:sz w:val="24"/>
                <w:szCs w:val="24"/>
              </w:rPr>
            </w:pPr>
            <m:oMathPara>
              <m:oMath>
                <m:r>
                  <w:rPr>
                    <w:rFonts w:ascii="Cambria Math" w:eastAsia="Times New Roman" w:hAnsi="Cambria Math" w:cs="Times New Roman"/>
                    <w:color w:val="000000" w:themeColor="text1"/>
                    <w:sz w:val="24"/>
                    <w:szCs w:val="24"/>
                  </w:rPr>
                  <m:t>v</m:t>
                </m:r>
              </m:oMath>
            </m:oMathPara>
          </w:p>
        </w:tc>
        <w:tc>
          <w:tcPr>
            <w:tcW w:w="4675" w:type="dxa"/>
          </w:tcPr>
          <w:p w14:paraId="201A2F0F" w14:textId="2C1538DE" w:rsidR="008C6779" w:rsidRPr="00B46571" w:rsidRDefault="008C6779"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Wind velocity relative to the atmosphere</w:t>
            </w:r>
          </w:p>
        </w:tc>
      </w:tr>
      <w:tr w:rsidR="00A47654" w:rsidRPr="00B46571" w14:paraId="006B6623" w14:textId="77777777" w:rsidTr="00A412F0">
        <w:tc>
          <w:tcPr>
            <w:tcW w:w="4675" w:type="dxa"/>
          </w:tcPr>
          <w:p w14:paraId="0B3AEBB4" w14:textId="2FC2D29C" w:rsidR="008C6779" w:rsidRPr="00B46571" w:rsidRDefault="00516A96" w:rsidP="006D0668">
            <w:pPr>
              <w:spacing w:line="360" w:lineRule="auto"/>
              <w:rPr>
                <w:rFonts w:ascii="Times New Roman" w:eastAsia="Times New Roman" w:hAnsi="Times New Roman" w:cs="Times New Roman"/>
                <w:color w:val="000000" w:themeColor="text1"/>
                <w:sz w:val="24"/>
                <w:szCs w:val="24"/>
              </w:rPr>
            </w:pPr>
            <m:oMathPara>
              <m:oMath>
                <m:r>
                  <w:rPr>
                    <w:rFonts w:ascii="Cambria Math" w:eastAsia="Times New Roman" w:hAnsi="Cambria Math" w:cs="Times New Roman"/>
                    <w:color w:val="000000" w:themeColor="text1"/>
                    <w:sz w:val="24"/>
                    <w:szCs w:val="24"/>
                  </w:rPr>
                  <m:t>w</m:t>
                </m:r>
              </m:oMath>
            </m:oMathPara>
          </w:p>
        </w:tc>
        <w:tc>
          <w:tcPr>
            <w:tcW w:w="4675" w:type="dxa"/>
          </w:tcPr>
          <w:p w14:paraId="6E710220" w14:textId="640E9733" w:rsidR="008C6779" w:rsidRPr="00B46571" w:rsidRDefault="008C6779"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Sideslip velocity relative to the atmosphere</w:t>
            </w:r>
          </w:p>
        </w:tc>
      </w:tr>
    </w:tbl>
    <w:p w14:paraId="589610FC" w14:textId="40E0AEC9" w:rsidR="004119BF" w:rsidRPr="00B46571" w:rsidRDefault="004119BF" w:rsidP="006D0668">
      <w:pPr>
        <w:spacing w:line="360" w:lineRule="auto"/>
        <w:rPr>
          <w:rFonts w:ascii="Times New Roman" w:eastAsiaTheme="minorEastAsia" w:hAnsi="Times New Roman" w:cs="Times New Roman"/>
          <w:color w:val="000000" w:themeColor="text1"/>
          <w:sz w:val="24"/>
          <w:szCs w:val="24"/>
        </w:rPr>
      </w:pPr>
    </w:p>
    <w:p w14:paraId="101678DA" w14:textId="77777777" w:rsidR="004119BF" w:rsidRPr="00B46571" w:rsidRDefault="004119BF"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ab/>
        <w:t>The first six of the above equations are the rotational equations that convert the velocities and angular velocities from body fixed to ground fixed coordinates using directional cosine matrices and Euler angles. The next six equations are Newton’s laws in a non-inertial frame and allow for the calculation of the rocket’s position and attitude which include the Euler equations in the final set of three equations.</w:t>
      </w:r>
    </w:p>
    <w:p w14:paraId="49270CD9" w14:textId="2068827C" w:rsidR="004119BF" w:rsidRPr="00B46571" w:rsidRDefault="004119BF"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ab/>
        <w:t xml:space="preserve">The force balances in the above equations are equal to the sum of the aerodynamic forces and gravity along with the moments they apply to the rocket when taken in the body fixed coordinate system. Also included in these force balances is a composite thrust curve that was created from data published for the motors that are to be </w:t>
      </w:r>
      <w:commentRangeStart w:id="28"/>
      <w:r w:rsidR="00E6440C" w:rsidRPr="00B46571">
        <w:rPr>
          <w:rFonts w:ascii="Times New Roman" w:eastAsiaTheme="minorEastAsia" w:hAnsi="Times New Roman" w:cs="Times New Roman"/>
          <w:color w:val="000000" w:themeColor="text1"/>
          <w:sz w:val="24"/>
          <w:szCs w:val="24"/>
        </w:rPr>
        <w:t xml:space="preserve">used </w:t>
      </w:r>
      <w:commentRangeEnd w:id="28"/>
      <w:r w:rsidR="00375B41">
        <w:rPr>
          <w:rStyle w:val="CommentReference"/>
        </w:rPr>
        <w:commentReference w:id="28"/>
      </w:r>
      <w:r w:rsidR="00E6440C" w:rsidRPr="00B46571">
        <w:rPr>
          <w:rFonts w:ascii="Times New Roman" w:eastAsiaTheme="minorEastAsia" w:hAnsi="Times New Roman" w:cs="Times New Roman"/>
          <w:color w:val="000000" w:themeColor="text1"/>
          <w:sz w:val="24"/>
          <w:szCs w:val="24"/>
        </w:rPr>
        <w:t>in the rocket</w:t>
      </w:r>
      <w:r w:rsidR="00AD19BD" w:rsidRPr="00B46571">
        <w:rPr>
          <w:rFonts w:ascii="Times New Roman" w:eastAsiaTheme="minorEastAsia" w:hAnsi="Times New Roman" w:cs="Times New Roman"/>
          <w:color w:val="000000" w:themeColor="text1"/>
          <w:sz w:val="24"/>
          <w:szCs w:val="24"/>
        </w:rPr>
        <w:t>. The</w:t>
      </w:r>
      <w:r w:rsidRPr="00B46571">
        <w:rPr>
          <w:rFonts w:ascii="Times New Roman" w:eastAsiaTheme="minorEastAsia" w:hAnsi="Times New Roman" w:cs="Times New Roman"/>
          <w:color w:val="000000" w:themeColor="text1"/>
          <w:sz w:val="24"/>
          <w:szCs w:val="24"/>
        </w:rPr>
        <w:t xml:space="preserve"> </w:t>
      </w:r>
      <w:r w:rsidR="00AD19BD" w:rsidRPr="00B46571">
        <w:rPr>
          <w:rFonts w:ascii="Times New Roman" w:eastAsiaTheme="minorEastAsia" w:hAnsi="Times New Roman" w:cs="Times New Roman"/>
          <w:color w:val="000000" w:themeColor="text1"/>
          <w:sz w:val="24"/>
          <w:szCs w:val="24"/>
        </w:rPr>
        <w:t xml:space="preserve">thrust </w:t>
      </w:r>
      <w:r w:rsidRPr="00B46571">
        <w:rPr>
          <w:rFonts w:ascii="Times New Roman" w:eastAsiaTheme="minorEastAsia" w:hAnsi="Times New Roman" w:cs="Times New Roman"/>
          <w:color w:val="000000" w:themeColor="text1"/>
          <w:sz w:val="24"/>
          <w:szCs w:val="24"/>
        </w:rPr>
        <w:t>curve was then generated by using a spline interpolation of this data and was then imputed as force terms in the X force balance relative to the rocket body.</w:t>
      </w:r>
    </w:p>
    <w:p w14:paraId="12B4AEEA" w14:textId="46854EE1" w:rsidR="0016356A" w:rsidRPr="00B46571" w:rsidRDefault="00F22AD7"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hAnsi="Times New Roman" w:cs="Times New Roman"/>
          <w:noProof/>
        </w:rPr>
        <w:lastRenderedPageBreak/>
        <mc:AlternateContent>
          <mc:Choice Requires="wps">
            <w:drawing>
              <wp:anchor distT="0" distB="0" distL="114300" distR="114300" simplePos="0" relativeHeight="251676160" behindDoc="0" locked="0" layoutInCell="1" allowOverlap="1" wp14:anchorId="032FDEE4" wp14:editId="069C43AD">
                <wp:simplePos x="0" y="0"/>
                <wp:positionH relativeFrom="margin">
                  <wp:align>center</wp:align>
                </wp:positionH>
                <wp:positionV relativeFrom="paragraph">
                  <wp:posOffset>4826635</wp:posOffset>
                </wp:positionV>
                <wp:extent cx="2936240" cy="635"/>
                <wp:effectExtent l="0" t="0" r="0" b="0"/>
                <wp:wrapTopAndBottom/>
                <wp:docPr id="5" name="Text Box 5"/>
                <wp:cNvGraphicFramePr/>
                <a:graphic xmlns:a="http://schemas.openxmlformats.org/drawingml/2006/main">
                  <a:graphicData uri="http://schemas.microsoft.com/office/word/2010/wordprocessingShape">
                    <wps:wsp>
                      <wps:cNvSpPr txBox="1"/>
                      <wps:spPr>
                        <a:xfrm>
                          <a:off x="0" y="0"/>
                          <a:ext cx="2936240" cy="635"/>
                        </a:xfrm>
                        <a:prstGeom prst="rect">
                          <a:avLst/>
                        </a:prstGeom>
                        <a:solidFill>
                          <a:prstClr val="white"/>
                        </a:solidFill>
                        <a:ln>
                          <a:noFill/>
                        </a:ln>
                        <a:effectLst/>
                      </wps:spPr>
                      <wps:txbx>
                        <w:txbxContent>
                          <w:p w14:paraId="37E21090" w14:textId="763F3F59" w:rsidR="00715C60" w:rsidRPr="005C3150" w:rsidRDefault="00715C60" w:rsidP="00F22AD7">
                            <w:pPr>
                              <w:pStyle w:val="Caption"/>
                              <w:jc w:val="center"/>
                              <w:rPr>
                                <w:rFonts w:ascii="Times New Roman" w:hAnsi="Times New Roman" w:cs="Times New Roman"/>
                                <w:noProof/>
                                <w:color w:val="auto"/>
                                <w:sz w:val="22"/>
                                <w:szCs w:val="24"/>
                              </w:rPr>
                            </w:pPr>
                            <w:bookmarkStart w:id="29" w:name="_Toc272479"/>
                            <w:r w:rsidRPr="005C3150">
                              <w:rPr>
                                <w:rFonts w:ascii="Times New Roman" w:hAnsi="Times New Roman" w:cs="Times New Roman"/>
                                <w:color w:val="auto"/>
                                <w:sz w:val="22"/>
                                <w:szCs w:val="24"/>
                              </w:rPr>
                              <w:t xml:space="preserve">Figure </w:t>
                            </w:r>
                            <w:r>
                              <w:rPr>
                                <w:rFonts w:ascii="Times New Roman" w:hAnsi="Times New Roman" w:cs="Times New Roman"/>
                                <w:color w:val="auto"/>
                                <w:sz w:val="22"/>
                                <w:szCs w:val="24"/>
                              </w:rPr>
                              <w:fldChar w:fldCharType="begin"/>
                            </w:r>
                            <w:r>
                              <w:rPr>
                                <w:rFonts w:ascii="Times New Roman" w:hAnsi="Times New Roman" w:cs="Times New Roman"/>
                                <w:color w:val="auto"/>
                                <w:sz w:val="22"/>
                                <w:szCs w:val="24"/>
                              </w:rPr>
                              <w:instrText xml:space="preserve"> SEQ Figure \* ARABIC </w:instrText>
                            </w:r>
                            <w:r>
                              <w:rPr>
                                <w:rFonts w:ascii="Times New Roman" w:hAnsi="Times New Roman" w:cs="Times New Roman"/>
                                <w:color w:val="auto"/>
                                <w:sz w:val="22"/>
                                <w:szCs w:val="24"/>
                              </w:rPr>
                              <w:fldChar w:fldCharType="separate"/>
                            </w:r>
                            <w:r>
                              <w:rPr>
                                <w:rFonts w:ascii="Times New Roman" w:hAnsi="Times New Roman" w:cs="Times New Roman"/>
                                <w:noProof/>
                                <w:color w:val="auto"/>
                                <w:sz w:val="22"/>
                                <w:szCs w:val="24"/>
                              </w:rPr>
                              <w:t>7</w:t>
                            </w:r>
                            <w:r>
                              <w:rPr>
                                <w:rFonts w:ascii="Times New Roman" w:hAnsi="Times New Roman" w:cs="Times New Roman"/>
                                <w:color w:val="auto"/>
                                <w:sz w:val="22"/>
                                <w:szCs w:val="24"/>
                              </w:rPr>
                              <w:fldChar w:fldCharType="end"/>
                            </w:r>
                            <w:r w:rsidRPr="005C3150">
                              <w:rPr>
                                <w:rFonts w:ascii="Times New Roman" w:hAnsi="Times New Roman" w:cs="Times New Roman"/>
                                <w:color w:val="auto"/>
                                <w:sz w:val="22"/>
                                <w:szCs w:val="24"/>
                              </w:rPr>
                              <w:t>: Body-fixed axes system of the rocket</w:t>
                            </w:r>
                            <w:bookmarkEnd w:id="29"/>
                            <w:r w:rsidR="00375B41">
                              <w:rPr>
                                <w:rFonts w:ascii="Times New Roman" w:hAnsi="Times New Roman" w:cs="Times New Roman"/>
                                <w:color w:val="auto"/>
                                <w:sz w:val="22"/>
                                <w:szCs w:val="2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32FDEE4" id="Text Box 5" o:spid="_x0000_s1033" type="#_x0000_t202" style="position:absolute;margin-left:0;margin-top:380.05pt;width:231.2pt;height:.05pt;z-index:25167616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" stroked="f">
                <v:textbox style="mso-fit-shape-to-text:t" inset="0,0,0,0">
                  <w:txbxContent>
                    <w:p w14:paraId="37E21090" w14:textId="763F3F59" w:rsidR="00715C60" w:rsidRPr="005C3150" w:rsidRDefault="00715C60" w:rsidP="00F22AD7">
                      <w:pPr>
                        <w:pStyle w:val="Caption"/>
                        <w:jc w:val="center"/>
                        <w:rPr>
                          <w:rFonts w:ascii="Times New Roman" w:hAnsi="Times New Roman" w:cs="Times New Roman"/>
                          <w:noProof/>
                          <w:color w:val="auto"/>
                          <w:sz w:val="22"/>
                          <w:szCs w:val="24"/>
                        </w:rPr>
                      </w:pPr>
                      <w:bookmarkStart w:id="30" w:name="_Toc272479"/>
                      <w:r w:rsidRPr="005C3150">
                        <w:rPr>
                          <w:rFonts w:ascii="Times New Roman" w:hAnsi="Times New Roman" w:cs="Times New Roman"/>
                          <w:color w:val="auto"/>
                          <w:sz w:val="22"/>
                          <w:szCs w:val="24"/>
                        </w:rPr>
                        <w:t xml:space="preserve">Figure </w:t>
                      </w:r>
                      <w:r>
                        <w:rPr>
                          <w:rFonts w:ascii="Times New Roman" w:hAnsi="Times New Roman" w:cs="Times New Roman"/>
                          <w:color w:val="auto"/>
                          <w:sz w:val="22"/>
                          <w:szCs w:val="24"/>
                        </w:rPr>
                        <w:fldChar w:fldCharType="begin"/>
                      </w:r>
                      <w:r>
                        <w:rPr>
                          <w:rFonts w:ascii="Times New Roman" w:hAnsi="Times New Roman" w:cs="Times New Roman"/>
                          <w:color w:val="auto"/>
                          <w:sz w:val="22"/>
                          <w:szCs w:val="24"/>
                        </w:rPr>
                        <w:instrText xml:space="preserve"> SEQ Figure \* ARABIC </w:instrText>
                      </w:r>
                      <w:r>
                        <w:rPr>
                          <w:rFonts w:ascii="Times New Roman" w:hAnsi="Times New Roman" w:cs="Times New Roman"/>
                          <w:color w:val="auto"/>
                          <w:sz w:val="22"/>
                          <w:szCs w:val="24"/>
                        </w:rPr>
                        <w:fldChar w:fldCharType="separate"/>
                      </w:r>
                      <w:r>
                        <w:rPr>
                          <w:rFonts w:ascii="Times New Roman" w:hAnsi="Times New Roman" w:cs="Times New Roman"/>
                          <w:noProof/>
                          <w:color w:val="auto"/>
                          <w:sz w:val="22"/>
                          <w:szCs w:val="24"/>
                        </w:rPr>
                        <w:t>7</w:t>
                      </w:r>
                      <w:r>
                        <w:rPr>
                          <w:rFonts w:ascii="Times New Roman" w:hAnsi="Times New Roman" w:cs="Times New Roman"/>
                          <w:color w:val="auto"/>
                          <w:sz w:val="22"/>
                          <w:szCs w:val="24"/>
                        </w:rPr>
                        <w:fldChar w:fldCharType="end"/>
                      </w:r>
                      <w:r w:rsidRPr="005C3150">
                        <w:rPr>
                          <w:rFonts w:ascii="Times New Roman" w:hAnsi="Times New Roman" w:cs="Times New Roman"/>
                          <w:color w:val="auto"/>
                          <w:sz w:val="22"/>
                          <w:szCs w:val="24"/>
                        </w:rPr>
                        <w:t>: Body-fixed axes system of the rocket</w:t>
                      </w:r>
                      <w:bookmarkEnd w:id="30"/>
                      <w:r w:rsidR="00375B41">
                        <w:rPr>
                          <w:rFonts w:ascii="Times New Roman" w:hAnsi="Times New Roman" w:cs="Times New Roman"/>
                          <w:color w:val="auto"/>
                          <w:sz w:val="22"/>
                          <w:szCs w:val="24"/>
                        </w:rPr>
                        <w:t>.</w:t>
                      </w:r>
                    </w:p>
                  </w:txbxContent>
                </v:textbox>
                <w10:wrap type="topAndBottom" anchorx="margin"/>
              </v:shape>
            </w:pict>
          </mc:Fallback>
        </mc:AlternateContent>
      </w:r>
      <w:r w:rsidRPr="00B46571">
        <w:rPr>
          <w:rFonts w:ascii="Times New Roman" w:hAnsi="Times New Roman" w:cs="Times New Roman"/>
          <w:noProof/>
          <w:color w:val="000000" w:themeColor="text1"/>
        </w:rPr>
        <w:drawing>
          <wp:anchor distT="0" distB="0" distL="114300" distR="114300" simplePos="0" relativeHeight="251674112" behindDoc="0" locked="0" layoutInCell="1" allowOverlap="1" wp14:anchorId="4281C27A" wp14:editId="58D34FA4">
            <wp:simplePos x="0" y="0"/>
            <wp:positionH relativeFrom="column">
              <wp:posOffset>2028825</wp:posOffset>
            </wp:positionH>
            <wp:positionV relativeFrom="paragraph">
              <wp:posOffset>1565910</wp:posOffset>
            </wp:positionV>
            <wp:extent cx="1821862" cy="3248025"/>
            <wp:effectExtent l="0" t="0" r="6985"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6">
                      <a:extLst>
                        <a:ext uri="{28A0092B-C50C-407E-A947-70E740481C1C}">
                          <a14:useLocalDpi xmlns:a14="http://schemas.microsoft.com/office/drawing/2010/main" val="0"/>
                        </a:ext>
                      </a:extLst>
                    </a:blip>
                    <a:srcRect l="13590" t="4878" r="9407" b="7761"/>
                    <a:stretch/>
                  </pic:blipFill>
                  <pic:spPr bwMode="auto">
                    <a:xfrm>
                      <a:off x="0" y="0"/>
                      <a:ext cx="1821862" cy="3248025"/>
                    </a:xfrm>
                    <a:prstGeom prst="rect">
                      <a:avLst/>
                    </a:prstGeom>
                    <a:noFill/>
                    <a:ln>
                      <a:noFill/>
                    </a:ln>
                    <a:extLst>
                      <a:ext uri="{53640926-AAD7-44D8-BBD7-CCE9431645EC}">
                        <a14:shadowObscured xmlns:a14="http://schemas.microsoft.com/office/drawing/2010/main"/>
                      </a:ext>
                    </a:extLst>
                  </pic:spPr>
                </pic:pic>
              </a:graphicData>
            </a:graphic>
          </wp:anchor>
        </w:drawing>
      </w:r>
      <w:r w:rsidR="004119BF" w:rsidRPr="00B46571">
        <w:rPr>
          <w:rFonts w:ascii="Times New Roman" w:eastAsiaTheme="minorEastAsia" w:hAnsi="Times New Roman" w:cs="Times New Roman"/>
          <w:color w:val="000000" w:themeColor="text1"/>
          <w:sz w:val="24"/>
          <w:szCs w:val="24"/>
        </w:rPr>
        <w:tab/>
      </w:r>
      <w:r w:rsidR="004119BF" w:rsidRPr="3F1F6523">
        <w:rPr>
          <w:rFonts w:ascii="Times New Roman" w:eastAsiaTheme="minorEastAsia" w:hAnsi="Times New Roman" w:cs="Times New Roman"/>
          <w:color w:val="000000" w:themeColor="text1"/>
          <w:sz w:val="24"/>
          <w:szCs w:val="24"/>
        </w:rPr>
        <w:t xml:space="preserve">These equations are then inputted into a </w:t>
      </w:r>
      <w:r w:rsidR="00B244B3" w:rsidRPr="3F1F6523">
        <w:rPr>
          <w:rFonts w:ascii="Times New Roman" w:eastAsiaTheme="minorEastAsia" w:hAnsi="Times New Roman" w:cs="Times New Roman"/>
          <w:color w:val="000000" w:themeColor="text1"/>
          <w:sz w:val="24"/>
          <w:szCs w:val="24"/>
        </w:rPr>
        <w:t>MATLAB</w:t>
      </w:r>
      <w:r w:rsidR="004119BF" w:rsidRPr="3F1F6523">
        <w:rPr>
          <w:rFonts w:ascii="Times New Roman" w:eastAsiaTheme="minorEastAsia" w:hAnsi="Times New Roman" w:cs="Times New Roman"/>
          <w:color w:val="000000" w:themeColor="text1"/>
          <w:sz w:val="24"/>
          <w:szCs w:val="24"/>
        </w:rPr>
        <w:t xml:space="preserve"> script as a system of 13 coupled nonlinear ordinary differential equations which are then assigned initial conditions of 0 for all 13 states. This system is then solved using the function ode45 which then calculates the 12 states of the rocket over the flight time of the rocket. These states are then plotted as a function of time and the position and attitude st</w:t>
      </w:r>
      <w:r w:rsidR="00AD19BD" w:rsidRPr="3F1F6523">
        <w:rPr>
          <w:rFonts w:ascii="Times New Roman" w:eastAsiaTheme="minorEastAsia" w:hAnsi="Times New Roman" w:cs="Times New Roman"/>
          <w:color w:val="000000" w:themeColor="text1"/>
          <w:sz w:val="24"/>
          <w:szCs w:val="24"/>
        </w:rPr>
        <w:t>ates are then used to create a three-dimensional</w:t>
      </w:r>
      <w:r w:rsidR="004119BF" w:rsidRPr="3F1F6523">
        <w:rPr>
          <w:rFonts w:ascii="Times New Roman" w:eastAsiaTheme="minorEastAsia" w:hAnsi="Times New Roman" w:cs="Times New Roman"/>
          <w:color w:val="000000" w:themeColor="text1"/>
          <w:sz w:val="24"/>
          <w:szCs w:val="24"/>
        </w:rPr>
        <w:t xml:space="preserve"> animation of the rocket flight by translating a cylinder and cone shape.</w:t>
      </w:r>
    </w:p>
    <w:p w14:paraId="4D8CF2B9" w14:textId="33DCF3BA" w:rsidR="009D35DB" w:rsidRPr="00B46571" w:rsidRDefault="00F22AD7" w:rsidP="006D0668">
      <w:pPr>
        <w:spacing w:line="360" w:lineRule="auto"/>
        <w:rPr>
          <w:rFonts w:ascii="Times New Roman"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ab/>
        <w:t>Shown above</w:t>
      </w:r>
      <w:r w:rsidR="0016356A" w:rsidRPr="00B46571">
        <w:rPr>
          <w:rFonts w:ascii="Times New Roman" w:eastAsiaTheme="minorEastAsia" w:hAnsi="Times New Roman" w:cs="Times New Roman"/>
          <w:color w:val="000000" w:themeColor="text1"/>
          <w:sz w:val="24"/>
          <w:szCs w:val="24"/>
        </w:rPr>
        <w:t xml:space="preserve"> is</w:t>
      </w:r>
      <w:r w:rsidR="00A47654" w:rsidRPr="00B46571">
        <w:rPr>
          <w:rFonts w:ascii="Times New Roman" w:eastAsiaTheme="minorEastAsia" w:hAnsi="Times New Roman" w:cs="Times New Roman"/>
          <w:color w:val="000000" w:themeColor="text1"/>
          <w:sz w:val="24"/>
          <w:szCs w:val="24"/>
        </w:rPr>
        <w:t xml:space="preserve"> a diagram of the body fixed axe</w:t>
      </w:r>
      <w:r w:rsidR="0016356A" w:rsidRPr="00B46571">
        <w:rPr>
          <w:rFonts w:ascii="Times New Roman" w:eastAsiaTheme="minorEastAsia" w:hAnsi="Times New Roman" w:cs="Times New Roman"/>
          <w:color w:val="000000" w:themeColor="text1"/>
          <w:sz w:val="24"/>
          <w:szCs w:val="24"/>
        </w:rPr>
        <w:t xml:space="preserve">s system used for the </w:t>
      </w:r>
      <w:commentRangeStart w:id="31"/>
      <w:r w:rsidR="0016356A" w:rsidRPr="00B46571">
        <w:rPr>
          <w:rFonts w:ascii="Times New Roman" w:eastAsiaTheme="minorEastAsia" w:hAnsi="Times New Roman" w:cs="Times New Roman"/>
          <w:color w:val="000000" w:themeColor="text1"/>
          <w:sz w:val="24"/>
          <w:szCs w:val="24"/>
        </w:rPr>
        <w:t xml:space="preserve">simulation </w:t>
      </w:r>
      <w:commentRangeEnd w:id="31"/>
      <w:r w:rsidR="00375B41">
        <w:rPr>
          <w:rStyle w:val="CommentReference"/>
        </w:rPr>
        <w:commentReference w:id="31"/>
      </w:r>
      <w:r w:rsidR="0016356A" w:rsidRPr="00B46571">
        <w:rPr>
          <w:rFonts w:ascii="Times New Roman" w:eastAsiaTheme="minorEastAsia" w:hAnsi="Times New Roman" w:cs="Times New Roman"/>
          <w:color w:val="000000" w:themeColor="text1"/>
          <w:sz w:val="24"/>
          <w:szCs w:val="24"/>
        </w:rPr>
        <w:t xml:space="preserve">of the rocket’s motion. </w:t>
      </w:r>
      <w:r w:rsidR="0016356A" w:rsidRPr="00B46571">
        <w:rPr>
          <w:rFonts w:ascii="Times New Roman" w:hAnsi="Times New Roman" w:cs="Times New Roman"/>
          <w:color w:val="000000" w:themeColor="text1"/>
          <w:sz w:val="24"/>
          <w:szCs w:val="24"/>
        </w:rPr>
        <w:t xml:space="preserve">The coordinate system was situated so that the z-axis extends out of the nosecone, and the x-axis extends to the right. In the figure below the blue bar is positive x, green is positive y, and red is </w:t>
      </w:r>
      <w:commentRangeStart w:id="32"/>
      <w:r w:rsidR="0016356A" w:rsidRPr="00B46571">
        <w:rPr>
          <w:rFonts w:ascii="Times New Roman" w:hAnsi="Times New Roman" w:cs="Times New Roman"/>
          <w:color w:val="000000" w:themeColor="text1"/>
          <w:sz w:val="24"/>
          <w:szCs w:val="24"/>
        </w:rPr>
        <w:t xml:space="preserve">positive </w:t>
      </w:r>
      <w:commentRangeEnd w:id="32"/>
      <w:r w:rsidR="00375B41">
        <w:rPr>
          <w:rStyle w:val="CommentReference"/>
        </w:rPr>
        <w:commentReference w:id="32"/>
      </w:r>
      <w:r w:rsidR="0016356A" w:rsidRPr="00B46571">
        <w:rPr>
          <w:rFonts w:ascii="Times New Roman" w:hAnsi="Times New Roman" w:cs="Times New Roman"/>
          <w:color w:val="000000" w:themeColor="text1"/>
          <w:sz w:val="24"/>
          <w:szCs w:val="24"/>
        </w:rPr>
        <w:t>z.</w:t>
      </w:r>
    </w:p>
    <w:p w14:paraId="3E7F0308" w14:textId="77777777" w:rsidR="00F22AD7" w:rsidRPr="00B46571" w:rsidRDefault="00F22AD7" w:rsidP="006D0668">
      <w:pPr>
        <w:spacing w:line="360" w:lineRule="auto"/>
        <w:rPr>
          <w:rFonts w:ascii="Times New Roman" w:hAnsi="Times New Roman" w:cs="Times New Roman"/>
          <w:color w:val="000000" w:themeColor="text1"/>
          <w:sz w:val="24"/>
          <w:szCs w:val="24"/>
        </w:rPr>
      </w:pPr>
    </w:p>
    <w:p w14:paraId="7BDECA49" w14:textId="0B976411" w:rsidR="004119BF" w:rsidRPr="00B46571" w:rsidRDefault="003067A9" w:rsidP="009D1457">
      <w:pPr>
        <w:pStyle w:val="Heading3"/>
        <w:rPr>
          <w:rFonts w:eastAsiaTheme="minorEastAsia"/>
        </w:rPr>
      </w:pPr>
      <w:bookmarkStart w:id="33" w:name="_Toc2082175"/>
      <w:r w:rsidRPr="00B46571">
        <w:rPr>
          <w:rFonts w:eastAsiaTheme="minorEastAsia"/>
        </w:rPr>
        <w:t>1.</w:t>
      </w:r>
      <w:r w:rsidR="00A664E1">
        <w:rPr>
          <w:rFonts w:eastAsiaTheme="minorEastAsia"/>
        </w:rPr>
        <w:t>1.</w:t>
      </w:r>
      <w:r w:rsidRPr="00B46571">
        <w:rPr>
          <w:rFonts w:eastAsiaTheme="minorEastAsia"/>
        </w:rPr>
        <w:t xml:space="preserve">8 </w:t>
      </w:r>
      <w:r w:rsidR="004119BF" w:rsidRPr="00B46571">
        <w:rPr>
          <w:rFonts w:eastAsiaTheme="minorEastAsia"/>
        </w:rPr>
        <w:t>Avionics and Electronic Systems</w:t>
      </w:r>
      <w:bookmarkEnd w:id="33"/>
    </w:p>
    <w:p w14:paraId="2D03484F" w14:textId="0224A5B1" w:rsidR="004119BF" w:rsidRPr="00B46571" w:rsidRDefault="004119BF" w:rsidP="006D0668">
      <w:pPr>
        <w:pStyle w:val="NormalWeb"/>
        <w:spacing w:before="0" w:beforeAutospacing="0" w:after="0" w:afterAutospacing="0" w:line="360" w:lineRule="auto"/>
        <w:ind w:firstLine="720"/>
        <w:rPr>
          <w:color w:val="000000" w:themeColor="text1"/>
        </w:rPr>
      </w:pPr>
      <w:r w:rsidRPr="00B46571">
        <w:rPr>
          <w:color w:val="000000" w:themeColor="text1"/>
        </w:rPr>
        <w:t>There are multiple avionics and electronic systems used</w:t>
      </w:r>
      <w:r w:rsidR="00052E8B" w:rsidRPr="00B46571">
        <w:rPr>
          <w:color w:val="000000" w:themeColor="text1"/>
        </w:rPr>
        <w:t xml:space="preserve"> on the rocket: an inertial measurement</w:t>
      </w:r>
      <w:r w:rsidRPr="00B46571">
        <w:rPr>
          <w:color w:val="000000" w:themeColor="text1"/>
        </w:rPr>
        <w:t xml:space="preserve"> unit (IMU), an altimeter, a radio frequenc</w:t>
      </w:r>
      <w:r w:rsidR="00052E8B" w:rsidRPr="00B46571">
        <w:rPr>
          <w:color w:val="000000" w:themeColor="text1"/>
        </w:rPr>
        <w:t xml:space="preserve">y (RF) transmitter, an </w:t>
      </w:r>
      <w:commentRangeStart w:id="34"/>
      <w:r w:rsidR="00052E8B" w:rsidRPr="00B46571">
        <w:rPr>
          <w:color w:val="000000" w:themeColor="text1"/>
        </w:rPr>
        <w:t>Arduino</w:t>
      </w:r>
      <w:commentRangeEnd w:id="34"/>
      <w:r w:rsidR="00375B41">
        <w:rPr>
          <w:rStyle w:val="CommentReference"/>
          <w:rFonts w:asciiTheme="minorHAnsi" w:eastAsiaTheme="minorHAnsi" w:hAnsiTheme="minorHAnsi" w:cstheme="minorBidi"/>
        </w:rPr>
        <w:commentReference w:id="34"/>
      </w:r>
      <w:r w:rsidRPr="00B46571">
        <w:rPr>
          <w:color w:val="000000" w:themeColor="text1"/>
        </w:rPr>
        <w:t>, and four servo motors.</w:t>
      </w:r>
      <w:r w:rsidR="00052E8B" w:rsidRPr="00B46571">
        <w:rPr>
          <w:color w:val="000000" w:themeColor="text1"/>
        </w:rPr>
        <w:t xml:space="preserve"> The IMU and altimeter both communicate with the Arduino using the popular </w:t>
      </w:r>
      <w:commentRangeStart w:id="35"/>
      <w:r w:rsidR="00052E8B" w:rsidRPr="00B46571">
        <w:rPr>
          <w:color w:val="000000" w:themeColor="text1"/>
        </w:rPr>
        <w:t xml:space="preserve">I2C </w:t>
      </w:r>
      <w:commentRangeEnd w:id="35"/>
      <w:r w:rsidR="00375B41">
        <w:rPr>
          <w:rStyle w:val="CommentReference"/>
          <w:rFonts w:asciiTheme="minorHAnsi" w:eastAsiaTheme="minorHAnsi" w:hAnsiTheme="minorHAnsi" w:cstheme="minorBidi"/>
        </w:rPr>
        <w:commentReference w:id="35"/>
      </w:r>
      <w:r w:rsidR="00052E8B" w:rsidRPr="00B46571">
        <w:rPr>
          <w:color w:val="000000" w:themeColor="text1"/>
        </w:rPr>
        <w:t>communication protocol.</w:t>
      </w:r>
    </w:p>
    <w:p w14:paraId="74A3CBB9" w14:textId="6216923A" w:rsidR="009326B9" w:rsidRPr="00B46571" w:rsidRDefault="01660E9E" w:rsidP="006D0668">
      <w:pPr>
        <w:pStyle w:val="NormalWeb"/>
        <w:spacing w:before="0" w:beforeAutospacing="0" w:after="0" w:afterAutospacing="0" w:line="360" w:lineRule="auto"/>
        <w:ind w:firstLine="720"/>
        <w:rPr>
          <w:color w:val="000000" w:themeColor="text1"/>
        </w:rPr>
      </w:pPr>
      <w:r w:rsidRPr="00B46571">
        <w:rPr>
          <w:color w:val="000000" w:themeColor="text1"/>
        </w:rPr>
        <w:lastRenderedPageBreak/>
        <w:t xml:space="preserve">Most of the avionics of the rocket </w:t>
      </w:r>
      <w:commentRangeStart w:id="36"/>
      <w:r w:rsidR="00375B41">
        <w:rPr>
          <w:color w:val="000000" w:themeColor="text1"/>
        </w:rPr>
        <w:t>resided</w:t>
      </w:r>
      <w:r w:rsidRPr="00B46571">
        <w:rPr>
          <w:color w:val="000000" w:themeColor="text1"/>
        </w:rPr>
        <w:t xml:space="preserve"> </w:t>
      </w:r>
      <w:commentRangeEnd w:id="36"/>
      <w:r w:rsidR="00375B41">
        <w:rPr>
          <w:rStyle w:val="CommentReference"/>
          <w:rFonts w:asciiTheme="minorHAnsi" w:eastAsiaTheme="minorHAnsi" w:hAnsiTheme="minorHAnsi" w:cstheme="minorBidi"/>
        </w:rPr>
        <w:commentReference w:id="36"/>
      </w:r>
      <w:r w:rsidRPr="00B46571">
        <w:rPr>
          <w:color w:val="000000" w:themeColor="text1"/>
        </w:rPr>
        <w:t>in the rocket’s electronics bay (e-bay). This includes the alti</w:t>
      </w:r>
      <w:r w:rsidR="00052E8B" w:rsidRPr="00B46571">
        <w:rPr>
          <w:color w:val="000000" w:themeColor="text1"/>
        </w:rPr>
        <w:t>meter, a RF transmitter, an SD c</w:t>
      </w:r>
      <w:r w:rsidRPr="00B46571">
        <w:rPr>
          <w:color w:val="000000" w:themeColor="text1"/>
        </w:rPr>
        <w:t xml:space="preserve">ard writer, and an </w:t>
      </w:r>
      <w:r w:rsidR="00052E8B" w:rsidRPr="00B46571">
        <w:rPr>
          <w:color w:val="000000" w:themeColor="text1"/>
        </w:rPr>
        <w:t>Arduino</w:t>
      </w:r>
      <w:r w:rsidRPr="00B46571">
        <w:rPr>
          <w:color w:val="000000" w:themeColor="text1"/>
        </w:rPr>
        <w:t>. The altimeter determines the altitude of the rocket by measuring the atmospheric pressure and comparing it to the predetermined pressure value. In this project the altimeter used was the Adafruit M</w:t>
      </w:r>
      <w:r w:rsidR="00F52072" w:rsidRPr="00B46571">
        <w:rPr>
          <w:color w:val="000000" w:themeColor="text1"/>
        </w:rPr>
        <w:t>PL3115A2-I2C, which</w:t>
      </w:r>
      <w:r w:rsidRPr="00B46571">
        <w:rPr>
          <w:color w:val="000000" w:themeColor="text1"/>
        </w:rPr>
        <w:t xml:space="preserve"> can measure barometric pressure within 1.5 </w:t>
      </w:r>
      <w:r w:rsidR="00694544" w:rsidRPr="00B46571">
        <w:rPr>
          <w:color w:val="000000" w:themeColor="text1"/>
        </w:rPr>
        <w:t>Pascals</w:t>
      </w:r>
      <w:r w:rsidRPr="00B46571">
        <w:rPr>
          <w:color w:val="000000" w:themeColor="text1"/>
        </w:rPr>
        <w:t xml:space="preserve"> </w:t>
      </w:r>
      <w:r w:rsidR="00052E8B" w:rsidRPr="00B46571">
        <w:rPr>
          <w:color w:val="000000" w:themeColor="text1"/>
        </w:rPr>
        <w:t xml:space="preserve">and temperature within roughly </w:t>
      </w:r>
      <w:r w:rsidR="00F52072" w:rsidRPr="00B46571">
        <w:rPr>
          <w:color w:val="000000" w:themeColor="text1"/>
        </w:rPr>
        <w:t>1 degree Celsius. This accuracy allows the altimeter</w:t>
      </w:r>
      <w:r w:rsidR="00052E8B" w:rsidRPr="00B46571">
        <w:rPr>
          <w:color w:val="000000" w:themeColor="text1"/>
        </w:rPr>
        <w:t xml:space="preserve"> to sense </w:t>
      </w:r>
      <w:r w:rsidRPr="00B46571">
        <w:rPr>
          <w:color w:val="000000" w:themeColor="text1"/>
        </w:rPr>
        <w:t>altitude within 0</w:t>
      </w:r>
      <w:r w:rsidR="00052E8B" w:rsidRPr="00B46571">
        <w:rPr>
          <w:color w:val="000000" w:themeColor="text1"/>
        </w:rPr>
        <w:t xml:space="preserve">.3 meters </w:t>
      </w:r>
      <w:r w:rsidR="005A1A82" w:rsidRPr="00B46571">
        <w:rPr>
          <w:color w:val="000000" w:themeColor="text1"/>
        </w:rPr>
        <w:fldChar w:fldCharType="begin" w:fldLock="1"/>
      </w:r>
      <w:r w:rsidR="005A1A82" w:rsidRPr="00B46571">
        <w:rPr>
          <w:color w:val="000000" w:themeColor="text1"/>
        </w:rPr>
        <w:instrText>ADDIN CSL_CITATION {"citationItems":[{"id":"ITEM-1","itemData":{"author":[{"dropping-particle":"","family":"Semiconductor","given":"Freescale","non-dropping-particle":"","parse-names":false,"suffix":""}],"id":"ITEM-1","issued":{"date-parts":[["2011"]]},"title":"Freescale Semiconductor Document Number: MPL3115A2 Xtrinsic MPL3115A2 I 2 C Precision Altimeter","type":"report"},"uris":["http://www.mendeley.com/documents/?uuid=294064ce-fb4c-3c03-b313-49cadb84a91e"]}],"mendeley":{"formattedCitation":"[9]","plainTextFormattedCitation":"[9]","previouslyFormattedCitation":"[9]"},"properties":{"noteIndex":0},"schema":"https://github.com/citation-style-language/schema/raw/master/csl-citation.json"}</w:instrText>
      </w:r>
      <w:r w:rsidR="005A1A82" w:rsidRPr="00B46571">
        <w:rPr>
          <w:color w:val="000000" w:themeColor="text1"/>
        </w:rPr>
        <w:fldChar w:fldCharType="separate"/>
      </w:r>
      <w:r w:rsidR="005A1A82" w:rsidRPr="00B46571">
        <w:rPr>
          <w:noProof/>
          <w:color w:val="000000" w:themeColor="text1"/>
        </w:rPr>
        <w:t>[9]</w:t>
      </w:r>
      <w:r w:rsidR="005A1A82" w:rsidRPr="00B46571">
        <w:rPr>
          <w:color w:val="000000" w:themeColor="text1"/>
        </w:rPr>
        <w:fldChar w:fldCharType="end"/>
      </w:r>
      <w:r w:rsidRPr="00B46571">
        <w:rPr>
          <w:color w:val="000000" w:themeColor="text1"/>
        </w:rPr>
        <w:t xml:space="preserve">. </w:t>
      </w:r>
    </w:p>
    <w:p w14:paraId="1CBB697A" w14:textId="3DB9B81C" w:rsidR="009326B9" w:rsidRPr="00B46571" w:rsidRDefault="00052E8B" w:rsidP="006D0668">
      <w:pPr>
        <w:pStyle w:val="NormalWeb"/>
        <w:spacing w:before="0" w:beforeAutospacing="0" w:after="0" w:afterAutospacing="0" w:line="360" w:lineRule="auto"/>
        <w:ind w:firstLine="720"/>
        <w:rPr>
          <w:color w:val="000000" w:themeColor="text1"/>
        </w:rPr>
      </w:pPr>
      <w:r w:rsidRPr="00B46571">
        <w:rPr>
          <w:color w:val="000000" w:themeColor="text1"/>
        </w:rPr>
        <w:t xml:space="preserve">The radio frequency transmitter transmits a specified signal from the Arduino at 433MHz. </w:t>
      </w:r>
      <w:r w:rsidR="0EC05A3F" w:rsidRPr="00B46571">
        <w:rPr>
          <w:color w:val="000000" w:themeColor="text1"/>
        </w:rPr>
        <w:t>A directional receiver is used in conjunction with the transmitter to pinpoint the rocket from its location at takeoff</w:t>
      </w:r>
      <w:r w:rsidR="005A1A82" w:rsidRPr="00B46571">
        <w:rPr>
          <w:color w:val="000000" w:themeColor="text1"/>
        </w:rPr>
        <w:t xml:space="preserve"> </w:t>
      </w:r>
      <w:r w:rsidR="005A1A82" w:rsidRPr="00B46571">
        <w:rPr>
          <w:color w:val="000000" w:themeColor="text1"/>
        </w:rPr>
        <w:fldChar w:fldCharType="begin" w:fldLock="1"/>
      </w:r>
      <w:r w:rsidR="00FE3D9C" w:rsidRPr="00B46571">
        <w:rPr>
          <w:color w:val="000000" w:themeColor="text1"/>
        </w:rPr>
        <w:instrText>ADDIN CSL_CITATION {"citationItems":[{"id":"ITEM-1","itemData":{"id":"ITEM-1","issued":{"date-parts":[["2008"]]},"title":"TWS-BS RF MODULE Series Wireless Hi Power Transmitter Module (RF ASK) 3 nd. Edition","type":"report"},"uris":["http://www.mendeley.com/documents/?uuid=f5d19b28-6d58-3441-9a58-eeb569a2dc98"]}],"mendeley":{"formattedCitation":"[10]","plainTextFormattedCitation":"[10]","previouslyFormattedCitation":"[10]"},"properties":{"noteIndex":0},"schema":"https://github.com/citation-style-language/schema/raw/master/csl-citation.json"}</w:instrText>
      </w:r>
      <w:r w:rsidR="005A1A82" w:rsidRPr="00B46571">
        <w:rPr>
          <w:color w:val="000000" w:themeColor="text1"/>
        </w:rPr>
        <w:fldChar w:fldCharType="separate"/>
      </w:r>
      <w:r w:rsidR="005A1A82" w:rsidRPr="00B46571">
        <w:rPr>
          <w:noProof/>
          <w:color w:val="000000" w:themeColor="text1"/>
        </w:rPr>
        <w:t>[10]</w:t>
      </w:r>
      <w:r w:rsidR="005A1A82" w:rsidRPr="00B46571">
        <w:rPr>
          <w:color w:val="000000" w:themeColor="text1"/>
        </w:rPr>
        <w:fldChar w:fldCharType="end"/>
      </w:r>
      <w:r w:rsidR="0EC05A3F" w:rsidRPr="00B46571">
        <w:rPr>
          <w:color w:val="000000" w:themeColor="text1"/>
        </w:rPr>
        <w:t>.</w:t>
      </w:r>
      <w:r w:rsidRPr="00B46571">
        <w:rPr>
          <w:color w:val="000000" w:themeColor="text1"/>
        </w:rPr>
        <w:t xml:space="preserve"> The transmitter is activated once the rocket detects apogee.</w:t>
      </w:r>
    </w:p>
    <w:p w14:paraId="40EF3919" w14:textId="366D98EC" w:rsidR="009326B9" w:rsidRPr="00B46571" w:rsidRDefault="01660E9E" w:rsidP="006D0668">
      <w:pPr>
        <w:pStyle w:val="NormalWeb"/>
        <w:spacing w:before="0" w:beforeAutospacing="0" w:after="0" w:afterAutospacing="0" w:line="360" w:lineRule="auto"/>
        <w:ind w:firstLine="720"/>
        <w:rPr>
          <w:color w:val="000000" w:themeColor="text1"/>
        </w:rPr>
      </w:pPr>
      <w:r w:rsidRPr="00B46571">
        <w:rPr>
          <w:color w:val="000000" w:themeColor="text1"/>
        </w:rPr>
        <w:t xml:space="preserve"> To store all the flight data collected a sim</w:t>
      </w:r>
      <w:r w:rsidR="0097136D" w:rsidRPr="00B46571">
        <w:rPr>
          <w:color w:val="000000" w:themeColor="text1"/>
        </w:rPr>
        <w:t>ple Micro SD breakout board was</w:t>
      </w:r>
      <w:r w:rsidRPr="00B46571">
        <w:rPr>
          <w:color w:val="000000" w:themeColor="text1"/>
        </w:rPr>
        <w:t xml:space="preserve"> used.</w:t>
      </w:r>
      <w:r w:rsidR="0097136D" w:rsidRPr="00B46571">
        <w:rPr>
          <w:color w:val="000000" w:themeColor="text1"/>
        </w:rPr>
        <w:t xml:space="preserve"> It connected </w:t>
      </w:r>
      <w:r w:rsidR="00497439" w:rsidRPr="00B46571">
        <w:rPr>
          <w:color w:val="000000" w:themeColor="text1"/>
        </w:rPr>
        <w:t xml:space="preserve">with the Arduino to seamlessly write all altimeter and IMU readings as well as IMU calibration states and </w:t>
      </w:r>
      <w:r w:rsidR="004E12C6" w:rsidRPr="00B46571">
        <w:rPr>
          <w:color w:val="000000" w:themeColor="text1"/>
        </w:rPr>
        <w:t>Boolean statements</w:t>
      </w:r>
      <w:r w:rsidR="00497439" w:rsidRPr="00B46571">
        <w:rPr>
          <w:color w:val="000000" w:themeColor="text1"/>
        </w:rPr>
        <w:t xml:space="preserve"> describing whether launch, apogee, and parachute deploy</w:t>
      </w:r>
      <w:r w:rsidR="0097136D" w:rsidRPr="00B46571">
        <w:rPr>
          <w:color w:val="000000" w:themeColor="text1"/>
        </w:rPr>
        <w:t>ment</w:t>
      </w:r>
      <w:r w:rsidR="00497439" w:rsidRPr="00B46571">
        <w:rPr>
          <w:color w:val="000000" w:themeColor="text1"/>
        </w:rPr>
        <w:t xml:space="preserve"> were detected.</w:t>
      </w:r>
    </w:p>
    <w:p w14:paraId="71F9C6DA" w14:textId="69E45651" w:rsidR="009326B9" w:rsidRPr="00B46571" w:rsidRDefault="7A6CCAFE" w:rsidP="53339BCF">
      <w:pPr>
        <w:pStyle w:val="NormalWeb"/>
        <w:spacing w:before="0" w:beforeAutospacing="0" w:after="0" w:afterAutospacing="0" w:line="360" w:lineRule="auto"/>
        <w:ind w:firstLine="720"/>
        <w:rPr>
          <w:color w:val="000000" w:themeColor="text1"/>
        </w:rPr>
      </w:pPr>
      <w:r w:rsidRPr="00B46571">
        <w:rPr>
          <w:color w:val="000000" w:themeColor="text1"/>
        </w:rPr>
        <w:t>At the co</w:t>
      </w:r>
      <w:r w:rsidR="00497439" w:rsidRPr="00B46571">
        <w:rPr>
          <w:color w:val="000000" w:themeColor="text1"/>
        </w:rPr>
        <w:t>re of the e-bay lies the Arduino. We chose the Mega 2560-CORE with an onboard AT</w:t>
      </w:r>
      <w:r w:rsidR="00717939" w:rsidRPr="00B46571">
        <w:rPr>
          <w:color w:val="000000" w:themeColor="text1"/>
        </w:rPr>
        <w:t>Mega2560</w:t>
      </w:r>
      <w:r w:rsidR="00497439" w:rsidRPr="00B46571">
        <w:rPr>
          <w:color w:val="000000" w:themeColor="text1"/>
        </w:rPr>
        <w:t xml:space="preserve"> processor.</w:t>
      </w:r>
      <w:r w:rsidRPr="00B46571">
        <w:rPr>
          <w:color w:val="000000" w:themeColor="text1"/>
        </w:rPr>
        <w:t xml:space="preserve"> </w:t>
      </w:r>
      <w:r w:rsidR="00497439" w:rsidRPr="00B46571">
        <w:rPr>
          <w:color w:val="000000" w:themeColor="text1"/>
        </w:rPr>
        <w:t xml:space="preserve">We chose this Arduino format </w:t>
      </w:r>
      <w:r w:rsidR="0097136D" w:rsidRPr="00B46571">
        <w:rPr>
          <w:color w:val="000000" w:themeColor="text1"/>
        </w:rPr>
        <w:t>since its physical size is</w:t>
      </w:r>
      <w:r w:rsidR="00497439" w:rsidRPr="00B46571">
        <w:rPr>
          <w:color w:val="000000" w:themeColor="text1"/>
        </w:rPr>
        <w:t xml:space="preserve"> small and the processor it holds is powerful</w:t>
      </w:r>
      <w:r w:rsidR="004E12C6" w:rsidRPr="00B46571">
        <w:rPr>
          <w:color w:val="000000" w:themeColor="text1"/>
        </w:rPr>
        <w:t>. By choosing this Arduino we could be completely sure that all the necessary electronics would fit in the e-bay and that the Ardu</w:t>
      </w:r>
      <w:r w:rsidR="009D35DB" w:rsidRPr="00B46571">
        <w:rPr>
          <w:color w:val="000000" w:themeColor="text1"/>
        </w:rPr>
        <w:t>ino would be powerful enough to interact with all the sensors and motors</w:t>
      </w:r>
      <w:r w:rsidRPr="00B46571">
        <w:rPr>
          <w:color w:val="000000" w:themeColor="text1"/>
        </w:rPr>
        <w:t>.</w:t>
      </w:r>
      <w:r w:rsidR="004E12C6" w:rsidRPr="00B46571">
        <w:rPr>
          <w:color w:val="000000" w:themeColor="text1"/>
        </w:rPr>
        <w:t xml:space="preserve"> </w:t>
      </w:r>
      <w:r w:rsidRPr="00B46571">
        <w:rPr>
          <w:color w:val="000000" w:themeColor="text1"/>
        </w:rPr>
        <w:t xml:space="preserve">The </w:t>
      </w:r>
      <w:r w:rsidR="00497439" w:rsidRPr="00B46571">
        <w:rPr>
          <w:color w:val="000000" w:themeColor="text1"/>
        </w:rPr>
        <w:t>Arduino</w:t>
      </w:r>
      <w:r w:rsidR="0097136D" w:rsidRPr="00B46571">
        <w:rPr>
          <w:color w:val="000000" w:themeColor="text1"/>
        </w:rPr>
        <w:t xml:space="preserve"> wa</w:t>
      </w:r>
      <w:r w:rsidRPr="00B46571">
        <w:rPr>
          <w:color w:val="000000" w:themeColor="text1"/>
        </w:rPr>
        <w:t xml:space="preserve">s programmed with the Arduino Software Integrated Development Environment (IDE) </w:t>
      </w:r>
      <w:r w:rsidR="00B01DFB" w:rsidRPr="3F1F6523">
        <w:fldChar w:fldCharType="begin" w:fldLock="1"/>
      </w:r>
      <w:r w:rsidR="00B01DFB" w:rsidRPr="00B46571">
        <w:rPr>
          <w:color w:val="000000" w:themeColor="text1"/>
        </w:rPr>
        <w:instrText>ADDIN CSL_CITATION {"citationItems":[{"id":"ITEM-1","itemData":{"id":"ITEM-1","issued":{"date-parts":[["2014"]]},"title":"DOC ID: Mega2560-CORE DataSheet Mega2560-CORE DataSheet","type":"report"},"uris":["http://www.mendeley.com/documents/?uuid=20f89a26-d2c7-3eb1-bf3e-089a67b5d228"]}],"mendeley":{"formattedCitation":"[11]","plainTextFormattedCitation":"[11]","previouslyFormattedCitation":"[11]"},"properties":{"noteIndex":0},"schema":"https://github.com/citation-style-language/schema/raw/master/csl-citation.json"}</w:instrText>
      </w:r>
      <w:r w:rsidR="00B01DFB" w:rsidRPr="3F1F6523">
        <w:rPr>
          <w:color w:val="000000" w:themeColor="text1"/>
        </w:rPr>
        <w:fldChar w:fldCharType="separate"/>
      </w:r>
      <w:r w:rsidR="00B01DFB" w:rsidRPr="00B46571">
        <w:rPr>
          <w:noProof/>
          <w:color w:val="000000" w:themeColor="text1"/>
        </w:rPr>
        <w:t>[11]</w:t>
      </w:r>
      <w:r w:rsidR="00B01DFB" w:rsidRPr="3F1F6523">
        <w:fldChar w:fldCharType="end"/>
      </w:r>
      <w:r w:rsidRPr="00B46571">
        <w:rPr>
          <w:color w:val="000000" w:themeColor="text1"/>
        </w:rPr>
        <w:t xml:space="preserve">. Powering the </w:t>
      </w:r>
      <w:r w:rsidR="006D650F" w:rsidRPr="00B46571">
        <w:rPr>
          <w:color w:val="000000" w:themeColor="text1"/>
        </w:rPr>
        <w:t>Arduino</w:t>
      </w:r>
      <w:r w:rsidRPr="00B46571">
        <w:rPr>
          <w:color w:val="000000" w:themeColor="text1"/>
        </w:rPr>
        <w:t xml:space="preserve"> and a</w:t>
      </w:r>
      <w:r w:rsidR="0097136D" w:rsidRPr="00B46571">
        <w:rPr>
          <w:color w:val="000000" w:themeColor="text1"/>
        </w:rPr>
        <w:t>ll integrated electronics wa</w:t>
      </w:r>
      <w:r w:rsidR="00497439" w:rsidRPr="00B46571">
        <w:rPr>
          <w:color w:val="000000" w:themeColor="text1"/>
        </w:rPr>
        <w:t xml:space="preserve">s a three-cell </w:t>
      </w:r>
      <w:r w:rsidRPr="00B46571">
        <w:rPr>
          <w:color w:val="000000" w:themeColor="text1"/>
        </w:rPr>
        <w:t xml:space="preserve">11.1-volt, 1000 </w:t>
      </w:r>
      <w:proofErr w:type="spellStart"/>
      <w:r w:rsidRPr="00B46571">
        <w:rPr>
          <w:color w:val="000000" w:themeColor="text1"/>
        </w:rPr>
        <w:t>mAh</w:t>
      </w:r>
      <w:proofErr w:type="spellEnd"/>
      <w:r w:rsidRPr="00B46571">
        <w:rPr>
          <w:color w:val="000000" w:themeColor="text1"/>
        </w:rPr>
        <w:t xml:space="preserve"> Lithium Polymer (LiPo) battery.</w:t>
      </w:r>
      <w:r w:rsidR="009D35DB" w:rsidRPr="00B46571">
        <w:rPr>
          <w:color w:val="000000" w:themeColor="text1"/>
        </w:rPr>
        <w:t xml:space="preserve"> This battery was chosen because of its small size and enough capacity to power the Arduino, sensors, RF transmitter, ejection systems, and servo motors.</w:t>
      </w:r>
    </w:p>
    <w:p w14:paraId="62628426" w14:textId="02E52992" w:rsidR="675B6DE1" w:rsidRPr="00B46571" w:rsidRDefault="01660E9E" w:rsidP="53339BCF">
      <w:pPr>
        <w:pStyle w:val="NormalWeb"/>
        <w:spacing w:before="0" w:beforeAutospacing="0" w:after="0" w:afterAutospacing="0" w:line="360" w:lineRule="auto"/>
        <w:ind w:firstLine="720"/>
        <w:rPr>
          <w:color w:val="000000" w:themeColor="text1"/>
        </w:rPr>
      </w:pPr>
      <w:r w:rsidRPr="00B46571">
        <w:rPr>
          <w:color w:val="000000" w:themeColor="text1"/>
        </w:rPr>
        <w:t xml:space="preserve">The Adafruit BNO055 9 degree of freedom </w:t>
      </w:r>
      <w:r w:rsidR="009D35DB" w:rsidRPr="00B46571">
        <w:rPr>
          <w:color w:val="000000" w:themeColor="text1"/>
        </w:rPr>
        <w:t xml:space="preserve">(9DOF) </w:t>
      </w:r>
      <w:r w:rsidRPr="00B46571">
        <w:rPr>
          <w:color w:val="000000" w:themeColor="text1"/>
        </w:rPr>
        <w:t xml:space="preserve">absolute orientation </w:t>
      </w:r>
      <w:r w:rsidR="009D35DB" w:rsidRPr="00B46571">
        <w:rPr>
          <w:color w:val="000000" w:themeColor="text1"/>
        </w:rPr>
        <w:t xml:space="preserve">sensor </w:t>
      </w:r>
      <w:r w:rsidR="0097136D" w:rsidRPr="00B46571">
        <w:rPr>
          <w:color w:val="000000" w:themeColor="text1"/>
        </w:rPr>
        <w:t xml:space="preserve">was </w:t>
      </w:r>
      <w:r w:rsidRPr="00B46571">
        <w:rPr>
          <w:color w:val="000000" w:themeColor="text1"/>
        </w:rPr>
        <w:t xml:space="preserve">used </w:t>
      </w:r>
      <w:r w:rsidR="009D35DB" w:rsidRPr="00B46571">
        <w:rPr>
          <w:color w:val="000000" w:themeColor="text1"/>
        </w:rPr>
        <w:t xml:space="preserve">to accurately record the rocket’s body-fixed acceleration and angular velocity </w:t>
      </w:r>
      <w:r w:rsidRPr="00B46571">
        <w:rPr>
          <w:color w:val="000000" w:themeColor="text1"/>
        </w:rPr>
        <w:t>during flight</w:t>
      </w:r>
      <w:r w:rsidR="009D35DB" w:rsidRPr="00B46571">
        <w:rPr>
          <w:color w:val="000000" w:themeColor="text1"/>
        </w:rPr>
        <w:t>.</w:t>
      </w:r>
      <w:r w:rsidRPr="00B46571">
        <w:rPr>
          <w:color w:val="000000" w:themeColor="text1"/>
        </w:rPr>
        <w:t xml:space="preserve"> It uses accelerometers in all three principle directions (x, y, and z axes) to measure the acceleration of the rocket during flight. The next 3 degrees of freedom are the angular </w:t>
      </w:r>
      <w:r w:rsidR="0097136D" w:rsidRPr="00B46571">
        <w:rPr>
          <w:color w:val="000000" w:themeColor="text1"/>
        </w:rPr>
        <w:t>rates that the rocket experienced</w:t>
      </w:r>
      <w:r w:rsidRPr="00B46571">
        <w:rPr>
          <w:color w:val="000000" w:themeColor="text1"/>
        </w:rPr>
        <w:t xml:space="preserve"> during flight measured by gyroscopes. </w:t>
      </w:r>
      <w:r w:rsidR="0097136D" w:rsidRPr="00B46571">
        <w:rPr>
          <w:color w:val="000000" w:themeColor="text1"/>
        </w:rPr>
        <w:t>Finally, a magnetometer measured</w:t>
      </w:r>
      <w:r w:rsidRPr="00B46571">
        <w:rPr>
          <w:color w:val="000000" w:themeColor="text1"/>
        </w:rPr>
        <w:t xml:space="preserve"> the magnetic field </w:t>
      </w:r>
      <w:r w:rsidR="009D35DB" w:rsidRPr="00B46571">
        <w:rPr>
          <w:color w:val="000000" w:themeColor="text1"/>
        </w:rPr>
        <w:t>strength along the three axes. We chose this IMU because it includes an onboard</w:t>
      </w:r>
      <w:r w:rsidR="0097136D" w:rsidRPr="00B46571">
        <w:rPr>
          <w:color w:val="000000" w:themeColor="text1"/>
        </w:rPr>
        <w:t xml:space="preserve"> microcontroller which processed all the raw data and outputted</w:t>
      </w:r>
      <w:r w:rsidR="009D35DB" w:rsidRPr="00B46571">
        <w:rPr>
          <w:color w:val="000000" w:themeColor="text1"/>
        </w:rPr>
        <w:t xml:space="preserve"> understandable readings in various formats through I2C.</w:t>
      </w:r>
      <w:r w:rsidRPr="00B46571">
        <w:rPr>
          <w:color w:val="000000" w:themeColor="text1"/>
        </w:rPr>
        <w:t xml:space="preserve"> </w:t>
      </w:r>
      <w:r w:rsidR="009D35DB" w:rsidRPr="00B46571">
        <w:rPr>
          <w:color w:val="000000" w:themeColor="text1"/>
        </w:rPr>
        <w:t xml:space="preserve">It can output </w:t>
      </w:r>
      <w:r w:rsidRPr="00B46571">
        <w:rPr>
          <w:color w:val="000000" w:themeColor="text1"/>
        </w:rPr>
        <w:t xml:space="preserve">absolute orientation data in Quaternions or Euler </w:t>
      </w:r>
      <w:r w:rsidRPr="00B46571">
        <w:rPr>
          <w:color w:val="000000" w:themeColor="text1"/>
        </w:rPr>
        <w:lastRenderedPageBreak/>
        <w:t xml:space="preserve">vectors, as well as angular velocity, acceleration, linear acceleration, </w:t>
      </w:r>
      <w:r w:rsidR="009D35DB" w:rsidRPr="00B46571">
        <w:rPr>
          <w:color w:val="000000" w:themeColor="text1"/>
        </w:rPr>
        <w:t xml:space="preserve">heading (using the magnetometer), gravitational acceleration, and temperature </w:t>
      </w:r>
      <w:r w:rsidR="00B01DFB" w:rsidRPr="53339BCF">
        <w:fldChar w:fldCharType="begin" w:fldLock="1"/>
      </w:r>
      <w:r w:rsidR="00B01DFB" w:rsidRPr="00B46571">
        <w:rPr>
          <w:color w:val="000000" w:themeColor="text1"/>
        </w:rPr>
        <w:instrText>ADDIN CSL_CITATION {"citationItems":[{"id":"ITEM-1","itemData":{"id":"ITEM-1","issued":{"date-parts":[["2014"]]},"title":"BNO055 Intelligent 9-axis absolute orientation sensor","type":"report"},"uris":["http://www.mendeley.com/documents/?uuid=a71385b9-90f9-34c3-8527-005557525cdb"]}],"mendeley":{"formattedCitation":"[12]","plainTextFormattedCitation":"[12]","previouslyFormattedCitation":"[12]"},"properties":{"noteIndex":0},"schema":"https://github.com/citation-style-language/schema/raw/master/csl-citation.json"}</w:instrText>
      </w:r>
      <w:r w:rsidR="00B01DFB" w:rsidRPr="53339BCF">
        <w:rPr>
          <w:color w:val="000000" w:themeColor="text1"/>
        </w:rPr>
        <w:fldChar w:fldCharType="separate"/>
      </w:r>
      <w:r w:rsidR="00B01DFB" w:rsidRPr="00B46571">
        <w:rPr>
          <w:noProof/>
          <w:color w:val="000000" w:themeColor="text1"/>
        </w:rPr>
        <w:t>[12]</w:t>
      </w:r>
      <w:r w:rsidR="00B01DFB" w:rsidRPr="53339BCF">
        <w:fldChar w:fldCharType="end"/>
      </w:r>
      <w:r w:rsidR="009D35DB" w:rsidRPr="00B46571">
        <w:rPr>
          <w:color w:val="000000" w:themeColor="text1"/>
        </w:rPr>
        <w:t>.</w:t>
      </w:r>
    </w:p>
    <w:p w14:paraId="2B683A1D" w14:textId="77777777" w:rsidR="00A664E1" w:rsidRDefault="00A664E1" w:rsidP="53339BCF">
      <w:pPr>
        <w:pStyle w:val="NormalWeb"/>
        <w:spacing w:before="0" w:beforeAutospacing="0" w:after="0" w:afterAutospacing="0" w:line="360" w:lineRule="auto"/>
        <w:rPr>
          <w:b/>
          <w:bCs/>
          <w:color w:val="000000" w:themeColor="text1"/>
        </w:rPr>
      </w:pPr>
    </w:p>
    <w:p w14:paraId="5371920F" w14:textId="77777777" w:rsidR="00A664E1" w:rsidRPr="004D7CA4" w:rsidRDefault="00A664E1" w:rsidP="009D1457">
      <w:pPr>
        <w:pStyle w:val="Heading2"/>
      </w:pPr>
      <w:bookmarkStart w:id="37" w:name="_Toc2082176"/>
      <w:r w:rsidRPr="004D7CA4">
        <w:t>1.2 HPMR Program Goals</w:t>
      </w:r>
      <w:bookmarkEnd w:id="37"/>
      <w:r w:rsidRPr="004D7CA4">
        <w:t xml:space="preserve"> </w:t>
      </w:r>
    </w:p>
    <w:p w14:paraId="46FD2097"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t>The goals of the HPRM Program were shared among the three MQP teams involved (NAG-</w:t>
      </w:r>
      <w:proofErr w:type="gramStart"/>
      <w:r w:rsidRPr="009D1457">
        <w:rPr>
          <w:rFonts w:ascii="Times New Roman" w:hAnsi="Times New Roman" w:cs="Times New Roman"/>
          <w:sz w:val="24"/>
          <w:szCs w:val="24"/>
        </w:rPr>
        <w:t>1901 ,</w:t>
      </w:r>
      <w:proofErr w:type="gramEnd"/>
      <w:r w:rsidRPr="009D1457">
        <w:rPr>
          <w:rFonts w:ascii="Times New Roman" w:hAnsi="Times New Roman" w:cs="Times New Roman"/>
          <w:sz w:val="24"/>
          <w:szCs w:val="24"/>
        </w:rPr>
        <w:t xml:space="preserve"> JDB-1901, MAD-1901 ).  They are: </w:t>
      </w:r>
    </w:p>
    <w:p w14:paraId="77D82435" w14:textId="77777777" w:rsidR="00A664E1" w:rsidRPr="009D1457" w:rsidRDefault="00A664E1" w:rsidP="009D1457">
      <w:pPr>
        <w:pStyle w:val="ListParagraph"/>
        <w:numPr>
          <w:ilvl w:val="0"/>
          <w:numId w:val="12"/>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 xml:space="preserve">Design, integrate, and fly a reusable, Class-2 high-powered model </w:t>
      </w:r>
      <w:proofErr w:type="gramStart"/>
      <w:r w:rsidRPr="009D1457">
        <w:rPr>
          <w:rFonts w:ascii="Times New Roman" w:hAnsi="Times New Roman" w:cs="Times New Roman"/>
          <w:sz w:val="24"/>
          <w:szCs w:val="24"/>
        </w:rPr>
        <w:t>rocket</w:t>
      </w:r>
      <w:proofErr w:type="gramEnd"/>
      <w:r w:rsidRPr="009D1457">
        <w:rPr>
          <w:rFonts w:ascii="Times New Roman" w:hAnsi="Times New Roman" w:cs="Times New Roman"/>
          <w:sz w:val="24"/>
          <w:szCs w:val="24"/>
        </w:rPr>
        <w:t xml:space="preserve"> capable of reaching an altitude of 457.2 m (1500 ft) using Level -1 motors.</w:t>
      </w:r>
    </w:p>
    <w:p w14:paraId="39F1FFEA" w14:textId="77777777" w:rsidR="00A664E1" w:rsidRPr="009D1457" w:rsidRDefault="00A664E1" w:rsidP="009D1457">
      <w:pPr>
        <w:pStyle w:val="ListParagraph"/>
        <w:numPr>
          <w:ilvl w:val="0"/>
          <w:numId w:val="12"/>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 xml:space="preserve">Provide the 21 members of the three MQP teams with a major design experience of a moderately complex aerospace system. </w:t>
      </w:r>
    </w:p>
    <w:p w14:paraId="13F374D3" w14:textId="77777777" w:rsidR="00A664E1" w:rsidRPr="009D1457" w:rsidRDefault="00A664E1" w:rsidP="009D1457">
      <w:pPr>
        <w:pStyle w:val="Heading2"/>
      </w:pPr>
      <w:bookmarkStart w:id="38" w:name="_Toc2082177"/>
      <w:r w:rsidRPr="009D1457">
        <w:t>1.3 HPMR Program Design Requirements, Constrains, Standards and Other Considerations</w:t>
      </w:r>
      <w:bookmarkEnd w:id="38"/>
      <w:r w:rsidRPr="009D1457">
        <w:t xml:space="preserve"> </w:t>
      </w:r>
    </w:p>
    <w:p w14:paraId="7DD57AB2"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t xml:space="preserve">The </w:t>
      </w:r>
      <w:r w:rsidRPr="009D1457">
        <w:rPr>
          <w:rFonts w:ascii="Times New Roman" w:hAnsi="Times New Roman" w:cs="Times New Roman"/>
          <w:i/>
          <w:sz w:val="24"/>
          <w:szCs w:val="24"/>
        </w:rPr>
        <w:t>design requirements</w:t>
      </w:r>
      <w:r w:rsidRPr="009D1457">
        <w:rPr>
          <w:rFonts w:ascii="Times New Roman" w:hAnsi="Times New Roman" w:cs="Times New Roman"/>
          <w:sz w:val="24"/>
          <w:szCs w:val="24"/>
        </w:rPr>
        <w:t xml:space="preserve"> for the HPMR Program were shared among the three MQP teams involved (NAG-</w:t>
      </w:r>
      <w:proofErr w:type="gramStart"/>
      <w:r w:rsidRPr="009D1457">
        <w:rPr>
          <w:rFonts w:ascii="Times New Roman" w:hAnsi="Times New Roman" w:cs="Times New Roman"/>
          <w:sz w:val="24"/>
          <w:szCs w:val="24"/>
        </w:rPr>
        <w:t>1901,JDB</w:t>
      </w:r>
      <w:proofErr w:type="gramEnd"/>
      <w:r w:rsidRPr="009D1457">
        <w:rPr>
          <w:rFonts w:ascii="Times New Roman" w:hAnsi="Times New Roman" w:cs="Times New Roman"/>
          <w:sz w:val="24"/>
          <w:szCs w:val="24"/>
        </w:rPr>
        <w:t xml:space="preserve">-1901, MAD-1901) and consisted of the following: </w:t>
      </w:r>
    </w:p>
    <w:p w14:paraId="01D0F9C6" w14:textId="77777777" w:rsidR="00A664E1" w:rsidRPr="009D1457" w:rsidRDefault="00A664E1" w:rsidP="009D1457">
      <w:pPr>
        <w:pStyle w:val="ListParagraph"/>
        <w:numPr>
          <w:ilvl w:val="0"/>
          <w:numId w:val="15"/>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Use on-board cameras to record video during flight.</w:t>
      </w:r>
    </w:p>
    <w:p w14:paraId="490AE530" w14:textId="77777777" w:rsidR="00A664E1" w:rsidRPr="009D1457" w:rsidRDefault="00A664E1" w:rsidP="009D1457">
      <w:pPr>
        <w:pStyle w:val="ListParagraph"/>
        <w:spacing w:line="360" w:lineRule="auto"/>
        <w:ind w:left="1152"/>
        <w:rPr>
          <w:rFonts w:ascii="Times New Roman" w:hAnsi="Times New Roman" w:cs="Times New Roman"/>
          <w:sz w:val="24"/>
          <w:szCs w:val="24"/>
        </w:rPr>
      </w:pPr>
    </w:p>
    <w:p w14:paraId="42074E7D" w14:textId="77777777" w:rsidR="00A664E1" w:rsidRPr="009D1457" w:rsidRDefault="00A664E1" w:rsidP="009D1457">
      <w:pPr>
        <w:pStyle w:val="ListParagraph"/>
        <w:numPr>
          <w:ilvl w:val="0"/>
          <w:numId w:val="13"/>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Use an autorotation recovery system to slow the descent and prevent damage upon impact.</w:t>
      </w:r>
    </w:p>
    <w:p w14:paraId="2D5AD90B" w14:textId="77777777" w:rsidR="00A664E1" w:rsidRPr="009D1457" w:rsidRDefault="00A664E1" w:rsidP="009D1457">
      <w:pPr>
        <w:pStyle w:val="ListParagraph"/>
        <w:spacing w:line="360" w:lineRule="auto"/>
        <w:ind w:left="1152"/>
        <w:rPr>
          <w:rFonts w:ascii="Times New Roman" w:hAnsi="Times New Roman" w:cs="Times New Roman"/>
          <w:sz w:val="24"/>
          <w:szCs w:val="24"/>
        </w:rPr>
      </w:pPr>
    </w:p>
    <w:p w14:paraId="1145475A" w14:textId="77777777" w:rsidR="00A664E1" w:rsidRPr="009D1457" w:rsidRDefault="00A664E1" w:rsidP="009D1457">
      <w:pPr>
        <w:pStyle w:val="ListParagraph"/>
        <w:numPr>
          <w:ilvl w:val="0"/>
          <w:numId w:val="13"/>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Use a CO</w:t>
      </w:r>
      <w:r w:rsidRPr="009D1457">
        <w:rPr>
          <w:rFonts w:ascii="Times New Roman" w:hAnsi="Times New Roman" w:cs="Times New Roman"/>
          <w:sz w:val="24"/>
          <w:szCs w:val="24"/>
          <w:vertAlign w:val="subscript"/>
        </w:rPr>
        <w:t>2</w:t>
      </w:r>
      <w:r w:rsidRPr="009D1457">
        <w:rPr>
          <w:rFonts w:ascii="Times New Roman" w:hAnsi="Times New Roman" w:cs="Times New Roman"/>
          <w:sz w:val="24"/>
          <w:szCs w:val="24"/>
        </w:rPr>
        <w:t xml:space="preserve"> stage-separation system to eject the nose cone and deploy the recovery system.  </w:t>
      </w:r>
    </w:p>
    <w:p w14:paraId="29CEFEB2" w14:textId="77777777" w:rsidR="00A664E1" w:rsidRPr="009D1457" w:rsidRDefault="00A664E1" w:rsidP="009D1457">
      <w:pPr>
        <w:spacing w:line="360" w:lineRule="auto"/>
        <w:rPr>
          <w:rFonts w:ascii="Times New Roman" w:hAnsi="Times New Roman" w:cs="Times New Roman"/>
          <w:sz w:val="24"/>
          <w:szCs w:val="24"/>
        </w:rPr>
      </w:pPr>
    </w:p>
    <w:p w14:paraId="050DB295" w14:textId="77777777" w:rsidR="00A664E1" w:rsidRPr="009D1457" w:rsidRDefault="00A664E1" w:rsidP="009D1457">
      <w:pPr>
        <w:pStyle w:val="ListParagraph"/>
        <w:numPr>
          <w:ilvl w:val="0"/>
          <w:numId w:val="13"/>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Use an electromagnetic stage separation system to separate boosters from the main rocket body.</w:t>
      </w:r>
    </w:p>
    <w:p w14:paraId="7988AF47" w14:textId="77777777" w:rsidR="00A664E1" w:rsidRPr="009D1457" w:rsidRDefault="00A664E1" w:rsidP="009D1457">
      <w:pPr>
        <w:pStyle w:val="ListParagraph"/>
        <w:spacing w:line="360" w:lineRule="auto"/>
        <w:ind w:left="1152"/>
        <w:rPr>
          <w:rFonts w:ascii="Times New Roman" w:hAnsi="Times New Roman" w:cs="Times New Roman"/>
          <w:sz w:val="24"/>
          <w:szCs w:val="24"/>
        </w:rPr>
      </w:pPr>
    </w:p>
    <w:p w14:paraId="0BB93CFE" w14:textId="77777777" w:rsidR="00A664E1" w:rsidRPr="009D1457" w:rsidRDefault="00A664E1" w:rsidP="009D1457">
      <w:pPr>
        <w:pStyle w:val="ListParagraph"/>
        <w:numPr>
          <w:ilvl w:val="0"/>
          <w:numId w:val="13"/>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Use actively-controlled, actuated fins to control the trajectory of the rocket to insure vertical flight.</w:t>
      </w:r>
    </w:p>
    <w:p w14:paraId="5C659C09" w14:textId="77777777" w:rsidR="00A664E1" w:rsidRPr="009D1457" w:rsidRDefault="00A664E1" w:rsidP="009D1457">
      <w:pPr>
        <w:pStyle w:val="ListParagraph"/>
        <w:spacing w:line="360" w:lineRule="auto"/>
        <w:ind w:left="1152"/>
        <w:rPr>
          <w:rFonts w:ascii="Times New Roman" w:hAnsi="Times New Roman" w:cs="Times New Roman"/>
          <w:sz w:val="24"/>
          <w:szCs w:val="24"/>
        </w:rPr>
      </w:pPr>
    </w:p>
    <w:p w14:paraId="411FF536" w14:textId="77777777" w:rsidR="00A664E1" w:rsidRPr="009D1457" w:rsidRDefault="00A664E1" w:rsidP="009D1457">
      <w:pPr>
        <w:pStyle w:val="ListParagraph"/>
        <w:numPr>
          <w:ilvl w:val="0"/>
          <w:numId w:val="13"/>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lastRenderedPageBreak/>
        <w:t>Use single or clustered, Level-1 main motors, and boosters if necessary, to provide the necessary thrust-to-weight for a safe launch, while remaining below the total impulse limit.</w:t>
      </w:r>
    </w:p>
    <w:p w14:paraId="020F00B2" w14:textId="77777777" w:rsidR="00A664E1" w:rsidRPr="009D1457" w:rsidRDefault="00A664E1" w:rsidP="009D1457">
      <w:pPr>
        <w:pStyle w:val="ListParagraph"/>
        <w:spacing w:line="360" w:lineRule="auto"/>
        <w:ind w:left="1152"/>
        <w:rPr>
          <w:rFonts w:ascii="Times New Roman" w:hAnsi="Times New Roman" w:cs="Times New Roman"/>
          <w:sz w:val="24"/>
          <w:szCs w:val="24"/>
        </w:rPr>
      </w:pPr>
    </w:p>
    <w:p w14:paraId="149A6B9B"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t xml:space="preserve">The </w:t>
      </w:r>
      <w:r w:rsidRPr="009D1457">
        <w:rPr>
          <w:rFonts w:ascii="Times New Roman" w:hAnsi="Times New Roman" w:cs="Times New Roman"/>
          <w:i/>
          <w:sz w:val="24"/>
          <w:szCs w:val="24"/>
        </w:rPr>
        <w:t>design constraints</w:t>
      </w:r>
      <w:r w:rsidRPr="009D1457">
        <w:rPr>
          <w:rFonts w:ascii="Times New Roman" w:hAnsi="Times New Roman" w:cs="Times New Roman"/>
          <w:sz w:val="24"/>
          <w:szCs w:val="24"/>
        </w:rPr>
        <w:t xml:space="preserve"> for the HPMR Program were shared among the three MQP teams and consisted of the following:</w:t>
      </w:r>
    </w:p>
    <w:p w14:paraId="031EE2F8" w14:textId="77777777" w:rsidR="00A664E1" w:rsidRPr="009D1457" w:rsidRDefault="00A664E1" w:rsidP="009D1457">
      <w:pPr>
        <w:pStyle w:val="ListParagraph"/>
        <w:numPr>
          <w:ilvl w:val="0"/>
          <w:numId w:val="16"/>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The overall weight of the rocket must be minimized to ensure a high enough thrust-to-weight ratio to launch safely and meet project height requirements.</w:t>
      </w:r>
    </w:p>
    <w:p w14:paraId="52F5FD6A" w14:textId="77777777" w:rsidR="00A664E1" w:rsidRPr="009D1457" w:rsidRDefault="00A664E1" w:rsidP="009D1457">
      <w:pPr>
        <w:pStyle w:val="ListParagraph"/>
        <w:numPr>
          <w:ilvl w:val="0"/>
          <w:numId w:val="16"/>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The rocket must leave the launch rail at a high enough speed to ensure there is no chance of injury to those present at the launch site.</w:t>
      </w:r>
    </w:p>
    <w:p w14:paraId="4207A3A0" w14:textId="77777777" w:rsidR="00A664E1" w:rsidRPr="009D1457" w:rsidRDefault="00A664E1" w:rsidP="009D1457">
      <w:pPr>
        <w:pStyle w:val="ListParagraph"/>
        <w:numPr>
          <w:ilvl w:val="0"/>
          <w:numId w:val="16"/>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Each motor must be able to individually provide a 5:1 thrust to weight ratio off the launch rail to provide an adequate safety factor.</w:t>
      </w:r>
    </w:p>
    <w:p w14:paraId="3A1D12FB" w14:textId="77777777" w:rsidR="00A664E1" w:rsidRPr="009D1457" w:rsidRDefault="00A664E1" w:rsidP="009D1457">
      <w:pPr>
        <w:pStyle w:val="ListParagraph"/>
        <w:numPr>
          <w:ilvl w:val="0"/>
          <w:numId w:val="16"/>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 xml:space="preserve">The dimensions and location of all internal subsystems must be compatible with constraints imposed by the height and width of the rocket body. </w:t>
      </w:r>
    </w:p>
    <w:p w14:paraId="086E0991" w14:textId="77777777" w:rsidR="00A664E1" w:rsidRPr="009D1457" w:rsidRDefault="00A664E1" w:rsidP="009D1457">
      <w:pPr>
        <w:pStyle w:val="ListParagraph"/>
        <w:spacing w:line="360" w:lineRule="auto"/>
        <w:ind w:left="1152"/>
        <w:rPr>
          <w:rFonts w:ascii="Times New Roman" w:hAnsi="Times New Roman" w:cs="Times New Roman"/>
          <w:sz w:val="24"/>
          <w:szCs w:val="24"/>
        </w:rPr>
      </w:pPr>
    </w:p>
    <w:p w14:paraId="0071C61D"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t xml:space="preserve">The </w:t>
      </w:r>
      <w:r w:rsidRPr="009D1457">
        <w:rPr>
          <w:rFonts w:ascii="Times New Roman" w:hAnsi="Times New Roman" w:cs="Times New Roman"/>
          <w:i/>
          <w:sz w:val="24"/>
          <w:szCs w:val="24"/>
        </w:rPr>
        <w:t>design standards</w:t>
      </w:r>
      <w:r w:rsidRPr="009D1457">
        <w:rPr>
          <w:rFonts w:ascii="Times New Roman" w:hAnsi="Times New Roman" w:cs="Times New Roman"/>
          <w:sz w:val="24"/>
          <w:szCs w:val="24"/>
        </w:rPr>
        <w:t xml:space="preserve"> imposed by the National Association of Rocketry (NAR) </w:t>
      </w:r>
      <w:r w:rsidRPr="009D1457">
        <w:rPr>
          <w:rFonts w:ascii="Times New Roman" w:hAnsi="Times New Roman" w:cs="Times New Roman"/>
          <w:sz w:val="24"/>
          <w:szCs w:val="24"/>
          <w:highlight w:val="yellow"/>
        </w:rPr>
        <w:t>(include citation number here corresponding to your “References” section for the NAR code.)</w:t>
      </w:r>
      <w:r w:rsidRPr="009D1457">
        <w:rPr>
          <w:rFonts w:ascii="Times New Roman" w:hAnsi="Times New Roman" w:cs="Times New Roman"/>
          <w:sz w:val="24"/>
          <w:szCs w:val="24"/>
        </w:rPr>
        <w:t xml:space="preserve"> for high-powered model rockets applied to the three MQP teams and included the following:</w:t>
      </w:r>
    </w:p>
    <w:p w14:paraId="27C9F01F" w14:textId="77777777" w:rsidR="00A664E1" w:rsidRPr="009D1457" w:rsidRDefault="00A664E1" w:rsidP="009D1457">
      <w:pPr>
        <w:pStyle w:val="ListParagraph"/>
        <w:numPr>
          <w:ilvl w:val="0"/>
          <w:numId w:val="16"/>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The rocket is built with lightweight materials (paper, wood, rubber, plastic, fiberglass, or when necessary ductile metal).</w:t>
      </w:r>
    </w:p>
    <w:p w14:paraId="090DA7D6" w14:textId="77777777" w:rsidR="00A664E1" w:rsidRPr="009D1457" w:rsidRDefault="00A664E1" w:rsidP="009D1457">
      <w:pPr>
        <w:pStyle w:val="ListParagraph"/>
        <w:spacing w:line="360" w:lineRule="auto"/>
        <w:ind w:left="1152"/>
        <w:rPr>
          <w:rFonts w:ascii="Times New Roman" w:hAnsi="Times New Roman" w:cs="Times New Roman"/>
          <w:sz w:val="24"/>
          <w:szCs w:val="24"/>
        </w:rPr>
      </w:pPr>
    </w:p>
    <w:p w14:paraId="6BEC8229" w14:textId="77777777" w:rsidR="00A664E1" w:rsidRPr="009D1457" w:rsidRDefault="00A664E1" w:rsidP="009D1457">
      <w:pPr>
        <w:pStyle w:val="ListParagraph"/>
        <w:numPr>
          <w:ilvl w:val="0"/>
          <w:numId w:val="16"/>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Only certified, commercially made rocket motors are used to launch the rocket.</w:t>
      </w:r>
    </w:p>
    <w:p w14:paraId="6B4A570A" w14:textId="77777777" w:rsidR="00A664E1" w:rsidRPr="009D1457" w:rsidRDefault="00A664E1" w:rsidP="009D1457">
      <w:pPr>
        <w:spacing w:line="360" w:lineRule="auto"/>
        <w:rPr>
          <w:rFonts w:ascii="Times New Roman" w:hAnsi="Times New Roman" w:cs="Times New Roman"/>
          <w:sz w:val="24"/>
          <w:szCs w:val="24"/>
        </w:rPr>
      </w:pPr>
    </w:p>
    <w:p w14:paraId="1DFA11B2" w14:textId="77777777" w:rsidR="00A664E1" w:rsidRPr="009D1457" w:rsidRDefault="00A664E1" w:rsidP="009D1457">
      <w:pPr>
        <w:pStyle w:val="ListParagraph"/>
        <w:numPr>
          <w:ilvl w:val="0"/>
          <w:numId w:val="16"/>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Motors and rocket body materials used were purchased from reputable hobbyist sources.</w:t>
      </w:r>
    </w:p>
    <w:p w14:paraId="1D85A545" w14:textId="77777777" w:rsidR="00A664E1" w:rsidRPr="009D1457" w:rsidRDefault="00A664E1" w:rsidP="009D1457">
      <w:pPr>
        <w:spacing w:line="360" w:lineRule="auto"/>
        <w:rPr>
          <w:rFonts w:ascii="Times New Roman" w:hAnsi="Times New Roman" w:cs="Times New Roman"/>
          <w:sz w:val="24"/>
          <w:szCs w:val="24"/>
        </w:rPr>
      </w:pPr>
    </w:p>
    <w:p w14:paraId="2B22061C" w14:textId="77777777" w:rsidR="00A664E1" w:rsidRPr="009D1457" w:rsidRDefault="00A664E1" w:rsidP="009D1457">
      <w:pPr>
        <w:pStyle w:val="ListParagraph"/>
        <w:numPr>
          <w:ilvl w:val="0"/>
          <w:numId w:val="16"/>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For flight tests, the motors are ignited electronically with commercial ignitors, purchased from reputable hobbyist sources.</w:t>
      </w:r>
    </w:p>
    <w:p w14:paraId="535122EF" w14:textId="77777777" w:rsidR="00A664E1" w:rsidRPr="009D1457" w:rsidRDefault="00A664E1" w:rsidP="009D1457">
      <w:pPr>
        <w:spacing w:line="360" w:lineRule="auto"/>
        <w:rPr>
          <w:rFonts w:ascii="Times New Roman" w:hAnsi="Times New Roman" w:cs="Times New Roman"/>
          <w:sz w:val="24"/>
          <w:szCs w:val="24"/>
        </w:rPr>
      </w:pPr>
    </w:p>
    <w:p w14:paraId="6AB5FE97" w14:textId="77777777" w:rsidR="00A664E1" w:rsidRPr="009D1457" w:rsidRDefault="00A664E1" w:rsidP="009D1457">
      <w:pPr>
        <w:pStyle w:val="ListParagraph"/>
        <w:numPr>
          <w:ilvl w:val="0"/>
          <w:numId w:val="16"/>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 xml:space="preserve">The rocket is launched with an electrical launch system, and with electrical motor igniters that are installed in the motor only after the rocket is at the launch pad or in a designated prepping area. The launch system includes a safety interlock that is in series with the launch switch that is not installed until the rocket is ready for </w:t>
      </w:r>
      <w:proofErr w:type="gramStart"/>
      <w:r w:rsidRPr="009D1457">
        <w:rPr>
          <w:rFonts w:ascii="Times New Roman" w:hAnsi="Times New Roman" w:cs="Times New Roman"/>
          <w:sz w:val="24"/>
          <w:szCs w:val="24"/>
        </w:rPr>
        <w:t>launch, and</w:t>
      </w:r>
      <w:proofErr w:type="gramEnd"/>
      <w:r w:rsidRPr="009D1457">
        <w:rPr>
          <w:rFonts w:ascii="Times New Roman" w:hAnsi="Times New Roman" w:cs="Times New Roman"/>
          <w:sz w:val="24"/>
          <w:szCs w:val="24"/>
        </w:rPr>
        <w:t xml:space="preserve"> will use a launch switch that returns to the “off” position when released. The function of onboard energetics and firing circuits will be inhibited except when the rocket is in the launching position. The switch is installed and tested before launch.</w:t>
      </w:r>
    </w:p>
    <w:p w14:paraId="62F4E9E7" w14:textId="77777777" w:rsidR="00A664E1" w:rsidRPr="009D1457" w:rsidRDefault="00A664E1" w:rsidP="009D1457">
      <w:pPr>
        <w:spacing w:line="360" w:lineRule="auto"/>
        <w:rPr>
          <w:rFonts w:ascii="Times New Roman" w:hAnsi="Times New Roman" w:cs="Times New Roman"/>
          <w:sz w:val="24"/>
          <w:szCs w:val="24"/>
        </w:rPr>
      </w:pPr>
    </w:p>
    <w:p w14:paraId="68BE3734" w14:textId="77777777" w:rsidR="00A664E1" w:rsidRPr="009D1457" w:rsidRDefault="00A664E1" w:rsidP="009D1457">
      <w:pPr>
        <w:pStyle w:val="ListParagraph"/>
        <w:numPr>
          <w:ilvl w:val="0"/>
          <w:numId w:val="16"/>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 xml:space="preserve">The rocket uses a recovery system to land the rocket safely and undamaged in such a manner that it can be flown again. Any wadding used in the recovery system is flame-retardant. For the test launch, this consisted of an appropriately sized parachute. An autorotation recovery system was designed for later launches. </w:t>
      </w:r>
    </w:p>
    <w:p w14:paraId="6458C27F" w14:textId="77777777" w:rsidR="00A664E1" w:rsidRPr="009D1457" w:rsidRDefault="00A664E1" w:rsidP="009D1457">
      <w:pPr>
        <w:pStyle w:val="ListParagraph"/>
        <w:spacing w:line="360" w:lineRule="auto"/>
        <w:ind w:left="1152"/>
        <w:rPr>
          <w:rFonts w:ascii="Times New Roman" w:hAnsi="Times New Roman" w:cs="Times New Roman"/>
          <w:sz w:val="24"/>
          <w:szCs w:val="24"/>
        </w:rPr>
      </w:pPr>
    </w:p>
    <w:p w14:paraId="3C2A5E99"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t xml:space="preserve">The following </w:t>
      </w:r>
      <w:r w:rsidRPr="009D1457">
        <w:rPr>
          <w:rFonts w:ascii="Times New Roman" w:hAnsi="Times New Roman" w:cs="Times New Roman"/>
          <w:i/>
          <w:sz w:val="24"/>
          <w:szCs w:val="24"/>
        </w:rPr>
        <w:t>design considerations</w:t>
      </w:r>
      <w:r w:rsidRPr="009D1457">
        <w:rPr>
          <w:rFonts w:ascii="Times New Roman" w:hAnsi="Times New Roman" w:cs="Times New Roman"/>
          <w:sz w:val="24"/>
          <w:szCs w:val="24"/>
        </w:rPr>
        <w:t xml:space="preserve"> for the HPMR Program were shared among the three MQP teams and included the following:  </w:t>
      </w:r>
    </w:p>
    <w:p w14:paraId="407BF2F7" w14:textId="77777777" w:rsidR="00A664E1" w:rsidRPr="009D1457" w:rsidRDefault="00A664E1" w:rsidP="009D1457">
      <w:pPr>
        <w:pStyle w:val="ListParagraph"/>
        <w:numPr>
          <w:ilvl w:val="0"/>
          <w:numId w:val="14"/>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Safety: A primary consideration during construction, integration, and launch, for both the MQP teams and the public.</w:t>
      </w:r>
    </w:p>
    <w:p w14:paraId="6E24D055" w14:textId="77777777" w:rsidR="00A664E1" w:rsidRPr="009D1457" w:rsidRDefault="00A664E1" w:rsidP="009D1457">
      <w:pPr>
        <w:pStyle w:val="ListParagraph"/>
        <w:numPr>
          <w:ilvl w:val="1"/>
          <w:numId w:val="14"/>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Simulation of possible landing places to insure the safety of not only the project teams, but also the launch site.</w:t>
      </w:r>
    </w:p>
    <w:p w14:paraId="15594E95" w14:textId="77777777" w:rsidR="00A664E1" w:rsidRPr="009D1457" w:rsidRDefault="00A664E1" w:rsidP="009D1457">
      <w:pPr>
        <w:pStyle w:val="ListParagraph"/>
        <w:spacing w:line="360" w:lineRule="auto"/>
        <w:ind w:left="1872"/>
        <w:rPr>
          <w:rFonts w:ascii="Times New Roman" w:hAnsi="Times New Roman" w:cs="Times New Roman"/>
          <w:sz w:val="24"/>
          <w:szCs w:val="24"/>
        </w:rPr>
      </w:pPr>
    </w:p>
    <w:p w14:paraId="1E286DCB" w14:textId="77777777" w:rsidR="00A664E1" w:rsidRPr="009D1457" w:rsidRDefault="00A664E1" w:rsidP="009D1457">
      <w:pPr>
        <w:pStyle w:val="ListParagraph"/>
        <w:numPr>
          <w:ilvl w:val="1"/>
          <w:numId w:val="14"/>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Thrust-to-weight ratio: Designed to be relatively high, to insure safe levels and guarantee the rocket maintained a vertical orientation after leaving launch rail.</w:t>
      </w:r>
    </w:p>
    <w:p w14:paraId="1008B90D" w14:textId="77777777" w:rsidR="00A664E1" w:rsidRPr="009D1457" w:rsidRDefault="00A664E1" w:rsidP="009D1457">
      <w:pPr>
        <w:pStyle w:val="ListParagraph"/>
        <w:spacing w:line="360" w:lineRule="auto"/>
        <w:ind w:left="1872"/>
        <w:rPr>
          <w:rFonts w:ascii="Times New Roman" w:hAnsi="Times New Roman" w:cs="Times New Roman"/>
          <w:sz w:val="24"/>
          <w:szCs w:val="24"/>
        </w:rPr>
      </w:pPr>
    </w:p>
    <w:p w14:paraId="39AFD2F5" w14:textId="77777777" w:rsidR="00A664E1" w:rsidRPr="009D1457" w:rsidRDefault="00A664E1" w:rsidP="009D1457">
      <w:pPr>
        <w:pStyle w:val="ListParagraph"/>
        <w:numPr>
          <w:ilvl w:val="1"/>
          <w:numId w:val="14"/>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Proper disposal of partially burned motors to insure safety and minimize environmental impact.</w:t>
      </w:r>
    </w:p>
    <w:p w14:paraId="293CD36D" w14:textId="77777777" w:rsidR="00A664E1" w:rsidRPr="009D1457" w:rsidRDefault="00A664E1" w:rsidP="009D1457">
      <w:pPr>
        <w:spacing w:line="360" w:lineRule="auto"/>
        <w:rPr>
          <w:rFonts w:ascii="Times New Roman" w:hAnsi="Times New Roman" w:cs="Times New Roman"/>
          <w:sz w:val="24"/>
          <w:szCs w:val="24"/>
        </w:rPr>
      </w:pPr>
    </w:p>
    <w:p w14:paraId="1D87CEF2" w14:textId="77777777" w:rsidR="00A664E1" w:rsidRPr="009D1457" w:rsidRDefault="00A664E1" w:rsidP="009D1457">
      <w:pPr>
        <w:pStyle w:val="ListParagraph"/>
        <w:numPr>
          <w:ilvl w:val="0"/>
          <w:numId w:val="14"/>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Social impact: The broader impacts of model rocketry as a hobby was researched by the individual teams with findings described in the individual reports.</w:t>
      </w:r>
    </w:p>
    <w:p w14:paraId="7E1AE54A" w14:textId="77777777" w:rsidR="00A664E1" w:rsidRPr="009D1457" w:rsidRDefault="00A664E1" w:rsidP="009D1457">
      <w:pPr>
        <w:pStyle w:val="ListParagraph"/>
        <w:spacing w:line="360" w:lineRule="auto"/>
        <w:ind w:left="1152"/>
        <w:rPr>
          <w:rFonts w:ascii="Times New Roman" w:hAnsi="Times New Roman" w:cs="Times New Roman"/>
          <w:sz w:val="24"/>
          <w:szCs w:val="24"/>
        </w:rPr>
      </w:pPr>
    </w:p>
    <w:p w14:paraId="68DB3DBE" w14:textId="77777777" w:rsidR="00A664E1" w:rsidRPr="009D1457" w:rsidRDefault="00A664E1" w:rsidP="009D1457">
      <w:pPr>
        <w:pStyle w:val="ListParagraph"/>
        <w:numPr>
          <w:ilvl w:val="0"/>
          <w:numId w:val="14"/>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Environmental factors: Means of limiting potential environmental impact of model rocketry (e.g. material disposal, damage during launch and flight mishaps) was researched by the individual teams with findings described in the individual reports.</w:t>
      </w:r>
    </w:p>
    <w:p w14:paraId="3DDC9796" w14:textId="77777777" w:rsidR="00A664E1" w:rsidRPr="009D1457" w:rsidRDefault="00A664E1" w:rsidP="009D1457">
      <w:pPr>
        <w:spacing w:line="360" w:lineRule="auto"/>
        <w:rPr>
          <w:rFonts w:ascii="Times New Roman" w:hAnsi="Times New Roman" w:cs="Times New Roman"/>
          <w:sz w:val="24"/>
          <w:szCs w:val="24"/>
        </w:rPr>
      </w:pPr>
    </w:p>
    <w:p w14:paraId="52B02F1B" w14:textId="77777777" w:rsidR="00A664E1" w:rsidRPr="009D1457" w:rsidRDefault="00A664E1" w:rsidP="009D1457">
      <w:pPr>
        <w:pStyle w:val="ListParagraph"/>
        <w:numPr>
          <w:ilvl w:val="0"/>
          <w:numId w:val="14"/>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Community outreach: considered to potentially engage those wishing to learn more about STEM related topics explored with this project.</w:t>
      </w:r>
    </w:p>
    <w:p w14:paraId="4C0C01F0" w14:textId="77777777" w:rsidR="00A664E1" w:rsidRPr="009D1457" w:rsidRDefault="00A664E1" w:rsidP="009D1457">
      <w:pPr>
        <w:spacing w:line="360" w:lineRule="auto"/>
        <w:rPr>
          <w:rFonts w:ascii="Times New Roman" w:hAnsi="Times New Roman" w:cs="Times New Roman"/>
          <w:sz w:val="24"/>
          <w:szCs w:val="24"/>
        </w:rPr>
      </w:pPr>
    </w:p>
    <w:p w14:paraId="03B339F2" w14:textId="77777777" w:rsidR="00A664E1" w:rsidRPr="009D1457" w:rsidRDefault="00A664E1" w:rsidP="009D1457">
      <w:pPr>
        <w:pStyle w:val="Heading2"/>
      </w:pPr>
      <w:bookmarkStart w:id="39" w:name="_Toc2082178"/>
      <w:r w:rsidRPr="009D1457">
        <w:t>1.4 HPMR Program Management and Budget</w:t>
      </w:r>
      <w:bookmarkEnd w:id="39"/>
      <w:r w:rsidRPr="009D1457">
        <w:t xml:space="preserve"> </w:t>
      </w:r>
    </w:p>
    <w:p w14:paraId="0DC29FA8"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t>The HPMR Program consisted of three separate MQP teams, each responsible for different aspects of the Program.</w:t>
      </w:r>
    </w:p>
    <w:p w14:paraId="7E739FFB"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t>The Mechanical, Structural, Aerodynamic, and Thermal (MSAT) MQP team (NAG-1901), with 8 members, was responsible for the physical assembly and mechanical integration of all subsystems designed by the other teams. The MSAT MQP had the responsibility of ensuring all other teams were aware of the spatial limitations inside the rocket that would affect their subsystem designs. The MSAT MQP also performed structural, aerodynamic, and thermal analysis on the various subsystems inside the HPMR to make sure everything worked cohesively, and to confirm that nothing would be damaged during a launch.</w:t>
      </w:r>
    </w:p>
    <w:p w14:paraId="34CD69FA"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t>The Propulsion, Staging, and Recovery (PSR) MQP team (JB3-1901), with 8 members, was responsible for the design of the propulsion and recovery subsystems of the HPMR. The PSR MQP team performed analysis on motor sizing to choose the appropriate motors for the rocket and determined a parachute size that would return the rocket to the ground at a safe velocity. An autorotation recovery subsystem was also designed, which was meant to replace the parachute. The PSR MQP team also designed the systems that would separate the nosecone section from the rocket body (black-powder and eventually CO2) and the system that attaches/separates the boosters from the main body via electromagnets.</w:t>
      </w:r>
    </w:p>
    <w:p w14:paraId="47677728"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t xml:space="preserve">The Flight Dynamics and Control (FDC) MQP team (MAD-1901), with 5 members, was responsible for the design of the avionics for control and dynamic stability of the HPMR.  For the first launch the FDC MQP team had to ensure parachute ejection at apogee as well as </w:t>
      </w:r>
      <w:r w:rsidRPr="009D1457">
        <w:rPr>
          <w:rFonts w:ascii="Times New Roman" w:hAnsi="Times New Roman" w:cs="Times New Roman"/>
          <w:sz w:val="24"/>
          <w:szCs w:val="24"/>
        </w:rPr>
        <w:lastRenderedPageBreak/>
        <w:t>dynamic stability of fin design. While communicating with MSAT they were given maximum electronics bay dimensions to ensure sufficient volume for parachute and motors.</w:t>
      </w:r>
    </w:p>
    <w:p w14:paraId="6753237A"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t>The three MQP teams met weekly with each of the faculty advisors involved as a conglomerate organization titled the Systems Engineering Group (SEG). Each week, the MQP teams presented an update of the past week’s activities, discussed open action items between the teams, and sought input from the faculty advisors.</w:t>
      </w:r>
    </w:p>
    <w:p w14:paraId="7B84F960"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t>Funding for the construction of the rocket was provided by the WPI Aerospace Engineering Department. Per school policy, each student was allotted $250 for use in the project. With 21 students, the budget for the construction of the rocket totaled $5250. The total funds were split between the three MQP teams comprising the HPMR Program. The MSAT and PSR teams each had 8 members, corresponding to a budget of $2000 each. The Controls team received the remaining funds for its 5 members, with $1250. Overall, the SEG spent $</w:t>
      </w:r>
      <w:r w:rsidRPr="009D1457">
        <w:rPr>
          <w:rFonts w:ascii="Times New Roman" w:hAnsi="Times New Roman" w:cs="Times New Roman"/>
          <w:sz w:val="24"/>
          <w:szCs w:val="24"/>
          <w:highlight w:val="yellow"/>
        </w:rPr>
        <w:t>______</w:t>
      </w:r>
      <w:r w:rsidRPr="009D1457">
        <w:rPr>
          <w:rFonts w:ascii="Times New Roman" w:hAnsi="Times New Roman" w:cs="Times New Roman"/>
          <w:sz w:val="24"/>
          <w:szCs w:val="24"/>
        </w:rPr>
        <w:t xml:space="preserve"> in development of the rocket. The full cost breakdown can be seen in </w:t>
      </w:r>
      <w:r w:rsidRPr="009D1457">
        <w:rPr>
          <w:rFonts w:ascii="Times New Roman" w:hAnsi="Times New Roman" w:cs="Times New Roman"/>
          <w:sz w:val="24"/>
          <w:szCs w:val="24"/>
          <w:highlight w:val="yellow"/>
        </w:rPr>
        <w:t>Appendix B.</w:t>
      </w:r>
    </w:p>
    <w:p w14:paraId="375FD3F5"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t xml:space="preserve">The Code of Ethics for Engineers (National Society of Professional Engineers) states that  </w:t>
      </w:r>
    </w:p>
    <w:p w14:paraId="7253300C"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t xml:space="preserve">“Engineers, in the fulfillment of their professional duties, shall: </w:t>
      </w:r>
    </w:p>
    <w:p w14:paraId="7C673896" w14:textId="77777777" w:rsidR="00A664E1" w:rsidRPr="009D1457" w:rsidRDefault="00A664E1" w:rsidP="009D1457">
      <w:pPr>
        <w:pStyle w:val="ListParagraph"/>
        <w:numPr>
          <w:ilvl w:val="0"/>
          <w:numId w:val="17"/>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Hold paramount the safety, health, and welfare of the public.</w:t>
      </w:r>
    </w:p>
    <w:p w14:paraId="1EF2D8FE" w14:textId="77777777" w:rsidR="00A664E1" w:rsidRPr="009D1457" w:rsidRDefault="00A664E1" w:rsidP="009D1457">
      <w:pPr>
        <w:pStyle w:val="ListParagraph"/>
        <w:spacing w:line="360" w:lineRule="auto"/>
        <w:ind w:left="1152"/>
        <w:rPr>
          <w:rFonts w:ascii="Times New Roman" w:hAnsi="Times New Roman" w:cs="Times New Roman"/>
          <w:sz w:val="24"/>
          <w:szCs w:val="24"/>
        </w:rPr>
      </w:pPr>
    </w:p>
    <w:p w14:paraId="657B3D8C" w14:textId="77777777" w:rsidR="00A664E1" w:rsidRPr="009D1457" w:rsidRDefault="00A664E1" w:rsidP="009D1457">
      <w:pPr>
        <w:pStyle w:val="ListParagraph"/>
        <w:numPr>
          <w:ilvl w:val="0"/>
          <w:numId w:val="17"/>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 xml:space="preserve">Perform services only in areas of their competence. </w:t>
      </w:r>
    </w:p>
    <w:p w14:paraId="43F50351" w14:textId="77777777" w:rsidR="00A664E1" w:rsidRPr="009D1457" w:rsidRDefault="00A664E1" w:rsidP="009D1457">
      <w:pPr>
        <w:pStyle w:val="ListParagraph"/>
        <w:spacing w:line="360" w:lineRule="auto"/>
        <w:ind w:left="1152"/>
        <w:rPr>
          <w:rFonts w:ascii="Times New Roman" w:hAnsi="Times New Roman" w:cs="Times New Roman"/>
          <w:sz w:val="24"/>
          <w:szCs w:val="24"/>
        </w:rPr>
      </w:pPr>
    </w:p>
    <w:p w14:paraId="298D2400" w14:textId="77777777" w:rsidR="00A664E1" w:rsidRPr="009D1457" w:rsidRDefault="00A664E1" w:rsidP="009D1457">
      <w:pPr>
        <w:pStyle w:val="ListParagraph"/>
        <w:numPr>
          <w:ilvl w:val="0"/>
          <w:numId w:val="17"/>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 xml:space="preserve">Issue public statements only in an objective and truthful manner. </w:t>
      </w:r>
    </w:p>
    <w:p w14:paraId="26AAEB38" w14:textId="77777777" w:rsidR="00A664E1" w:rsidRPr="009D1457" w:rsidRDefault="00A664E1" w:rsidP="009D1457">
      <w:pPr>
        <w:pStyle w:val="ListParagraph"/>
        <w:spacing w:line="360" w:lineRule="auto"/>
        <w:ind w:left="1152"/>
        <w:rPr>
          <w:rFonts w:ascii="Times New Roman" w:hAnsi="Times New Roman" w:cs="Times New Roman"/>
          <w:sz w:val="24"/>
          <w:szCs w:val="24"/>
        </w:rPr>
      </w:pPr>
    </w:p>
    <w:p w14:paraId="060E874F" w14:textId="77777777" w:rsidR="00A664E1" w:rsidRPr="009D1457" w:rsidRDefault="00A664E1" w:rsidP="009D1457">
      <w:pPr>
        <w:pStyle w:val="ListParagraph"/>
        <w:numPr>
          <w:ilvl w:val="0"/>
          <w:numId w:val="17"/>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 xml:space="preserve">Act for each employer or client as faithful agents or trustees. </w:t>
      </w:r>
    </w:p>
    <w:p w14:paraId="76698B82" w14:textId="77777777" w:rsidR="00A664E1" w:rsidRPr="009D1457" w:rsidRDefault="00A664E1" w:rsidP="009D1457">
      <w:pPr>
        <w:pStyle w:val="ListParagraph"/>
        <w:spacing w:line="360" w:lineRule="auto"/>
        <w:ind w:left="1152"/>
        <w:rPr>
          <w:rFonts w:ascii="Times New Roman" w:hAnsi="Times New Roman" w:cs="Times New Roman"/>
          <w:sz w:val="24"/>
          <w:szCs w:val="24"/>
        </w:rPr>
      </w:pPr>
    </w:p>
    <w:p w14:paraId="4A19E1B4" w14:textId="77777777" w:rsidR="00A664E1" w:rsidRPr="009D1457" w:rsidRDefault="00A664E1" w:rsidP="009D1457">
      <w:pPr>
        <w:pStyle w:val="ListParagraph"/>
        <w:numPr>
          <w:ilvl w:val="0"/>
          <w:numId w:val="17"/>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Avoid deceptive acts.</w:t>
      </w:r>
    </w:p>
    <w:p w14:paraId="5DF48A62" w14:textId="77777777" w:rsidR="00A664E1" w:rsidRPr="009D1457" w:rsidRDefault="00A664E1" w:rsidP="009D1457">
      <w:pPr>
        <w:pStyle w:val="ListParagraph"/>
        <w:spacing w:line="360" w:lineRule="auto"/>
        <w:ind w:left="1152"/>
        <w:rPr>
          <w:rFonts w:ascii="Times New Roman" w:hAnsi="Times New Roman" w:cs="Times New Roman"/>
          <w:sz w:val="24"/>
          <w:szCs w:val="24"/>
        </w:rPr>
      </w:pPr>
    </w:p>
    <w:p w14:paraId="096DC332" w14:textId="77777777" w:rsidR="00A664E1" w:rsidRPr="009D1457" w:rsidRDefault="00A664E1" w:rsidP="009D1457">
      <w:pPr>
        <w:pStyle w:val="ListParagraph"/>
        <w:numPr>
          <w:ilvl w:val="0"/>
          <w:numId w:val="17"/>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Conduct themselves honorably, responsibly, ethically, and lawfully so as to enhance the honor, reputation, and usefulness of the profession.”</w:t>
      </w:r>
    </w:p>
    <w:p w14:paraId="52E616BA" w14:textId="77777777" w:rsidR="00A664E1" w:rsidRPr="009D1457" w:rsidRDefault="00A664E1" w:rsidP="009D1457">
      <w:pPr>
        <w:pStyle w:val="ListParagraph"/>
        <w:spacing w:line="360" w:lineRule="auto"/>
        <w:ind w:left="1152"/>
        <w:rPr>
          <w:rFonts w:ascii="Times New Roman" w:hAnsi="Times New Roman" w:cs="Times New Roman"/>
          <w:sz w:val="24"/>
          <w:szCs w:val="24"/>
        </w:rPr>
      </w:pPr>
    </w:p>
    <w:p w14:paraId="6002B4EF"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lastRenderedPageBreak/>
        <w:t>The first canon is especially relevant to this project, since model rocketry can be a dangerous hobby if certain regulations are not strictly followed. The HPRM Program took this canon very seriously, by adhering to all FAA and NAR guidelines and regulations throughout the design process, as well as by following all guidelines set forth by the executive staff at the launch site.</w:t>
      </w:r>
    </w:p>
    <w:p w14:paraId="62E42D15"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t>The second canon was addressed partially by placing students in each MQP team that they would be most interested and qualified for, thus creating a project wherein students are performing work in their area of expertise.</w:t>
      </w:r>
    </w:p>
    <w:p w14:paraId="66A26CEC"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tab/>
        <w:t xml:space="preserve">The third and fourth canons are less relevant to the HPMR Program, since there were no public statements to be issued; nor were there separate employers to speak of. </w:t>
      </w:r>
    </w:p>
    <w:p w14:paraId="003981F7"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t>The fifth and sixth canons are covered by WPI’s Academic Honesty Policy, which all three MQP teams (and all MQPs) must follow.</w:t>
      </w:r>
    </w:p>
    <w:p w14:paraId="46F8BBE4" w14:textId="77777777" w:rsidR="00A664E1" w:rsidRDefault="00A664E1" w:rsidP="53339BCF">
      <w:pPr>
        <w:pStyle w:val="NormalWeb"/>
        <w:spacing w:before="0" w:beforeAutospacing="0" w:after="0" w:afterAutospacing="0" w:line="360" w:lineRule="auto"/>
        <w:rPr>
          <w:b/>
          <w:bCs/>
          <w:color w:val="000000" w:themeColor="text1"/>
        </w:rPr>
      </w:pPr>
    </w:p>
    <w:p w14:paraId="541330FA" w14:textId="77777777" w:rsidR="00A664E1" w:rsidRDefault="00A664E1" w:rsidP="53339BCF">
      <w:pPr>
        <w:pStyle w:val="NormalWeb"/>
        <w:spacing w:before="0" w:beforeAutospacing="0" w:after="0" w:afterAutospacing="0" w:line="360" w:lineRule="auto"/>
        <w:rPr>
          <w:b/>
          <w:bCs/>
          <w:color w:val="000000" w:themeColor="text1"/>
        </w:rPr>
      </w:pPr>
    </w:p>
    <w:p w14:paraId="67181F07" w14:textId="4F4CE5A8" w:rsidR="53339BCF" w:rsidRDefault="53339BCF" w:rsidP="009D1457">
      <w:pPr>
        <w:pStyle w:val="Heading2"/>
      </w:pPr>
      <w:bookmarkStart w:id="40" w:name="_Toc2082179"/>
      <w:r w:rsidRPr="53339BCF">
        <w:t>1.5 MQP Objectives, Methods and Standards</w:t>
      </w:r>
      <w:bookmarkEnd w:id="40"/>
    </w:p>
    <w:p w14:paraId="5EA55276" w14:textId="2B556550" w:rsidR="53339BCF" w:rsidRDefault="53339BCF" w:rsidP="53339BCF">
      <w:pPr>
        <w:pStyle w:val="NormalWeb"/>
        <w:spacing w:before="0" w:beforeAutospacing="0" w:after="0" w:afterAutospacing="0" w:line="360" w:lineRule="auto"/>
        <w:rPr>
          <w:b/>
          <w:bCs/>
          <w:color w:val="000000" w:themeColor="text1"/>
        </w:rPr>
      </w:pPr>
      <w:r w:rsidRPr="53339BCF">
        <w:rPr>
          <w:b/>
          <w:bCs/>
          <w:color w:val="000000" w:themeColor="text1"/>
        </w:rPr>
        <w:t xml:space="preserve">Objectives: </w:t>
      </w:r>
    </w:p>
    <w:p w14:paraId="5F15F39D" w14:textId="75EE5A7A" w:rsidR="53339BCF" w:rsidRDefault="53339BCF" w:rsidP="53339BCF">
      <w:pPr>
        <w:numPr>
          <w:ilvl w:val="0"/>
          <w:numId w:val="6"/>
        </w:numPr>
        <w:spacing w:after="0" w:line="360" w:lineRule="auto"/>
        <w:rPr>
          <w:rFonts w:ascii="Times New Roman" w:eastAsia="Times New Roman" w:hAnsi="Times New Roman" w:cs="Times New Roman"/>
          <w:color w:val="000000" w:themeColor="text1"/>
          <w:sz w:val="24"/>
          <w:szCs w:val="24"/>
        </w:rPr>
      </w:pPr>
      <w:r w:rsidRPr="53339BCF">
        <w:rPr>
          <w:rFonts w:ascii="Times New Roman" w:eastAsia="Times New Roman" w:hAnsi="Times New Roman" w:cs="Times New Roman"/>
          <w:color w:val="000000" w:themeColor="text1"/>
          <w:sz w:val="24"/>
          <w:szCs w:val="24"/>
        </w:rPr>
        <w:t>Use active control to keep the rocket stable in flight and above the launch pad</w:t>
      </w:r>
    </w:p>
    <w:p w14:paraId="26A6B1AB" w14:textId="4C485FB6" w:rsidR="53339BCF" w:rsidRDefault="53339BCF" w:rsidP="53339BCF">
      <w:pPr>
        <w:numPr>
          <w:ilvl w:val="1"/>
          <w:numId w:val="6"/>
        </w:numPr>
        <w:spacing w:after="0" w:line="360" w:lineRule="auto"/>
        <w:rPr>
          <w:color w:val="000000" w:themeColor="text1"/>
          <w:sz w:val="24"/>
          <w:szCs w:val="24"/>
        </w:rPr>
      </w:pPr>
      <w:r w:rsidRPr="53339BCF">
        <w:rPr>
          <w:rFonts w:ascii="Times New Roman" w:eastAsia="Times New Roman" w:hAnsi="Times New Roman" w:cs="Times New Roman"/>
          <w:color w:val="000000" w:themeColor="text1"/>
          <w:sz w:val="24"/>
          <w:szCs w:val="24"/>
        </w:rPr>
        <w:t>Use SolidWorks to design both passive and active fins</w:t>
      </w:r>
    </w:p>
    <w:p w14:paraId="7EA8F07E" w14:textId="56A8CE56" w:rsidR="53339BCF" w:rsidRDefault="53339BCF" w:rsidP="53339BCF">
      <w:pPr>
        <w:numPr>
          <w:ilvl w:val="1"/>
          <w:numId w:val="6"/>
        </w:numPr>
        <w:spacing w:after="0" w:line="360" w:lineRule="auto"/>
        <w:rPr>
          <w:color w:val="000000" w:themeColor="text1"/>
          <w:sz w:val="24"/>
          <w:szCs w:val="24"/>
        </w:rPr>
      </w:pPr>
      <w:r w:rsidRPr="53339BCF">
        <w:rPr>
          <w:rFonts w:ascii="Times New Roman" w:eastAsia="Times New Roman" w:hAnsi="Times New Roman" w:cs="Times New Roman"/>
          <w:color w:val="000000" w:themeColor="text1"/>
          <w:sz w:val="24"/>
          <w:szCs w:val="24"/>
        </w:rPr>
        <w:t>Analyze both sets of fins using ANSYS Fluent to find aerodynamic characteristics and the effect of the rudder’s movement on the rocket</w:t>
      </w:r>
    </w:p>
    <w:p w14:paraId="4B1959B2" w14:textId="6812D9CE" w:rsidR="53339BCF" w:rsidRDefault="53339BCF" w:rsidP="53339BCF">
      <w:pPr>
        <w:numPr>
          <w:ilvl w:val="1"/>
          <w:numId w:val="6"/>
        </w:numPr>
        <w:spacing w:after="0" w:line="360" w:lineRule="auto"/>
        <w:rPr>
          <w:color w:val="000000" w:themeColor="text1"/>
          <w:sz w:val="24"/>
          <w:szCs w:val="24"/>
        </w:rPr>
      </w:pPr>
      <w:r w:rsidRPr="53339BCF">
        <w:rPr>
          <w:rFonts w:ascii="Times New Roman" w:eastAsia="Times New Roman" w:hAnsi="Times New Roman" w:cs="Times New Roman"/>
          <w:color w:val="000000" w:themeColor="text1"/>
          <w:sz w:val="24"/>
          <w:szCs w:val="24"/>
        </w:rPr>
        <w:t>Develop an Active control law using a combination of MATLAB and Simulink</w:t>
      </w:r>
    </w:p>
    <w:p w14:paraId="1F2D3937" w14:textId="77777777" w:rsidR="53339BCF" w:rsidRDefault="53339BCF" w:rsidP="53339BCF">
      <w:pPr>
        <w:numPr>
          <w:ilvl w:val="0"/>
          <w:numId w:val="6"/>
        </w:numPr>
        <w:spacing w:after="0" w:line="360" w:lineRule="auto"/>
        <w:rPr>
          <w:rFonts w:ascii="Times New Roman" w:eastAsia="Times New Roman" w:hAnsi="Times New Roman" w:cs="Times New Roman"/>
          <w:color w:val="000000" w:themeColor="text1"/>
          <w:sz w:val="24"/>
          <w:szCs w:val="24"/>
        </w:rPr>
      </w:pPr>
      <w:r w:rsidRPr="53339BCF">
        <w:rPr>
          <w:rFonts w:ascii="Times New Roman" w:eastAsia="Times New Roman" w:hAnsi="Times New Roman" w:cs="Times New Roman"/>
          <w:color w:val="000000" w:themeColor="text1"/>
          <w:sz w:val="24"/>
          <w:szCs w:val="24"/>
        </w:rPr>
        <w:t xml:space="preserve">Recover the rocket using a Radio Frequency locator </w:t>
      </w:r>
    </w:p>
    <w:p w14:paraId="0925AFBE" w14:textId="7592B23E" w:rsidR="53339BCF" w:rsidRDefault="53339BCF" w:rsidP="53339BCF">
      <w:pPr>
        <w:numPr>
          <w:ilvl w:val="1"/>
          <w:numId w:val="6"/>
        </w:numPr>
        <w:spacing w:after="0" w:line="360" w:lineRule="auto"/>
        <w:rPr>
          <w:color w:val="000000" w:themeColor="text1"/>
          <w:sz w:val="24"/>
          <w:szCs w:val="24"/>
        </w:rPr>
      </w:pPr>
      <w:r w:rsidRPr="53339BCF">
        <w:rPr>
          <w:rFonts w:ascii="Times New Roman" w:eastAsia="Times New Roman" w:hAnsi="Times New Roman" w:cs="Times New Roman"/>
          <w:color w:val="000000" w:themeColor="text1"/>
          <w:sz w:val="24"/>
          <w:szCs w:val="24"/>
        </w:rPr>
        <w:t xml:space="preserve">Program the Arduino in </w:t>
      </w:r>
      <w:r w:rsidRPr="53339BCF">
        <w:rPr>
          <w:rFonts w:ascii="Times New Roman" w:eastAsia="Times New Roman" w:hAnsi="Times New Roman" w:cs="Times New Roman"/>
          <w:color w:val="000000" w:themeColor="text1"/>
          <w:sz w:val="24"/>
          <w:szCs w:val="24"/>
          <w:highlight w:val="yellow"/>
        </w:rPr>
        <w:t>Arduino Editor to</w:t>
      </w:r>
      <w:r w:rsidRPr="53339BCF">
        <w:rPr>
          <w:rFonts w:ascii="Times New Roman" w:eastAsia="Times New Roman" w:hAnsi="Times New Roman" w:cs="Times New Roman"/>
          <w:color w:val="000000" w:themeColor="text1"/>
          <w:sz w:val="24"/>
          <w:szCs w:val="24"/>
        </w:rPr>
        <w:t xml:space="preserve"> send an RF signal once the parachute was deployed</w:t>
      </w:r>
    </w:p>
    <w:p w14:paraId="361E1FF8" w14:textId="24910624" w:rsidR="53339BCF" w:rsidRDefault="53339BCF" w:rsidP="53339BCF">
      <w:pPr>
        <w:numPr>
          <w:ilvl w:val="0"/>
          <w:numId w:val="6"/>
        </w:numPr>
        <w:spacing w:after="0" w:line="360" w:lineRule="auto"/>
        <w:rPr>
          <w:color w:val="000000" w:themeColor="text1"/>
          <w:sz w:val="24"/>
          <w:szCs w:val="24"/>
        </w:rPr>
      </w:pPr>
      <w:r w:rsidRPr="53339BCF">
        <w:rPr>
          <w:rFonts w:ascii="Times New Roman" w:eastAsia="Times New Roman" w:hAnsi="Times New Roman" w:cs="Times New Roman"/>
          <w:color w:val="000000" w:themeColor="text1"/>
          <w:sz w:val="24"/>
          <w:szCs w:val="24"/>
        </w:rPr>
        <w:t>Create a Rocket Simulation to predict the rocket’s flight given specific inputs</w:t>
      </w:r>
    </w:p>
    <w:p w14:paraId="2E8B6130" w14:textId="628F68F7" w:rsidR="53339BCF" w:rsidRDefault="53339BCF" w:rsidP="53339BCF">
      <w:pPr>
        <w:numPr>
          <w:ilvl w:val="1"/>
          <w:numId w:val="6"/>
        </w:numPr>
        <w:spacing w:after="0" w:line="360" w:lineRule="auto"/>
        <w:rPr>
          <w:color w:val="000000" w:themeColor="text1"/>
          <w:sz w:val="24"/>
          <w:szCs w:val="24"/>
        </w:rPr>
      </w:pPr>
      <w:r w:rsidRPr="53339BCF">
        <w:rPr>
          <w:rFonts w:ascii="Times New Roman" w:eastAsia="Times New Roman" w:hAnsi="Times New Roman" w:cs="Times New Roman"/>
          <w:color w:val="000000" w:themeColor="text1"/>
          <w:sz w:val="24"/>
          <w:szCs w:val="24"/>
        </w:rPr>
        <w:t>Use MATLAB to design the full simulation</w:t>
      </w:r>
    </w:p>
    <w:p w14:paraId="7334C175" w14:textId="566E9EAE" w:rsidR="53339BCF" w:rsidRDefault="53339BCF" w:rsidP="53339BCF">
      <w:pPr>
        <w:numPr>
          <w:ilvl w:val="0"/>
          <w:numId w:val="6"/>
        </w:numPr>
        <w:spacing w:after="0" w:line="360" w:lineRule="auto"/>
        <w:rPr>
          <w:color w:val="000000" w:themeColor="text1"/>
          <w:sz w:val="24"/>
          <w:szCs w:val="24"/>
        </w:rPr>
      </w:pPr>
      <w:r w:rsidRPr="53339BCF">
        <w:rPr>
          <w:rFonts w:ascii="Times New Roman" w:eastAsia="Times New Roman" w:hAnsi="Times New Roman" w:cs="Times New Roman"/>
          <w:color w:val="000000" w:themeColor="text1"/>
          <w:sz w:val="24"/>
          <w:szCs w:val="24"/>
        </w:rPr>
        <w:t xml:space="preserve">Detect launch, apogee, and effectively trigger separation </w:t>
      </w:r>
    </w:p>
    <w:p w14:paraId="1C0AB8EF" w14:textId="2C7D44B9" w:rsidR="53339BCF" w:rsidRDefault="53339BCF" w:rsidP="53339BCF">
      <w:pPr>
        <w:numPr>
          <w:ilvl w:val="1"/>
          <w:numId w:val="6"/>
        </w:numPr>
        <w:spacing w:after="0" w:line="360" w:lineRule="auto"/>
        <w:rPr>
          <w:color w:val="000000" w:themeColor="text1"/>
          <w:sz w:val="24"/>
          <w:szCs w:val="24"/>
        </w:rPr>
      </w:pPr>
      <w:r w:rsidRPr="53339BCF">
        <w:rPr>
          <w:rFonts w:ascii="Times New Roman" w:eastAsia="Times New Roman" w:hAnsi="Times New Roman" w:cs="Times New Roman"/>
          <w:color w:val="000000" w:themeColor="text1"/>
          <w:sz w:val="24"/>
          <w:szCs w:val="24"/>
        </w:rPr>
        <w:t xml:space="preserve">Program the Arduino using </w:t>
      </w:r>
      <w:r w:rsidRPr="53339BCF">
        <w:rPr>
          <w:rFonts w:ascii="Times New Roman" w:eastAsia="Times New Roman" w:hAnsi="Times New Roman" w:cs="Times New Roman"/>
          <w:color w:val="000000" w:themeColor="text1"/>
          <w:sz w:val="24"/>
          <w:szCs w:val="24"/>
          <w:highlight w:val="yellow"/>
        </w:rPr>
        <w:t>Arduino Editor</w:t>
      </w:r>
      <w:r w:rsidRPr="53339BCF">
        <w:rPr>
          <w:rFonts w:ascii="Times New Roman" w:eastAsia="Times New Roman" w:hAnsi="Times New Roman" w:cs="Times New Roman"/>
          <w:color w:val="000000" w:themeColor="text1"/>
          <w:sz w:val="24"/>
          <w:szCs w:val="24"/>
        </w:rPr>
        <w:t xml:space="preserve"> to detect these flight events</w:t>
      </w:r>
    </w:p>
    <w:p w14:paraId="7FA1370A" w14:textId="0C7FFA06" w:rsidR="53339BCF" w:rsidRDefault="53339BCF" w:rsidP="53339BCF">
      <w:pPr>
        <w:spacing w:after="0" w:line="360" w:lineRule="auto"/>
        <w:rPr>
          <w:rFonts w:ascii="Times New Roman" w:eastAsia="Times New Roman" w:hAnsi="Times New Roman" w:cs="Times New Roman"/>
          <w:color w:val="000000" w:themeColor="text1"/>
          <w:sz w:val="24"/>
          <w:szCs w:val="24"/>
        </w:rPr>
      </w:pPr>
      <w:r w:rsidRPr="53339BCF">
        <w:rPr>
          <w:rFonts w:ascii="Times New Roman" w:eastAsia="Times New Roman" w:hAnsi="Times New Roman" w:cs="Times New Roman"/>
          <w:b/>
          <w:bCs/>
          <w:color w:val="000000" w:themeColor="text1"/>
          <w:sz w:val="24"/>
          <w:szCs w:val="24"/>
        </w:rPr>
        <w:t>Common Engineering Standards Used:</w:t>
      </w:r>
    </w:p>
    <w:p w14:paraId="06B83A73" w14:textId="172DC199" w:rsidR="53339BCF" w:rsidRDefault="53339BCF" w:rsidP="53339BCF">
      <w:pPr>
        <w:pStyle w:val="ListParagraph"/>
        <w:numPr>
          <w:ilvl w:val="0"/>
          <w:numId w:val="1"/>
        </w:numPr>
        <w:spacing w:after="0" w:line="360" w:lineRule="auto"/>
        <w:rPr>
          <w:color w:val="000000" w:themeColor="text1"/>
          <w:sz w:val="24"/>
          <w:szCs w:val="24"/>
        </w:rPr>
      </w:pPr>
      <w:r w:rsidRPr="53339BCF">
        <w:rPr>
          <w:rFonts w:ascii="Times New Roman" w:eastAsiaTheme="minorEastAsia" w:hAnsi="Times New Roman" w:cs="Times New Roman"/>
          <w:color w:val="000000" w:themeColor="text1"/>
          <w:sz w:val="24"/>
          <w:szCs w:val="24"/>
        </w:rPr>
        <w:t xml:space="preserve">NACA 64A010 airfoil </w:t>
      </w:r>
    </w:p>
    <w:p w14:paraId="1806305C" w14:textId="73A2E3B7" w:rsidR="53339BCF" w:rsidRDefault="53339BCF" w:rsidP="53339BCF">
      <w:pPr>
        <w:pStyle w:val="ListParagraph"/>
        <w:numPr>
          <w:ilvl w:val="0"/>
          <w:numId w:val="1"/>
        </w:numPr>
        <w:spacing w:after="0" w:line="360" w:lineRule="auto"/>
        <w:rPr>
          <w:color w:val="000000" w:themeColor="text1"/>
          <w:sz w:val="24"/>
          <w:szCs w:val="24"/>
        </w:rPr>
      </w:pPr>
      <w:r w:rsidRPr="53339BCF">
        <w:rPr>
          <w:rFonts w:ascii="Times New Roman" w:eastAsia="Times New Roman" w:hAnsi="Times New Roman" w:cs="Times New Roman"/>
          <w:color w:val="000000" w:themeColor="text1"/>
          <w:sz w:val="24"/>
          <w:szCs w:val="24"/>
        </w:rPr>
        <w:lastRenderedPageBreak/>
        <w:t>NACA 66-021 airfoil</w:t>
      </w:r>
    </w:p>
    <w:p w14:paraId="366072AC" w14:textId="2A21D4F1" w:rsidR="53339BCF" w:rsidRDefault="53339BCF" w:rsidP="53339BCF">
      <w:pPr>
        <w:pStyle w:val="ListParagraph"/>
        <w:numPr>
          <w:ilvl w:val="0"/>
          <w:numId w:val="1"/>
        </w:numPr>
        <w:spacing w:after="0" w:line="360" w:lineRule="auto"/>
        <w:rPr>
          <w:color w:val="000000" w:themeColor="text1"/>
          <w:sz w:val="24"/>
          <w:szCs w:val="24"/>
        </w:rPr>
      </w:pPr>
      <w:r w:rsidRPr="53339BCF">
        <w:rPr>
          <w:rFonts w:ascii="Times New Roman" w:eastAsia="Times New Roman" w:hAnsi="Times New Roman" w:cs="Times New Roman"/>
        </w:rPr>
        <w:t>ANSI C18.3M for our lithium Ion battery</w:t>
      </w:r>
    </w:p>
    <w:p w14:paraId="10E52641" w14:textId="160AF5D2" w:rsidR="53339BCF" w:rsidRDefault="53339BCF" w:rsidP="53339BCF">
      <w:pPr>
        <w:pStyle w:val="ListParagraph"/>
        <w:numPr>
          <w:ilvl w:val="0"/>
          <w:numId w:val="1"/>
        </w:numPr>
        <w:spacing w:after="0" w:line="360" w:lineRule="auto"/>
      </w:pPr>
      <w:r w:rsidRPr="53339BCF">
        <w:rPr>
          <w:rFonts w:ascii="Times New Roman" w:eastAsia="Times New Roman" w:hAnsi="Times New Roman" w:cs="Times New Roman"/>
        </w:rPr>
        <w:t xml:space="preserve"> NEMA ICS 16-2001 standard for our servomotors</w:t>
      </w:r>
    </w:p>
    <w:p w14:paraId="3BC03D4D" w14:textId="77777777" w:rsidR="00A664E1" w:rsidRDefault="00A664E1" w:rsidP="53339BCF">
      <w:pPr>
        <w:spacing w:after="0" w:line="360" w:lineRule="auto"/>
        <w:rPr>
          <w:rFonts w:ascii="Times New Roman" w:eastAsia="Times New Roman" w:hAnsi="Times New Roman" w:cs="Times New Roman"/>
          <w:b/>
          <w:bCs/>
          <w:color w:val="000000" w:themeColor="text1"/>
          <w:sz w:val="24"/>
          <w:szCs w:val="24"/>
        </w:rPr>
      </w:pPr>
    </w:p>
    <w:p w14:paraId="206C3102" w14:textId="393B873F" w:rsidR="53339BCF" w:rsidRDefault="53339BCF" w:rsidP="009D1457">
      <w:pPr>
        <w:pStyle w:val="Heading2"/>
        <w:rPr>
          <w:rFonts w:eastAsia="Times New Roman"/>
        </w:rPr>
      </w:pPr>
      <w:bookmarkStart w:id="41" w:name="_Toc2082180"/>
      <w:r w:rsidRPr="53339BCF">
        <w:rPr>
          <w:rFonts w:eastAsia="Times New Roman"/>
        </w:rPr>
        <w:t>1.6 MQP Tasks and Timetable</w:t>
      </w:r>
      <w:bookmarkEnd w:id="41"/>
      <w:r w:rsidRPr="53339BCF">
        <w:rPr>
          <w:rFonts w:eastAsia="Times New Roman"/>
        </w:rPr>
        <w:t xml:space="preserve"> </w:t>
      </w:r>
    </w:p>
    <w:p w14:paraId="66AA560E" w14:textId="2C92568B" w:rsidR="53339BCF" w:rsidRDefault="00A664E1" w:rsidP="53339BCF">
      <w:pPr>
        <w:spacing w:after="0" w:line="360" w:lineRule="auto"/>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color w:val="000000" w:themeColor="text1"/>
          <w:sz w:val="24"/>
          <w:szCs w:val="24"/>
        </w:rPr>
        <w:t xml:space="preserve">Insert </w:t>
      </w:r>
      <w:proofErr w:type="spellStart"/>
      <w:r>
        <w:rPr>
          <w:rFonts w:ascii="Times New Roman" w:eastAsia="Times New Roman" w:hAnsi="Times New Roman" w:cs="Times New Roman"/>
          <w:color w:val="000000" w:themeColor="text1"/>
          <w:sz w:val="24"/>
          <w:szCs w:val="24"/>
        </w:rPr>
        <w:t>gantt</w:t>
      </w:r>
      <w:proofErr w:type="spellEnd"/>
      <w:r>
        <w:rPr>
          <w:rFonts w:ascii="Times New Roman" w:eastAsia="Times New Roman" w:hAnsi="Times New Roman" w:cs="Times New Roman"/>
          <w:color w:val="000000" w:themeColor="text1"/>
          <w:sz w:val="24"/>
          <w:szCs w:val="24"/>
        </w:rPr>
        <w:t xml:space="preserve"> chart</w:t>
      </w:r>
    </w:p>
    <w:p w14:paraId="6361C394" w14:textId="2349EB8F" w:rsidR="53339BCF" w:rsidRDefault="53339BCF" w:rsidP="53339BCF">
      <w:pPr>
        <w:pStyle w:val="NormalWeb"/>
        <w:spacing w:before="0" w:beforeAutospacing="0" w:after="0" w:afterAutospacing="0" w:line="360" w:lineRule="auto"/>
        <w:rPr>
          <w:b/>
          <w:bCs/>
          <w:color w:val="000000" w:themeColor="text1"/>
        </w:rPr>
      </w:pPr>
    </w:p>
    <w:p w14:paraId="20B951E6" w14:textId="29F73DDC" w:rsidR="53339BCF" w:rsidRDefault="53339BCF" w:rsidP="53339BCF">
      <w:pPr>
        <w:pStyle w:val="NormalWeb"/>
        <w:spacing w:before="0" w:beforeAutospacing="0" w:after="0" w:afterAutospacing="0" w:line="360" w:lineRule="auto"/>
        <w:rPr>
          <w:b/>
          <w:bCs/>
          <w:color w:val="000000" w:themeColor="text1"/>
        </w:rPr>
      </w:pPr>
    </w:p>
    <w:p w14:paraId="6599B064" w14:textId="24552D40" w:rsidR="0016356A" w:rsidRPr="00B46571" w:rsidRDefault="00A47654" w:rsidP="006D0668">
      <w:pPr>
        <w:spacing w:line="360" w:lineRule="auto"/>
        <w:rPr>
          <w:rFonts w:ascii="Times New Roman" w:eastAsia="Times New Roman" w:hAnsi="Times New Roman" w:cs="Times New Roman"/>
          <w:color w:val="000000" w:themeColor="text1"/>
          <w:sz w:val="24"/>
          <w:szCs w:val="24"/>
        </w:rPr>
      </w:pPr>
      <w:r w:rsidRPr="00B46571">
        <w:rPr>
          <w:rFonts w:ascii="Times New Roman" w:hAnsi="Times New Roman" w:cs="Times New Roman"/>
          <w:color w:val="000000" w:themeColor="text1"/>
        </w:rPr>
        <w:br w:type="page"/>
      </w:r>
    </w:p>
    <w:p w14:paraId="0C9AF0B1" w14:textId="784FB5CE" w:rsidR="675B6DE1" w:rsidRDefault="003067A9" w:rsidP="009D1457">
      <w:pPr>
        <w:pStyle w:val="Heading1"/>
      </w:pPr>
      <w:r w:rsidRPr="00B46571">
        <w:lastRenderedPageBreak/>
        <w:t xml:space="preserve"> </w:t>
      </w:r>
      <w:bookmarkStart w:id="42" w:name="_Toc2082181"/>
      <w:r w:rsidR="01660E9E" w:rsidRPr="00B46571">
        <w:t>Methodology</w:t>
      </w:r>
      <w:bookmarkEnd w:id="42"/>
    </w:p>
    <w:p w14:paraId="00A2FE71" w14:textId="77777777" w:rsidR="00AA1FBB" w:rsidRPr="00B46571" w:rsidRDefault="00AA1FBB" w:rsidP="006D0668">
      <w:pPr>
        <w:pStyle w:val="NormalWeb"/>
        <w:spacing w:before="0" w:beforeAutospacing="0" w:after="0" w:afterAutospacing="0" w:line="360" w:lineRule="auto"/>
        <w:outlineLvl w:val="0"/>
        <w:rPr>
          <w:color w:val="000000" w:themeColor="text1"/>
        </w:rPr>
      </w:pPr>
    </w:p>
    <w:p w14:paraId="099B334F" w14:textId="6807591B" w:rsidR="00A47654" w:rsidRPr="00B46571" w:rsidRDefault="01660E9E" w:rsidP="009D1457">
      <w:pPr>
        <w:pStyle w:val="NormalWeb"/>
        <w:spacing w:before="0" w:beforeAutospacing="0" w:after="0" w:afterAutospacing="0" w:line="360" w:lineRule="auto"/>
        <w:ind w:firstLine="720"/>
        <w:rPr>
          <w:color w:val="000000" w:themeColor="text1"/>
        </w:rPr>
      </w:pPr>
      <w:r w:rsidRPr="00B46571">
        <w:rPr>
          <w:color w:val="000000" w:themeColor="text1"/>
        </w:rPr>
        <w:t xml:space="preserve">Many iterations went in to the responsibilities of the Flight Dynamics &amp; Stability team. </w:t>
      </w:r>
      <w:r w:rsidR="004A08D3" w:rsidRPr="00B46571">
        <w:rPr>
          <w:color w:val="000000" w:themeColor="text1"/>
        </w:rPr>
        <w:t>To</w:t>
      </w:r>
      <w:r w:rsidRPr="00B46571">
        <w:rPr>
          <w:color w:val="000000" w:themeColor="text1"/>
        </w:rPr>
        <w:t xml:space="preserve"> properly design the fins, equations of motion for the rocket needed to be solved. Additionally, </w:t>
      </w:r>
      <w:r w:rsidR="004A08D3" w:rsidRPr="00B46571">
        <w:rPr>
          <w:color w:val="000000" w:themeColor="text1"/>
        </w:rPr>
        <w:t>to</w:t>
      </w:r>
      <w:r w:rsidRPr="00B46571">
        <w:rPr>
          <w:color w:val="000000" w:themeColor="text1"/>
        </w:rPr>
        <w:t xml:space="preserve"> design the control law and size the servos, we needed to have a flight simulation as well as aerodynamic analysis of the fins via CFD. To prepare for launch, we had to develop tests for the fins and success criteria for the flight. </w:t>
      </w:r>
    </w:p>
    <w:p w14:paraId="408C7012" w14:textId="587C92AC" w:rsidR="675B6DE1" w:rsidRPr="00B46571" w:rsidRDefault="003067A9" w:rsidP="009D1457">
      <w:pPr>
        <w:pStyle w:val="Heading2"/>
      </w:pPr>
      <w:bookmarkStart w:id="43" w:name="_Toc2082182"/>
      <w:r w:rsidRPr="00B46571">
        <w:t xml:space="preserve">2.1 </w:t>
      </w:r>
      <w:r w:rsidR="213885D6" w:rsidRPr="00B46571">
        <w:t>Fin Design</w:t>
      </w:r>
      <w:bookmarkEnd w:id="43"/>
    </w:p>
    <w:p w14:paraId="430FB0E8" w14:textId="68BCCE25" w:rsidR="675B6DE1" w:rsidRPr="00B46571" w:rsidRDefault="59759139" w:rsidP="006D0668">
      <w:pPr>
        <w:spacing w:after="0" w:line="360" w:lineRule="auto"/>
        <w:ind w:firstLine="720"/>
        <w:rPr>
          <w:rFonts w:ascii="Times New Roman" w:eastAsiaTheme="minorEastAsia" w:hAnsi="Times New Roman" w:cs="Times New Roman"/>
          <w:color w:val="000000" w:themeColor="text1"/>
          <w:sz w:val="24"/>
          <w:szCs w:val="24"/>
        </w:rPr>
      </w:pPr>
      <w:r w:rsidRPr="00B46571">
        <w:rPr>
          <w:rFonts w:ascii="Times New Roman" w:eastAsia="Times New Roman" w:hAnsi="Times New Roman" w:cs="Times New Roman"/>
          <w:color w:val="000000" w:themeColor="text1"/>
          <w:sz w:val="24"/>
          <w:szCs w:val="24"/>
        </w:rPr>
        <w:t>The fins for the rocket were constructed based on the swept airfoil and clipped delta shapes. Each fin was designed to be 8 inches in both</w:t>
      </w:r>
      <w:r w:rsidRPr="00B46571">
        <w:rPr>
          <w:rFonts w:ascii="Times New Roman" w:eastAsiaTheme="minorEastAsia" w:hAnsi="Times New Roman" w:cs="Times New Roman"/>
          <w:color w:val="000000" w:themeColor="text1"/>
          <w:sz w:val="24"/>
          <w:szCs w:val="24"/>
        </w:rPr>
        <w:t xml:space="preserve"> span and root chord length, to be twice the diameter of the rocket’s body tube, and with a cross-section based on the NACA 64A010 airfoil, which was found to have the optimal shape and thickness to chord length ratio. The first iteration of the fin was designed and rendered using SolidWorks to match the aforementioned description and is shown </w:t>
      </w:r>
      <w:r w:rsidR="008D1298" w:rsidRPr="00B46571">
        <w:rPr>
          <w:rFonts w:ascii="Times New Roman" w:eastAsiaTheme="minorEastAsia" w:hAnsi="Times New Roman" w:cs="Times New Roman"/>
          <w:color w:val="000000" w:themeColor="text1"/>
          <w:sz w:val="24"/>
          <w:szCs w:val="24"/>
        </w:rPr>
        <w:t xml:space="preserve">below </w:t>
      </w:r>
      <w:r w:rsidRPr="00B46571">
        <w:rPr>
          <w:rFonts w:ascii="Times New Roman" w:eastAsiaTheme="minorEastAsia" w:hAnsi="Times New Roman" w:cs="Times New Roman"/>
          <w:color w:val="000000" w:themeColor="text1"/>
          <w:sz w:val="24"/>
          <w:szCs w:val="24"/>
        </w:rPr>
        <w:t xml:space="preserve">in Figure </w:t>
      </w:r>
      <w:r w:rsidR="00CA2997" w:rsidRPr="00B46571">
        <w:rPr>
          <w:rFonts w:ascii="Times New Roman" w:eastAsiaTheme="minorEastAsia" w:hAnsi="Times New Roman" w:cs="Times New Roman"/>
          <w:color w:val="000000" w:themeColor="text1"/>
          <w:sz w:val="24"/>
          <w:szCs w:val="24"/>
        </w:rPr>
        <w:t>8</w:t>
      </w:r>
      <w:r w:rsidR="00CE085D">
        <w:rPr>
          <w:rFonts w:ascii="Times New Roman" w:eastAsiaTheme="minorEastAsia" w:hAnsi="Times New Roman" w:cs="Times New Roman"/>
          <w:color w:val="000000" w:themeColor="text1"/>
          <w:sz w:val="24"/>
          <w:szCs w:val="24"/>
        </w:rPr>
        <w:t>:</w:t>
      </w:r>
      <w:r w:rsidRPr="00B46571">
        <w:rPr>
          <w:rFonts w:ascii="Times New Roman" w:eastAsiaTheme="minorEastAsia" w:hAnsi="Times New Roman" w:cs="Times New Roman"/>
          <w:color w:val="000000" w:themeColor="text1"/>
          <w:sz w:val="24"/>
          <w:szCs w:val="24"/>
        </w:rPr>
        <w:t xml:space="preserve"> </w:t>
      </w:r>
    </w:p>
    <w:p w14:paraId="700F326A" w14:textId="77777777" w:rsidR="00694544" w:rsidRPr="00B46571" w:rsidRDefault="675B6DE1" w:rsidP="006D0668">
      <w:pPr>
        <w:keepNext/>
        <w:spacing w:after="0" w:line="360" w:lineRule="auto"/>
        <w:jc w:val="center"/>
        <w:rPr>
          <w:rFonts w:ascii="Times New Roman" w:hAnsi="Times New Roman" w:cs="Times New Roman"/>
          <w:color w:val="000000" w:themeColor="text1"/>
        </w:rPr>
      </w:pPr>
      <w:r>
        <w:rPr>
          <w:noProof/>
        </w:rPr>
        <w:drawing>
          <wp:inline distT="0" distB="0" distL="0" distR="0" wp14:anchorId="53B80333" wp14:editId="074D89F3">
            <wp:extent cx="4572000" cy="3390900"/>
            <wp:effectExtent l="0" t="0" r="0" b="0"/>
            <wp:docPr id="365704341" name="Picture 365704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extLst>
                        <a:ext uri="{28A0092B-C50C-407E-A947-70E740481C1C}">
                          <a14:useLocalDpi xmlns:a14="http://schemas.microsoft.com/office/drawing/2010/main" val="0"/>
                        </a:ext>
                      </a:extLst>
                    </a:blip>
                    <a:stretch>
                      <a:fillRect/>
                    </a:stretch>
                  </pic:blipFill>
                  <pic:spPr>
                    <a:xfrm>
                      <a:off x="0" y="0"/>
                      <a:ext cx="4572000" cy="3390900"/>
                    </a:xfrm>
                    <a:prstGeom prst="rect">
                      <a:avLst/>
                    </a:prstGeom>
                  </pic:spPr>
                </pic:pic>
              </a:graphicData>
            </a:graphic>
          </wp:inline>
        </w:drawing>
      </w:r>
    </w:p>
    <w:p w14:paraId="56E35058" w14:textId="30FEA358" w:rsidR="675B6DE1" w:rsidRPr="005C3150" w:rsidRDefault="00694544" w:rsidP="006D0668">
      <w:pPr>
        <w:pStyle w:val="Caption"/>
        <w:spacing w:line="360" w:lineRule="auto"/>
        <w:jc w:val="center"/>
        <w:rPr>
          <w:rFonts w:ascii="Times New Roman" w:hAnsi="Times New Roman" w:cs="Times New Roman"/>
          <w:color w:val="000000" w:themeColor="text1"/>
          <w:sz w:val="22"/>
        </w:rPr>
      </w:pPr>
      <w:bookmarkStart w:id="44" w:name="_Toc272480"/>
      <w:r w:rsidRPr="005C3150">
        <w:rPr>
          <w:rFonts w:ascii="Times New Roman" w:hAnsi="Times New Roman" w:cs="Times New Roman"/>
          <w:color w:val="000000" w:themeColor="text1"/>
          <w:sz w:val="22"/>
        </w:rPr>
        <w:t xml:space="preserve">Figure </w:t>
      </w:r>
      <w:r w:rsidR="00577625">
        <w:rPr>
          <w:rFonts w:ascii="Times New Roman" w:hAnsi="Times New Roman" w:cs="Times New Roman"/>
          <w:color w:val="000000" w:themeColor="text1"/>
          <w:sz w:val="22"/>
        </w:rPr>
        <w:fldChar w:fldCharType="begin"/>
      </w:r>
      <w:r w:rsidR="00577625">
        <w:rPr>
          <w:rFonts w:ascii="Times New Roman" w:hAnsi="Times New Roman" w:cs="Times New Roman"/>
          <w:color w:val="000000" w:themeColor="text1"/>
          <w:sz w:val="22"/>
        </w:rPr>
        <w:instrText xml:space="preserve"> SEQ Figure \* ARABIC </w:instrText>
      </w:r>
      <w:r w:rsidR="00577625">
        <w:rPr>
          <w:rFonts w:ascii="Times New Roman" w:hAnsi="Times New Roman" w:cs="Times New Roman"/>
          <w:color w:val="000000" w:themeColor="text1"/>
          <w:sz w:val="22"/>
        </w:rPr>
        <w:fldChar w:fldCharType="separate"/>
      </w:r>
      <w:r w:rsidR="00577625">
        <w:rPr>
          <w:rFonts w:ascii="Times New Roman" w:hAnsi="Times New Roman" w:cs="Times New Roman"/>
          <w:noProof/>
          <w:color w:val="000000" w:themeColor="text1"/>
          <w:sz w:val="22"/>
        </w:rPr>
        <w:t>8</w:t>
      </w:r>
      <w:r w:rsidR="00577625">
        <w:rPr>
          <w:rFonts w:ascii="Times New Roman" w:hAnsi="Times New Roman" w:cs="Times New Roman"/>
          <w:color w:val="000000" w:themeColor="text1"/>
          <w:sz w:val="22"/>
        </w:rPr>
        <w:fldChar w:fldCharType="end"/>
      </w:r>
      <w:r w:rsidRPr="005C3150">
        <w:rPr>
          <w:rFonts w:ascii="Times New Roman" w:hAnsi="Times New Roman" w:cs="Times New Roman"/>
          <w:color w:val="000000" w:themeColor="text1"/>
          <w:sz w:val="22"/>
        </w:rPr>
        <w:t xml:space="preserve">: Preliminary </w:t>
      </w:r>
      <w:r w:rsidR="008D1298" w:rsidRPr="005C3150">
        <w:rPr>
          <w:rFonts w:ascii="Times New Roman" w:hAnsi="Times New Roman" w:cs="Times New Roman"/>
          <w:color w:val="000000" w:themeColor="text1"/>
          <w:sz w:val="22"/>
        </w:rPr>
        <w:t>s</w:t>
      </w:r>
      <w:r w:rsidRPr="005C3150">
        <w:rPr>
          <w:rFonts w:ascii="Times New Roman" w:hAnsi="Times New Roman" w:cs="Times New Roman"/>
          <w:color w:val="000000" w:themeColor="text1"/>
          <w:sz w:val="22"/>
        </w:rPr>
        <w:t xml:space="preserve">tationary </w:t>
      </w:r>
      <w:r w:rsidR="008D1298" w:rsidRPr="005C3150">
        <w:rPr>
          <w:rFonts w:ascii="Times New Roman" w:hAnsi="Times New Roman" w:cs="Times New Roman"/>
          <w:color w:val="000000" w:themeColor="text1"/>
          <w:sz w:val="22"/>
        </w:rPr>
        <w:t>f</w:t>
      </w:r>
      <w:r w:rsidRPr="005C3150">
        <w:rPr>
          <w:rFonts w:ascii="Times New Roman" w:hAnsi="Times New Roman" w:cs="Times New Roman"/>
          <w:color w:val="000000" w:themeColor="text1"/>
          <w:sz w:val="22"/>
        </w:rPr>
        <w:t xml:space="preserve">in </w:t>
      </w:r>
      <w:r w:rsidR="008D1298" w:rsidRPr="005C3150">
        <w:rPr>
          <w:rFonts w:ascii="Times New Roman" w:hAnsi="Times New Roman" w:cs="Times New Roman"/>
          <w:color w:val="000000" w:themeColor="text1"/>
          <w:sz w:val="22"/>
        </w:rPr>
        <w:t>d</w:t>
      </w:r>
      <w:r w:rsidRPr="005C3150">
        <w:rPr>
          <w:rFonts w:ascii="Times New Roman" w:hAnsi="Times New Roman" w:cs="Times New Roman"/>
          <w:color w:val="000000" w:themeColor="text1"/>
          <w:sz w:val="22"/>
        </w:rPr>
        <w:t>esign. Copyright 201</w:t>
      </w:r>
      <w:r w:rsidR="00677D03" w:rsidRPr="005C3150">
        <w:rPr>
          <w:rFonts w:ascii="Times New Roman" w:hAnsi="Times New Roman" w:cs="Times New Roman"/>
          <w:color w:val="000000" w:themeColor="text1"/>
          <w:sz w:val="22"/>
        </w:rPr>
        <w:t>9</w:t>
      </w:r>
      <w:r w:rsidRPr="005C3150">
        <w:rPr>
          <w:rFonts w:ascii="Times New Roman" w:hAnsi="Times New Roman" w:cs="Times New Roman"/>
          <w:color w:val="000000" w:themeColor="text1"/>
          <w:sz w:val="22"/>
        </w:rPr>
        <w:t>, WPI.</w:t>
      </w:r>
      <w:bookmarkEnd w:id="44"/>
    </w:p>
    <w:p w14:paraId="3161E6AA" w14:textId="39554F4D" w:rsidR="675B6DE1" w:rsidRPr="00B46571" w:rsidRDefault="675B6DE1" w:rsidP="006D0668">
      <w:pPr>
        <w:spacing w:after="0" w:line="360" w:lineRule="auto"/>
        <w:jc w:val="center"/>
        <w:rPr>
          <w:rFonts w:ascii="Times New Roman" w:eastAsiaTheme="minorEastAsia" w:hAnsi="Times New Roman" w:cs="Times New Roman"/>
          <w:color w:val="000000" w:themeColor="text1"/>
          <w:sz w:val="24"/>
          <w:szCs w:val="24"/>
        </w:rPr>
      </w:pPr>
    </w:p>
    <w:p w14:paraId="34C8A662" w14:textId="3456F158" w:rsidR="675B6DE1" w:rsidRPr="00B46571" w:rsidRDefault="213885D6" w:rsidP="006D0668">
      <w:pPr>
        <w:spacing w:after="0" w:line="360" w:lineRule="auto"/>
        <w:ind w:firstLine="720"/>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lastRenderedPageBreak/>
        <w:t xml:space="preserve">From this fin, a section was cut to create an actuating rudder and provide active control. The rudder is cut 1 inch in from both the fin tip and the rocket body joining edge and 2 inches from the trailing edge at the corner of the rocket body joining edge and the trailing edge. The rudder is depicted in Figure </w:t>
      </w:r>
      <w:r w:rsidR="0016578D" w:rsidRPr="00B46571">
        <w:rPr>
          <w:rFonts w:ascii="Times New Roman" w:eastAsiaTheme="minorEastAsia" w:hAnsi="Times New Roman" w:cs="Times New Roman"/>
          <w:color w:val="000000" w:themeColor="text1"/>
          <w:sz w:val="24"/>
          <w:szCs w:val="24"/>
        </w:rPr>
        <w:t>9</w:t>
      </w:r>
      <w:r w:rsidR="00CE085D">
        <w:rPr>
          <w:rFonts w:ascii="Times New Roman" w:eastAsiaTheme="minorEastAsia" w:hAnsi="Times New Roman" w:cs="Times New Roman"/>
          <w:color w:val="000000" w:themeColor="text1"/>
          <w:sz w:val="24"/>
          <w:szCs w:val="24"/>
        </w:rPr>
        <w:t xml:space="preserve"> below:</w:t>
      </w:r>
      <w:r w:rsidRPr="00B46571">
        <w:rPr>
          <w:rFonts w:ascii="Times New Roman" w:eastAsiaTheme="minorEastAsia" w:hAnsi="Times New Roman" w:cs="Times New Roman"/>
          <w:color w:val="000000" w:themeColor="text1"/>
          <w:sz w:val="24"/>
          <w:szCs w:val="24"/>
        </w:rPr>
        <w:t xml:space="preserve"> </w:t>
      </w:r>
    </w:p>
    <w:p w14:paraId="4FD4EE69" w14:textId="77777777" w:rsidR="00694544" w:rsidRPr="00B46571" w:rsidRDefault="213885D6" w:rsidP="006D0668">
      <w:pPr>
        <w:keepNext/>
        <w:spacing w:after="0" w:line="360" w:lineRule="auto"/>
        <w:jc w:val="center"/>
        <w:rPr>
          <w:rFonts w:ascii="Times New Roman" w:hAnsi="Times New Roman" w:cs="Times New Roman"/>
          <w:color w:val="000000" w:themeColor="text1"/>
        </w:rPr>
      </w:pPr>
      <w:r>
        <w:rPr>
          <w:noProof/>
        </w:rPr>
        <w:drawing>
          <wp:inline distT="0" distB="0" distL="0" distR="0" wp14:anchorId="38250ABA" wp14:editId="7675D19C">
            <wp:extent cx="4572000" cy="3371850"/>
            <wp:effectExtent l="0" t="0" r="0" b="0"/>
            <wp:docPr id="752127101" name="Picture 752127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extLst>
                        <a:ext uri="{28A0092B-C50C-407E-A947-70E740481C1C}">
                          <a14:useLocalDpi xmlns:a14="http://schemas.microsoft.com/office/drawing/2010/main" val="0"/>
                        </a:ext>
                      </a:extLst>
                    </a:blip>
                    <a:stretch>
                      <a:fillRect/>
                    </a:stretch>
                  </pic:blipFill>
                  <pic:spPr>
                    <a:xfrm>
                      <a:off x="0" y="0"/>
                      <a:ext cx="4572000" cy="3371850"/>
                    </a:xfrm>
                    <a:prstGeom prst="rect">
                      <a:avLst/>
                    </a:prstGeom>
                  </pic:spPr>
                </pic:pic>
              </a:graphicData>
            </a:graphic>
          </wp:inline>
        </w:drawing>
      </w:r>
    </w:p>
    <w:p w14:paraId="08291075" w14:textId="21EC2DD7" w:rsidR="213885D6" w:rsidRPr="005C3150" w:rsidRDefault="00694544" w:rsidP="006D0668">
      <w:pPr>
        <w:pStyle w:val="Caption"/>
        <w:spacing w:line="360" w:lineRule="auto"/>
        <w:jc w:val="center"/>
        <w:rPr>
          <w:rFonts w:ascii="Times New Roman" w:eastAsiaTheme="minorEastAsia" w:hAnsi="Times New Roman" w:cs="Times New Roman"/>
          <w:color w:val="000000" w:themeColor="text1"/>
          <w:sz w:val="32"/>
          <w:szCs w:val="24"/>
        </w:rPr>
      </w:pPr>
      <w:bookmarkStart w:id="45" w:name="_Toc272481"/>
      <w:r w:rsidRPr="005C3150">
        <w:rPr>
          <w:rFonts w:ascii="Times New Roman" w:hAnsi="Times New Roman" w:cs="Times New Roman"/>
          <w:color w:val="000000" w:themeColor="text1"/>
          <w:sz w:val="22"/>
        </w:rPr>
        <w:t xml:space="preserve">Figure </w:t>
      </w:r>
      <w:r w:rsidR="00577625">
        <w:rPr>
          <w:rFonts w:ascii="Times New Roman" w:hAnsi="Times New Roman" w:cs="Times New Roman"/>
          <w:color w:val="000000" w:themeColor="text1"/>
          <w:sz w:val="22"/>
        </w:rPr>
        <w:fldChar w:fldCharType="begin"/>
      </w:r>
      <w:r w:rsidR="00577625">
        <w:rPr>
          <w:rFonts w:ascii="Times New Roman" w:hAnsi="Times New Roman" w:cs="Times New Roman"/>
          <w:color w:val="000000" w:themeColor="text1"/>
          <w:sz w:val="22"/>
        </w:rPr>
        <w:instrText xml:space="preserve"> SEQ Figure \* ARABIC </w:instrText>
      </w:r>
      <w:r w:rsidR="00577625">
        <w:rPr>
          <w:rFonts w:ascii="Times New Roman" w:hAnsi="Times New Roman" w:cs="Times New Roman"/>
          <w:color w:val="000000" w:themeColor="text1"/>
          <w:sz w:val="22"/>
        </w:rPr>
        <w:fldChar w:fldCharType="separate"/>
      </w:r>
      <w:r w:rsidR="00577625">
        <w:rPr>
          <w:rFonts w:ascii="Times New Roman" w:hAnsi="Times New Roman" w:cs="Times New Roman"/>
          <w:noProof/>
          <w:color w:val="000000" w:themeColor="text1"/>
          <w:sz w:val="22"/>
        </w:rPr>
        <w:t>9</w:t>
      </w:r>
      <w:r w:rsidR="00577625">
        <w:rPr>
          <w:rFonts w:ascii="Times New Roman" w:hAnsi="Times New Roman" w:cs="Times New Roman"/>
          <w:color w:val="000000" w:themeColor="text1"/>
          <w:sz w:val="22"/>
        </w:rPr>
        <w:fldChar w:fldCharType="end"/>
      </w:r>
      <w:r w:rsidRPr="005C3150">
        <w:rPr>
          <w:rFonts w:ascii="Times New Roman" w:hAnsi="Times New Roman" w:cs="Times New Roman"/>
          <w:color w:val="000000" w:themeColor="text1"/>
          <w:sz w:val="22"/>
        </w:rPr>
        <w:t>: Preliminary actuated fin desig</w:t>
      </w:r>
      <w:r w:rsidR="00677D03" w:rsidRPr="005C3150">
        <w:rPr>
          <w:rFonts w:ascii="Times New Roman" w:hAnsi="Times New Roman" w:cs="Times New Roman"/>
          <w:color w:val="000000" w:themeColor="text1"/>
          <w:sz w:val="22"/>
        </w:rPr>
        <w:t>n. Copyright 2019</w:t>
      </w:r>
      <w:r w:rsidRPr="005C3150">
        <w:rPr>
          <w:rFonts w:ascii="Times New Roman" w:hAnsi="Times New Roman" w:cs="Times New Roman"/>
          <w:color w:val="000000" w:themeColor="text1"/>
          <w:sz w:val="22"/>
        </w:rPr>
        <w:t>, WPI.</w:t>
      </w:r>
      <w:bookmarkEnd w:id="45"/>
    </w:p>
    <w:p w14:paraId="629954A6" w14:textId="00683031" w:rsidR="675B6DE1" w:rsidRPr="00B46571" w:rsidRDefault="213885D6" w:rsidP="006D0668">
      <w:pPr>
        <w:spacing w:after="0" w:line="360" w:lineRule="auto"/>
        <w:ind w:firstLine="720"/>
        <w:rPr>
          <w:rFonts w:ascii="Times New Roman" w:eastAsia="Times New Roman"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 xml:space="preserve">To actuate the rudders, the rocket control system commanded servos to rotate each rudder as necessary. </w:t>
      </w:r>
      <w:r w:rsidRPr="00B46571">
        <w:rPr>
          <w:rFonts w:ascii="Times New Roman" w:eastAsia="Times New Roman" w:hAnsi="Times New Roman" w:cs="Times New Roman"/>
          <w:color w:val="000000" w:themeColor="text1"/>
          <w:sz w:val="24"/>
          <w:szCs w:val="24"/>
        </w:rPr>
        <w:t xml:space="preserve">Originally, these servos were going to be placed inside the e-bay with a series of gears and belts running the length of the body tube to the fin actuation rod. Due to space constraints within the body tube, the servos had to be moved outside the rocket body. They were placed at the base of the fin, directly connected to the actuation rod. </w:t>
      </w:r>
      <w:r w:rsidR="004A08D3" w:rsidRPr="00B46571">
        <w:rPr>
          <w:rFonts w:ascii="Times New Roman" w:eastAsia="Times New Roman" w:hAnsi="Times New Roman" w:cs="Times New Roman"/>
          <w:color w:val="000000" w:themeColor="text1"/>
          <w:sz w:val="24"/>
          <w:szCs w:val="24"/>
        </w:rPr>
        <w:t>To</w:t>
      </w:r>
      <w:r w:rsidRPr="00B46571">
        <w:rPr>
          <w:rFonts w:ascii="Times New Roman" w:eastAsia="Times New Roman" w:hAnsi="Times New Roman" w:cs="Times New Roman"/>
          <w:color w:val="000000" w:themeColor="text1"/>
          <w:sz w:val="24"/>
          <w:szCs w:val="24"/>
        </w:rPr>
        <w:t xml:space="preserve"> reduce drag from the bulkiness of the servo motors, a shell was designed to cover the servos and was incorporated into the shape of the fin based on a NACA 66-021 airfoil. This fin shape iteration is expressed in </w:t>
      </w:r>
      <w:r w:rsidR="008D1298" w:rsidRPr="00B46571">
        <w:rPr>
          <w:rFonts w:ascii="Times New Roman" w:eastAsia="Times New Roman" w:hAnsi="Times New Roman" w:cs="Times New Roman"/>
          <w:color w:val="000000" w:themeColor="text1"/>
          <w:sz w:val="24"/>
          <w:szCs w:val="24"/>
        </w:rPr>
        <w:t xml:space="preserve">Figure </w:t>
      </w:r>
      <w:r w:rsidR="003C1120" w:rsidRPr="00B46571">
        <w:rPr>
          <w:rFonts w:ascii="Times New Roman" w:eastAsia="Times New Roman" w:hAnsi="Times New Roman" w:cs="Times New Roman"/>
          <w:color w:val="000000" w:themeColor="text1"/>
          <w:sz w:val="24"/>
          <w:szCs w:val="24"/>
        </w:rPr>
        <w:t>10</w:t>
      </w:r>
      <w:r w:rsidR="00CE085D">
        <w:rPr>
          <w:rFonts w:ascii="Times New Roman" w:eastAsia="Times New Roman" w:hAnsi="Times New Roman" w:cs="Times New Roman"/>
          <w:color w:val="000000" w:themeColor="text1"/>
          <w:sz w:val="24"/>
          <w:szCs w:val="24"/>
        </w:rPr>
        <w:t xml:space="preserve"> below:</w:t>
      </w:r>
      <w:r w:rsidRPr="00B46571">
        <w:rPr>
          <w:rFonts w:ascii="Times New Roman" w:eastAsia="Times New Roman" w:hAnsi="Times New Roman" w:cs="Times New Roman"/>
          <w:color w:val="000000" w:themeColor="text1"/>
          <w:sz w:val="24"/>
          <w:szCs w:val="24"/>
        </w:rPr>
        <w:t xml:space="preserve"> </w:t>
      </w:r>
    </w:p>
    <w:p w14:paraId="6099217F" w14:textId="77777777" w:rsidR="00694544" w:rsidRPr="00B46571" w:rsidRDefault="675B6DE1" w:rsidP="006D0668">
      <w:pPr>
        <w:keepNext/>
        <w:spacing w:after="0" w:line="360" w:lineRule="auto"/>
        <w:jc w:val="center"/>
        <w:rPr>
          <w:rFonts w:ascii="Times New Roman" w:hAnsi="Times New Roman" w:cs="Times New Roman"/>
          <w:color w:val="000000" w:themeColor="text1"/>
        </w:rPr>
      </w:pPr>
      <w:r>
        <w:rPr>
          <w:noProof/>
        </w:rPr>
        <w:lastRenderedPageBreak/>
        <w:drawing>
          <wp:inline distT="0" distB="0" distL="0" distR="0" wp14:anchorId="602E9419" wp14:editId="370E486E">
            <wp:extent cx="4572000" cy="3409950"/>
            <wp:effectExtent l="0" t="0" r="0" b="0"/>
            <wp:docPr id="1375802587" name="Picture 1375802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extLst>
                        <a:ext uri="{28A0092B-C50C-407E-A947-70E740481C1C}">
                          <a14:useLocalDpi xmlns:a14="http://schemas.microsoft.com/office/drawing/2010/main" val="0"/>
                        </a:ext>
                      </a:extLst>
                    </a:blip>
                    <a:stretch>
                      <a:fillRect/>
                    </a:stretch>
                  </pic:blipFill>
                  <pic:spPr>
                    <a:xfrm>
                      <a:off x="0" y="0"/>
                      <a:ext cx="4572000" cy="3409950"/>
                    </a:xfrm>
                    <a:prstGeom prst="rect">
                      <a:avLst/>
                    </a:prstGeom>
                  </pic:spPr>
                </pic:pic>
              </a:graphicData>
            </a:graphic>
          </wp:inline>
        </w:drawing>
      </w:r>
    </w:p>
    <w:p w14:paraId="06677CFE" w14:textId="45023F1E" w:rsidR="675B6DE1" w:rsidRPr="005C3150" w:rsidRDefault="00694544" w:rsidP="006D0668">
      <w:pPr>
        <w:pStyle w:val="Caption"/>
        <w:spacing w:line="360" w:lineRule="auto"/>
        <w:jc w:val="center"/>
        <w:rPr>
          <w:rFonts w:ascii="Times New Roman" w:hAnsi="Times New Roman" w:cs="Times New Roman"/>
          <w:color w:val="000000" w:themeColor="text1"/>
          <w:sz w:val="22"/>
        </w:rPr>
      </w:pPr>
      <w:bookmarkStart w:id="46" w:name="_Toc272482"/>
      <w:r w:rsidRPr="005C3150">
        <w:rPr>
          <w:rFonts w:ascii="Times New Roman" w:hAnsi="Times New Roman" w:cs="Times New Roman"/>
          <w:color w:val="000000" w:themeColor="text1"/>
          <w:sz w:val="22"/>
        </w:rPr>
        <w:t xml:space="preserve">Figure </w:t>
      </w:r>
      <w:r w:rsidR="00577625">
        <w:rPr>
          <w:rFonts w:ascii="Times New Roman" w:hAnsi="Times New Roman" w:cs="Times New Roman"/>
          <w:color w:val="000000" w:themeColor="text1"/>
          <w:sz w:val="22"/>
        </w:rPr>
        <w:fldChar w:fldCharType="begin"/>
      </w:r>
      <w:r w:rsidR="00577625">
        <w:rPr>
          <w:rFonts w:ascii="Times New Roman" w:hAnsi="Times New Roman" w:cs="Times New Roman"/>
          <w:color w:val="000000" w:themeColor="text1"/>
          <w:sz w:val="22"/>
        </w:rPr>
        <w:instrText xml:space="preserve"> SEQ Figure \* ARABIC </w:instrText>
      </w:r>
      <w:r w:rsidR="00577625">
        <w:rPr>
          <w:rFonts w:ascii="Times New Roman" w:hAnsi="Times New Roman" w:cs="Times New Roman"/>
          <w:color w:val="000000" w:themeColor="text1"/>
          <w:sz w:val="22"/>
        </w:rPr>
        <w:fldChar w:fldCharType="separate"/>
      </w:r>
      <w:r w:rsidR="00577625">
        <w:rPr>
          <w:rFonts w:ascii="Times New Roman" w:hAnsi="Times New Roman" w:cs="Times New Roman"/>
          <w:noProof/>
          <w:color w:val="000000" w:themeColor="text1"/>
          <w:sz w:val="22"/>
        </w:rPr>
        <w:t>10</w:t>
      </w:r>
      <w:r w:rsidR="00577625">
        <w:rPr>
          <w:rFonts w:ascii="Times New Roman" w:hAnsi="Times New Roman" w:cs="Times New Roman"/>
          <w:color w:val="000000" w:themeColor="text1"/>
          <w:sz w:val="22"/>
        </w:rPr>
        <w:fldChar w:fldCharType="end"/>
      </w:r>
      <w:r w:rsidRPr="005C3150">
        <w:rPr>
          <w:rFonts w:ascii="Times New Roman" w:hAnsi="Times New Roman" w:cs="Times New Roman"/>
          <w:color w:val="000000" w:themeColor="text1"/>
          <w:sz w:val="22"/>
        </w:rPr>
        <w:t>: Final actuated fin design. Copyright 2018, WPI.</w:t>
      </w:r>
      <w:bookmarkEnd w:id="46"/>
    </w:p>
    <w:p w14:paraId="695F6FF7" w14:textId="4B993653" w:rsidR="675B6DE1" w:rsidRPr="00B46571" w:rsidRDefault="675B6DE1" w:rsidP="006D0668">
      <w:pPr>
        <w:spacing w:after="0" w:line="360" w:lineRule="auto"/>
        <w:jc w:val="center"/>
        <w:rPr>
          <w:rFonts w:ascii="Times New Roman" w:eastAsia="Times New Roman" w:hAnsi="Times New Roman" w:cs="Times New Roman"/>
          <w:color w:val="000000" w:themeColor="text1"/>
          <w:sz w:val="24"/>
          <w:szCs w:val="24"/>
        </w:rPr>
      </w:pPr>
    </w:p>
    <w:p w14:paraId="221E436E" w14:textId="318A25BF" w:rsidR="33921116" w:rsidRPr="00B46571" w:rsidRDefault="213885D6" w:rsidP="006D0668">
      <w:pPr>
        <w:spacing w:after="0" w:line="360" w:lineRule="auto"/>
        <w:ind w:firstLine="720"/>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color w:val="000000" w:themeColor="text1"/>
          <w:sz w:val="24"/>
          <w:szCs w:val="24"/>
        </w:rPr>
        <w:t xml:space="preserve">Lastly, </w:t>
      </w:r>
      <w:r w:rsidR="004A08D3" w:rsidRPr="00B46571">
        <w:rPr>
          <w:rFonts w:ascii="Times New Roman" w:eastAsia="Times New Roman" w:hAnsi="Times New Roman" w:cs="Times New Roman"/>
          <w:color w:val="000000" w:themeColor="text1"/>
          <w:sz w:val="24"/>
          <w:szCs w:val="24"/>
        </w:rPr>
        <w:t>to</w:t>
      </w:r>
      <w:r w:rsidRPr="00B46571">
        <w:rPr>
          <w:rFonts w:ascii="Times New Roman" w:eastAsia="Times New Roman" w:hAnsi="Times New Roman" w:cs="Times New Roman"/>
          <w:color w:val="000000" w:themeColor="text1"/>
          <w:sz w:val="24"/>
          <w:szCs w:val="24"/>
        </w:rPr>
        <w:t xml:space="preserve"> </w:t>
      </w:r>
      <w:r w:rsidR="00123176" w:rsidRPr="00B46571">
        <w:rPr>
          <w:rFonts w:ascii="Times New Roman" w:eastAsia="Times New Roman" w:hAnsi="Times New Roman" w:cs="Times New Roman"/>
          <w:color w:val="000000" w:themeColor="text1"/>
          <w:sz w:val="24"/>
          <w:szCs w:val="24"/>
        </w:rPr>
        <w:t>power the servos, wires ran</w:t>
      </w:r>
      <w:r w:rsidRPr="00B46571">
        <w:rPr>
          <w:rFonts w:ascii="Times New Roman" w:eastAsia="Times New Roman" w:hAnsi="Times New Roman" w:cs="Times New Roman"/>
          <w:color w:val="000000" w:themeColor="text1"/>
          <w:sz w:val="24"/>
          <w:szCs w:val="24"/>
        </w:rPr>
        <w:t xml:space="preserve"> the length of the body tube from the LiPo battery in the e-bay to the servos. </w:t>
      </w:r>
      <w:r w:rsidR="000A4D0F" w:rsidRPr="00B46571">
        <w:rPr>
          <w:rFonts w:ascii="Times New Roman" w:eastAsia="Times New Roman" w:hAnsi="Times New Roman" w:cs="Times New Roman"/>
          <w:color w:val="000000" w:themeColor="text1"/>
          <w:sz w:val="24"/>
          <w:szCs w:val="24"/>
        </w:rPr>
        <w:t xml:space="preserve"> </w:t>
      </w:r>
      <w:r w:rsidR="33921116" w:rsidRPr="00B46571">
        <w:rPr>
          <w:rFonts w:ascii="Times New Roman" w:eastAsia="Times New Roman" w:hAnsi="Times New Roman" w:cs="Times New Roman"/>
          <w:color w:val="000000" w:themeColor="text1"/>
          <w:sz w:val="24"/>
          <w:szCs w:val="24"/>
        </w:rPr>
        <w:t>The sizing of the servos themselves was based on a fluid analysis of the fins and the drag</w:t>
      </w:r>
      <w:r w:rsidR="000A4D0F" w:rsidRPr="00B46571">
        <w:rPr>
          <w:rFonts w:ascii="Times New Roman" w:eastAsia="Times New Roman" w:hAnsi="Times New Roman" w:cs="Times New Roman"/>
          <w:color w:val="000000" w:themeColor="text1"/>
          <w:sz w:val="24"/>
          <w:szCs w:val="24"/>
        </w:rPr>
        <w:t xml:space="preserve"> induced by the rudder</w:t>
      </w:r>
      <w:r w:rsidRPr="00B46571">
        <w:rPr>
          <w:rFonts w:ascii="Times New Roman" w:eastAsia="Times New Roman" w:hAnsi="Times New Roman" w:cs="Times New Roman"/>
          <w:color w:val="000000" w:themeColor="text1"/>
          <w:sz w:val="24"/>
          <w:szCs w:val="24"/>
        </w:rPr>
        <w:t xml:space="preserve"> at maximum deflection. The maximum deflection allowed for the rud</w:t>
      </w:r>
      <w:r w:rsidR="00123176" w:rsidRPr="00B46571">
        <w:rPr>
          <w:rFonts w:ascii="Times New Roman" w:eastAsia="Times New Roman" w:hAnsi="Times New Roman" w:cs="Times New Roman"/>
          <w:color w:val="000000" w:themeColor="text1"/>
          <w:sz w:val="24"/>
          <w:szCs w:val="24"/>
        </w:rPr>
        <w:t>der was 45 degrees, however it wa</w:t>
      </w:r>
      <w:r w:rsidRPr="00B46571">
        <w:rPr>
          <w:rFonts w:ascii="Times New Roman" w:eastAsia="Times New Roman" w:hAnsi="Times New Roman" w:cs="Times New Roman"/>
          <w:color w:val="000000" w:themeColor="text1"/>
          <w:sz w:val="24"/>
          <w:szCs w:val="24"/>
        </w:rPr>
        <w:t>s assumed that a deflection of no more than 20 degrees is necessary, all</w:t>
      </w:r>
      <w:r w:rsidR="00123176" w:rsidRPr="00B46571">
        <w:rPr>
          <w:rFonts w:ascii="Times New Roman" w:eastAsia="Times New Roman" w:hAnsi="Times New Roman" w:cs="Times New Roman"/>
          <w:color w:val="000000" w:themeColor="text1"/>
          <w:sz w:val="24"/>
          <w:szCs w:val="24"/>
        </w:rPr>
        <w:t>owing for a Safety Factor of 2</w:t>
      </w:r>
      <w:r w:rsidRPr="00B46571">
        <w:rPr>
          <w:rFonts w:ascii="Times New Roman" w:eastAsia="Times New Roman" w:hAnsi="Times New Roman" w:cs="Times New Roman"/>
          <w:color w:val="000000" w:themeColor="text1"/>
          <w:sz w:val="24"/>
          <w:szCs w:val="24"/>
        </w:rPr>
        <w:t>. Using a deflection angle of 20 degrees, the required torque for a servo can be calculated as follows</w:t>
      </w:r>
      <w:r w:rsidR="00BD12B2">
        <w:rPr>
          <w:rFonts w:ascii="Times New Roman" w:eastAsia="Times New Roman" w:hAnsi="Times New Roman" w:cs="Times New Roman"/>
          <w:color w:val="000000" w:themeColor="text1"/>
          <w:sz w:val="24"/>
          <w:szCs w:val="24"/>
        </w:rPr>
        <w:t>, with aerodynamic constants and variables defined in Table 2</w:t>
      </w:r>
      <w:r w:rsidRPr="00B46571">
        <w:rPr>
          <w:rFonts w:ascii="Times New Roman" w:eastAsia="Times New Roman" w:hAnsi="Times New Roman" w:cs="Times New Roman"/>
          <w:color w:val="000000" w:themeColor="text1"/>
          <w:sz w:val="24"/>
          <w:szCs w:val="24"/>
        </w:rPr>
        <w:t>:</w:t>
      </w:r>
    </w:p>
    <w:p w14:paraId="4397526B" w14:textId="000DDF92" w:rsidR="00030C26" w:rsidRPr="00B46571" w:rsidRDefault="00030C26" w:rsidP="006D0668">
      <w:pPr>
        <w:pStyle w:val="Caption"/>
        <w:keepNext/>
        <w:spacing w:line="360" w:lineRule="auto"/>
        <w:jc w:val="center"/>
        <w:rPr>
          <w:rFonts w:ascii="Times New Roman" w:hAnsi="Times New Roman" w:cs="Times New Roman"/>
          <w:color w:val="000000" w:themeColor="text1"/>
        </w:rPr>
      </w:pPr>
      <w:r w:rsidRPr="00B46571">
        <w:rPr>
          <w:rFonts w:ascii="Times New Roman" w:hAnsi="Times New Roman" w:cs="Times New Roman"/>
          <w:color w:val="000000" w:themeColor="text1"/>
        </w:rPr>
        <w:t xml:space="preserve">Equation </w:t>
      </w:r>
      <w:r w:rsidR="00DF1CFB" w:rsidRPr="00B46571">
        <w:rPr>
          <w:rFonts w:ascii="Times New Roman" w:hAnsi="Times New Roman" w:cs="Times New Roman"/>
          <w:noProof/>
          <w:color w:val="000000" w:themeColor="text1"/>
        </w:rPr>
        <w:fldChar w:fldCharType="begin"/>
      </w:r>
      <w:r w:rsidR="00DF1CFB" w:rsidRPr="00B46571">
        <w:rPr>
          <w:rFonts w:ascii="Times New Roman" w:hAnsi="Times New Roman" w:cs="Times New Roman"/>
          <w:noProof/>
          <w:color w:val="000000" w:themeColor="text1"/>
        </w:rPr>
        <w:instrText xml:space="preserve"> SEQ Equation \* ARABIC </w:instrText>
      </w:r>
      <w:r w:rsidR="00DF1CFB" w:rsidRPr="00B46571">
        <w:rPr>
          <w:rFonts w:ascii="Times New Roman" w:hAnsi="Times New Roman" w:cs="Times New Roman"/>
          <w:noProof/>
          <w:color w:val="000000" w:themeColor="text1"/>
        </w:rPr>
        <w:fldChar w:fldCharType="separate"/>
      </w:r>
      <w:r w:rsidR="0098779E" w:rsidRPr="00B46571">
        <w:rPr>
          <w:rFonts w:ascii="Times New Roman" w:hAnsi="Times New Roman" w:cs="Times New Roman"/>
          <w:noProof/>
          <w:color w:val="000000" w:themeColor="text1"/>
        </w:rPr>
        <w:t>14</w:t>
      </w:r>
      <w:r w:rsidR="00DF1CFB" w:rsidRPr="00B46571">
        <w:rPr>
          <w:rFonts w:ascii="Times New Roman" w:hAnsi="Times New Roman" w:cs="Times New Roman"/>
          <w:noProof/>
          <w:color w:val="000000" w:themeColor="text1"/>
        </w:rPr>
        <w:fldChar w:fldCharType="end"/>
      </w:r>
    </w:p>
    <w:p w14:paraId="0B3CA349" w14:textId="634C27C4" w:rsidR="00030C26" w:rsidRPr="00B46571" w:rsidRDefault="00715C60" w:rsidP="006D0668">
      <w:pPr>
        <w:spacing w:after="0" w:line="360" w:lineRule="auto"/>
        <w:ind w:firstLine="720"/>
        <w:rPr>
          <w:rFonts w:ascii="Times New Roman" w:eastAsia="Times New Roman" w:hAnsi="Times New Roman" w:cs="Times New Roman"/>
          <w:color w:val="000000" w:themeColor="text1"/>
          <w:sz w:val="24"/>
          <w:szCs w:val="24"/>
        </w:rPr>
      </w:pPr>
      <m:oMathPara>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F</m:t>
              </m:r>
            </m:e>
            <m:sub>
              <m:r>
                <w:rPr>
                  <w:rFonts w:ascii="Cambria Math" w:eastAsia="Times New Roman" w:hAnsi="Cambria Math" w:cs="Times New Roman"/>
                  <w:color w:val="000000" w:themeColor="text1"/>
                  <w:sz w:val="24"/>
                  <w:szCs w:val="24"/>
                </w:rPr>
                <m:t>D</m:t>
              </m:r>
            </m:sub>
          </m:sSub>
          <m:r>
            <w:rPr>
              <w:rFonts w:ascii="Cambria Math" w:eastAsia="Times New Roman" w:hAnsi="Cambria Math" w:cs="Times New Roman"/>
              <w:color w:val="000000" w:themeColor="text1"/>
              <w:sz w:val="24"/>
              <w:szCs w:val="24"/>
            </w:rPr>
            <m:t>=</m:t>
          </m:r>
          <m:d>
            <m:dPr>
              <m:ctrlPr>
                <w:rPr>
                  <w:rFonts w:ascii="Cambria Math" w:eastAsia="Times New Roman" w:hAnsi="Cambria Math" w:cs="Times New Roman"/>
                  <w:i/>
                  <w:color w:val="000000" w:themeColor="text1"/>
                  <w:sz w:val="24"/>
                  <w:szCs w:val="24"/>
                </w:rPr>
              </m:ctrlPr>
            </m:dPr>
            <m:e>
              <m:f>
                <m:fPr>
                  <m:ctrlPr>
                    <w:rPr>
                      <w:rFonts w:ascii="Cambria Math" w:eastAsia="Times New Roman" w:hAnsi="Cambria Math" w:cs="Times New Roman"/>
                      <w:i/>
                      <w:color w:val="000000" w:themeColor="text1"/>
                      <w:sz w:val="24"/>
                      <w:szCs w:val="24"/>
                    </w:rPr>
                  </m:ctrlPr>
                </m:fPr>
                <m:num>
                  <m:r>
                    <w:rPr>
                      <w:rFonts w:ascii="Cambria Math" w:eastAsia="Times New Roman" w:hAnsi="Cambria Math" w:cs="Times New Roman"/>
                      <w:color w:val="000000" w:themeColor="text1"/>
                      <w:sz w:val="24"/>
                      <w:szCs w:val="24"/>
                    </w:rPr>
                    <m:t>1</m:t>
                  </m:r>
                </m:num>
                <m:den>
                  <m:r>
                    <w:rPr>
                      <w:rFonts w:ascii="Cambria Math" w:eastAsia="Times New Roman" w:hAnsi="Cambria Math" w:cs="Times New Roman"/>
                      <w:color w:val="000000" w:themeColor="text1"/>
                      <w:sz w:val="24"/>
                      <w:szCs w:val="24"/>
                    </w:rPr>
                    <m:t>2</m:t>
                  </m:r>
                </m:den>
              </m:f>
            </m:e>
          </m:d>
          <m:r>
            <w:rPr>
              <w:rFonts w:ascii="Cambria Math" w:eastAsia="Times New Roman" w:hAnsi="Cambria Math" w:cs="Times New Roman"/>
              <w:color w:val="000000" w:themeColor="text1"/>
              <w:sz w:val="24"/>
              <w:szCs w:val="24"/>
            </w:rPr>
            <m:t>*ρ*</m:t>
          </m:r>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v</m:t>
              </m:r>
            </m:e>
            <m:sup>
              <m:r>
                <w:rPr>
                  <w:rFonts w:ascii="Cambria Math" w:eastAsia="Times New Roman" w:hAnsi="Cambria Math" w:cs="Times New Roman"/>
                  <w:color w:val="000000" w:themeColor="text1"/>
                  <w:sz w:val="24"/>
                  <w:szCs w:val="24"/>
                </w:rPr>
                <m:t>2</m:t>
              </m:r>
            </m:sup>
          </m:sSup>
          <m:r>
            <w:rPr>
              <w:rFonts w:ascii="Cambria Math" w:eastAsia="Times New Roman" w:hAnsi="Cambria Math" w:cs="Times New Roman"/>
              <w:color w:val="000000" w:themeColor="text1"/>
              <w:sz w:val="24"/>
              <w:szCs w:val="24"/>
            </w:rPr>
            <m:t>*A*</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D</m:t>
              </m:r>
            </m:sub>
          </m:sSub>
        </m:oMath>
      </m:oMathPara>
    </w:p>
    <w:p w14:paraId="10905DE5" w14:textId="77777777" w:rsidR="00CE085D" w:rsidRDefault="00CE085D" w:rsidP="006D0668">
      <w:pPr>
        <w:pStyle w:val="Caption"/>
        <w:keepNext/>
        <w:spacing w:line="360" w:lineRule="auto"/>
        <w:jc w:val="center"/>
        <w:rPr>
          <w:rFonts w:ascii="Times New Roman" w:hAnsi="Times New Roman" w:cs="Times New Roman"/>
          <w:color w:val="000000" w:themeColor="text1"/>
        </w:rPr>
      </w:pPr>
    </w:p>
    <w:p w14:paraId="766EFF40" w14:textId="4BEBFE82" w:rsidR="00030C26" w:rsidRPr="00B46571" w:rsidRDefault="00030C26" w:rsidP="006D0668">
      <w:pPr>
        <w:pStyle w:val="Caption"/>
        <w:keepNext/>
        <w:spacing w:line="360" w:lineRule="auto"/>
        <w:jc w:val="center"/>
        <w:rPr>
          <w:rFonts w:ascii="Times New Roman" w:hAnsi="Times New Roman" w:cs="Times New Roman"/>
          <w:color w:val="000000" w:themeColor="text1"/>
        </w:rPr>
      </w:pPr>
      <w:r w:rsidRPr="00B46571">
        <w:rPr>
          <w:rFonts w:ascii="Times New Roman" w:hAnsi="Times New Roman" w:cs="Times New Roman"/>
          <w:color w:val="000000" w:themeColor="text1"/>
        </w:rPr>
        <w:t xml:space="preserve">Equation </w:t>
      </w:r>
      <w:r w:rsidR="00DF1CFB" w:rsidRPr="00B46571">
        <w:rPr>
          <w:rFonts w:ascii="Times New Roman" w:hAnsi="Times New Roman" w:cs="Times New Roman"/>
          <w:noProof/>
          <w:color w:val="000000" w:themeColor="text1"/>
        </w:rPr>
        <w:fldChar w:fldCharType="begin"/>
      </w:r>
      <w:r w:rsidR="00DF1CFB" w:rsidRPr="00B46571">
        <w:rPr>
          <w:rFonts w:ascii="Times New Roman" w:hAnsi="Times New Roman" w:cs="Times New Roman"/>
          <w:noProof/>
          <w:color w:val="000000" w:themeColor="text1"/>
        </w:rPr>
        <w:instrText xml:space="preserve"> SEQ Equation \* ARABIC </w:instrText>
      </w:r>
      <w:r w:rsidR="00DF1CFB" w:rsidRPr="00B46571">
        <w:rPr>
          <w:rFonts w:ascii="Times New Roman" w:hAnsi="Times New Roman" w:cs="Times New Roman"/>
          <w:noProof/>
          <w:color w:val="000000" w:themeColor="text1"/>
        </w:rPr>
        <w:fldChar w:fldCharType="separate"/>
      </w:r>
      <w:r w:rsidR="0098779E" w:rsidRPr="00B46571">
        <w:rPr>
          <w:rFonts w:ascii="Times New Roman" w:hAnsi="Times New Roman" w:cs="Times New Roman"/>
          <w:noProof/>
          <w:color w:val="000000" w:themeColor="text1"/>
        </w:rPr>
        <w:t>15</w:t>
      </w:r>
      <w:r w:rsidR="00DF1CFB" w:rsidRPr="00B46571">
        <w:rPr>
          <w:rFonts w:ascii="Times New Roman" w:hAnsi="Times New Roman" w:cs="Times New Roman"/>
          <w:noProof/>
          <w:color w:val="000000" w:themeColor="text1"/>
        </w:rPr>
        <w:fldChar w:fldCharType="end"/>
      </w:r>
    </w:p>
    <w:p w14:paraId="22F9EF69" w14:textId="2BCB240C" w:rsidR="002132E9" w:rsidRPr="00B46571" w:rsidRDefault="00030C26" w:rsidP="006D0668">
      <w:pPr>
        <w:spacing w:after="0" w:line="360" w:lineRule="auto"/>
        <w:ind w:firstLine="720"/>
        <w:jc w:val="center"/>
        <w:rPr>
          <w:rFonts w:ascii="Times New Roman" w:eastAsia="Times New Roman" w:hAnsi="Times New Roman" w:cs="Times New Roman"/>
          <w:color w:val="000000" w:themeColor="text1"/>
          <w:sz w:val="24"/>
          <w:szCs w:val="24"/>
        </w:rPr>
      </w:pPr>
      <m:oMathPara>
        <m:oMath>
          <m:r>
            <w:rPr>
              <w:rFonts w:ascii="Cambria Math" w:eastAsia="Times New Roman" w:hAnsi="Cambria Math" w:cs="Times New Roman"/>
              <w:color w:val="000000" w:themeColor="text1"/>
              <w:sz w:val="24"/>
              <w:szCs w:val="24"/>
            </w:rPr>
            <m:t>τ=r*</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F</m:t>
              </m:r>
            </m:e>
            <m:sub>
              <m:r>
                <w:rPr>
                  <w:rFonts w:ascii="Cambria Math" w:eastAsia="Times New Roman" w:hAnsi="Cambria Math" w:cs="Times New Roman"/>
                  <w:color w:val="000000" w:themeColor="text1"/>
                  <w:sz w:val="24"/>
                  <w:szCs w:val="24"/>
                </w:rPr>
                <m:t>D</m:t>
              </m:r>
            </m:sub>
          </m:sSub>
          <m:r>
            <w:rPr>
              <w:rFonts w:ascii="Cambria Math" w:eastAsia="Times New Roman" w:hAnsi="Cambria Math" w:cs="Times New Roman"/>
              <w:color w:val="000000" w:themeColor="text1"/>
              <w:sz w:val="24"/>
              <w:szCs w:val="24"/>
            </w:rPr>
            <m:t>*sinθ</m:t>
          </m:r>
        </m:oMath>
      </m:oMathPara>
    </w:p>
    <w:p w14:paraId="4A29C325" w14:textId="2B32AB4A" w:rsidR="00123176" w:rsidRPr="00B46571" w:rsidRDefault="00123176" w:rsidP="006D0668">
      <w:pPr>
        <w:spacing w:line="360" w:lineRule="auto"/>
        <w:rPr>
          <w:rFonts w:ascii="Times New Roman" w:hAnsi="Times New Roman" w:cs="Times New Roman"/>
          <w:i/>
          <w:iCs/>
          <w:color w:val="000000" w:themeColor="text1"/>
          <w:sz w:val="24"/>
          <w:szCs w:val="18"/>
        </w:rPr>
      </w:pPr>
      <w:r w:rsidRPr="00B46571">
        <w:rPr>
          <w:rFonts w:ascii="Times New Roman" w:hAnsi="Times New Roman" w:cs="Times New Roman"/>
          <w:color w:val="000000" w:themeColor="text1"/>
          <w:sz w:val="24"/>
        </w:rPr>
        <w:br w:type="page"/>
      </w:r>
    </w:p>
    <w:p w14:paraId="51E201EF" w14:textId="77777777" w:rsidR="004742EB" w:rsidRPr="00B46571" w:rsidRDefault="004742EB" w:rsidP="006D0668">
      <w:pPr>
        <w:pStyle w:val="Caption"/>
        <w:keepNext/>
        <w:spacing w:line="360" w:lineRule="auto"/>
        <w:jc w:val="center"/>
        <w:rPr>
          <w:rFonts w:ascii="Times New Roman" w:hAnsi="Times New Roman" w:cs="Times New Roman"/>
          <w:color w:val="000000" w:themeColor="text1"/>
          <w:sz w:val="24"/>
        </w:rPr>
      </w:pPr>
    </w:p>
    <w:tbl>
      <w:tblPr>
        <w:tblStyle w:val="TableGrid"/>
        <w:tblW w:w="0" w:type="auto"/>
        <w:tblLook w:val="04A0" w:firstRow="1" w:lastRow="0" w:firstColumn="1" w:lastColumn="0" w:noHBand="0" w:noVBand="1"/>
      </w:tblPr>
      <w:tblGrid>
        <w:gridCol w:w="4675"/>
        <w:gridCol w:w="4675"/>
      </w:tblGrid>
      <w:tr w:rsidR="00A47654" w:rsidRPr="00B46571" w14:paraId="117E2E08" w14:textId="77777777" w:rsidTr="00052E8B">
        <w:tc>
          <w:tcPr>
            <w:tcW w:w="9350" w:type="dxa"/>
            <w:gridSpan w:val="2"/>
          </w:tcPr>
          <w:p w14:paraId="28FD1E3F" w14:textId="7F5D4FD4" w:rsidR="00A47654" w:rsidRPr="00BB29BC" w:rsidRDefault="00A47654" w:rsidP="006D0668">
            <w:pPr>
              <w:pStyle w:val="Caption"/>
              <w:keepNext/>
              <w:spacing w:line="360" w:lineRule="auto"/>
              <w:jc w:val="center"/>
              <w:rPr>
                <w:rFonts w:ascii="Times New Roman" w:hAnsi="Times New Roman" w:cs="Times New Roman"/>
                <w:b/>
                <w:i w:val="0"/>
                <w:color w:val="000000" w:themeColor="text1"/>
                <w:sz w:val="24"/>
              </w:rPr>
            </w:pPr>
            <w:bookmarkStart w:id="47" w:name="_Toc532299138"/>
            <w:r w:rsidRPr="00BB29BC">
              <w:rPr>
                <w:rFonts w:ascii="Times New Roman" w:hAnsi="Times New Roman" w:cs="Times New Roman"/>
                <w:b/>
                <w:i w:val="0"/>
                <w:color w:val="000000" w:themeColor="text1"/>
                <w:sz w:val="24"/>
              </w:rPr>
              <w:t xml:space="preserve">Table </w:t>
            </w:r>
            <w:r w:rsidRPr="00BB29BC">
              <w:rPr>
                <w:rFonts w:ascii="Times New Roman" w:hAnsi="Times New Roman" w:cs="Times New Roman"/>
                <w:b/>
                <w:i w:val="0"/>
                <w:noProof/>
                <w:color w:val="000000" w:themeColor="text1"/>
                <w:sz w:val="24"/>
              </w:rPr>
              <w:fldChar w:fldCharType="begin"/>
            </w:r>
            <w:r w:rsidRPr="00BB29BC">
              <w:rPr>
                <w:rFonts w:ascii="Times New Roman" w:hAnsi="Times New Roman" w:cs="Times New Roman"/>
                <w:b/>
                <w:i w:val="0"/>
                <w:noProof/>
                <w:color w:val="000000" w:themeColor="text1"/>
                <w:sz w:val="24"/>
              </w:rPr>
              <w:instrText xml:space="preserve"> SEQ Table \* ARABIC </w:instrText>
            </w:r>
            <w:r w:rsidRPr="00BB29BC">
              <w:rPr>
                <w:rFonts w:ascii="Times New Roman" w:hAnsi="Times New Roman" w:cs="Times New Roman"/>
                <w:b/>
                <w:i w:val="0"/>
                <w:noProof/>
                <w:color w:val="000000" w:themeColor="text1"/>
                <w:sz w:val="24"/>
              </w:rPr>
              <w:fldChar w:fldCharType="separate"/>
            </w:r>
            <w:r w:rsidR="0098779E" w:rsidRPr="00BB29BC">
              <w:rPr>
                <w:rFonts w:ascii="Times New Roman" w:hAnsi="Times New Roman" w:cs="Times New Roman"/>
                <w:b/>
                <w:i w:val="0"/>
                <w:noProof/>
                <w:color w:val="000000" w:themeColor="text1"/>
                <w:sz w:val="24"/>
              </w:rPr>
              <w:t>2</w:t>
            </w:r>
            <w:r w:rsidRPr="00BB29BC">
              <w:rPr>
                <w:rFonts w:ascii="Times New Roman" w:hAnsi="Times New Roman" w:cs="Times New Roman"/>
                <w:b/>
                <w:i w:val="0"/>
                <w:noProof/>
                <w:color w:val="000000" w:themeColor="text1"/>
                <w:sz w:val="24"/>
              </w:rPr>
              <w:fldChar w:fldCharType="end"/>
            </w:r>
            <w:r w:rsidR="00BD12B2" w:rsidRPr="00BB29BC">
              <w:rPr>
                <w:rFonts w:ascii="Times New Roman" w:hAnsi="Times New Roman" w:cs="Times New Roman"/>
                <w:b/>
                <w:i w:val="0"/>
                <w:noProof/>
                <w:color w:val="000000" w:themeColor="text1"/>
                <w:sz w:val="24"/>
              </w:rPr>
              <w:t>:</w:t>
            </w:r>
            <w:r w:rsidRPr="00BB29BC">
              <w:rPr>
                <w:rFonts w:ascii="Times New Roman" w:hAnsi="Times New Roman" w:cs="Times New Roman"/>
                <w:b/>
                <w:i w:val="0"/>
                <w:noProof/>
                <w:color w:val="000000" w:themeColor="text1"/>
                <w:sz w:val="24"/>
              </w:rPr>
              <w:t xml:space="preserve"> Fin Aerodynamics Constants and Variables</w:t>
            </w:r>
            <w:bookmarkEnd w:id="47"/>
          </w:p>
        </w:tc>
      </w:tr>
      <w:tr w:rsidR="00A47654" w:rsidRPr="00B46571" w14:paraId="595F2681" w14:textId="77777777" w:rsidTr="00030C26">
        <w:tc>
          <w:tcPr>
            <w:tcW w:w="4675" w:type="dxa"/>
          </w:tcPr>
          <w:p w14:paraId="1350B86F" w14:textId="7937AB9E" w:rsidR="00030C26" w:rsidRPr="00B46571" w:rsidRDefault="00CF76CE" w:rsidP="006D0668">
            <w:pPr>
              <w:spacing w:line="360" w:lineRule="auto"/>
              <w:rPr>
                <w:rFonts w:ascii="Times New Roman" w:hAnsi="Times New Roman" w:cs="Times New Roman"/>
                <w:b/>
                <w:color w:val="000000" w:themeColor="text1"/>
              </w:rPr>
            </w:pPr>
            <w:r w:rsidRPr="00B46571">
              <w:rPr>
                <w:rFonts w:ascii="Times New Roman" w:hAnsi="Times New Roman" w:cs="Times New Roman"/>
                <w:b/>
                <w:color w:val="000000" w:themeColor="text1"/>
              </w:rPr>
              <w:t xml:space="preserve">Constants and Variables </w:t>
            </w:r>
            <w:r w:rsidR="00177234" w:rsidRPr="00B46571">
              <w:rPr>
                <w:rFonts w:ascii="Times New Roman" w:hAnsi="Times New Roman" w:cs="Times New Roman"/>
                <w:b/>
                <w:color w:val="000000" w:themeColor="text1"/>
              </w:rPr>
              <w:tab/>
            </w:r>
          </w:p>
        </w:tc>
        <w:tc>
          <w:tcPr>
            <w:tcW w:w="4675" w:type="dxa"/>
          </w:tcPr>
          <w:p w14:paraId="1AC02BDB" w14:textId="1197382F" w:rsidR="00030C26" w:rsidRPr="00B46571" w:rsidRDefault="00030C26" w:rsidP="006D0668">
            <w:pPr>
              <w:spacing w:line="360" w:lineRule="auto"/>
              <w:rPr>
                <w:rFonts w:ascii="Times New Roman" w:hAnsi="Times New Roman" w:cs="Times New Roman"/>
                <w:b/>
                <w:color w:val="000000" w:themeColor="text1"/>
              </w:rPr>
            </w:pPr>
            <w:r w:rsidRPr="00B46571">
              <w:rPr>
                <w:rFonts w:ascii="Times New Roman" w:hAnsi="Times New Roman" w:cs="Times New Roman"/>
                <w:b/>
                <w:color w:val="000000" w:themeColor="text1"/>
              </w:rPr>
              <w:t>Definition</w:t>
            </w:r>
          </w:p>
        </w:tc>
      </w:tr>
      <w:tr w:rsidR="00A47654" w:rsidRPr="00B46571" w14:paraId="75714E77" w14:textId="77777777" w:rsidTr="00030C26">
        <w:tc>
          <w:tcPr>
            <w:tcW w:w="4675" w:type="dxa"/>
          </w:tcPr>
          <w:p w14:paraId="32551AAD" w14:textId="227EF53D" w:rsidR="00030C26" w:rsidRPr="00B46571" w:rsidRDefault="00030C26" w:rsidP="006D0668">
            <w:pPr>
              <w:spacing w:line="360" w:lineRule="auto"/>
              <w:rPr>
                <w:rFonts w:ascii="Times New Roman" w:hAnsi="Times New Roman" w:cs="Times New Roman"/>
                <w:color w:val="000000" w:themeColor="text1"/>
                <w:vertAlign w:val="subscript"/>
              </w:rPr>
            </w:pPr>
            <w:r w:rsidRPr="00B46571">
              <w:rPr>
                <w:rFonts w:ascii="Times New Roman" w:hAnsi="Times New Roman" w:cs="Times New Roman"/>
                <w:color w:val="000000" w:themeColor="text1"/>
              </w:rPr>
              <w:t>F</w:t>
            </w:r>
            <w:r w:rsidRPr="00B46571">
              <w:rPr>
                <w:rFonts w:ascii="Times New Roman" w:hAnsi="Times New Roman" w:cs="Times New Roman"/>
                <w:color w:val="000000" w:themeColor="text1"/>
                <w:vertAlign w:val="subscript"/>
              </w:rPr>
              <w:t>D</w:t>
            </w:r>
          </w:p>
        </w:tc>
        <w:tc>
          <w:tcPr>
            <w:tcW w:w="4675" w:type="dxa"/>
          </w:tcPr>
          <w:p w14:paraId="05ED2356" w14:textId="161A7416" w:rsidR="00030C26" w:rsidRPr="00B46571" w:rsidRDefault="00030C26" w:rsidP="006D0668">
            <w:pPr>
              <w:spacing w:line="360" w:lineRule="auto"/>
              <w:rPr>
                <w:rFonts w:ascii="Times New Roman" w:hAnsi="Times New Roman" w:cs="Times New Roman"/>
                <w:color w:val="000000" w:themeColor="text1"/>
              </w:rPr>
            </w:pPr>
            <w:r w:rsidRPr="00B46571">
              <w:rPr>
                <w:rFonts w:ascii="Times New Roman" w:hAnsi="Times New Roman" w:cs="Times New Roman"/>
                <w:color w:val="000000" w:themeColor="text1"/>
              </w:rPr>
              <w:t>Drag force</w:t>
            </w:r>
          </w:p>
        </w:tc>
      </w:tr>
      <w:tr w:rsidR="00A47654" w:rsidRPr="00B46571" w14:paraId="75BEA238" w14:textId="77777777" w:rsidTr="00030C26">
        <w:tc>
          <w:tcPr>
            <w:tcW w:w="4675" w:type="dxa"/>
          </w:tcPr>
          <w:p w14:paraId="16DC1C3A" w14:textId="1F5DEB0C" w:rsidR="00030C26" w:rsidRPr="00B46571" w:rsidRDefault="004742EB" w:rsidP="006D0668">
            <w:pPr>
              <w:spacing w:line="360" w:lineRule="auto"/>
              <w:rPr>
                <w:rFonts w:ascii="Times New Roman" w:hAnsi="Times New Roman" w:cs="Times New Roman"/>
                <w:color w:val="000000" w:themeColor="text1"/>
              </w:rPr>
            </w:pPr>
            <m:oMathPara>
              <m:oMathParaPr>
                <m:jc m:val="left"/>
              </m:oMathParaPr>
              <m:oMath>
                <m:r>
                  <w:rPr>
                    <w:rFonts w:ascii="Cambria Math" w:eastAsia="Times New Roman" w:hAnsi="Cambria Math" w:cs="Times New Roman"/>
                    <w:color w:val="000000" w:themeColor="text1"/>
                    <w:sz w:val="24"/>
                    <w:szCs w:val="24"/>
                  </w:rPr>
                  <m:t>ρ</m:t>
                </m:r>
              </m:oMath>
            </m:oMathPara>
          </w:p>
        </w:tc>
        <w:tc>
          <w:tcPr>
            <w:tcW w:w="4675" w:type="dxa"/>
          </w:tcPr>
          <w:p w14:paraId="15338D41" w14:textId="3140FE01" w:rsidR="00030C26" w:rsidRPr="00B46571" w:rsidRDefault="004742EB" w:rsidP="006D0668">
            <w:pPr>
              <w:spacing w:line="360" w:lineRule="auto"/>
              <w:rPr>
                <w:rFonts w:ascii="Times New Roman" w:hAnsi="Times New Roman" w:cs="Times New Roman"/>
                <w:color w:val="000000" w:themeColor="text1"/>
              </w:rPr>
            </w:pPr>
            <w:r w:rsidRPr="00B46571">
              <w:rPr>
                <w:rFonts w:ascii="Times New Roman" w:hAnsi="Times New Roman" w:cs="Times New Roman"/>
                <w:color w:val="000000" w:themeColor="text1"/>
              </w:rPr>
              <w:t>Density of air</w:t>
            </w:r>
          </w:p>
        </w:tc>
      </w:tr>
      <w:tr w:rsidR="00A47654" w:rsidRPr="00B46571" w14:paraId="027380A2" w14:textId="77777777" w:rsidTr="00030C26">
        <w:tc>
          <w:tcPr>
            <w:tcW w:w="4675" w:type="dxa"/>
          </w:tcPr>
          <w:p w14:paraId="2D62339C" w14:textId="7E1BD03F" w:rsidR="00030C26" w:rsidRPr="00B46571" w:rsidRDefault="004742EB" w:rsidP="006D0668">
            <w:pPr>
              <w:spacing w:line="360" w:lineRule="auto"/>
              <w:rPr>
                <w:rFonts w:ascii="Times New Roman" w:hAnsi="Times New Roman" w:cs="Times New Roman"/>
                <w:color w:val="000000" w:themeColor="text1"/>
              </w:rPr>
            </w:pPr>
            <m:oMathPara>
              <m:oMathParaPr>
                <m:jc m:val="left"/>
              </m:oMathParaPr>
              <m:oMath>
                <m:r>
                  <w:rPr>
                    <w:rFonts w:ascii="Cambria Math" w:eastAsia="Times New Roman" w:hAnsi="Cambria Math" w:cs="Times New Roman"/>
                    <w:color w:val="000000" w:themeColor="text1"/>
                    <w:sz w:val="24"/>
                    <w:szCs w:val="24"/>
                  </w:rPr>
                  <m:t>v</m:t>
                </m:r>
              </m:oMath>
            </m:oMathPara>
          </w:p>
        </w:tc>
        <w:tc>
          <w:tcPr>
            <w:tcW w:w="4675" w:type="dxa"/>
          </w:tcPr>
          <w:p w14:paraId="2B62A57D" w14:textId="6F15FA97" w:rsidR="00030C26" w:rsidRPr="00B46571" w:rsidRDefault="004742EB" w:rsidP="006D0668">
            <w:pPr>
              <w:spacing w:line="360" w:lineRule="auto"/>
              <w:rPr>
                <w:rFonts w:ascii="Times New Roman" w:hAnsi="Times New Roman" w:cs="Times New Roman"/>
                <w:color w:val="000000" w:themeColor="text1"/>
              </w:rPr>
            </w:pPr>
            <w:r w:rsidRPr="00B46571">
              <w:rPr>
                <w:rFonts w:ascii="Times New Roman" w:hAnsi="Times New Roman" w:cs="Times New Roman"/>
                <w:color w:val="000000" w:themeColor="text1"/>
              </w:rPr>
              <w:t>velocity</w:t>
            </w:r>
          </w:p>
        </w:tc>
      </w:tr>
      <w:tr w:rsidR="00A47654" w:rsidRPr="00B46571" w14:paraId="52B572A5" w14:textId="77777777" w:rsidTr="00030C26">
        <w:tc>
          <w:tcPr>
            <w:tcW w:w="4675" w:type="dxa"/>
          </w:tcPr>
          <w:p w14:paraId="241A80A0" w14:textId="2564ED87" w:rsidR="00030C26" w:rsidRPr="00B46571" w:rsidRDefault="004742EB" w:rsidP="006D0668">
            <w:pPr>
              <w:spacing w:line="360" w:lineRule="auto"/>
              <w:rPr>
                <w:rFonts w:ascii="Times New Roman" w:hAnsi="Times New Roman" w:cs="Times New Roman"/>
                <w:color w:val="000000" w:themeColor="text1"/>
              </w:rPr>
            </w:pPr>
            <m:oMathPara>
              <m:oMathParaPr>
                <m:jc m:val="left"/>
              </m:oMathParaPr>
              <m:oMath>
                <m:r>
                  <w:rPr>
                    <w:rFonts w:ascii="Cambria Math" w:eastAsia="Times New Roman" w:hAnsi="Cambria Math" w:cs="Times New Roman"/>
                    <w:color w:val="000000" w:themeColor="text1"/>
                    <w:sz w:val="24"/>
                    <w:szCs w:val="24"/>
                  </w:rPr>
                  <m:t>A</m:t>
                </m:r>
              </m:oMath>
            </m:oMathPara>
          </w:p>
        </w:tc>
        <w:tc>
          <w:tcPr>
            <w:tcW w:w="4675" w:type="dxa"/>
          </w:tcPr>
          <w:p w14:paraId="27C52F54" w14:textId="2C8EBB2E" w:rsidR="00030C26" w:rsidRPr="00B46571" w:rsidRDefault="004742EB" w:rsidP="006D0668">
            <w:pPr>
              <w:spacing w:line="360" w:lineRule="auto"/>
              <w:rPr>
                <w:rFonts w:ascii="Times New Roman" w:hAnsi="Times New Roman" w:cs="Times New Roman"/>
                <w:color w:val="000000" w:themeColor="text1"/>
              </w:rPr>
            </w:pPr>
            <w:r w:rsidRPr="00B46571">
              <w:rPr>
                <w:rFonts w:ascii="Times New Roman" w:hAnsi="Times New Roman" w:cs="Times New Roman"/>
                <w:color w:val="000000" w:themeColor="text1"/>
              </w:rPr>
              <w:t>Cross sectional area of rudder</w:t>
            </w:r>
          </w:p>
        </w:tc>
      </w:tr>
      <w:tr w:rsidR="00A47654" w:rsidRPr="00B46571" w14:paraId="5CCD3BAC" w14:textId="77777777" w:rsidTr="00030C26">
        <w:tc>
          <w:tcPr>
            <w:tcW w:w="4675" w:type="dxa"/>
          </w:tcPr>
          <w:p w14:paraId="13829EF1" w14:textId="10AA26E3" w:rsidR="004742EB" w:rsidRPr="00B46571" w:rsidRDefault="00715C60" w:rsidP="006D0668">
            <w:pPr>
              <w:spacing w:line="360" w:lineRule="auto"/>
              <w:rPr>
                <w:rFonts w:ascii="Times New Roman" w:eastAsia="Calibri" w:hAnsi="Times New Roman" w:cs="Times New Roman"/>
                <w:color w:val="000000" w:themeColor="text1"/>
                <w:sz w:val="24"/>
                <w:szCs w:val="24"/>
              </w:rPr>
            </w:pPr>
            <m:oMathPara>
              <m:oMathParaPr>
                <m:jc m:val="left"/>
              </m:oMathParaP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D</m:t>
                    </m:r>
                  </m:sub>
                </m:sSub>
              </m:oMath>
            </m:oMathPara>
          </w:p>
        </w:tc>
        <w:tc>
          <w:tcPr>
            <w:tcW w:w="4675" w:type="dxa"/>
          </w:tcPr>
          <w:p w14:paraId="1518359B" w14:textId="57EB02DB" w:rsidR="004742EB" w:rsidRPr="00B46571" w:rsidRDefault="004742EB" w:rsidP="006D0668">
            <w:pPr>
              <w:spacing w:line="360" w:lineRule="auto"/>
              <w:rPr>
                <w:rFonts w:ascii="Times New Roman" w:hAnsi="Times New Roman" w:cs="Times New Roman"/>
                <w:color w:val="000000" w:themeColor="text1"/>
              </w:rPr>
            </w:pPr>
            <w:r w:rsidRPr="00B46571">
              <w:rPr>
                <w:rFonts w:ascii="Times New Roman" w:hAnsi="Times New Roman" w:cs="Times New Roman"/>
                <w:color w:val="000000" w:themeColor="text1"/>
              </w:rPr>
              <w:t xml:space="preserve">Drag coefficient </w:t>
            </w:r>
          </w:p>
        </w:tc>
      </w:tr>
      <w:tr w:rsidR="00A47654" w:rsidRPr="00B46571" w14:paraId="174D7099" w14:textId="77777777" w:rsidTr="00030C26">
        <w:tc>
          <w:tcPr>
            <w:tcW w:w="4675" w:type="dxa"/>
          </w:tcPr>
          <w:p w14:paraId="00A4C897" w14:textId="5842263C" w:rsidR="004742EB" w:rsidRPr="00B46571" w:rsidRDefault="004742EB" w:rsidP="006D0668">
            <w:pPr>
              <w:spacing w:line="360" w:lineRule="auto"/>
              <w:rPr>
                <w:rFonts w:ascii="Times New Roman" w:eastAsia="Calibri" w:hAnsi="Times New Roman" w:cs="Times New Roman"/>
                <w:color w:val="000000" w:themeColor="text1"/>
                <w:sz w:val="24"/>
                <w:szCs w:val="24"/>
              </w:rPr>
            </w:pPr>
            <m:oMathPara>
              <m:oMathParaPr>
                <m:jc m:val="left"/>
              </m:oMathParaPr>
              <m:oMath>
                <m:r>
                  <w:rPr>
                    <w:rFonts w:ascii="Cambria Math" w:eastAsia="Times New Roman" w:hAnsi="Cambria Math" w:cs="Times New Roman"/>
                    <w:color w:val="000000" w:themeColor="text1"/>
                    <w:sz w:val="24"/>
                    <w:szCs w:val="24"/>
                  </w:rPr>
                  <m:t>τ</m:t>
                </m:r>
              </m:oMath>
            </m:oMathPara>
          </w:p>
        </w:tc>
        <w:tc>
          <w:tcPr>
            <w:tcW w:w="4675" w:type="dxa"/>
          </w:tcPr>
          <w:p w14:paraId="4CB0021A" w14:textId="00EB09AA" w:rsidR="004742EB" w:rsidRPr="00B46571" w:rsidRDefault="004742EB" w:rsidP="006D0668">
            <w:pPr>
              <w:spacing w:line="360" w:lineRule="auto"/>
              <w:rPr>
                <w:rFonts w:ascii="Times New Roman" w:hAnsi="Times New Roman" w:cs="Times New Roman"/>
                <w:color w:val="000000" w:themeColor="text1"/>
              </w:rPr>
            </w:pPr>
            <w:r w:rsidRPr="00B46571">
              <w:rPr>
                <w:rFonts w:ascii="Times New Roman" w:hAnsi="Times New Roman" w:cs="Times New Roman"/>
                <w:color w:val="000000" w:themeColor="text1"/>
              </w:rPr>
              <w:t>Torque</w:t>
            </w:r>
          </w:p>
        </w:tc>
      </w:tr>
      <w:tr w:rsidR="00A47654" w:rsidRPr="00B46571" w14:paraId="3512680E" w14:textId="77777777" w:rsidTr="00030C26">
        <w:tc>
          <w:tcPr>
            <w:tcW w:w="4675" w:type="dxa"/>
          </w:tcPr>
          <w:p w14:paraId="38306EAF" w14:textId="7BCD3B63" w:rsidR="004742EB" w:rsidRPr="00B46571" w:rsidRDefault="004742EB" w:rsidP="006D0668">
            <w:pPr>
              <w:spacing w:line="360" w:lineRule="auto"/>
              <w:rPr>
                <w:rFonts w:ascii="Times New Roman" w:eastAsia="Calibri" w:hAnsi="Times New Roman" w:cs="Times New Roman"/>
                <w:color w:val="000000" w:themeColor="text1"/>
                <w:sz w:val="24"/>
                <w:szCs w:val="24"/>
              </w:rPr>
            </w:pPr>
            <m:oMathPara>
              <m:oMathParaPr>
                <m:jc m:val="left"/>
              </m:oMathParaPr>
              <m:oMath>
                <m:r>
                  <w:rPr>
                    <w:rFonts w:ascii="Cambria Math" w:eastAsia="Times New Roman" w:hAnsi="Cambria Math" w:cs="Times New Roman"/>
                    <w:color w:val="000000" w:themeColor="text1"/>
                    <w:sz w:val="24"/>
                    <w:szCs w:val="24"/>
                  </w:rPr>
                  <m:t>r</m:t>
                </m:r>
              </m:oMath>
            </m:oMathPara>
          </w:p>
        </w:tc>
        <w:tc>
          <w:tcPr>
            <w:tcW w:w="4675" w:type="dxa"/>
          </w:tcPr>
          <w:p w14:paraId="351300CC" w14:textId="1727FB0E" w:rsidR="004742EB" w:rsidRPr="00B46571" w:rsidRDefault="004742EB" w:rsidP="006D0668">
            <w:pPr>
              <w:spacing w:line="360" w:lineRule="auto"/>
              <w:rPr>
                <w:rFonts w:ascii="Times New Roman" w:hAnsi="Times New Roman" w:cs="Times New Roman"/>
                <w:color w:val="000000" w:themeColor="text1"/>
              </w:rPr>
            </w:pPr>
            <w:r w:rsidRPr="00B46571">
              <w:rPr>
                <w:rFonts w:ascii="Times New Roman" w:hAnsi="Times New Roman" w:cs="Times New Roman"/>
                <w:color w:val="000000" w:themeColor="text1"/>
              </w:rPr>
              <w:t>Radius of lever arm</w:t>
            </w:r>
          </w:p>
        </w:tc>
      </w:tr>
    </w:tbl>
    <w:p w14:paraId="2F2E5B40" w14:textId="683382F7" w:rsidR="213885D6" w:rsidRPr="00B46571" w:rsidRDefault="213885D6" w:rsidP="006D0668">
      <w:pPr>
        <w:spacing w:after="0" w:line="360" w:lineRule="auto"/>
        <w:jc w:val="center"/>
        <w:rPr>
          <w:rFonts w:ascii="Times New Roman" w:hAnsi="Times New Roman" w:cs="Times New Roman"/>
          <w:color w:val="000000" w:themeColor="text1"/>
        </w:rPr>
      </w:pPr>
    </w:p>
    <w:p w14:paraId="57E5964B" w14:textId="41AE3999" w:rsidR="33921116" w:rsidRPr="00B46571" w:rsidRDefault="213885D6" w:rsidP="006D0668">
      <w:pPr>
        <w:spacing w:after="0" w:line="360" w:lineRule="auto"/>
        <w:ind w:firstLine="720"/>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color w:val="000000" w:themeColor="text1"/>
          <w:sz w:val="24"/>
          <w:szCs w:val="24"/>
        </w:rPr>
        <w:t xml:space="preserve">Using Fluent, the fin and rudder system at maximum rudder deflection was analyzed at a velocity of 150 meters per second, giving an average drag coefficient of 0.00977 for the rudder as shown in Figure </w:t>
      </w:r>
      <w:r w:rsidR="00694544" w:rsidRPr="00B46571">
        <w:rPr>
          <w:rFonts w:ascii="Times New Roman" w:eastAsia="Times New Roman" w:hAnsi="Times New Roman" w:cs="Times New Roman"/>
          <w:color w:val="000000" w:themeColor="text1"/>
          <w:sz w:val="24"/>
          <w:szCs w:val="24"/>
        </w:rPr>
        <w:t>1</w:t>
      </w:r>
      <w:r w:rsidR="00031D83" w:rsidRPr="00B46571">
        <w:rPr>
          <w:rFonts w:ascii="Times New Roman" w:eastAsia="Times New Roman" w:hAnsi="Times New Roman" w:cs="Times New Roman"/>
          <w:color w:val="000000" w:themeColor="text1"/>
          <w:sz w:val="24"/>
          <w:szCs w:val="24"/>
        </w:rPr>
        <w:t>1</w:t>
      </w:r>
      <w:r w:rsidRPr="00B46571">
        <w:rPr>
          <w:rFonts w:ascii="Times New Roman" w:eastAsia="Times New Roman" w:hAnsi="Times New Roman" w:cs="Times New Roman"/>
          <w:color w:val="000000" w:themeColor="text1"/>
          <w:sz w:val="24"/>
          <w:szCs w:val="24"/>
        </w:rPr>
        <w:t xml:space="preserve">. </w:t>
      </w:r>
    </w:p>
    <w:p w14:paraId="71BF5E86" w14:textId="77777777" w:rsidR="00A47654" w:rsidRPr="00B46571" w:rsidRDefault="00A47654" w:rsidP="006D0668">
      <w:pPr>
        <w:spacing w:after="0" w:line="360" w:lineRule="auto"/>
        <w:rPr>
          <w:rFonts w:ascii="Times New Roman" w:eastAsia="Times New Roman" w:hAnsi="Times New Roman" w:cs="Times New Roman"/>
          <w:color w:val="000000" w:themeColor="text1"/>
          <w:sz w:val="24"/>
          <w:szCs w:val="24"/>
        </w:rPr>
      </w:pPr>
    </w:p>
    <w:p w14:paraId="66490806" w14:textId="77777777" w:rsidR="00694544" w:rsidRPr="00B46571" w:rsidRDefault="00DAB222" w:rsidP="006D0668">
      <w:pPr>
        <w:keepNext/>
        <w:spacing w:after="0" w:line="360" w:lineRule="auto"/>
        <w:jc w:val="center"/>
        <w:rPr>
          <w:rFonts w:ascii="Times New Roman" w:hAnsi="Times New Roman" w:cs="Times New Roman"/>
          <w:color w:val="000000" w:themeColor="text1"/>
        </w:rPr>
      </w:pPr>
      <w:r w:rsidRPr="00DAB222">
        <w:rPr>
          <w:rFonts w:ascii="Times New Roman" w:eastAsia="Times New Roman" w:hAnsi="Times New Roman" w:cs="Times New Roman"/>
          <w:color w:val="000000" w:themeColor="text1"/>
          <w:sz w:val="24"/>
          <w:szCs w:val="24"/>
        </w:rPr>
        <w:t xml:space="preserve"> </w:t>
      </w:r>
      <w:r w:rsidR="59759139">
        <w:rPr>
          <w:noProof/>
        </w:rPr>
        <w:drawing>
          <wp:inline distT="0" distB="0" distL="0" distR="0" wp14:anchorId="6B6BB6F9" wp14:editId="35F42B88">
            <wp:extent cx="5191126" cy="2400895"/>
            <wp:effectExtent l="0" t="0" r="0" b="0"/>
            <wp:docPr id="789960559" name="Picture 789960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extLst>
                        <a:ext uri="{28A0092B-C50C-407E-A947-70E740481C1C}">
                          <a14:useLocalDpi xmlns:a14="http://schemas.microsoft.com/office/drawing/2010/main" val="0"/>
                        </a:ext>
                      </a:extLst>
                    </a:blip>
                    <a:stretch>
                      <a:fillRect/>
                    </a:stretch>
                  </pic:blipFill>
                  <pic:spPr>
                    <a:xfrm>
                      <a:off x="0" y="0"/>
                      <a:ext cx="5191126" cy="2400895"/>
                    </a:xfrm>
                    <a:prstGeom prst="rect">
                      <a:avLst/>
                    </a:prstGeom>
                  </pic:spPr>
                </pic:pic>
              </a:graphicData>
            </a:graphic>
          </wp:inline>
        </w:drawing>
      </w:r>
    </w:p>
    <w:p w14:paraId="288F2B9F" w14:textId="73979B99" w:rsidR="33921116" w:rsidRPr="00B46571" w:rsidRDefault="00694544" w:rsidP="006D0668">
      <w:pPr>
        <w:pStyle w:val="Caption"/>
        <w:spacing w:line="360" w:lineRule="auto"/>
        <w:jc w:val="center"/>
        <w:rPr>
          <w:rFonts w:ascii="Times New Roman" w:eastAsia="Times New Roman" w:hAnsi="Times New Roman" w:cs="Times New Roman"/>
          <w:color w:val="000000" w:themeColor="text1"/>
          <w:sz w:val="32"/>
          <w:szCs w:val="24"/>
        </w:rPr>
      </w:pPr>
      <w:bookmarkStart w:id="48" w:name="_Toc272483"/>
      <w:r w:rsidRPr="00B46571">
        <w:rPr>
          <w:rFonts w:ascii="Times New Roman" w:hAnsi="Times New Roman" w:cs="Times New Roman"/>
          <w:color w:val="000000" w:themeColor="text1"/>
          <w:sz w:val="22"/>
        </w:rPr>
        <w:t xml:space="preserve">Figure </w:t>
      </w:r>
      <w:r w:rsidR="00577625">
        <w:rPr>
          <w:rFonts w:ascii="Times New Roman" w:hAnsi="Times New Roman" w:cs="Times New Roman"/>
          <w:color w:val="000000" w:themeColor="text1"/>
          <w:sz w:val="22"/>
        </w:rPr>
        <w:fldChar w:fldCharType="begin"/>
      </w:r>
      <w:r w:rsidR="00577625">
        <w:rPr>
          <w:rFonts w:ascii="Times New Roman" w:hAnsi="Times New Roman" w:cs="Times New Roman"/>
          <w:color w:val="000000" w:themeColor="text1"/>
          <w:sz w:val="22"/>
        </w:rPr>
        <w:instrText xml:space="preserve"> SEQ Figure \* ARABIC </w:instrText>
      </w:r>
      <w:r w:rsidR="00577625">
        <w:rPr>
          <w:rFonts w:ascii="Times New Roman" w:hAnsi="Times New Roman" w:cs="Times New Roman"/>
          <w:color w:val="000000" w:themeColor="text1"/>
          <w:sz w:val="22"/>
        </w:rPr>
        <w:fldChar w:fldCharType="separate"/>
      </w:r>
      <w:r w:rsidR="00577625">
        <w:rPr>
          <w:rFonts w:ascii="Times New Roman" w:hAnsi="Times New Roman" w:cs="Times New Roman"/>
          <w:noProof/>
          <w:color w:val="000000" w:themeColor="text1"/>
          <w:sz w:val="22"/>
        </w:rPr>
        <w:t>11</w:t>
      </w:r>
      <w:r w:rsidR="00577625">
        <w:rPr>
          <w:rFonts w:ascii="Times New Roman" w:hAnsi="Times New Roman" w:cs="Times New Roman"/>
          <w:color w:val="000000" w:themeColor="text1"/>
          <w:sz w:val="22"/>
        </w:rPr>
        <w:fldChar w:fldCharType="end"/>
      </w:r>
      <w:r w:rsidRPr="00B46571">
        <w:rPr>
          <w:rFonts w:ascii="Times New Roman" w:hAnsi="Times New Roman" w:cs="Times New Roman"/>
          <w:color w:val="000000" w:themeColor="text1"/>
          <w:sz w:val="22"/>
        </w:rPr>
        <w:t>: Plot of Drag Coefficient against Flow Time using ANSYS Fluent. Copyright 201</w:t>
      </w:r>
      <w:r w:rsidR="00677D03">
        <w:rPr>
          <w:rFonts w:ascii="Times New Roman" w:hAnsi="Times New Roman" w:cs="Times New Roman"/>
          <w:color w:val="000000" w:themeColor="text1"/>
          <w:sz w:val="22"/>
        </w:rPr>
        <w:t>9</w:t>
      </w:r>
      <w:r w:rsidRPr="00B46571">
        <w:rPr>
          <w:rFonts w:ascii="Times New Roman" w:hAnsi="Times New Roman" w:cs="Times New Roman"/>
          <w:color w:val="000000" w:themeColor="text1"/>
          <w:sz w:val="22"/>
        </w:rPr>
        <w:t>, WPI.</w:t>
      </w:r>
      <w:bookmarkEnd w:id="48"/>
    </w:p>
    <w:p w14:paraId="38C021C8" w14:textId="400AECE3" w:rsidR="33921116" w:rsidRPr="00B46571" w:rsidRDefault="33921116" w:rsidP="006D0668">
      <w:pPr>
        <w:spacing w:after="0" w:line="360" w:lineRule="auto"/>
        <w:jc w:val="center"/>
        <w:rPr>
          <w:rFonts w:ascii="Times New Roman" w:eastAsia="Times New Roman" w:hAnsi="Times New Roman" w:cs="Times New Roman"/>
          <w:color w:val="000000" w:themeColor="text1"/>
          <w:sz w:val="24"/>
          <w:szCs w:val="24"/>
        </w:rPr>
      </w:pPr>
    </w:p>
    <w:p w14:paraId="338E6D59" w14:textId="500BFD59" w:rsidR="33921116" w:rsidRPr="00B46571" w:rsidRDefault="00CE085D" w:rsidP="006D0668">
      <w:pPr>
        <w:spacing w:after="0" w:line="360" w:lineRule="auto"/>
        <w:ind w:firstLine="72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he white line in the plot above represents the drag coefficient of the fin, while the red line represents the drag coefficient of the rudder.</w:t>
      </w:r>
      <w:r w:rsidR="006045D5">
        <w:rPr>
          <w:rFonts w:ascii="Times New Roman" w:eastAsia="Times New Roman" w:hAnsi="Times New Roman" w:cs="Times New Roman"/>
          <w:color w:val="000000" w:themeColor="text1"/>
          <w:sz w:val="24"/>
          <w:szCs w:val="24"/>
        </w:rPr>
        <w:t xml:space="preserve"> The green line in the plot represents the drag coefficient of the rudder’s mesh separation layer. </w:t>
      </w:r>
      <w:r w:rsidR="213885D6" w:rsidRPr="00B46571">
        <w:rPr>
          <w:rFonts w:ascii="Times New Roman" w:eastAsia="Times New Roman" w:hAnsi="Times New Roman" w:cs="Times New Roman"/>
          <w:color w:val="000000" w:themeColor="text1"/>
          <w:sz w:val="24"/>
          <w:szCs w:val="24"/>
        </w:rPr>
        <w:t xml:space="preserve">Then based on the equations, the required </w:t>
      </w:r>
      <w:r w:rsidR="213885D6" w:rsidRPr="00B46571">
        <w:rPr>
          <w:rFonts w:ascii="Times New Roman" w:eastAsia="Times New Roman" w:hAnsi="Times New Roman" w:cs="Times New Roman"/>
          <w:color w:val="000000" w:themeColor="text1"/>
          <w:sz w:val="24"/>
          <w:szCs w:val="24"/>
        </w:rPr>
        <w:lastRenderedPageBreak/>
        <w:t>torque was found to be 6.407 kilogram-centimeters or 0.6283 Newton-meters. The servo chosen to fulfill this requirem</w:t>
      </w:r>
      <w:r w:rsidR="00123176" w:rsidRPr="00B46571">
        <w:rPr>
          <w:rFonts w:ascii="Times New Roman" w:eastAsia="Times New Roman" w:hAnsi="Times New Roman" w:cs="Times New Roman"/>
          <w:color w:val="000000" w:themeColor="text1"/>
          <w:sz w:val="24"/>
          <w:szCs w:val="24"/>
        </w:rPr>
        <w:t>ent, with a Safety Factor of 2</w:t>
      </w:r>
      <w:r w:rsidR="213885D6" w:rsidRPr="00B46571">
        <w:rPr>
          <w:rFonts w:ascii="Times New Roman" w:eastAsia="Times New Roman" w:hAnsi="Times New Roman" w:cs="Times New Roman"/>
          <w:color w:val="000000" w:themeColor="text1"/>
          <w:sz w:val="24"/>
          <w:szCs w:val="24"/>
        </w:rPr>
        <w:t xml:space="preserve"> in mind, was the </w:t>
      </w:r>
      <w:proofErr w:type="spellStart"/>
      <w:r w:rsidR="213885D6" w:rsidRPr="00B46571">
        <w:rPr>
          <w:rFonts w:ascii="Times New Roman" w:eastAsia="Times New Roman" w:hAnsi="Times New Roman" w:cs="Times New Roman"/>
          <w:color w:val="000000" w:themeColor="text1"/>
          <w:sz w:val="24"/>
          <w:szCs w:val="24"/>
        </w:rPr>
        <w:t>Hitec</w:t>
      </w:r>
      <w:proofErr w:type="spellEnd"/>
      <w:r w:rsidR="213885D6" w:rsidRPr="00B46571">
        <w:rPr>
          <w:rFonts w:ascii="Times New Roman" w:eastAsia="Times New Roman" w:hAnsi="Times New Roman" w:cs="Times New Roman"/>
          <w:color w:val="000000" w:themeColor="text1"/>
          <w:sz w:val="24"/>
          <w:szCs w:val="24"/>
        </w:rPr>
        <w:t xml:space="preserve"> Servos HS-755MG servo. This servo provided 14 kilogram-centimeters or 1.412 Newton-meters, enough for a Safety Factor </w:t>
      </w:r>
      <w:r w:rsidR="00123176" w:rsidRPr="00B46571">
        <w:rPr>
          <w:rFonts w:ascii="Times New Roman" w:eastAsia="Times New Roman" w:hAnsi="Times New Roman" w:cs="Times New Roman"/>
          <w:color w:val="000000" w:themeColor="text1"/>
          <w:sz w:val="24"/>
          <w:szCs w:val="24"/>
        </w:rPr>
        <w:t>of 2</w:t>
      </w:r>
      <w:r w:rsidR="213885D6" w:rsidRPr="00B46571">
        <w:rPr>
          <w:rFonts w:ascii="Times New Roman" w:eastAsia="Times New Roman" w:hAnsi="Times New Roman" w:cs="Times New Roman"/>
          <w:color w:val="000000" w:themeColor="text1"/>
          <w:sz w:val="24"/>
          <w:szCs w:val="24"/>
        </w:rPr>
        <w:t>. As a result, this servo was integrated into each fin via the servo shell, allowing each rudder to be rotated accordingly.</w:t>
      </w:r>
    </w:p>
    <w:p w14:paraId="7929D634" w14:textId="0803C75E" w:rsidR="213885D6" w:rsidRPr="00B46571" w:rsidRDefault="213885D6" w:rsidP="006D0668">
      <w:pPr>
        <w:spacing w:after="0" w:line="360" w:lineRule="auto"/>
        <w:rPr>
          <w:rFonts w:ascii="Times New Roman" w:eastAsia="Times New Roman" w:hAnsi="Times New Roman" w:cs="Times New Roman"/>
          <w:color w:val="000000" w:themeColor="text1"/>
          <w:sz w:val="24"/>
          <w:szCs w:val="24"/>
        </w:rPr>
      </w:pPr>
    </w:p>
    <w:p w14:paraId="38AE9C21" w14:textId="74DBFBEC" w:rsidR="675B6DE1" w:rsidRPr="00B46571" w:rsidRDefault="003067A9" w:rsidP="00981930">
      <w:pPr>
        <w:pStyle w:val="Heading2"/>
      </w:pPr>
      <w:bookmarkStart w:id="49" w:name="_Toc2082183"/>
      <w:r w:rsidRPr="00B46571">
        <w:t xml:space="preserve">2.2 </w:t>
      </w:r>
      <w:r w:rsidR="01660E9E" w:rsidRPr="00B46571">
        <w:t>Solving the Equations of Motion</w:t>
      </w:r>
      <w:bookmarkEnd w:id="49"/>
    </w:p>
    <w:p w14:paraId="0966366A" w14:textId="320A5E7D" w:rsidR="675B6DE1" w:rsidRPr="00B46571" w:rsidRDefault="59759139" w:rsidP="006D0668">
      <w:pPr>
        <w:pStyle w:val="NormalWeb"/>
        <w:spacing w:before="0" w:beforeAutospacing="0" w:after="0" w:afterAutospacing="0" w:line="360" w:lineRule="auto"/>
        <w:ind w:firstLine="720"/>
        <w:rPr>
          <w:color w:val="000000" w:themeColor="text1"/>
        </w:rPr>
      </w:pPr>
      <w:r w:rsidRPr="00B46571">
        <w:rPr>
          <w:color w:val="000000" w:themeColor="text1"/>
        </w:rPr>
        <w:t xml:space="preserve">Once we determined the equations of motion that govern the motion of the rocket, the next step in the analysis of its motion was to numerically solve the equations of motion. This was done by inputting them into </w:t>
      </w:r>
      <w:r w:rsidR="00B244B3" w:rsidRPr="00B46571">
        <w:rPr>
          <w:color w:val="000000" w:themeColor="text1"/>
        </w:rPr>
        <w:t>MATLAB</w:t>
      </w:r>
      <w:r w:rsidR="00694544" w:rsidRPr="00B46571">
        <w:rPr>
          <w:color w:val="000000" w:themeColor="text1"/>
        </w:rPr>
        <w:t xml:space="preserve"> </w:t>
      </w:r>
      <w:r w:rsidRPr="00B46571">
        <w:rPr>
          <w:color w:val="000000" w:themeColor="text1"/>
        </w:rPr>
        <w:t xml:space="preserve">as a system of equations. These </w:t>
      </w:r>
      <w:r w:rsidR="004439DC" w:rsidRPr="00B46571">
        <w:rPr>
          <w:color w:val="000000" w:themeColor="text1"/>
        </w:rPr>
        <w:t>equations were functions of the 13</w:t>
      </w:r>
      <w:r w:rsidRPr="00B46571">
        <w:rPr>
          <w:color w:val="000000" w:themeColor="text1"/>
        </w:rPr>
        <w:t xml:space="preserve"> states of the rocket and time. Additionally, we had to include the thrust due to the rocket motor’s and did so by incorporating them as</w:t>
      </w:r>
      <w:r w:rsidR="004439DC" w:rsidRPr="00B46571">
        <w:rPr>
          <w:color w:val="000000" w:themeColor="text1"/>
        </w:rPr>
        <w:t xml:space="preserve"> an additional term in the body-fixed x-</w:t>
      </w:r>
      <w:r w:rsidRPr="00B46571">
        <w:rPr>
          <w:color w:val="000000" w:themeColor="text1"/>
        </w:rPr>
        <w:t>force balance equation. These thrust values varied as a function of time and were determined by summing the forces from the individual rocket motors and interpolating them so that they had the same number of time stamps as the simulation so that at each iteration of the simulation a new thrust value was taken. Once all these parameters were inputted into the equation</w:t>
      </w:r>
      <w:r w:rsidR="004439DC" w:rsidRPr="00B46571">
        <w:rPr>
          <w:color w:val="000000" w:themeColor="text1"/>
        </w:rPr>
        <w:t>s</w:t>
      </w:r>
      <w:r w:rsidRPr="00B46571">
        <w:rPr>
          <w:color w:val="000000" w:themeColor="text1"/>
        </w:rPr>
        <w:t xml:space="preserve"> of motion </w:t>
      </w:r>
      <w:r w:rsidR="00B244B3" w:rsidRPr="00B46571">
        <w:rPr>
          <w:color w:val="000000" w:themeColor="text1"/>
        </w:rPr>
        <w:t>MATLAB</w:t>
      </w:r>
      <w:r w:rsidRPr="00B46571">
        <w:rPr>
          <w:color w:val="000000" w:themeColor="text1"/>
        </w:rPr>
        <w:t xml:space="preserve"> function, we created another script that iteratively solved the equations of motion using the </w:t>
      </w:r>
      <w:r w:rsidR="00B244B3" w:rsidRPr="00B46571">
        <w:rPr>
          <w:color w:val="000000" w:themeColor="text1"/>
        </w:rPr>
        <w:t>MATLAB</w:t>
      </w:r>
      <w:r w:rsidRPr="00B46571">
        <w:rPr>
          <w:color w:val="000000" w:themeColor="text1"/>
        </w:rPr>
        <w:t xml:space="preserve"> function ode45 for the time span of the simulation</w:t>
      </w:r>
      <w:r w:rsidR="004439DC" w:rsidRPr="00B46571">
        <w:rPr>
          <w:color w:val="000000" w:themeColor="text1"/>
        </w:rPr>
        <w:t>, which was from 1 to 10 seconds. The</w:t>
      </w:r>
      <w:r w:rsidRPr="00B46571">
        <w:rPr>
          <w:color w:val="000000" w:themeColor="text1"/>
        </w:rPr>
        <w:t xml:space="preserve"> solutions to these differential equations were the states of the rocket’s motion and were then</w:t>
      </w:r>
      <w:r w:rsidR="004A5557" w:rsidRPr="00B46571">
        <w:rPr>
          <w:color w:val="000000" w:themeColor="text1"/>
        </w:rPr>
        <w:t xml:space="preserve"> graphically simulated and </w:t>
      </w:r>
      <w:r w:rsidRPr="00B46571">
        <w:rPr>
          <w:color w:val="000000" w:themeColor="text1"/>
        </w:rPr>
        <w:t xml:space="preserve">used to animate a graphic composed of a cone and cylinder. </w:t>
      </w:r>
    </w:p>
    <w:p w14:paraId="5EF7FBB2" w14:textId="65F7A492" w:rsidR="675B6DE1" w:rsidRPr="00B46571" w:rsidRDefault="675B6DE1" w:rsidP="006D0668">
      <w:pPr>
        <w:pStyle w:val="NormalWeb"/>
        <w:spacing w:before="0" w:beforeAutospacing="0" w:after="0" w:afterAutospacing="0" w:line="360" w:lineRule="auto"/>
        <w:rPr>
          <w:b/>
          <w:bCs/>
          <w:i/>
          <w:iCs/>
          <w:color w:val="000000" w:themeColor="text1"/>
        </w:rPr>
      </w:pPr>
    </w:p>
    <w:p w14:paraId="795FA6E6" w14:textId="588B9A28" w:rsidR="000A4D0F" w:rsidRPr="00B46571" w:rsidRDefault="53339BCF" w:rsidP="00981930">
      <w:pPr>
        <w:pStyle w:val="Heading2"/>
      </w:pPr>
      <w:bookmarkStart w:id="50" w:name="_Toc2082184"/>
      <w:r w:rsidRPr="53339BCF">
        <w:t>2.3 Active Control Design</w:t>
      </w:r>
      <w:bookmarkEnd w:id="50"/>
    </w:p>
    <w:p w14:paraId="397A1955" w14:textId="6B1ED431" w:rsidR="53339BCF" w:rsidRDefault="53339BCF" w:rsidP="53339BCF">
      <w:pPr>
        <w:spacing w:line="360" w:lineRule="auto"/>
        <w:ind w:firstLine="720"/>
      </w:pPr>
      <w:r w:rsidRPr="53339BCF">
        <w:rPr>
          <w:rFonts w:ascii="Times New Roman" w:eastAsia="Times New Roman" w:hAnsi="Times New Roman" w:cs="Times New Roman"/>
          <w:sz w:val="24"/>
          <w:szCs w:val="24"/>
        </w:rPr>
        <w:t xml:space="preserve">Once we had finished modeling the flight of the rocket mathematically, the next major task to creating the actuated fin system was to develop a feedback control law. This control law consists of a matrix, k, that when multiplied by the states vector x, yields the deflection angles of the fins, u, necessary to stabilize the flight of the rocket. In order to determine this k matrix, we employed a variety of approaches and modeled the effectiveness and of these different technique within MATLAB. </w:t>
      </w:r>
    </w:p>
    <w:p w14:paraId="2B5D41FA" w14:textId="73C2953B" w:rsidR="53339BCF" w:rsidRDefault="53339BCF" w:rsidP="53339BCF">
      <w:pPr>
        <w:spacing w:line="360" w:lineRule="auto"/>
        <w:ind w:firstLine="720"/>
      </w:pPr>
      <w:r w:rsidRPr="53339BCF">
        <w:rPr>
          <w:rFonts w:ascii="Times New Roman" w:eastAsia="Times New Roman" w:hAnsi="Times New Roman" w:cs="Times New Roman"/>
          <w:sz w:val="24"/>
          <w:szCs w:val="24"/>
        </w:rPr>
        <w:t xml:space="preserve">The first approach that we investigated is a form of optimal control known as the Linear Quadratic Regulator, LQR. This method creates an optimal gain matrix in order to control a </w:t>
      </w:r>
      <w:r w:rsidRPr="53339BCF">
        <w:rPr>
          <w:rFonts w:ascii="Times New Roman" w:eastAsia="Times New Roman" w:hAnsi="Times New Roman" w:cs="Times New Roman"/>
          <w:sz w:val="24"/>
          <w:szCs w:val="24"/>
        </w:rPr>
        <w:lastRenderedPageBreak/>
        <w:t xml:space="preserve">linear system and can be calculated by using the MATLAB function </w:t>
      </w:r>
      <w:proofErr w:type="spellStart"/>
      <w:r w:rsidRPr="53339BCF">
        <w:rPr>
          <w:rFonts w:ascii="Times New Roman" w:eastAsia="Times New Roman" w:hAnsi="Times New Roman" w:cs="Times New Roman"/>
          <w:sz w:val="24"/>
          <w:szCs w:val="24"/>
        </w:rPr>
        <w:t>lqr</w:t>
      </w:r>
      <w:proofErr w:type="spellEnd"/>
      <w:r w:rsidRPr="53339BCF">
        <w:rPr>
          <w:rFonts w:ascii="Times New Roman" w:eastAsia="Times New Roman" w:hAnsi="Times New Roman" w:cs="Times New Roman"/>
          <w:sz w:val="24"/>
          <w:szCs w:val="24"/>
        </w:rPr>
        <w:t>. However, this form of control design only applies to linear systems, whereas the rocket we are attempting to control is a highly nonlinear system. Therefore, the first step in this method was to linearize the rocket’s equations of motion. This was done by expressing the system as a series of four matrices A, B, C, and D. The A matrix represents the linearized equations of motion of the passive rocket and was found by taking the Jacobian of the 13 equations of motion of the rocket with respect to its 13 states. This yielded a 13 by 13 symbolic matrix that, when multiplied by the states provides a linearized version of the full system. The B matrix represents how the rocket responds to its various control inputs in our case, the four fin deflection angles. It was determined by taking the Jacobian of the equations of motion with respect to the four input variables and yielded a 13 by 4 matrix. The C and D matrices were far more trivial as the C matrix reflects the measured states and the D matrix reflects the errors due to sensor measurements, ne</w:t>
      </w:r>
      <w:bookmarkStart w:id="51" w:name="_GoBack"/>
      <w:bookmarkEnd w:id="51"/>
      <w:r w:rsidRPr="53339BCF">
        <w:rPr>
          <w:rFonts w:ascii="Times New Roman" w:eastAsia="Times New Roman" w:hAnsi="Times New Roman" w:cs="Times New Roman"/>
          <w:sz w:val="24"/>
          <w:szCs w:val="24"/>
        </w:rPr>
        <w:t xml:space="preserve">ither of which are required to generate a control law assuming full access to states and no errors in measurement. These four matrices represent the linearized equations of motion and were evaluated at an equilibrium position where the rocket was traveling straight up with no rotations or angular perturbations. This condition reflects the states shown below where the vertical velocity value was equal to the maximum vertical velocity predicted in the flight simulation as to be conservative. Additionally, we had to specify two additional matrices for LQR to work, Q and R. Q represents weighting on states that are more imperative to control where higher values of Q specify higher amounts of control for those specific states, and R represents the costs of using the various available control inputs, which in our case were all equivalent. Once these six matrices were specified the </w:t>
      </w:r>
      <w:proofErr w:type="spellStart"/>
      <w:r w:rsidRPr="53339BCF">
        <w:rPr>
          <w:rFonts w:ascii="Times New Roman" w:eastAsia="Times New Roman" w:hAnsi="Times New Roman" w:cs="Times New Roman"/>
          <w:sz w:val="24"/>
          <w:szCs w:val="24"/>
        </w:rPr>
        <w:t>lqr</w:t>
      </w:r>
      <w:proofErr w:type="spellEnd"/>
      <w:r w:rsidRPr="53339BCF">
        <w:rPr>
          <w:rFonts w:ascii="Times New Roman" w:eastAsia="Times New Roman" w:hAnsi="Times New Roman" w:cs="Times New Roman"/>
          <w:sz w:val="24"/>
          <w:szCs w:val="24"/>
        </w:rPr>
        <w:t xml:space="preserve"> command in MATLAB was then used with these matrices inputted as arguments to develop the closed loop feedback gain matrix k.</w:t>
      </w:r>
    </w:p>
    <w:p w14:paraId="2A970D2A" w14:textId="168365C7" w:rsidR="53339BCF" w:rsidRDefault="53339BCF" w:rsidP="53339BCF">
      <w:pPr>
        <w:spacing w:line="360" w:lineRule="auto"/>
        <w:ind w:firstLine="720"/>
      </w:pPr>
      <w:r w:rsidRPr="53339BCF">
        <w:rPr>
          <w:rFonts w:ascii="Times New Roman" w:eastAsia="Times New Roman" w:hAnsi="Times New Roman" w:cs="Times New Roman"/>
          <w:sz w:val="24"/>
          <w:szCs w:val="24"/>
        </w:rPr>
        <w:t xml:space="preserve">In addition to using LQR, we also investigated two other control design techniques. The first of these was by using non-linear controls to create an estimate of the k matrix. This was done by taking the transpose of the numeric B matrix and then multiplying it by negative 1 and using that as the gain matrix k. This therefore allows for the gain to be of the correct dimensions and allows for the control force to oppose the motion </w:t>
      </w:r>
      <w:r w:rsidR="00275E98">
        <w:rPr>
          <w:rFonts w:ascii="Times New Roman" w:eastAsia="Times New Roman" w:hAnsi="Times New Roman" w:cs="Times New Roman"/>
          <w:sz w:val="24"/>
          <w:szCs w:val="24"/>
        </w:rPr>
        <w:t>of</w:t>
      </w:r>
      <w:r w:rsidRPr="53339BCF">
        <w:rPr>
          <w:rFonts w:ascii="Times New Roman" w:eastAsia="Times New Roman" w:hAnsi="Times New Roman" w:cs="Times New Roman"/>
          <w:sz w:val="24"/>
          <w:szCs w:val="24"/>
        </w:rPr>
        <w:t xml:space="preserve"> the rocket as it desired. The final method for determining k was to create a series of educated guesses where the rows would all be identical, and the magnitude of each value would corelate to how vital the state that it </w:t>
      </w:r>
      <w:r w:rsidRPr="53339BCF">
        <w:rPr>
          <w:rFonts w:ascii="Times New Roman" w:eastAsia="Times New Roman" w:hAnsi="Times New Roman" w:cs="Times New Roman"/>
          <w:sz w:val="24"/>
          <w:szCs w:val="24"/>
        </w:rPr>
        <w:lastRenderedPageBreak/>
        <w:t>corresponds to was to control. i.e. the quaternions and angular rates would have higher gain values associated with them.</w:t>
      </w:r>
    </w:p>
    <w:p w14:paraId="305BBC93" w14:textId="301499BC" w:rsidR="53339BCF" w:rsidRDefault="53339BCF" w:rsidP="53339BCF">
      <w:pPr>
        <w:spacing w:line="360" w:lineRule="auto"/>
        <w:ind w:firstLine="720"/>
      </w:pPr>
      <w:r w:rsidRPr="53339BCF">
        <w:rPr>
          <w:rFonts w:ascii="Times New Roman" w:eastAsia="Times New Roman" w:hAnsi="Times New Roman" w:cs="Times New Roman"/>
          <w:sz w:val="24"/>
          <w:szCs w:val="24"/>
        </w:rPr>
        <w:t>Once we determined the gain matrices as detailed above, we altered the rocket simulation to model the effectiveness of each control law. We did so by inputting the numerical gain matrix as a constant in the code and then for every time interval calculating the required control inputs by multiplying the current state by the gain matrix. These variables were then included as terms in the moment balance as described in the equations of motion. The simulation then modeled the flight path of the actively controlled rocket and allowed for us to determine the corrected states and controlled flight path of the rocket.</w:t>
      </w:r>
    </w:p>
    <w:p w14:paraId="2E1B5EEA" w14:textId="77777777" w:rsidR="00EB4BF5" w:rsidRPr="00B46571" w:rsidRDefault="00EB4BF5" w:rsidP="006D0668">
      <w:pPr>
        <w:pStyle w:val="NormalWeb"/>
        <w:spacing w:before="0" w:beforeAutospacing="0" w:after="0" w:afterAutospacing="0" w:line="360" w:lineRule="auto"/>
        <w:ind w:firstLine="720"/>
        <w:rPr>
          <w:color w:val="000000" w:themeColor="text1"/>
        </w:rPr>
      </w:pPr>
    </w:p>
    <w:p w14:paraId="4ADC799C" w14:textId="5BCBEB6D" w:rsidR="675B6DE1" w:rsidRPr="00B46571" w:rsidRDefault="003067A9" w:rsidP="00981930">
      <w:pPr>
        <w:pStyle w:val="Heading2"/>
      </w:pPr>
      <w:bookmarkStart w:id="52" w:name="_Toc2082185"/>
      <w:r w:rsidRPr="00B46571">
        <w:t xml:space="preserve">2.4 </w:t>
      </w:r>
      <w:r w:rsidR="01660E9E" w:rsidRPr="00B46571">
        <w:t>Creating the Simulation</w:t>
      </w:r>
      <w:bookmarkEnd w:id="52"/>
    </w:p>
    <w:p w14:paraId="5F3161A9" w14:textId="6525D139" w:rsidR="675B6DE1" w:rsidRPr="00B46571" w:rsidRDefault="59759139" w:rsidP="006D0668">
      <w:pPr>
        <w:pStyle w:val="NormalWeb"/>
        <w:spacing w:before="0" w:beforeAutospacing="0" w:after="0" w:afterAutospacing="0" w:line="360" w:lineRule="auto"/>
        <w:ind w:firstLine="720"/>
        <w:rPr>
          <w:color w:val="000000" w:themeColor="text1"/>
        </w:rPr>
      </w:pPr>
      <w:r w:rsidRPr="00B46571">
        <w:rPr>
          <w:color w:val="000000" w:themeColor="text1"/>
        </w:rPr>
        <w:t>After confirming the equ</w:t>
      </w:r>
      <w:r w:rsidR="00EA24E7" w:rsidRPr="00B46571">
        <w:rPr>
          <w:color w:val="000000" w:themeColor="text1"/>
        </w:rPr>
        <w:t xml:space="preserve">ations of motion for our system, </w:t>
      </w:r>
      <w:r w:rsidRPr="00B46571">
        <w:rPr>
          <w:color w:val="000000" w:themeColor="text1"/>
        </w:rPr>
        <w:t xml:space="preserve">we then moved forward with simulating the rocket’s trajectory in </w:t>
      </w:r>
      <w:r w:rsidR="00B244B3" w:rsidRPr="00B46571">
        <w:rPr>
          <w:color w:val="000000" w:themeColor="text1"/>
        </w:rPr>
        <w:t>MATLAB</w:t>
      </w:r>
      <w:r w:rsidRPr="00B46571">
        <w:rPr>
          <w:color w:val="000000" w:themeColor="text1"/>
        </w:rPr>
        <w:t xml:space="preserve">. Due to the flight time being so short, we maintained a frame of reference in the inertial frame, neglecting any affects due to the Earth’s rotation. This involved </w:t>
      </w:r>
      <w:r w:rsidR="00EB4BF5" w:rsidRPr="00B46571">
        <w:rPr>
          <w:color w:val="000000" w:themeColor="text1"/>
        </w:rPr>
        <w:t xml:space="preserve">a lot of </w:t>
      </w:r>
      <w:r w:rsidRPr="00B46571">
        <w:rPr>
          <w:color w:val="000000" w:themeColor="text1"/>
        </w:rPr>
        <w:t xml:space="preserve">vector rotations using the MathWorks Aerospace Toolbox for quaternion rotations. Other frames of reference involved were the velocity-fixed frame for calculating aerodynamic forces on the rocket as well as the body-fixed frame for representing the thrust and for calculating torques imposed on the rocket body. The code was constructed </w:t>
      </w:r>
      <w:r w:rsidR="00EB4BF5" w:rsidRPr="00B46571">
        <w:rPr>
          <w:color w:val="000000" w:themeColor="text1"/>
        </w:rPr>
        <w:t xml:space="preserve">such that </w:t>
      </w:r>
      <w:r w:rsidRPr="00B46571">
        <w:rPr>
          <w:color w:val="000000" w:themeColor="text1"/>
        </w:rPr>
        <w:t xml:space="preserve">the values of the rocket parameters were read through a data file, allowing for quick updates to the values when necessary. This proved to be quite useful since we began developing the code while the other two teams were designing the rocket and gathering CFD data. </w:t>
      </w:r>
    </w:p>
    <w:p w14:paraId="6B8E12C9" w14:textId="40BD83E5" w:rsidR="5DC6E439" w:rsidRPr="00B46571" w:rsidRDefault="53339BCF" w:rsidP="291D8FA7">
      <w:pPr>
        <w:pStyle w:val="NormalWeb"/>
        <w:spacing w:before="0" w:beforeAutospacing="0" w:after="0" w:afterAutospacing="0" w:line="360" w:lineRule="auto"/>
        <w:ind w:firstLine="720"/>
        <w:rPr>
          <w:color w:val="000000" w:themeColor="text1"/>
        </w:rPr>
      </w:pPr>
      <w:r w:rsidRPr="53339BCF">
        <w:rPr>
          <w:color w:val="000000" w:themeColor="text1"/>
        </w:rPr>
        <w:t xml:space="preserve">Initial steps in the modeling process involved simulating projectile motion with only acceleration due to gravity, which allowed us to confirm the validity of the simulation through hand calculations. The next step involved incorporating lift and drag forces into the equations of motion. We calculated the lift and drag forces in the velocity-fixed coordinate system, then rotated the resulting aerodynamic force vector into the body-fixed frame, then the inertial frame. Since aerodynamic forces create a moment on the rocket body at the center of pressure, we used the body-fixed frame to calculate the moment due to the total aerodynamic force. </w:t>
      </w:r>
    </w:p>
    <w:p w14:paraId="2AAD9FE1" w14:textId="7F2E122C" w:rsidR="53339BCF" w:rsidRDefault="53339BCF" w:rsidP="53339BCF">
      <w:pPr>
        <w:pStyle w:val="NormalWeb"/>
        <w:spacing w:before="0" w:beforeAutospacing="0" w:after="0" w:afterAutospacing="0" w:line="360" w:lineRule="auto"/>
        <w:ind w:firstLine="720"/>
        <w:jc w:val="center"/>
      </w:pPr>
      <w:r>
        <w:rPr>
          <w:noProof/>
        </w:rPr>
        <w:lastRenderedPageBreak/>
        <w:drawing>
          <wp:inline distT="0" distB="0" distL="0" distR="0" wp14:anchorId="3DF8AA2D" wp14:editId="1402AE19">
            <wp:extent cx="4572000" cy="2390775"/>
            <wp:effectExtent l="0" t="0" r="0" b="0"/>
            <wp:docPr id="484619442" name="Picture 484619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extLst>
                        <a:ext uri="{28A0092B-C50C-407E-A947-70E740481C1C}">
                          <a14:useLocalDpi xmlns:a14="http://schemas.microsoft.com/office/drawing/2010/main" val="0"/>
                        </a:ext>
                      </a:extLst>
                    </a:blip>
                    <a:stretch>
                      <a:fillRect/>
                    </a:stretch>
                  </pic:blipFill>
                  <pic:spPr>
                    <a:xfrm>
                      <a:off x="0" y="0"/>
                      <a:ext cx="4572000" cy="2390775"/>
                    </a:xfrm>
                    <a:prstGeom prst="rect">
                      <a:avLst/>
                    </a:prstGeom>
                  </pic:spPr>
                </pic:pic>
              </a:graphicData>
            </a:graphic>
          </wp:inline>
        </w:drawing>
      </w:r>
    </w:p>
    <w:p w14:paraId="2032CE58" w14:textId="0B0241B0" w:rsidR="53339BCF" w:rsidRDefault="53339BCF" w:rsidP="53339BCF">
      <w:pPr>
        <w:pStyle w:val="NormalWeb"/>
        <w:spacing w:before="0" w:beforeAutospacing="0" w:after="0" w:afterAutospacing="0" w:line="360" w:lineRule="auto"/>
        <w:ind w:firstLine="720"/>
        <w:jc w:val="center"/>
      </w:pPr>
      <w:r>
        <w:rPr>
          <w:noProof/>
        </w:rPr>
        <w:drawing>
          <wp:inline distT="0" distB="0" distL="0" distR="0" wp14:anchorId="4B2B5D07" wp14:editId="3FE20A16">
            <wp:extent cx="4572000" cy="2390775"/>
            <wp:effectExtent l="0" t="0" r="0" b="0"/>
            <wp:docPr id="1981347044" name="Picture 1981347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extLst>
                        <a:ext uri="{28A0092B-C50C-407E-A947-70E740481C1C}">
                          <a14:useLocalDpi xmlns:a14="http://schemas.microsoft.com/office/drawing/2010/main" val="0"/>
                        </a:ext>
                      </a:extLst>
                    </a:blip>
                    <a:stretch>
                      <a:fillRect/>
                    </a:stretch>
                  </pic:blipFill>
                  <pic:spPr>
                    <a:xfrm>
                      <a:off x="0" y="0"/>
                      <a:ext cx="4572000" cy="2390775"/>
                    </a:xfrm>
                    <a:prstGeom prst="rect">
                      <a:avLst/>
                    </a:prstGeom>
                  </pic:spPr>
                </pic:pic>
              </a:graphicData>
            </a:graphic>
          </wp:inline>
        </w:drawing>
      </w:r>
    </w:p>
    <w:p w14:paraId="4A280DB3" w14:textId="2C6C54C4" w:rsidR="53339BCF" w:rsidRDefault="53339BCF" w:rsidP="53339BCF">
      <w:pPr>
        <w:pStyle w:val="NormalWeb"/>
        <w:spacing w:before="0" w:beforeAutospacing="0" w:after="0" w:afterAutospacing="0" w:line="360" w:lineRule="auto"/>
        <w:ind w:firstLine="720"/>
        <w:jc w:val="center"/>
      </w:pPr>
      <w:r>
        <w:rPr>
          <w:noProof/>
        </w:rPr>
        <w:drawing>
          <wp:inline distT="0" distB="0" distL="0" distR="0" wp14:anchorId="527C7C8E" wp14:editId="10256480">
            <wp:extent cx="4572000" cy="2390775"/>
            <wp:effectExtent l="0" t="0" r="0" b="0"/>
            <wp:docPr id="14910563" name="Picture 14910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extLst>
                        <a:ext uri="{28A0092B-C50C-407E-A947-70E740481C1C}">
                          <a14:useLocalDpi xmlns:a14="http://schemas.microsoft.com/office/drawing/2010/main" val="0"/>
                        </a:ext>
                      </a:extLst>
                    </a:blip>
                    <a:stretch>
                      <a:fillRect/>
                    </a:stretch>
                  </pic:blipFill>
                  <pic:spPr>
                    <a:xfrm>
                      <a:off x="0" y="0"/>
                      <a:ext cx="4572000" cy="2390775"/>
                    </a:xfrm>
                    <a:prstGeom prst="rect">
                      <a:avLst/>
                    </a:prstGeom>
                  </pic:spPr>
                </pic:pic>
              </a:graphicData>
            </a:graphic>
          </wp:inline>
        </w:drawing>
      </w:r>
    </w:p>
    <w:p w14:paraId="5C470410" w14:textId="0A192478" w:rsidR="00922D77" w:rsidRDefault="00922D77" w:rsidP="53339BCF">
      <w:pPr>
        <w:pStyle w:val="NormalWeb"/>
        <w:spacing w:before="0" w:beforeAutospacing="0" w:after="0" w:afterAutospacing="0" w:line="360" w:lineRule="auto"/>
        <w:ind w:firstLine="720"/>
        <w:rPr>
          <w:color w:val="000000" w:themeColor="text1"/>
        </w:rPr>
      </w:pPr>
      <w:r>
        <w:rPr>
          <w:noProof/>
        </w:rPr>
        <mc:AlternateContent>
          <mc:Choice Requires="wps">
            <w:drawing>
              <wp:anchor distT="0" distB="0" distL="114300" distR="114300" simplePos="0" relativeHeight="251686400" behindDoc="0" locked="0" layoutInCell="1" allowOverlap="1" wp14:anchorId="0198BFA1" wp14:editId="0ADC6EC5">
                <wp:simplePos x="0" y="0"/>
                <wp:positionH relativeFrom="column">
                  <wp:posOffset>685800</wp:posOffset>
                </wp:positionH>
                <wp:positionV relativeFrom="paragraph">
                  <wp:posOffset>4121150</wp:posOffset>
                </wp:positionV>
                <wp:extent cx="4572000"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4572000" cy="635"/>
                        </a:xfrm>
                        <a:prstGeom prst="rect">
                          <a:avLst/>
                        </a:prstGeom>
                        <a:solidFill>
                          <a:prstClr val="white"/>
                        </a:solidFill>
                        <a:ln>
                          <a:noFill/>
                        </a:ln>
                        <a:effectLst/>
                      </wps:spPr>
                      <wps:txbx>
                        <w:txbxContent>
                          <w:p w14:paraId="18E415B7" w14:textId="766EFABB" w:rsidR="00715C60" w:rsidRPr="005C3150" w:rsidRDefault="00715C60" w:rsidP="00922D77">
                            <w:pPr>
                              <w:pStyle w:val="Caption"/>
                              <w:jc w:val="center"/>
                              <w:rPr>
                                <w:rFonts w:ascii="Times New Roman" w:eastAsia="Times New Roman" w:hAnsi="Times New Roman" w:cs="Times New Roman"/>
                                <w:noProof/>
                                <w:color w:val="auto"/>
                                <w:sz w:val="32"/>
                                <w:szCs w:val="24"/>
                              </w:rPr>
                            </w:pPr>
                            <w:r w:rsidRPr="005C3150">
                              <w:rPr>
                                <w:rFonts w:ascii="Times New Roman" w:hAnsi="Times New Roman" w:cs="Times New Roman"/>
                                <w:color w:val="auto"/>
                                <w:sz w:val="22"/>
                              </w:rPr>
                              <w:t xml:space="preserve">Figure </w:t>
                            </w:r>
                            <w:r>
                              <w:rPr>
                                <w:rFonts w:ascii="Times New Roman" w:hAnsi="Times New Roman" w:cs="Times New Roman"/>
                                <w:color w:val="auto"/>
                                <w:sz w:val="22"/>
                              </w:rPr>
                              <w:fldChar w:fldCharType="begin"/>
                            </w:r>
                            <w:r>
                              <w:rPr>
                                <w:rFonts w:ascii="Times New Roman" w:hAnsi="Times New Roman" w:cs="Times New Roman"/>
                                <w:color w:val="auto"/>
                                <w:sz w:val="22"/>
                              </w:rPr>
                              <w:instrText xml:space="preserve"> SEQ Figure \* ARABIC </w:instrText>
                            </w:r>
                            <w:r>
                              <w:rPr>
                                <w:rFonts w:ascii="Times New Roman" w:hAnsi="Times New Roman" w:cs="Times New Roman"/>
                                <w:color w:val="auto"/>
                                <w:sz w:val="22"/>
                              </w:rPr>
                              <w:fldChar w:fldCharType="separate"/>
                            </w:r>
                            <w:r>
                              <w:rPr>
                                <w:rFonts w:ascii="Times New Roman" w:hAnsi="Times New Roman" w:cs="Times New Roman"/>
                                <w:noProof/>
                                <w:color w:val="auto"/>
                                <w:sz w:val="22"/>
                              </w:rPr>
                              <w:t>12</w:t>
                            </w:r>
                            <w:r>
                              <w:rPr>
                                <w:rFonts w:ascii="Times New Roman" w:hAnsi="Times New Roman" w:cs="Times New Roman"/>
                                <w:color w:val="auto"/>
                                <w:sz w:val="22"/>
                              </w:rPr>
                              <w:fldChar w:fldCharType="end"/>
                            </w:r>
                            <w:r w:rsidRPr="005C3150">
                              <w:rPr>
                                <w:rFonts w:ascii="Times New Roman" w:hAnsi="Times New Roman" w:cs="Times New Roman"/>
                                <w:color w:val="auto"/>
                                <w:sz w:val="22"/>
                              </w:rPr>
                              <w:t xml:space="preserve">: Thrust curve for </w:t>
                            </w:r>
                            <w:proofErr w:type="spellStart"/>
                            <w:r w:rsidRPr="005C3150">
                              <w:rPr>
                                <w:rFonts w:ascii="Times New Roman" w:hAnsi="Times New Roman" w:cs="Times New Roman"/>
                                <w:color w:val="auto"/>
                                <w:sz w:val="22"/>
                              </w:rPr>
                              <w:t>Cesaroni</w:t>
                            </w:r>
                            <w:proofErr w:type="spellEnd"/>
                            <w:r w:rsidRPr="005C3150">
                              <w:rPr>
                                <w:rFonts w:ascii="Times New Roman" w:hAnsi="Times New Roman" w:cs="Times New Roman"/>
                                <w:color w:val="auto"/>
                                <w:sz w:val="22"/>
                              </w:rPr>
                              <w:t xml:space="preserve"> I218 rocket motor. Copyright 2019, WP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98BFA1" id="Text Box 16" o:spid="_x0000_s1034" type="#_x0000_t202" style="position:absolute;left:0;text-align:left;margin-left:54pt;margin-top:324.5pt;width:5in;height:.05pt;z-index:251686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" stroked="f">
                <v:textbox style="mso-fit-shape-to-text:t" inset="0,0,0,0">
                  <w:txbxContent>
                    <w:p w14:paraId="18E415B7" w14:textId="766EFABB" w:rsidR="00715C60" w:rsidRPr="005C3150" w:rsidRDefault="00715C60" w:rsidP="00922D77">
                      <w:pPr>
                        <w:pStyle w:val="Caption"/>
                        <w:jc w:val="center"/>
                        <w:rPr>
                          <w:rFonts w:ascii="Times New Roman" w:eastAsia="Times New Roman" w:hAnsi="Times New Roman" w:cs="Times New Roman"/>
                          <w:noProof/>
                          <w:color w:val="auto"/>
                          <w:sz w:val="32"/>
                          <w:szCs w:val="24"/>
                        </w:rPr>
                      </w:pPr>
                      <w:r w:rsidRPr="005C3150">
                        <w:rPr>
                          <w:rFonts w:ascii="Times New Roman" w:hAnsi="Times New Roman" w:cs="Times New Roman"/>
                          <w:color w:val="auto"/>
                          <w:sz w:val="22"/>
                        </w:rPr>
                        <w:t xml:space="preserve">Figure </w:t>
                      </w:r>
                      <w:r>
                        <w:rPr>
                          <w:rFonts w:ascii="Times New Roman" w:hAnsi="Times New Roman" w:cs="Times New Roman"/>
                          <w:color w:val="auto"/>
                          <w:sz w:val="22"/>
                        </w:rPr>
                        <w:fldChar w:fldCharType="begin"/>
                      </w:r>
                      <w:r>
                        <w:rPr>
                          <w:rFonts w:ascii="Times New Roman" w:hAnsi="Times New Roman" w:cs="Times New Roman"/>
                          <w:color w:val="auto"/>
                          <w:sz w:val="22"/>
                        </w:rPr>
                        <w:instrText xml:space="preserve"> SEQ Figure \* ARABIC </w:instrText>
                      </w:r>
                      <w:r>
                        <w:rPr>
                          <w:rFonts w:ascii="Times New Roman" w:hAnsi="Times New Roman" w:cs="Times New Roman"/>
                          <w:color w:val="auto"/>
                          <w:sz w:val="22"/>
                        </w:rPr>
                        <w:fldChar w:fldCharType="separate"/>
                      </w:r>
                      <w:r>
                        <w:rPr>
                          <w:rFonts w:ascii="Times New Roman" w:hAnsi="Times New Roman" w:cs="Times New Roman"/>
                          <w:noProof/>
                          <w:color w:val="auto"/>
                          <w:sz w:val="22"/>
                        </w:rPr>
                        <w:t>12</w:t>
                      </w:r>
                      <w:r>
                        <w:rPr>
                          <w:rFonts w:ascii="Times New Roman" w:hAnsi="Times New Roman" w:cs="Times New Roman"/>
                          <w:color w:val="auto"/>
                          <w:sz w:val="22"/>
                        </w:rPr>
                        <w:fldChar w:fldCharType="end"/>
                      </w:r>
                      <w:r w:rsidRPr="005C3150">
                        <w:rPr>
                          <w:rFonts w:ascii="Times New Roman" w:hAnsi="Times New Roman" w:cs="Times New Roman"/>
                          <w:color w:val="auto"/>
                          <w:sz w:val="22"/>
                        </w:rPr>
                        <w:t xml:space="preserve">: Thrust curve for </w:t>
                      </w:r>
                      <w:proofErr w:type="spellStart"/>
                      <w:r w:rsidRPr="005C3150">
                        <w:rPr>
                          <w:rFonts w:ascii="Times New Roman" w:hAnsi="Times New Roman" w:cs="Times New Roman"/>
                          <w:color w:val="auto"/>
                          <w:sz w:val="22"/>
                        </w:rPr>
                        <w:t>Cesaroni</w:t>
                      </w:r>
                      <w:proofErr w:type="spellEnd"/>
                      <w:r w:rsidRPr="005C3150">
                        <w:rPr>
                          <w:rFonts w:ascii="Times New Roman" w:hAnsi="Times New Roman" w:cs="Times New Roman"/>
                          <w:color w:val="auto"/>
                          <w:sz w:val="22"/>
                        </w:rPr>
                        <w:t xml:space="preserve"> I218 rocket motor. Copyright 2019, WPI.</w:t>
                      </w:r>
                    </w:p>
                  </w:txbxContent>
                </v:textbox>
                <w10:wrap type="topAndBottom"/>
              </v:shape>
            </w:pict>
          </mc:Fallback>
        </mc:AlternateContent>
      </w:r>
      <w:r w:rsidR="003C3BFE">
        <w:rPr>
          <w:color w:val="000000" w:themeColor="text1"/>
        </w:rPr>
        <w:t xml:space="preserve">Initially, the Propulsion, Staging and Recovery team planned to use Aerotech H130 and </w:t>
      </w:r>
      <w:proofErr w:type="spellStart"/>
      <w:r w:rsidR="003C3BFE">
        <w:rPr>
          <w:color w:val="000000" w:themeColor="text1"/>
        </w:rPr>
        <w:t>Cesaroni</w:t>
      </w:r>
      <w:proofErr w:type="spellEnd"/>
      <w:r w:rsidR="003C3BFE">
        <w:rPr>
          <w:color w:val="000000" w:themeColor="text1"/>
        </w:rPr>
        <w:t xml:space="preserve"> I170 rocket motors, but eventually settled on the </w:t>
      </w:r>
      <w:proofErr w:type="spellStart"/>
      <w:r w:rsidR="003C3BFE">
        <w:rPr>
          <w:color w:val="000000" w:themeColor="text1"/>
        </w:rPr>
        <w:t>Cesaroni</w:t>
      </w:r>
      <w:proofErr w:type="spellEnd"/>
      <w:r w:rsidR="003C3BFE">
        <w:rPr>
          <w:color w:val="000000" w:themeColor="text1"/>
        </w:rPr>
        <w:t xml:space="preserve"> I218 motor. After acquiring </w:t>
      </w:r>
      <w:r w:rsidR="003C3BFE">
        <w:rPr>
          <w:color w:val="000000" w:themeColor="text1"/>
        </w:rPr>
        <w:lastRenderedPageBreak/>
        <w:t xml:space="preserve">the thrust curves for the </w:t>
      </w:r>
      <w:proofErr w:type="spellStart"/>
      <w:r w:rsidR="003C3BFE">
        <w:rPr>
          <w:color w:val="000000" w:themeColor="text1"/>
        </w:rPr>
        <w:t>Cesaroni</w:t>
      </w:r>
      <w:proofErr w:type="spellEnd"/>
      <w:r w:rsidR="003C3BFE">
        <w:rPr>
          <w:color w:val="000000" w:themeColor="text1"/>
        </w:rPr>
        <w:t xml:space="preserve"> I218 </w:t>
      </w:r>
      <w:r w:rsidR="00BC1C6F" w:rsidRPr="00B46571">
        <w:rPr>
          <w:color w:val="000000" w:themeColor="text1"/>
        </w:rPr>
        <w:t>rocket</w:t>
      </w:r>
      <w:r w:rsidR="003C3BFE">
        <w:rPr>
          <w:color w:val="000000" w:themeColor="text1"/>
        </w:rPr>
        <w:t xml:space="preserve"> motor </w:t>
      </w:r>
      <w:r w:rsidR="0EC05A3F" w:rsidRPr="00B46571">
        <w:rPr>
          <w:color w:val="000000" w:themeColor="text1"/>
        </w:rPr>
        <w:t xml:space="preserve">from </w:t>
      </w:r>
      <w:r w:rsidR="00AA6B2C" w:rsidRPr="00B46571">
        <w:rPr>
          <w:color w:val="000000" w:themeColor="text1"/>
        </w:rPr>
        <w:t>thrustcurve.org</w:t>
      </w:r>
      <w:r w:rsidR="003C3BFE">
        <w:rPr>
          <w:color w:val="000000" w:themeColor="text1"/>
        </w:rPr>
        <w:t xml:space="preserve">, we incorporated the </w:t>
      </w:r>
      <w:r w:rsidR="00BC1C6F" w:rsidRPr="00B46571">
        <w:rPr>
          <w:color w:val="000000" w:themeColor="text1"/>
        </w:rPr>
        <w:t>force components</w:t>
      </w:r>
      <w:r w:rsidR="0EC05A3F" w:rsidRPr="00B46571">
        <w:rPr>
          <w:color w:val="000000" w:themeColor="text1"/>
        </w:rPr>
        <w:t xml:space="preserve"> into our simulation. </w:t>
      </w:r>
      <w:r>
        <w:rPr>
          <w:color w:val="000000" w:themeColor="text1"/>
        </w:rPr>
        <w:t xml:space="preserve">The thrust curve for the </w:t>
      </w:r>
      <w:proofErr w:type="spellStart"/>
      <w:r>
        <w:rPr>
          <w:color w:val="000000" w:themeColor="text1"/>
        </w:rPr>
        <w:t>Cesaroni</w:t>
      </w:r>
      <w:proofErr w:type="spellEnd"/>
      <w:r>
        <w:rPr>
          <w:color w:val="000000" w:themeColor="text1"/>
        </w:rPr>
        <w:t xml:space="preserve"> I218 motor can be found in Figure 12 below:</w:t>
      </w:r>
    </w:p>
    <w:p w14:paraId="59202AAB" w14:textId="5D7EA6EA" w:rsidR="00922D77" w:rsidRDefault="00922D77" w:rsidP="006D0668">
      <w:pPr>
        <w:pStyle w:val="NormalWeb"/>
        <w:spacing w:before="0" w:beforeAutospacing="0" w:after="0" w:afterAutospacing="0" w:line="360" w:lineRule="auto"/>
        <w:ind w:firstLine="720"/>
        <w:rPr>
          <w:color w:val="000000" w:themeColor="text1"/>
        </w:rPr>
      </w:pPr>
    </w:p>
    <w:p w14:paraId="1DEA82E4" w14:textId="17C4D739" w:rsidR="00BC1C6F" w:rsidRPr="00B46571" w:rsidRDefault="291D8FA7" w:rsidP="291D8FA7">
      <w:pPr>
        <w:pStyle w:val="NormalWeb"/>
        <w:spacing w:before="0" w:beforeAutospacing="0" w:after="0" w:afterAutospacing="0" w:line="360" w:lineRule="auto"/>
        <w:ind w:firstLine="720"/>
        <w:rPr>
          <w:color w:val="000000" w:themeColor="text1"/>
        </w:rPr>
      </w:pPr>
      <w:r w:rsidRPr="291D8FA7">
        <w:rPr>
          <w:color w:val="000000" w:themeColor="text1"/>
        </w:rPr>
        <w:t xml:space="preserve">We developed a structure in MATLAB which describes the motor name, physical location on the rocket’s body, and the thrust over time. Using the interpolated thrust data, we then had the ability to simulate the force imposed on the rocket by the motor as well as the moments at any point in time during the launch. Although the moments (in theory) should all cancel each other out in normal operation, it was useful to include their calculation when simulating worst-case scenarios involving motor and fin failures. </w:t>
      </w:r>
    </w:p>
    <w:p w14:paraId="7A9E83A2" w14:textId="4EBD8495" w:rsidR="5DC6E439" w:rsidRPr="00B46571" w:rsidRDefault="3F1F6523" w:rsidP="3F1F6523">
      <w:pPr>
        <w:pStyle w:val="NormalWeb"/>
        <w:spacing w:before="0" w:beforeAutospacing="0" w:after="0" w:afterAutospacing="0" w:line="360" w:lineRule="auto"/>
        <w:ind w:firstLine="720"/>
        <w:rPr>
          <w:color w:val="000000" w:themeColor="text1"/>
        </w:rPr>
      </w:pPr>
      <w:r w:rsidRPr="3F1F6523">
        <w:rPr>
          <w:color w:val="000000" w:themeColor="text1"/>
        </w:rPr>
        <w:t xml:space="preserve">The final component to the model was to model the torques due to fin deflection. Before we had obtained accurate values for the fin aerodynamic coefficients, we were able to incorporate estimates of these values to confirm the validity of the force and moment calculations due to the fin deflections. In the model, each fin was assigned a body-fixed </w:t>
      </w:r>
      <w:proofErr w:type="gramStart"/>
      <w:r w:rsidRPr="3F1F6523">
        <w:rPr>
          <w:color w:val="000000" w:themeColor="text1"/>
        </w:rPr>
        <w:t>coordinate</w:t>
      </w:r>
      <w:proofErr w:type="gramEnd"/>
      <w:r w:rsidRPr="3F1F6523">
        <w:rPr>
          <w:color w:val="000000" w:themeColor="text1"/>
        </w:rPr>
        <w:t xml:space="preserve"> so the input fin deflection angles would produce moments about the center of pressure and thus adjust the rocket body’s rotational orientation. We omitted translational forces imposed by fin deflection since their magnitudes were negligible.</w:t>
      </w:r>
    </w:p>
    <w:p w14:paraId="26C04860" w14:textId="5018E828" w:rsidR="5DC6E439" w:rsidRPr="00B46571" w:rsidRDefault="3F1F6523" w:rsidP="3F1F6523">
      <w:pPr>
        <w:pStyle w:val="NormalWeb"/>
        <w:spacing w:before="0" w:beforeAutospacing="0" w:after="0" w:afterAutospacing="0" w:line="360" w:lineRule="auto"/>
        <w:ind w:firstLine="720"/>
        <w:rPr>
          <w:color w:val="000000" w:themeColor="text1"/>
        </w:rPr>
      </w:pPr>
      <w:r w:rsidRPr="3F1F6523">
        <w:rPr>
          <w:color w:val="000000" w:themeColor="text1"/>
        </w:rPr>
        <w:t>The simulation would detect apogee by “deploying” the parachute when the inertial-frame vertical velocity is negative, (the rocket begins to descend). A second set of equations of motion, provided to us by the Propulsion, Staging and Recovery team described the behavior of the rocket as it falls with the parachute. With the wind model, the resulting aerodynamic forces applied to the body are calculated, giving us an estimate of how far away the rocket will land. The following plot describes the simulated wind model specific to our launch</w:t>
      </w:r>
      <w:r w:rsidR="00C52AF9">
        <w:rPr>
          <w:color w:val="000000" w:themeColor="text1"/>
        </w:rPr>
        <w:t xml:space="preserve"> site.</w:t>
      </w:r>
    </w:p>
    <w:p w14:paraId="53769F44" w14:textId="7B5776B9" w:rsidR="00694544" w:rsidRPr="00B46571" w:rsidRDefault="002D1006" w:rsidP="006D0668">
      <w:pPr>
        <w:keepNext/>
        <w:spacing w:line="360" w:lineRule="auto"/>
        <w:jc w:val="center"/>
        <w:rPr>
          <w:rFonts w:ascii="Times New Roman" w:hAnsi="Times New Roman" w:cs="Times New Roman"/>
          <w:color w:val="000000" w:themeColor="text1"/>
        </w:rPr>
      </w:pPr>
      <w:r w:rsidRPr="00B46571">
        <w:rPr>
          <w:rFonts w:ascii="Times New Roman" w:hAnsi="Times New Roman" w:cs="Times New Roman"/>
          <w:noProof/>
          <w:color w:val="000000" w:themeColor="text1"/>
        </w:rPr>
        <w:lastRenderedPageBreak/>
        <w:drawing>
          <wp:anchor distT="0" distB="0" distL="114300" distR="114300" simplePos="0" relativeHeight="251664896" behindDoc="0" locked="0" layoutInCell="1" allowOverlap="1" wp14:anchorId="31921B71" wp14:editId="5AF10C80">
            <wp:simplePos x="0" y="0"/>
            <wp:positionH relativeFrom="margin">
              <wp:align>center</wp:align>
            </wp:positionH>
            <wp:positionV relativeFrom="paragraph">
              <wp:posOffset>217170</wp:posOffset>
            </wp:positionV>
            <wp:extent cx="4741370" cy="3343275"/>
            <wp:effectExtent l="0" t="0" r="2540" b="0"/>
            <wp:wrapTopAndBottom/>
            <wp:docPr id="668540380" name="Picture 668540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extLst>
                        <a:ext uri="{28A0092B-C50C-407E-A947-70E740481C1C}">
                          <a14:useLocalDpi xmlns:a14="http://schemas.microsoft.com/office/drawing/2010/main" val="0"/>
                        </a:ext>
                      </a:extLst>
                    </a:blip>
                    <a:stretch>
                      <a:fillRect/>
                    </a:stretch>
                  </pic:blipFill>
                  <pic:spPr>
                    <a:xfrm>
                      <a:off x="0" y="0"/>
                      <a:ext cx="4741370" cy="3343275"/>
                    </a:xfrm>
                    <a:prstGeom prst="rect">
                      <a:avLst/>
                    </a:prstGeom>
                  </pic:spPr>
                </pic:pic>
              </a:graphicData>
            </a:graphic>
          </wp:anchor>
        </w:drawing>
      </w:r>
    </w:p>
    <w:p w14:paraId="4A7A03A8" w14:textId="7CE8B1A5" w:rsidR="5DC6E439" w:rsidRPr="005C3150" w:rsidRDefault="00694544" w:rsidP="006D0668">
      <w:pPr>
        <w:pStyle w:val="Caption"/>
        <w:spacing w:line="360" w:lineRule="auto"/>
        <w:jc w:val="center"/>
        <w:rPr>
          <w:rFonts w:ascii="Times New Roman" w:hAnsi="Times New Roman" w:cs="Times New Roman"/>
          <w:color w:val="000000" w:themeColor="text1"/>
          <w:sz w:val="22"/>
        </w:rPr>
      </w:pPr>
      <w:bookmarkStart w:id="53" w:name="_Toc272484"/>
      <w:r w:rsidRPr="005C3150">
        <w:rPr>
          <w:rFonts w:ascii="Times New Roman" w:hAnsi="Times New Roman" w:cs="Times New Roman"/>
          <w:color w:val="000000" w:themeColor="text1"/>
          <w:sz w:val="22"/>
        </w:rPr>
        <w:t xml:space="preserve">Figure </w:t>
      </w:r>
      <w:r w:rsidR="00577625">
        <w:rPr>
          <w:rFonts w:ascii="Times New Roman" w:hAnsi="Times New Roman" w:cs="Times New Roman"/>
          <w:color w:val="000000" w:themeColor="text1"/>
          <w:sz w:val="22"/>
        </w:rPr>
        <w:fldChar w:fldCharType="begin"/>
      </w:r>
      <w:r w:rsidR="00577625">
        <w:rPr>
          <w:rFonts w:ascii="Times New Roman" w:hAnsi="Times New Roman" w:cs="Times New Roman"/>
          <w:color w:val="000000" w:themeColor="text1"/>
          <w:sz w:val="22"/>
        </w:rPr>
        <w:instrText xml:space="preserve"> SEQ Figure \* ARABIC </w:instrText>
      </w:r>
      <w:r w:rsidR="00577625">
        <w:rPr>
          <w:rFonts w:ascii="Times New Roman" w:hAnsi="Times New Roman" w:cs="Times New Roman"/>
          <w:color w:val="000000" w:themeColor="text1"/>
          <w:sz w:val="22"/>
        </w:rPr>
        <w:fldChar w:fldCharType="separate"/>
      </w:r>
      <w:r w:rsidR="00577625">
        <w:rPr>
          <w:rFonts w:ascii="Times New Roman" w:hAnsi="Times New Roman" w:cs="Times New Roman"/>
          <w:noProof/>
          <w:color w:val="000000" w:themeColor="text1"/>
          <w:sz w:val="22"/>
        </w:rPr>
        <w:t>13</w:t>
      </w:r>
      <w:r w:rsidR="00577625">
        <w:rPr>
          <w:rFonts w:ascii="Times New Roman" w:hAnsi="Times New Roman" w:cs="Times New Roman"/>
          <w:color w:val="000000" w:themeColor="text1"/>
          <w:sz w:val="22"/>
        </w:rPr>
        <w:fldChar w:fldCharType="end"/>
      </w:r>
      <w:r w:rsidRPr="005C3150">
        <w:rPr>
          <w:rFonts w:ascii="Times New Roman" w:hAnsi="Times New Roman" w:cs="Times New Roman"/>
          <w:color w:val="000000" w:themeColor="text1"/>
          <w:sz w:val="22"/>
        </w:rPr>
        <w:t>: Simulated Wind Velocity vs. Altitude. Copyright 201</w:t>
      </w:r>
      <w:r w:rsidR="00677D03" w:rsidRPr="005C3150">
        <w:rPr>
          <w:rFonts w:ascii="Times New Roman" w:hAnsi="Times New Roman" w:cs="Times New Roman"/>
          <w:color w:val="000000" w:themeColor="text1"/>
          <w:sz w:val="22"/>
        </w:rPr>
        <w:t>9</w:t>
      </w:r>
      <w:r w:rsidRPr="005C3150">
        <w:rPr>
          <w:rFonts w:ascii="Times New Roman" w:hAnsi="Times New Roman" w:cs="Times New Roman"/>
          <w:color w:val="000000" w:themeColor="text1"/>
          <w:sz w:val="22"/>
        </w:rPr>
        <w:t>, WPI.</w:t>
      </w:r>
      <w:bookmarkEnd w:id="53"/>
    </w:p>
    <w:p w14:paraId="559A2321" w14:textId="77777777" w:rsidR="00A47654" w:rsidRPr="00B46571" w:rsidRDefault="00A47654" w:rsidP="006D0668">
      <w:pPr>
        <w:pStyle w:val="NormalWeb"/>
        <w:spacing w:before="0" w:beforeAutospacing="0" w:after="0" w:afterAutospacing="0" w:line="360" w:lineRule="auto"/>
        <w:ind w:firstLine="720"/>
        <w:rPr>
          <w:color w:val="000000" w:themeColor="text1"/>
        </w:rPr>
      </w:pPr>
    </w:p>
    <w:p w14:paraId="327502AB" w14:textId="619DA870" w:rsidR="00587A07" w:rsidRPr="00B46571" w:rsidRDefault="007552BE" w:rsidP="006D0668">
      <w:pPr>
        <w:pStyle w:val="NormalWeb"/>
        <w:spacing w:before="0" w:beforeAutospacing="0" w:after="0" w:afterAutospacing="0" w:line="360" w:lineRule="auto"/>
        <w:ind w:firstLine="720"/>
        <w:rPr>
          <w:color w:val="000000" w:themeColor="text1"/>
          <w:sz w:val="20"/>
        </w:rPr>
      </w:pPr>
      <w:r w:rsidRPr="00B46571">
        <w:rPr>
          <w:color w:val="000000" w:themeColor="text1"/>
        </w:rPr>
        <w:t>The plot above was created by using a mathematical model t</w:t>
      </w:r>
      <w:r w:rsidR="00A47654" w:rsidRPr="00B46571">
        <w:rPr>
          <w:color w:val="000000" w:themeColor="text1"/>
        </w:rPr>
        <w:t>o calculate wind speed as a functi</w:t>
      </w:r>
      <w:r w:rsidRPr="00B46571">
        <w:rPr>
          <w:color w:val="000000" w:themeColor="text1"/>
        </w:rPr>
        <w:t>on of height. This model stated that the total w</w:t>
      </w:r>
      <w:r w:rsidR="00B970DF" w:rsidRPr="00B46571">
        <w:rPr>
          <w:color w:val="000000" w:themeColor="text1"/>
        </w:rPr>
        <w:t>ind speed at any given point is</w:t>
      </w:r>
      <w:r w:rsidRPr="00B46571">
        <w:rPr>
          <w:color w:val="000000" w:themeColor="text1"/>
        </w:rPr>
        <w:t xml:space="preserve"> equal to the mean wind speed for this area plus a turbulence or gust component</w:t>
      </w:r>
      <w:r w:rsidR="00663FC8" w:rsidRPr="00B46571">
        <w:rPr>
          <w:color w:val="000000" w:themeColor="text1"/>
        </w:rPr>
        <w:t xml:space="preserve"> [13]</w:t>
      </w:r>
      <w:r w:rsidRPr="00B46571">
        <w:rPr>
          <w:color w:val="000000" w:themeColor="text1"/>
        </w:rPr>
        <w:t xml:space="preserve">. This gust component was approximated as a </w:t>
      </w:r>
      <w:r w:rsidR="00663FC8" w:rsidRPr="00B46571">
        <w:rPr>
          <w:color w:val="000000" w:themeColor="text1"/>
        </w:rPr>
        <w:t>zero-mean</w:t>
      </w:r>
      <w:r w:rsidRPr="00B46571">
        <w:rPr>
          <w:color w:val="000000" w:themeColor="text1"/>
        </w:rPr>
        <w:t xml:space="preserve"> random process using a model called the Davenport spectrum as illustrated in the equation below</w:t>
      </w:r>
      <w:r w:rsidR="00663FC8" w:rsidRPr="00B46571">
        <w:rPr>
          <w:color w:val="000000" w:themeColor="text1"/>
        </w:rPr>
        <w:t xml:space="preserve"> [13]</w:t>
      </w:r>
      <w:r w:rsidRPr="00B46571">
        <w:rPr>
          <w:color w:val="000000" w:themeColor="text1"/>
        </w:rPr>
        <w:t xml:space="preserve">. </w:t>
      </w:r>
    </w:p>
    <w:p w14:paraId="2E75DBE7" w14:textId="12DC50A8" w:rsidR="00663FC8" w:rsidRPr="00B46571" w:rsidRDefault="0C871B36" w:rsidP="006D0668">
      <w:pPr>
        <w:pStyle w:val="NormalWeb"/>
        <w:spacing w:before="0" w:beforeAutospacing="0" w:after="0" w:afterAutospacing="0" w:line="360" w:lineRule="auto"/>
        <w:ind w:firstLine="720"/>
        <w:jc w:val="center"/>
        <w:rPr>
          <w:i/>
          <w:iCs/>
          <w:color w:val="000000" w:themeColor="text1"/>
          <w:sz w:val="18"/>
          <w:szCs w:val="18"/>
        </w:rPr>
      </w:pPr>
      <w:r w:rsidRPr="00B46571">
        <w:rPr>
          <w:i/>
          <w:iCs/>
          <w:color w:val="000000" w:themeColor="text1"/>
          <w:sz w:val="18"/>
          <w:szCs w:val="18"/>
        </w:rPr>
        <w:t>Equation 16</w:t>
      </w:r>
    </w:p>
    <w:commentRangeStart w:id="54"/>
    <w:p w14:paraId="7D8D060C" w14:textId="41D7F9FB" w:rsidR="00B970DF" w:rsidRPr="00B46571" w:rsidRDefault="00715C60" w:rsidP="006D0668">
      <w:pPr>
        <w:pStyle w:val="NormalWeb"/>
        <w:spacing w:before="0" w:beforeAutospacing="0" w:after="0" w:afterAutospacing="0" w:line="360" w:lineRule="auto"/>
        <w:ind w:firstLine="720"/>
        <w:jc w:val="center"/>
        <w:rPr>
          <w:rStyle w:val="mn"/>
          <w:color w:val="000000" w:themeColor="text1"/>
        </w:rPr>
      </w:pPr>
      <m:oMath>
        <m:sSub>
          <m:sSubPr>
            <m:ctrlPr>
              <w:rPr>
                <w:rStyle w:val="mi"/>
                <w:rFonts w:ascii="Cambria Math" w:hAnsi="Cambria Math"/>
                <w:color w:val="000000" w:themeColor="text1"/>
                <w:bdr w:val="none" w:sz="0" w:space="0" w:color="auto" w:frame="1"/>
                <w:shd w:val="clear" w:color="auto" w:fill="FFFFFF"/>
              </w:rPr>
            </m:ctrlPr>
          </m:sSubPr>
          <m:e>
            <m:r>
              <w:rPr>
                <w:rStyle w:val="mi"/>
                <w:rFonts w:ascii="Cambria Math" w:hAnsi="Cambria Math"/>
                <w:color w:val="000000" w:themeColor="text1"/>
                <w:bdr w:val="none" w:sz="0" w:space="0" w:color="auto" w:frame="1"/>
                <w:shd w:val="clear" w:color="auto" w:fill="FFFFFF"/>
              </w:rPr>
              <m:t>S</m:t>
            </m:r>
          </m:e>
          <m:sub>
            <m:r>
              <w:rPr>
                <w:rStyle w:val="mi"/>
                <w:rFonts w:ascii="Cambria Math" w:hAnsi="Cambria Math"/>
                <w:color w:val="000000" w:themeColor="text1"/>
                <w:bdr w:val="none" w:sz="0" w:space="0" w:color="auto" w:frame="1"/>
                <w:shd w:val="clear" w:color="auto" w:fill="FFFFFF"/>
              </w:rPr>
              <m:t>w</m:t>
            </m:r>
          </m:sub>
        </m:sSub>
        <m:d>
          <m:dPr>
            <m:ctrlPr>
              <w:rPr>
                <w:rStyle w:val="mo"/>
                <w:rFonts w:ascii="Cambria Math" w:hAnsi="Cambria Math"/>
                <w:color w:val="000000" w:themeColor="text1"/>
                <w:bdr w:val="none" w:sz="0" w:space="0" w:color="auto" w:frame="1"/>
                <w:shd w:val="clear" w:color="auto" w:fill="FFFFFF"/>
              </w:rPr>
            </m:ctrlPr>
          </m:dPr>
          <m:e>
            <m:r>
              <m:rPr>
                <m:sty m:val="p"/>
              </m:rPr>
              <w:rPr>
                <w:rStyle w:val="mi"/>
                <w:rFonts w:ascii="Cambria Math" w:hAnsi="Cambria Math"/>
                <w:color w:val="000000" w:themeColor="text1"/>
                <w:bdr w:val="none" w:sz="0" w:space="0" w:color="auto" w:frame="1"/>
                <w:shd w:val="clear" w:color="auto" w:fill="FFFFFF"/>
              </w:rPr>
              <m:t>ω</m:t>
            </m:r>
          </m:e>
        </m:d>
        <m:r>
          <m:rPr>
            <m:sty m:val="p"/>
          </m:rPr>
          <w:rPr>
            <w:rStyle w:val="mo"/>
            <w:rFonts w:ascii="Cambria Math" w:hAnsi="Cambria Math"/>
            <w:color w:val="000000" w:themeColor="text1"/>
            <w:bdr w:val="none" w:sz="0" w:space="0" w:color="auto" w:frame="1"/>
            <w:shd w:val="clear" w:color="auto" w:fill="FFFFFF"/>
          </w:rPr>
          <m:t>=</m:t>
        </m:r>
        <m:r>
          <m:rPr>
            <m:sty m:val="p"/>
          </m:rPr>
          <w:rPr>
            <w:rStyle w:val="mn"/>
            <w:rFonts w:ascii="Cambria Math" w:hAnsi="Cambria Math"/>
            <w:color w:val="000000" w:themeColor="text1"/>
            <w:bdr w:val="none" w:sz="0" w:space="0" w:color="auto" w:frame="1"/>
            <w:shd w:val="clear" w:color="auto" w:fill="FFFFFF"/>
          </w:rPr>
          <m:t>4800*</m:t>
        </m:r>
        <m:r>
          <m:rPr>
            <m:sty m:val="p"/>
          </m:rPr>
          <w:rPr>
            <w:rStyle w:val="mi"/>
            <w:rFonts w:ascii="Cambria Math" w:hAnsi="Cambria Math"/>
            <w:color w:val="000000" w:themeColor="text1"/>
            <w:bdr w:val="none" w:sz="0" w:space="0" w:color="auto" w:frame="1"/>
            <w:shd w:val="clear" w:color="auto" w:fill="FFFFFF"/>
          </w:rPr>
          <m:t>vm*κ*β*ω</m:t>
        </m:r>
        <m:d>
          <m:dPr>
            <m:ctrlPr>
              <w:rPr>
                <w:rStyle w:val="mo"/>
                <w:rFonts w:ascii="Cambria Math" w:hAnsi="Cambria Math"/>
                <w:color w:val="000000" w:themeColor="text1"/>
                <w:bdr w:val="none" w:sz="0" w:space="0" w:color="auto" w:frame="1"/>
                <w:shd w:val="clear" w:color="auto" w:fill="FFFFFF"/>
              </w:rPr>
            </m:ctrlPr>
          </m:dPr>
          <m:e>
            <m:r>
              <m:rPr>
                <m:sty m:val="p"/>
              </m:rPr>
              <w:rPr>
                <w:rStyle w:val="mn"/>
                <w:rFonts w:ascii="Cambria Math" w:hAnsi="Cambria Math"/>
                <w:color w:val="000000" w:themeColor="text1"/>
                <w:bdr w:val="none" w:sz="0" w:space="0" w:color="auto" w:frame="1"/>
                <w:shd w:val="clear" w:color="auto" w:fill="FFFFFF"/>
              </w:rPr>
              <m:t>1</m:t>
            </m:r>
            <m:r>
              <m:rPr>
                <m:sty m:val="p"/>
              </m:rPr>
              <w:rPr>
                <w:rStyle w:val="mo"/>
                <w:rFonts w:ascii="Cambria Math" w:hAnsi="Cambria Math"/>
                <w:color w:val="000000" w:themeColor="text1"/>
                <w:bdr w:val="none" w:sz="0" w:space="0" w:color="auto" w:frame="1"/>
                <w:shd w:val="clear" w:color="auto" w:fill="FFFFFF"/>
              </w:rPr>
              <m:t>+</m:t>
            </m:r>
            <m:d>
              <m:dPr>
                <m:ctrlPr>
                  <w:rPr>
                    <w:rStyle w:val="mo"/>
                    <w:rFonts w:ascii="Cambria Math" w:hAnsi="Cambria Math"/>
                    <w:color w:val="000000" w:themeColor="text1"/>
                    <w:bdr w:val="none" w:sz="0" w:space="0" w:color="auto" w:frame="1"/>
                    <w:shd w:val="clear" w:color="auto" w:fill="FFFFFF"/>
                  </w:rPr>
                </m:ctrlPr>
              </m:dPr>
              <m:e>
                <m:r>
                  <m:rPr>
                    <m:sty m:val="p"/>
                  </m:rPr>
                  <w:rPr>
                    <w:rStyle w:val="mi"/>
                    <w:rFonts w:ascii="Cambria Math" w:hAnsi="Cambria Math"/>
                    <w:color w:val="000000" w:themeColor="text1"/>
                    <w:bdr w:val="none" w:sz="0" w:space="0" w:color="auto" w:frame="1"/>
                    <w:shd w:val="clear" w:color="auto" w:fill="FFFFFF"/>
                  </w:rPr>
                  <m:t>β*</m:t>
                </m:r>
                <m:r>
                  <m:rPr>
                    <m:sty m:val="p"/>
                  </m:rPr>
                  <w:rPr>
                    <w:rStyle w:val="mn"/>
                    <w:rFonts w:ascii="Cambria Math" w:hAnsi="Cambria Math"/>
                    <w:color w:val="000000" w:themeColor="text1"/>
                    <w:bdr w:val="none" w:sz="0" w:space="0" w:color="auto" w:frame="1"/>
                    <w:shd w:val="clear" w:color="auto" w:fill="FFFFFF"/>
                  </w:rPr>
                  <m:t>2</m:t>
                </m:r>
                <m:r>
                  <m:rPr>
                    <m:sty m:val="p"/>
                  </m:rPr>
                  <w:rPr>
                    <w:rStyle w:val="mi"/>
                    <w:rFonts w:ascii="Cambria Math" w:hAnsi="Cambria Math"/>
                    <w:color w:val="000000" w:themeColor="text1"/>
                    <w:bdr w:val="none" w:sz="0" w:space="0" w:color="auto" w:frame="1"/>
                    <w:shd w:val="clear" w:color="auto" w:fill="FFFFFF"/>
                  </w:rPr>
                  <m:t>*</m:t>
                </m:r>
                <m:sSup>
                  <m:sSupPr>
                    <m:ctrlPr>
                      <w:rPr>
                        <w:rStyle w:val="mn"/>
                        <w:rFonts w:ascii="Cambria Math" w:hAnsi="Cambria Math"/>
                        <w:color w:val="000000" w:themeColor="text1"/>
                        <w:bdr w:val="none" w:sz="0" w:space="0" w:color="auto" w:frame="1"/>
                        <w:shd w:val="clear" w:color="auto" w:fill="FFFFFF"/>
                      </w:rPr>
                    </m:ctrlPr>
                  </m:sSupPr>
                  <m:e>
                    <m:r>
                      <m:rPr>
                        <m:sty m:val="p"/>
                      </m:rPr>
                      <w:rPr>
                        <w:rStyle w:val="mi"/>
                        <w:rFonts w:ascii="Cambria Math" w:hAnsi="Cambria Math"/>
                        <w:color w:val="000000" w:themeColor="text1"/>
                        <w:bdr w:val="none" w:sz="0" w:space="0" w:color="auto" w:frame="1"/>
                        <w:shd w:val="clear" w:color="auto" w:fill="FFFFFF"/>
                      </w:rPr>
                      <m:t>ω</m:t>
                    </m:r>
                  </m:e>
                  <m:sup>
                    <m:r>
                      <w:rPr>
                        <w:rStyle w:val="mn"/>
                        <w:rFonts w:ascii="Cambria Math" w:hAnsi="Cambria Math"/>
                        <w:color w:val="000000" w:themeColor="text1"/>
                        <w:bdr w:val="none" w:sz="0" w:space="0" w:color="auto" w:frame="1"/>
                        <w:shd w:val="clear" w:color="auto" w:fill="FFFFFF"/>
                      </w:rPr>
                      <m:t>2</m:t>
                    </m:r>
                  </m:sup>
                </m:sSup>
              </m:e>
            </m:d>
          </m:e>
        </m:d>
      </m:oMath>
      <w:commentRangeEnd w:id="54"/>
      <w:r w:rsidR="00A677D0" w:rsidRPr="00B46571">
        <w:rPr>
          <w:rStyle w:val="CommentReference"/>
        </w:rPr>
        <w:commentReference w:id="54"/>
      </w:r>
    </w:p>
    <w:p w14:paraId="7C3CB5E4" w14:textId="77777777" w:rsidR="00B970DF" w:rsidRPr="00B46571" w:rsidRDefault="00B970DF" w:rsidP="006D0668">
      <w:pPr>
        <w:pStyle w:val="NormalWeb"/>
        <w:spacing w:before="0" w:beforeAutospacing="0" w:after="0" w:afterAutospacing="0" w:line="360" w:lineRule="auto"/>
        <w:ind w:firstLine="720"/>
        <w:rPr>
          <w:rStyle w:val="mn"/>
          <w:color w:val="000000" w:themeColor="text1"/>
          <w:bdr w:val="none" w:sz="0" w:space="0" w:color="auto" w:frame="1"/>
          <w:shd w:val="clear" w:color="auto" w:fill="FFFFFF"/>
        </w:rPr>
      </w:pPr>
    </w:p>
    <w:p w14:paraId="3873059B" w14:textId="33EE53E0" w:rsidR="00B970DF" w:rsidRPr="00B46571" w:rsidRDefault="00B970DF" w:rsidP="006D0668">
      <w:pPr>
        <w:pStyle w:val="NormalWeb"/>
        <w:spacing w:before="0" w:beforeAutospacing="0" w:after="0" w:afterAutospacing="0" w:line="360" w:lineRule="auto"/>
        <w:ind w:firstLine="720"/>
        <w:jc w:val="center"/>
        <w:rPr>
          <w:i/>
          <w:color w:val="000000" w:themeColor="text1"/>
          <w:sz w:val="18"/>
          <w:bdr w:val="none" w:sz="0" w:space="0" w:color="auto" w:frame="1"/>
          <w:shd w:val="clear" w:color="auto" w:fill="FFFFFF"/>
        </w:rPr>
      </w:pPr>
      <w:r w:rsidRPr="00B46571">
        <w:rPr>
          <w:i/>
          <w:color w:val="000000" w:themeColor="text1"/>
          <w:sz w:val="18"/>
          <w:bdr w:val="none" w:sz="0" w:space="0" w:color="auto" w:frame="1"/>
          <w:shd w:val="clear" w:color="auto" w:fill="FFFFFF"/>
        </w:rPr>
        <w:t>Equation 16a</w:t>
      </w:r>
    </w:p>
    <w:p w14:paraId="21B28A59" w14:textId="1B3F938C" w:rsidR="007552BE" w:rsidRPr="00B46571" w:rsidRDefault="007552BE" w:rsidP="006D0668">
      <w:pPr>
        <w:pStyle w:val="NormalWeb"/>
        <w:spacing w:before="0" w:beforeAutospacing="0" w:after="0" w:afterAutospacing="0" w:line="360" w:lineRule="auto"/>
        <w:ind w:firstLine="720"/>
        <w:jc w:val="center"/>
        <w:rPr>
          <w:rStyle w:val="mi"/>
          <w:color w:val="000000" w:themeColor="text1"/>
          <w:sz w:val="25"/>
          <w:szCs w:val="25"/>
          <w:bdr w:val="none" w:sz="0" w:space="0" w:color="auto" w:frame="1"/>
          <w:shd w:val="clear" w:color="auto" w:fill="FFFFFF"/>
        </w:rPr>
      </w:pPr>
      <m:oMathPara>
        <m:oMath>
          <m:r>
            <m:rPr>
              <m:sty m:val="p"/>
            </m:rPr>
            <w:rPr>
              <w:rStyle w:val="mi"/>
              <w:rFonts w:ascii="Cambria Math" w:hAnsi="Cambria Math"/>
              <w:color w:val="000000" w:themeColor="text1"/>
              <w:sz w:val="25"/>
              <w:szCs w:val="25"/>
              <w:bdr w:val="none" w:sz="0" w:space="0" w:color="auto" w:frame="1"/>
              <w:shd w:val="clear" w:color="auto" w:fill="FFFFFF"/>
            </w:rPr>
            <m:t>β</m:t>
          </m:r>
          <m:r>
            <w:rPr>
              <w:rStyle w:val="mi"/>
              <w:rFonts w:ascii="Cambria Math" w:hAnsi="Cambria Math"/>
              <w:color w:val="000000" w:themeColor="text1"/>
              <w:sz w:val="25"/>
              <w:szCs w:val="25"/>
              <w:bdr w:val="none" w:sz="0" w:space="0" w:color="auto" w:frame="1"/>
              <w:shd w:val="clear" w:color="auto" w:fill="FFFFFF"/>
            </w:rPr>
            <m:t>=</m:t>
          </m:r>
          <m:r>
            <m:rPr>
              <m:sty m:val="p"/>
            </m:rPr>
            <w:rPr>
              <w:rStyle w:val="mi"/>
              <w:rFonts w:ascii="Cambria Math" w:hAnsi="Cambria Math"/>
              <w:color w:val="000000" w:themeColor="text1"/>
              <w:sz w:val="25"/>
              <w:szCs w:val="25"/>
              <w:bdr w:val="none" w:sz="0" w:space="0" w:color="auto" w:frame="1"/>
              <w:shd w:val="clear" w:color="auto" w:fill="FFFFFF"/>
            </w:rPr>
            <m:t xml:space="preserve"> </m:t>
          </m:r>
          <m:f>
            <m:fPr>
              <m:ctrlPr>
                <w:rPr>
                  <w:rStyle w:val="mi"/>
                  <w:rFonts w:ascii="Cambria Math" w:hAnsi="Cambria Math"/>
                  <w:i/>
                  <w:color w:val="000000" w:themeColor="text1"/>
                  <w:sz w:val="25"/>
                  <w:szCs w:val="25"/>
                  <w:bdr w:val="none" w:sz="0" w:space="0" w:color="auto" w:frame="1"/>
                  <w:shd w:val="clear" w:color="auto" w:fill="FFFFFF"/>
                </w:rPr>
              </m:ctrlPr>
            </m:fPr>
            <m:num>
              <m:r>
                <w:rPr>
                  <w:rStyle w:val="mi"/>
                  <w:rFonts w:ascii="Cambria Math" w:hAnsi="Cambria Math"/>
                  <w:color w:val="000000" w:themeColor="text1"/>
                  <w:sz w:val="25"/>
                  <w:szCs w:val="25"/>
                  <w:bdr w:val="none" w:sz="0" w:space="0" w:color="auto" w:frame="1"/>
                  <w:shd w:val="clear" w:color="auto" w:fill="FFFFFF"/>
                </w:rPr>
                <m:t>600</m:t>
              </m:r>
            </m:num>
            <m:den>
              <m:r>
                <w:rPr>
                  <w:rStyle w:val="mi"/>
                  <w:rFonts w:ascii="Cambria Math" w:hAnsi="Cambria Math"/>
                  <w:color w:val="000000" w:themeColor="text1"/>
                  <w:sz w:val="25"/>
                  <w:szCs w:val="25"/>
                  <w:bdr w:val="none" w:sz="0" w:space="0" w:color="auto" w:frame="1"/>
                  <w:shd w:val="clear" w:color="auto" w:fill="FFFFFF"/>
                </w:rPr>
                <m:t>π*vm</m:t>
              </m:r>
            </m:den>
          </m:f>
        </m:oMath>
      </m:oMathPara>
    </w:p>
    <w:p w14:paraId="401AE789" w14:textId="77777777" w:rsidR="00B970DF" w:rsidRPr="00B46571" w:rsidRDefault="00B970DF" w:rsidP="006D0668">
      <w:pPr>
        <w:pStyle w:val="NormalWeb"/>
        <w:spacing w:before="0" w:beforeAutospacing="0" w:after="0" w:afterAutospacing="0" w:line="360" w:lineRule="auto"/>
        <w:jc w:val="center"/>
        <w:rPr>
          <w:rStyle w:val="mi"/>
          <w:color w:val="000000" w:themeColor="text1"/>
          <w:sz w:val="25"/>
          <w:szCs w:val="25"/>
        </w:rPr>
      </w:pPr>
    </w:p>
    <w:p w14:paraId="7B91290F" w14:textId="43B1F3AE" w:rsidR="2F86ABB5" w:rsidRPr="00B46571" w:rsidRDefault="2F86ABB5" w:rsidP="006D0668">
      <w:pPr>
        <w:pStyle w:val="NormalWeb"/>
        <w:spacing w:before="0" w:beforeAutospacing="0" w:after="0" w:afterAutospacing="0" w:line="360" w:lineRule="auto"/>
        <w:jc w:val="center"/>
        <w:rPr>
          <w:rStyle w:val="mi"/>
          <w:color w:val="000000" w:themeColor="text1"/>
          <w:sz w:val="25"/>
          <w:szCs w:val="25"/>
        </w:rPr>
      </w:pPr>
    </w:p>
    <w:p w14:paraId="752AB0D8" w14:textId="011ACD25" w:rsidR="00B970DF" w:rsidRPr="00B46571" w:rsidRDefault="00B970DF" w:rsidP="006D0668">
      <w:pPr>
        <w:pStyle w:val="NormalWeb"/>
        <w:spacing w:before="0" w:beforeAutospacing="0" w:after="0" w:afterAutospacing="0" w:line="360" w:lineRule="auto"/>
        <w:ind w:firstLine="720"/>
        <w:jc w:val="center"/>
        <w:rPr>
          <w:rStyle w:val="mi"/>
          <w:i/>
          <w:color w:val="000000" w:themeColor="text1"/>
          <w:sz w:val="18"/>
          <w:szCs w:val="25"/>
          <w:bdr w:val="none" w:sz="0" w:space="0" w:color="auto" w:frame="1"/>
          <w:shd w:val="clear" w:color="auto" w:fill="FFFFFF"/>
        </w:rPr>
      </w:pPr>
      <w:r w:rsidRPr="00B46571">
        <w:rPr>
          <w:rStyle w:val="mi"/>
          <w:i/>
          <w:color w:val="000000" w:themeColor="text1"/>
          <w:sz w:val="18"/>
          <w:szCs w:val="25"/>
          <w:bdr w:val="none" w:sz="0" w:space="0" w:color="auto" w:frame="1"/>
          <w:shd w:val="clear" w:color="auto" w:fill="FFFFFF"/>
        </w:rPr>
        <w:t>Equation 16b</w:t>
      </w:r>
    </w:p>
    <w:p w14:paraId="06A038BB" w14:textId="32838278" w:rsidR="007552BE" w:rsidRPr="00B46571" w:rsidRDefault="007552BE" w:rsidP="006D0668">
      <w:pPr>
        <w:pStyle w:val="NormalWeb"/>
        <w:spacing w:before="0" w:beforeAutospacing="0" w:after="0" w:afterAutospacing="0" w:line="360" w:lineRule="auto"/>
        <w:ind w:firstLine="720"/>
        <w:jc w:val="center"/>
        <w:rPr>
          <w:rStyle w:val="mo"/>
          <w:color w:val="000000" w:themeColor="text1"/>
          <w:sz w:val="25"/>
          <w:szCs w:val="25"/>
          <w:bdr w:val="none" w:sz="0" w:space="0" w:color="auto" w:frame="1"/>
          <w:shd w:val="clear" w:color="auto" w:fill="FFFFFF"/>
        </w:rPr>
      </w:pPr>
      <m:oMathPara>
        <m:oMath>
          <m:r>
            <m:rPr>
              <m:sty m:val="p"/>
            </m:rPr>
            <w:rPr>
              <w:rStyle w:val="mi"/>
              <w:rFonts w:ascii="Cambria Math" w:hAnsi="Cambria Math"/>
              <w:color w:val="000000" w:themeColor="text1"/>
              <w:sz w:val="25"/>
              <w:szCs w:val="25"/>
              <w:bdr w:val="none" w:sz="0" w:space="0" w:color="auto" w:frame="1"/>
              <w:shd w:val="clear" w:color="auto" w:fill="FFFFFF"/>
            </w:rPr>
            <m:t>κ</m:t>
          </m:r>
          <m:r>
            <m:rPr>
              <m:sty m:val="p"/>
            </m:rPr>
            <w:rPr>
              <w:rStyle w:val="mo"/>
              <w:rFonts w:ascii="Cambria Math" w:hAnsi="Cambria Math"/>
              <w:color w:val="000000" w:themeColor="text1"/>
              <w:sz w:val="25"/>
              <w:szCs w:val="25"/>
              <w:bdr w:val="none" w:sz="0" w:space="0" w:color="auto" w:frame="1"/>
              <w:shd w:val="clear" w:color="auto" w:fill="FFFFFF"/>
            </w:rPr>
            <m:t>=</m:t>
          </m:r>
          <m:sSup>
            <m:sSupPr>
              <m:ctrlPr>
                <w:rPr>
                  <w:rStyle w:val="mo"/>
                  <w:rFonts w:ascii="Cambria Math" w:hAnsi="Cambria Math"/>
                  <w:color w:val="000000" w:themeColor="text1"/>
                  <w:sz w:val="25"/>
                  <w:szCs w:val="25"/>
                  <w:bdr w:val="none" w:sz="0" w:space="0" w:color="auto" w:frame="1"/>
                  <w:shd w:val="clear" w:color="auto" w:fill="FFFFFF"/>
                </w:rPr>
              </m:ctrlPr>
            </m:sSupPr>
            <m:e>
              <m:r>
                <m:rPr>
                  <m:sty m:val="p"/>
                </m:rPr>
                <w:rPr>
                  <w:rStyle w:val="mo"/>
                  <w:rFonts w:ascii="Cambria Math" w:hAnsi="Cambria Math"/>
                  <w:color w:val="000000" w:themeColor="text1"/>
                  <w:sz w:val="25"/>
                  <w:szCs w:val="25"/>
                  <w:bdr w:val="none" w:sz="0" w:space="0" w:color="auto" w:frame="1"/>
                  <w:shd w:val="clear" w:color="auto" w:fill="FFFFFF"/>
                </w:rPr>
                <m:t>[</m:t>
              </m:r>
              <m:r>
                <m:rPr>
                  <m:sty m:val="p"/>
                </m:rPr>
                <w:rPr>
                  <w:rStyle w:val="mn"/>
                  <w:rFonts w:ascii="Cambria Math" w:hAnsi="Cambria Math"/>
                  <w:color w:val="000000" w:themeColor="text1"/>
                  <w:sz w:val="25"/>
                  <w:szCs w:val="25"/>
                  <w:bdr w:val="none" w:sz="0" w:space="0" w:color="auto" w:frame="1"/>
                  <w:shd w:val="clear" w:color="auto" w:fill="FFFFFF"/>
                </w:rPr>
                <m:t>2.5*</m:t>
              </m:r>
              <m:r>
                <m:rPr>
                  <m:sty m:val="p"/>
                </m:rPr>
                <w:rPr>
                  <w:rStyle w:val="mi"/>
                  <w:rFonts w:ascii="Cambria Math" w:hAnsi="Cambria Math"/>
                  <w:color w:val="000000" w:themeColor="text1"/>
                  <w:sz w:val="25"/>
                  <w:szCs w:val="25"/>
                  <w:bdr w:val="none" w:sz="0" w:space="0" w:color="auto" w:frame="1"/>
                  <w:shd w:val="clear" w:color="auto" w:fill="FFFFFF"/>
                </w:rPr>
                <m:t>ln</m:t>
              </m:r>
              <m:r>
                <m:rPr>
                  <m:sty m:val="p"/>
                </m:rPr>
                <w:rPr>
                  <w:rStyle w:val="mo"/>
                  <w:rFonts w:ascii="Cambria Math" w:hAnsi="Cambria Math"/>
                  <w:color w:val="000000" w:themeColor="text1"/>
                  <w:sz w:val="25"/>
                  <w:szCs w:val="25"/>
                  <w:bdr w:val="none" w:sz="0" w:space="0" w:color="auto" w:frame="1"/>
                  <w:shd w:val="clear" w:color="auto" w:fill="FFFFFF"/>
                </w:rPr>
                <m:t>(</m:t>
              </m:r>
              <m:f>
                <m:fPr>
                  <m:ctrlPr>
                    <w:rPr>
                      <w:rStyle w:val="mo"/>
                      <w:rFonts w:ascii="Cambria Math" w:hAnsi="Cambria Math"/>
                      <w:color w:val="000000" w:themeColor="text1"/>
                      <w:sz w:val="25"/>
                      <w:szCs w:val="25"/>
                      <w:bdr w:val="none" w:sz="0" w:space="0" w:color="auto" w:frame="1"/>
                      <w:shd w:val="clear" w:color="auto" w:fill="FFFFFF"/>
                    </w:rPr>
                  </m:ctrlPr>
                </m:fPr>
                <m:num>
                  <m:r>
                    <w:rPr>
                      <w:rStyle w:val="mo"/>
                      <w:rFonts w:ascii="Cambria Math" w:hAnsi="Cambria Math"/>
                      <w:color w:val="000000" w:themeColor="text1"/>
                      <w:sz w:val="25"/>
                      <w:szCs w:val="25"/>
                      <w:bdr w:val="none" w:sz="0" w:space="0" w:color="auto" w:frame="1"/>
                      <w:shd w:val="clear" w:color="auto" w:fill="FFFFFF"/>
                    </w:rPr>
                    <m:t>z</m:t>
                  </m:r>
                </m:num>
                <m:den>
                  <m:sSub>
                    <m:sSubPr>
                      <m:ctrlPr>
                        <w:rPr>
                          <w:rStyle w:val="mo"/>
                          <w:rFonts w:ascii="Cambria Math" w:hAnsi="Cambria Math"/>
                          <w:color w:val="000000" w:themeColor="text1"/>
                          <w:sz w:val="25"/>
                          <w:szCs w:val="25"/>
                          <w:bdr w:val="none" w:sz="0" w:space="0" w:color="auto" w:frame="1"/>
                          <w:shd w:val="clear" w:color="auto" w:fill="FFFFFF"/>
                        </w:rPr>
                      </m:ctrlPr>
                    </m:sSubPr>
                    <m:e>
                      <m:r>
                        <w:rPr>
                          <w:rStyle w:val="mo"/>
                          <w:rFonts w:ascii="Cambria Math" w:hAnsi="Cambria Math"/>
                          <w:color w:val="000000" w:themeColor="text1"/>
                          <w:sz w:val="25"/>
                          <w:szCs w:val="25"/>
                          <w:bdr w:val="none" w:sz="0" w:space="0" w:color="auto" w:frame="1"/>
                          <w:shd w:val="clear" w:color="auto" w:fill="FFFFFF"/>
                        </w:rPr>
                        <m:t>z</m:t>
                      </m:r>
                    </m:e>
                    <m:sub>
                      <m:r>
                        <w:rPr>
                          <w:rStyle w:val="mo"/>
                          <w:rFonts w:ascii="Cambria Math" w:hAnsi="Cambria Math"/>
                          <w:color w:val="000000" w:themeColor="text1"/>
                          <w:sz w:val="25"/>
                          <w:szCs w:val="25"/>
                          <w:bdr w:val="none" w:sz="0" w:space="0" w:color="auto" w:frame="1"/>
                          <w:shd w:val="clear" w:color="auto" w:fill="FFFFFF"/>
                        </w:rPr>
                        <m:t>0</m:t>
                      </m:r>
                    </m:sub>
                  </m:sSub>
                </m:den>
              </m:f>
              <m:r>
                <m:rPr>
                  <m:sty m:val="p"/>
                </m:rPr>
                <w:rPr>
                  <w:rStyle w:val="mo"/>
                  <w:rFonts w:ascii="Cambria Math" w:hAnsi="Cambria Math"/>
                  <w:color w:val="000000" w:themeColor="text1"/>
                  <w:sz w:val="25"/>
                  <w:szCs w:val="25"/>
                  <w:bdr w:val="none" w:sz="0" w:space="0" w:color="auto" w:frame="1"/>
                  <w:shd w:val="clear" w:color="auto" w:fill="FFFFFF"/>
                </w:rPr>
                <m:t>)]</m:t>
              </m:r>
            </m:e>
            <m:sup>
              <m:r>
                <w:rPr>
                  <w:rStyle w:val="mo"/>
                  <w:rFonts w:ascii="Cambria Math" w:hAnsi="Cambria Math"/>
                  <w:color w:val="000000" w:themeColor="text1"/>
                  <w:sz w:val="25"/>
                  <w:szCs w:val="25"/>
                  <w:bdr w:val="none" w:sz="0" w:space="0" w:color="auto" w:frame="1"/>
                  <w:shd w:val="clear" w:color="auto" w:fill="FFFFFF"/>
                </w:rPr>
                <m:t>2</m:t>
              </m:r>
            </m:sup>
          </m:sSup>
        </m:oMath>
      </m:oMathPara>
    </w:p>
    <w:p w14:paraId="0A537C75" w14:textId="2BEF3385" w:rsidR="00B970DF" w:rsidRPr="00B46571" w:rsidRDefault="00B970DF" w:rsidP="006D0668">
      <w:pPr>
        <w:pStyle w:val="NormalWeb"/>
        <w:spacing w:before="0" w:beforeAutospacing="0" w:after="0" w:afterAutospacing="0" w:line="360" w:lineRule="auto"/>
        <w:ind w:firstLine="720"/>
        <w:jc w:val="center"/>
        <w:rPr>
          <w:rStyle w:val="mo"/>
          <w:color w:val="000000" w:themeColor="text1"/>
          <w:bdr w:val="none" w:sz="0" w:space="0" w:color="auto" w:frame="1"/>
          <w:shd w:val="clear" w:color="auto" w:fill="FFFFFF"/>
        </w:rPr>
      </w:pPr>
      <m:oMathPara>
        <m:oMath>
          <m:r>
            <m:rPr>
              <m:sty m:val="p"/>
            </m:rPr>
            <w:rPr>
              <w:rStyle w:val="mi"/>
              <w:rFonts w:ascii="Cambria Math" w:hAnsi="Cambria Math"/>
              <w:color w:val="000000" w:themeColor="text1"/>
              <w:bdr w:val="none" w:sz="0" w:space="0" w:color="auto" w:frame="1"/>
              <w:shd w:val="clear" w:color="auto" w:fill="FFFFFF"/>
            </w:rPr>
            <w:lastRenderedPageBreak/>
            <m:t>vm=mean wind speed</m:t>
          </m:r>
        </m:oMath>
      </m:oMathPara>
    </w:p>
    <w:p w14:paraId="7AC8C635" w14:textId="5C0F6C42" w:rsidR="007552BE" w:rsidRPr="00B46571" w:rsidRDefault="007552BE" w:rsidP="006D0668">
      <w:pPr>
        <w:pStyle w:val="NormalWeb"/>
        <w:spacing w:before="0" w:beforeAutospacing="0" w:after="0" w:afterAutospacing="0" w:line="360" w:lineRule="auto"/>
        <w:ind w:firstLine="720"/>
        <w:jc w:val="center"/>
        <w:rPr>
          <w:rStyle w:val="mi"/>
          <w:color w:val="000000" w:themeColor="text1"/>
          <w:bdr w:val="none" w:sz="0" w:space="0" w:color="auto" w:frame="1"/>
          <w:shd w:val="clear" w:color="auto" w:fill="FFFFFF"/>
        </w:rPr>
      </w:pPr>
      <m:oMathPara>
        <m:oMath>
          <m:r>
            <m:rPr>
              <m:sty m:val="p"/>
            </m:rPr>
            <w:rPr>
              <w:rStyle w:val="mi"/>
              <w:rFonts w:ascii="Cambria Math" w:hAnsi="Cambria Math"/>
              <w:color w:val="000000" w:themeColor="text1"/>
              <w:bdr w:val="none" w:sz="0" w:space="0" w:color="auto" w:frame="1"/>
              <w:shd w:val="clear" w:color="auto" w:fill="FFFFFF"/>
            </w:rPr>
            <m:t>z=height</m:t>
          </m:r>
        </m:oMath>
      </m:oMathPara>
    </w:p>
    <w:p w14:paraId="56B90B1F" w14:textId="06469764" w:rsidR="007552BE" w:rsidRPr="00B46571" w:rsidRDefault="00715C60" w:rsidP="006D0668">
      <w:pPr>
        <w:pStyle w:val="NormalWeb"/>
        <w:spacing w:before="0" w:beforeAutospacing="0" w:after="0" w:afterAutospacing="0" w:line="360" w:lineRule="auto"/>
        <w:ind w:firstLine="720"/>
        <w:jc w:val="center"/>
        <w:rPr>
          <w:rStyle w:val="mi"/>
          <w:color w:val="000000" w:themeColor="text1"/>
          <w:bdr w:val="none" w:sz="0" w:space="0" w:color="auto" w:frame="1"/>
          <w:shd w:val="clear" w:color="auto" w:fill="FFFFFF"/>
        </w:rPr>
      </w:pPr>
      <m:oMathPara>
        <m:oMath>
          <m:sSub>
            <m:sSubPr>
              <m:ctrlPr>
                <w:rPr>
                  <w:rStyle w:val="mi"/>
                  <w:rFonts w:ascii="Cambria Math" w:hAnsi="Cambria Math"/>
                  <w:color w:val="000000" w:themeColor="text1"/>
                  <w:bdr w:val="none" w:sz="0" w:space="0" w:color="auto" w:frame="1"/>
                  <w:shd w:val="clear" w:color="auto" w:fill="FFFFFF"/>
                </w:rPr>
              </m:ctrlPr>
            </m:sSubPr>
            <m:e>
              <m:r>
                <w:rPr>
                  <w:rStyle w:val="mi"/>
                  <w:rFonts w:ascii="Cambria Math" w:hAnsi="Cambria Math"/>
                  <w:color w:val="000000" w:themeColor="text1"/>
                  <w:bdr w:val="none" w:sz="0" w:space="0" w:color="auto" w:frame="1"/>
                  <w:shd w:val="clear" w:color="auto" w:fill="FFFFFF"/>
                </w:rPr>
                <m:t>z</m:t>
              </m:r>
            </m:e>
            <m:sub>
              <m:r>
                <w:rPr>
                  <w:rStyle w:val="mi"/>
                  <w:rFonts w:ascii="Cambria Math" w:hAnsi="Cambria Math"/>
                  <w:color w:val="000000" w:themeColor="text1"/>
                  <w:bdr w:val="none" w:sz="0" w:space="0" w:color="auto" w:frame="1"/>
                  <w:shd w:val="clear" w:color="auto" w:fill="FFFFFF"/>
                </w:rPr>
                <m:t>0</m:t>
              </m:r>
            </m:sub>
          </m:sSub>
          <m:r>
            <m:rPr>
              <m:sty m:val="p"/>
            </m:rPr>
            <w:rPr>
              <w:rStyle w:val="mi"/>
              <w:rFonts w:ascii="Cambria Math" w:hAnsi="Cambria Math"/>
              <w:color w:val="000000" w:themeColor="text1"/>
              <w:bdr w:val="none" w:sz="0" w:space="0" w:color="auto" w:frame="1"/>
              <w:shd w:val="clear" w:color="auto" w:fill="FFFFFF"/>
            </w:rPr>
            <m:t>=surface roughness</m:t>
          </m:r>
        </m:oMath>
      </m:oMathPara>
    </w:p>
    <w:p w14:paraId="73B45A61" w14:textId="77777777" w:rsidR="00663FC8" w:rsidRPr="00B46571" w:rsidRDefault="00663FC8" w:rsidP="006D0668">
      <w:pPr>
        <w:pStyle w:val="NormalWeb"/>
        <w:spacing w:before="0" w:beforeAutospacing="0" w:after="0" w:afterAutospacing="0" w:line="360" w:lineRule="auto"/>
        <w:ind w:firstLine="720"/>
        <w:jc w:val="center"/>
        <w:rPr>
          <w:rStyle w:val="mi"/>
          <w:color w:val="000000" w:themeColor="text1"/>
          <w:bdr w:val="none" w:sz="0" w:space="0" w:color="auto" w:frame="1"/>
          <w:shd w:val="clear" w:color="auto" w:fill="FFFFFF"/>
        </w:rPr>
      </w:pPr>
    </w:p>
    <w:p w14:paraId="18EC6034" w14:textId="12FEC79F" w:rsidR="007552BE" w:rsidRPr="00B46571" w:rsidRDefault="007552BE" w:rsidP="006D0668">
      <w:pPr>
        <w:pStyle w:val="NormalWeb"/>
        <w:spacing w:before="0" w:beforeAutospacing="0" w:after="0" w:afterAutospacing="0" w:line="360" w:lineRule="auto"/>
        <w:ind w:firstLine="720"/>
        <w:rPr>
          <w:rStyle w:val="mi"/>
          <w:color w:val="000000" w:themeColor="text1"/>
          <w:bdr w:val="none" w:sz="0" w:space="0" w:color="auto" w:frame="1"/>
          <w:shd w:val="clear" w:color="auto" w:fill="FFFFFF"/>
        </w:rPr>
      </w:pPr>
      <w:r w:rsidRPr="00B46571">
        <w:rPr>
          <w:rStyle w:val="mi"/>
          <w:color w:val="000000" w:themeColor="text1"/>
          <w:bdr w:val="none" w:sz="0" w:space="0" w:color="auto" w:frame="1"/>
          <w:shd w:val="clear" w:color="auto" w:fill="FFFFFF"/>
        </w:rPr>
        <w:t>This spectrum was then used to determine the velocity of wind as a function of altitude and this velocity was then used to calculate a wind force that was assumed to be unidirectional and perfectly horizontal as shown in the equation below</w:t>
      </w:r>
      <w:r w:rsidR="00663FC8" w:rsidRPr="00B46571">
        <w:rPr>
          <w:rStyle w:val="mi"/>
          <w:color w:val="000000" w:themeColor="text1"/>
          <w:bdr w:val="none" w:sz="0" w:space="0" w:color="auto" w:frame="1"/>
          <w:shd w:val="clear" w:color="auto" w:fill="FFFFFF"/>
        </w:rPr>
        <w:t xml:space="preserve"> [13]</w:t>
      </w:r>
      <w:r w:rsidRPr="00B46571">
        <w:rPr>
          <w:rStyle w:val="mi"/>
          <w:color w:val="000000" w:themeColor="text1"/>
          <w:bdr w:val="none" w:sz="0" w:space="0" w:color="auto" w:frame="1"/>
          <w:shd w:val="clear" w:color="auto" w:fill="FFFFFF"/>
        </w:rPr>
        <w:t>.</w:t>
      </w:r>
    </w:p>
    <w:p w14:paraId="2897B260" w14:textId="5EA2E750" w:rsidR="00B970DF" w:rsidRPr="00B46571" w:rsidRDefault="00B970DF" w:rsidP="006D0668">
      <w:pPr>
        <w:pStyle w:val="NormalWeb"/>
        <w:spacing w:before="0" w:beforeAutospacing="0" w:after="0" w:afterAutospacing="0" w:line="360" w:lineRule="auto"/>
        <w:ind w:firstLine="720"/>
        <w:jc w:val="center"/>
        <w:rPr>
          <w:rStyle w:val="mi"/>
          <w:i/>
          <w:color w:val="000000" w:themeColor="text1"/>
          <w:sz w:val="18"/>
          <w:bdr w:val="none" w:sz="0" w:space="0" w:color="auto" w:frame="1"/>
          <w:shd w:val="clear" w:color="auto" w:fill="FFFFFF"/>
        </w:rPr>
      </w:pPr>
      <w:r w:rsidRPr="00B46571">
        <w:rPr>
          <w:rStyle w:val="mi"/>
          <w:i/>
          <w:color w:val="000000" w:themeColor="text1"/>
          <w:sz w:val="18"/>
          <w:bdr w:val="none" w:sz="0" w:space="0" w:color="auto" w:frame="1"/>
          <w:shd w:val="clear" w:color="auto" w:fill="FFFFFF"/>
        </w:rPr>
        <w:t>Equation 17</w:t>
      </w:r>
    </w:p>
    <w:p w14:paraId="7B3383FF" w14:textId="77777777" w:rsidR="00663FC8" w:rsidRPr="00B46571" w:rsidRDefault="007552BE" w:rsidP="006D0668">
      <w:pPr>
        <w:pStyle w:val="NormalWeb"/>
        <w:spacing w:before="0" w:beforeAutospacing="0" w:after="0" w:afterAutospacing="0" w:line="360" w:lineRule="auto"/>
        <w:ind w:firstLine="720"/>
        <w:jc w:val="center"/>
        <w:rPr>
          <w:color w:val="000000" w:themeColor="text1"/>
          <w:sz w:val="25"/>
          <w:szCs w:val="25"/>
          <w:bdr w:val="none" w:sz="0" w:space="0" w:color="auto" w:frame="1"/>
          <w:shd w:val="clear" w:color="auto" w:fill="FFFFFF"/>
        </w:rPr>
      </w:pPr>
      <m:oMath>
        <m:r>
          <w:rPr>
            <w:rFonts w:ascii="Cambria Math" w:hAnsi="Cambria Math"/>
            <w:color w:val="000000" w:themeColor="text1"/>
            <w:sz w:val="25"/>
            <w:szCs w:val="25"/>
            <w:bdr w:val="none" w:sz="0" w:space="0" w:color="auto" w:frame="1"/>
            <w:shd w:val="clear" w:color="auto" w:fill="FFFFFF"/>
          </w:rPr>
          <m:t>F=.002</m:t>
        </m:r>
        <m:f>
          <m:fPr>
            <m:ctrlPr>
              <w:rPr>
                <w:rFonts w:ascii="Cambria Math" w:hAnsi="Cambria Math"/>
                <w:i/>
                <w:color w:val="000000" w:themeColor="text1"/>
                <w:sz w:val="25"/>
                <w:szCs w:val="25"/>
                <w:bdr w:val="none" w:sz="0" w:space="0" w:color="auto" w:frame="1"/>
                <w:shd w:val="clear" w:color="auto" w:fill="FFFFFF"/>
              </w:rPr>
            </m:ctrlPr>
          </m:fPr>
          <m:num>
            <m:r>
              <w:rPr>
                <w:rFonts w:ascii="Cambria Math" w:hAnsi="Cambria Math"/>
                <w:color w:val="000000" w:themeColor="text1"/>
                <w:sz w:val="25"/>
                <w:szCs w:val="25"/>
                <w:bdr w:val="none" w:sz="0" w:space="0" w:color="auto" w:frame="1"/>
                <w:shd w:val="clear" w:color="auto" w:fill="FFFFFF"/>
              </w:rPr>
              <m:t>N</m:t>
            </m:r>
          </m:num>
          <m:den>
            <m:sSup>
              <m:sSupPr>
                <m:ctrlPr>
                  <w:rPr>
                    <w:rFonts w:ascii="Cambria Math" w:hAnsi="Cambria Math"/>
                    <w:i/>
                    <w:color w:val="000000" w:themeColor="text1"/>
                    <w:sz w:val="25"/>
                    <w:szCs w:val="25"/>
                    <w:bdr w:val="none" w:sz="0" w:space="0" w:color="auto" w:frame="1"/>
                    <w:shd w:val="clear" w:color="auto" w:fill="FFFFFF"/>
                  </w:rPr>
                </m:ctrlPr>
              </m:sSupPr>
              <m:e>
                <m:d>
                  <m:dPr>
                    <m:ctrlPr>
                      <w:rPr>
                        <w:rFonts w:ascii="Cambria Math" w:hAnsi="Cambria Math"/>
                        <w:i/>
                        <w:color w:val="000000" w:themeColor="text1"/>
                        <w:sz w:val="25"/>
                        <w:szCs w:val="25"/>
                        <w:bdr w:val="none" w:sz="0" w:space="0" w:color="auto" w:frame="1"/>
                        <w:shd w:val="clear" w:color="auto" w:fill="FFFFFF"/>
                      </w:rPr>
                    </m:ctrlPr>
                  </m:dPr>
                  <m:e>
                    <m:f>
                      <m:fPr>
                        <m:ctrlPr>
                          <w:rPr>
                            <w:rFonts w:ascii="Cambria Math" w:hAnsi="Cambria Math"/>
                            <w:i/>
                            <w:color w:val="000000" w:themeColor="text1"/>
                            <w:sz w:val="25"/>
                            <w:szCs w:val="25"/>
                            <w:bdr w:val="none" w:sz="0" w:space="0" w:color="auto" w:frame="1"/>
                            <w:shd w:val="clear" w:color="auto" w:fill="FFFFFF"/>
                          </w:rPr>
                        </m:ctrlPr>
                      </m:fPr>
                      <m:num>
                        <m:r>
                          <w:rPr>
                            <w:rFonts w:ascii="Cambria Math" w:hAnsi="Cambria Math"/>
                            <w:color w:val="000000" w:themeColor="text1"/>
                            <w:sz w:val="25"/>
                            <w:szCs w:val="25"/>
                            <w:bdr w:val="none" w:sz="0" w:space="0" w:color="auto" w:frame="1"/>
                            <w:shd w:val="clear" w:color="auto" w:fill="FFFFFF"/>
                          </w:rPr>
                          <m:t>m</m:t>
                        </m:r>
                      </m:num>
                      <m:den>
                        <m:r>
                          <w:rPr>
                            <w:rFonts w:ascii="Cambria Math" w:hAnsi="Cambria Math"/>
                            <w:color w:val="000000" w:themeColor="text1"/>
                            <w:sz w:val="25"/>
                            <w:szCs w:val="25"/>
                            <w:bdr w:val="none" w:sz="0" w:space="0" w:color="auto" w:frame="1"/>
                            <w:shd w:val="clear" w:color="auto" w:fill="FFFFFF"/>
                          </w:rPr>
                          <m:t>s</m:t>
                        </m:r>
                      </m:den>
                    </m:f>
                  </m:e>
                </m:d>
              </m:e>
              <m:sup>
                <m:r>
                  <w:rPr>
                    <w:rFonts w:ascii="Cambria Math" w:hAnsi="Cambria Math"/>
                    <w:color w:val="000000" w:themeColor="text1"/>
                    <w:sz w:val="25"/>
                    <w:szCs w:val="25"/>
                    <w:bdr w:val="none" w:sz="0" w:space="0" w:color="auto" w:frame="1"/>
                    <w:shd w:val="clear" w:color="auto" w:fill="FFFFFF"/>
                  </w:rPr>
                  <m:t>2</m:t>
                </m:r>
              </m:sup>
            </m:sSup>
          </m:den>
        </m:f>
        <m:r>
          <w:rPr>
            <w:rFonts w:ascii="Cambria Math" w:hAnsi="Cambria Math"/>
            <w:color w:val="000000" w:themeColor="text1"/>
            <w:sz w:val="25"/>
            <w:szCs w:val="25"/>
            <w:bdr w:val="none" w:sz="0" w:space="0" w:color="auto" w:frame="1"/>
            <w:shd w:val="clear" w:color="auto" w:fill="FFFFFF"/>
          </w:rPr>
          <m:t>*</m:t>
        </m:r>
        <m:sSubSup>
          <m:sSubSupPr>
            <m:ctrlPr>
              <w:rPr>
                <w:rFonts w:ascii="Cambria Math" w:hAnsi="Cambria Math"/>
                <w:i/>
                <w:color w:val="000000" w:themeColor="text1"/>
                <w:sz w:val="25"/>
                <w:szCs w:val="25"/>
                <w:bdr w:val="none" w:sz="0" w:space="0" w:color="auto" w:frame="1"/>
                <w:shd w:val="clear" w:color="auto" w:fill="FFFFFF"/>
              </w:rPr>
            </m:ctrlPr>
          </m:sSubSupPr>
          <m:e>
            <m:r>
              <w:rPr>
                <w:rFonts w:ascii="Cambria Math" w:hAnsi="Cambria Math"/>
                <w:color w:val="000000" w:themeColor="text1"/>
                <w:sz w:val="25"/>
                <w:szCs w:val="25"/>
                <w:bdr w:val="none" w:sz="0" w:space="0" w:color="auto" w:frame="1"/>
                <w:shd w:val="clear" w:color="auto" w:fill="FFFFFF"/>
              </w:rPr>
              <m:t>V</m:t>
            </m:r>
          </m:e>
          <m:sub>
            <m:r>
              <w:rPr>
                <w:rFonts w:ascii="Cambria Math" w:hAnsi="Cambria Math"/>
                <w:color w:val="000000" w:themeColor="text1"/>
                <w:sz w:val="25"/>
                <w:szCs w:val="25"/>
                <w:bdr w:val="none" w:sz="0" w:space="0" w:color="auto" w:frame="1"/>
                <w:shd w:val="clear" w:color="auto" w:fill="FFFFFF"/>
              </w:rPr>
              <m:t>n</m:t>
            </m:r>
          </m:sub>
          <m:sup>
            <m:r>
              <w:rPr>
                <w:rFonts w:ascii="Cambria Math" w:hAnsi="Cambria Math"/>
                <w:color w:val="000000" w:themeColor="text1"/>
                <w:sz w:val="25"/>
                <w:szCs w:val="25"/>
                <w:bdr w:val="none" w:sz="0" w:space="0" w:color="auto" w:frame="1"/>
                <w:shd w:val="clear" w:color="auto" w:fill="FFFFFF"/>
              </w:rPr>
              <m:t>2</m:t>
            </m:r>
          </m:sup>
        </m:sSubSup>
      </m:oMath>
      <w:r w:rsidRPr="00B46571">
        <w:rPr>
          <w:color w:val="000000" w:themeColor="text1"/>
          <w:sz w:val="25"/>
          <w:szCs w:val="25"/>
          <w:bdr w:val="none" w:sz="0" w:space="0" w:color="auto" w:frame="1"/>
          <w:shd w:val="clear" w:color="auto" w:fill="FFFFFF"/>
        </w:rPr>
        <w:t xml:space="preserve"> </w:t>
      </w:r>
    </w:p>
    <w:p w14:paraId="1BA0864B" w14:textId="15768C86" w:rsidR="007552BE" w:rsidRPr="00B46571" w:rsidRDefault="00663FC8" w:rsidP="006D0668">
      <w:pPr>
        <w:pStyle w:val="NormalWeb"/>
        <w:spacing w:before="0" w:beforeAutospacing="0" w:after="0" w:afterAutospacing="0" w:line="360" w:lineRule="auto"/>
        <w:ind w:firstLine="720"/>
        <w:rPr>
          <w:color w:val="000000" w:themeColor="text1"/>
          <w:bdr w:val="none" w:sz="0" w:space="0" w:color="auto" w:frame="1"/>
          <w:shd w:val="clear" w:color="auto" w:fill="FFFFFF"/>
        </w:rPr>
      </w:pPr>
      <w:r w:rsidRPr="00B46571">
        <w:rPr>
          <w:color w:val="000000" w:themeColor="text1"/>
          <w:bdr w:val="none" w:sz="0" w:space="0" w:color="auto" w:frame="1"/>
          <w:shd w:val="clear" w:color="auto" w:fill="FFFFFF"/>
        </w:rPr>
        <w:t xml:space="preserve">This wind term </w:t>
      </w:r>
      <w:r w:rsidR="00A677D0" w:rsidRPr="00B46571">
        <w:rPr>
          <w:color w:val="000000" w:themeColor="text1"/>
          <w:bdr w:val="none" w:sz="0" w:space="0" w:color="auto" w:frame="1"/>
          <w:shd w:val="clear" w:color="auto" w:fill="FFFFFF"/>
        </w:rPr>
        <w:t>could then be</w:t>
      </w:r>
      <w:r w:rsidRPr="00B46571">
        <w:rPr>
          <w:color w:val="000000" w:themeColor="text1"/>
          <w:bdr w:val="none" w:sz="0" w:space="0" w:color="auto" w:frame="1"/>
          <w:shd w:val="clear" w:color="auto" w:fill="FFFFFF"/>
        </w:rPr>
        <w:t xml:space="preserve"> added to the force balance in the </w:t>
      </w:r>
      <w:r w:rsidR="00A677D0" w:rsidRPr="00B46571">
        <w:rPr>
          <w:color w:val="000000" w:themeColor="text1"/>
          <w:bdr w:val="none" w:sz="0" w:space="0" w:color="auto" w:frame="1"/>
          <w:shd w:val="clear" w:color="auto" w:fill="FFFFFF"/>
        </w:rPr>
        <w:t>x- and y-directions of the rocket</w:t>
      </w:r>
      <w:r w:rsidRPr="00B46571">
        <w:rPr>
          <w:color w:val="000000" w:themeColor="text1"/>
          <w:bdr w:val="none" w:sz="0" w:space="0" w:color="auto" w:frame="1"/>
          <w:shd w:val="clear" w:color="auto" w:fill="FFFFFF"/>
        </w:rPr>
        <w:t xml:space="preserve"> to simulate the effects of wind on the rocket.</w:t>
      </w:r>
    </w:p>
    <w:p w14:paraId="68FCCFB4" w14:textId="57B9D23E" w:rsidR="5DC6E439" w:rsidRPr="00B46571" w:rsidRDefault="0EC05A3F" w:rsidP="006D0668">
      <w:pPr>
        <w:pStyle w:val="NormalWeb"/>
        <w:spacing w:before="0" w:beforeAutospacing="0" w:after="0" w:afterAutospacing="0" w:line="360" w:lineRule="auto"/>
        <w:ind w:firstLine="720"/>
        <w:rPr>
          <w:color w:val="000000" w:themeColor="text1"/>
        </w:rPr>
      </w:pPr>
      <w:r w:rsidRPr="00B46571">
        <w:rPr>
          <w:color w:val="000000" w:themeColor="text1"/>
        </w:rPr>
        <w:t xml:space="preserve">The equations of motion were all defined in the inertial frame then run through an ODE solver in </w:t>
      </w:r>
      <w:r w:rsidR="00B244B3" w:rsidRPr="00B46571">
        <w:rPr>
          <w:color w:val="000000" w:themeColor="text1"/>
        </w:rPr>
        <w:t>MATLAB</w:t>
      </w:r>
      <w:r w:rsidRPr="00B46571">
        <w:rPr>
          <w:color w:val="000000" w:themeColor="text1"/>
        </w:rPr>
        <w:t>. The resulting 13 states (position, velocity, quaternions,</w:t>
      </w:r>
      <w:r w:rsidR="00694544" w:rsidRPr="00B46571">
        <w:rPr>
          <w:color w:val="000000" w:themeColor="text1"/>
        </w:rPr>
        <w:t xml:space="preserve"> and</w:t>
      </w:r>
      <w:r w:rsidR="00A677D0" w:rsidRPr="00B46571">
        <w:rPr>
          <w:color w:val="000000" w:themeColor="text1"/>
        </w:rPr>
        <w:t xml:space="preserve"> angular velocity) were</w:t>
      </w:r>
      <w:r w:rsidRPr="00B46571">
        <w:rPr>
          <w:color w:val="000000" w:themeColor="text1"/>
        </w:rPr>
        <w:t xml:space="preserve"> plotted using two forms of animation: a “stationary” view which viewed the rocket launch from a distance, and a “following” view </w:t>
      </w:r>
      <w:r w:rsidR="00A677D0" w:rsidRPr="00B46571">
        <w:rPr>
          <w:color w:val="000000" w:themeColor="text1"/>
        </w:rPr>
        <w:t>which followed</w:t>
      </w:r>
      <w:r w:rsidRPr="00B46571">
        <w:rPr>
          <w:color w:val="000000" w:themeColor="text1"/>
        </w:rPr>
        <w:t xml:space="preserve"> the rocket along its trajectory and allow</w:t>
      </w:r>
      <w:r w:rsidR="00A677D0" w:rsidRPr="00B46571">
        <w:rPr>
          <w:color w:val="000000" w:themeColor="text1"/>
        </w:rPr>
        <w:t>ed</w:t>
      </w:r>
      <w:r w:rsidRPr="00B46571">
        <w:rPr>
          <w:color w:val="000000" w:themeColor="text1"/>
        </w:rPr>
        <w:t xml:space="preserve"> the user to visualize how it rotates during flight. Examples of these respective plots are shown below:</w:t>
      </w:r>
    </w:p>
    <w:p w14:paraId="2F3EFD2B" w14:textId="77777777" w:rsidR="00A47654" w:rsidRPr="00B46571" w:rsidRDefault="00A47654" w:rsidP="006D0668">
      <w:pPr>
        <w:pStyle w:val="NormalWeb"/>
        <w:spacing w:before="0" w:beforeAutospacing="0" w:after="0" w:afterAutospacing="0" w:line="360" w:lineRule="auto"/>
        <w:ind w:firstLine="720"/>
        <w:rPr>
          <w:color w:val="000000" w:themeColor="text1"/>
        </w:rPr>
      </w:pPr>
    </w:p>
    <w:p w14:paraId="66DCCDC1" w14:textId="153260BC" w:rsidR="008D1298" w:rsidRPr="00B46571" w:rsidRDefault="008D1298" w:rsidP="006D0668">
      <w:pPr>
        <w:pStyle w:val="NormalWeb"/>
        <w:keepNext/>
        <w:spacing w:before="0" w:beforeAutospacing="0" w:after="0" w:afterAutospacing="0" w:line="360" w:lineRule="auto"/>
        <w:rPr>
          <w:color w:val="000000" w:themeColor="text1"/>
        </w:rPr>
      </w:pPr>
      <w:r w:rsidRPr="00B46571">
        <w:rPr>
          <w:noProof/>
          <w:color w:val="000000" w:themeColor="text1"/>
        </w:rPr>
        <w:drawing>
          <wp:anchor distT="0" distB="0" distL="114300" distR="114300" simplePos="0" relativeHeight="251666944" behindDoc="0" locked="0" layoutInCell="1" allowOverlap="1" wp14:anchorId="3ABA03A7" wp14:editId="22E767F6">
            <wp:simplePos x="0" y="0"/>
            <wp:positionH relativeFrom="column">
              <wp:posOffset>2962275</wp:posOffset>
            </wp:positionH>
            <wp:positionV relativeFrom="paragraph">
              <wp:posOffset>0</wp:posOffset>
            </wp:positionV>
            <wp:extent cx="2841713" cy="2143125"/>
            <wp:effectExtent l="0" t="0" r="0" b="0"/>
            <wp:wrapTopAndBottom/>
            <wp:docPr id="1250187344" name="Picture 1250187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extLst>
                        <a:ext uri="{28A0092B-C50C-407E-A947-70E740481C1C}">
                          <a14:useLocalDpi xmlns:a14="http://schemas.microsoft.com/office/drawing/2010/main" val="0"/>
                        </a:ext>
                      </a:extLst>
                    </a:blip>
                    <a:stretch>
                      <a:fillRect/>
                    </a:stretch>
                  </pic:blipFill>
                  <pic:spPr>
                    <a:xfrm>
                      <a:off x="0" y="0"/>
                      <a:ext cx="2841713" cy="2143125"/>
                    </a:xfrm>
                    <a:prstGeom prst="rect">
                      <a:avLst/>
                    </a:prstGeom>
                  </pic:spPr>
                </pic:pic>
              </a:graphicData>
            </a:graphic>
          </wp:anchor>
        </w:drawing>
      </w:r>
      <w:r w:rsidR="5DC6E439" w:rsidRPr="00B46571">
        <w:rPr>
          <w:noProof/>
          <w:color w:val="000000" w:themeColor="text1"/>
        </w:rPr>
        <w:drawing>
          <wp:anchor distT="0" distB="0" distL="114300" distR="114300" simplePos="0" relativeHeight="251665920" behindDoc="0" locked="0" layoutInCell="1" allowOverlap="1" wp14:anchorId="582E5591" wp14:editId="4254652B">
            <wp:simplePos x="0" y="0"/>
            <wp:positionH relativeFrom="column">
              <wp:posOffset>0</wp:posOffset>
            </wp:positionH>
            <wp:positionV relativeFrom="paragraph">
              <wp:posOffset>0</wp:posOffset>
            </wp:positionV>
            <wp:extent cx="2931228" cy="2173994"/>
            <wp:effectExtent l="0" t="0" r="2540" b="0"/>
            <wp:wrapTopAndBottom/>
            <wp:docPr id="380100294" name="Picture 380100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extLst>
                        <a:ext uri="{28A0092B-C50C-407E-A947-70E740481C1C}">
                          <a14:useLocalDpi xmlns:a14="http://schemas.microsoft.com/office/drawing/2010/main" val="0"/>
                        </a:ext>
                      </a:extLst>
                    </a:blip>
                    <a:stretch>
                      <a:fillRect/>
                    </a:stretch>
                  </pic:blipFill>
                  <pic:spPr>
                    <a:xfrm>
                      <a:off x="0" y="0"/>
                      <a:ext cx="2931228" cy="2173994"/>
                    </a:xfrm>
                    <a:prstGeom prst="rect">
                      <a:avLst/>
                    </a:prstGeom>
                  </pic:spPr>
                </pic:pic>
              </a:graphicData>
            </a:graphic>
          </wp:anchor>
        </w:drawing>
      </w:r>
    </w:p>
    <w:p w14:paraId="228C1DA3" w14:textId="7E50B12B" w:rsidR="008D1298" w:rsidRPr="00B46571" w:rsidRDefault="008D1298" w:rsidP="006D0668">
      <w:pPr>
        <w:pStyle w:val="Caption"/>
        <w:spacing w:line="360" w:lineRule="auto"/>
        <w:jc w:val="center"/>
        <w:rPr>
          <w:rFonts w:ascii="Times New Roman" w:hAnsi="Times New Roman" w:cs="Times New Roman"/>
          <w:color w:val="000000" w:themeColor="text1"/>
          <w:sz w:val="22"/>
        </w:rPr>
      </w:pPr>
      <w:bookmarkStart w:id="55" w:name="_Toc272485"/>
      <w:r w:rsidRPr="00B46571">
        <w:rPr>
          <w:rFonts w:ascii="Times New Roman" w:hAnsi="Times New Roman" w:cs="Times New Roman"/>
          <w:color w:val="000000" w:themeColor="text1"/>
          <w:sz w:val="22"/>
        </w:rPr>
        <w:t xml:space="preserve">Figure </w:t>
      </w:r>
      <w:r w:rsidR="00577625">
        <w:rPr>
          <w:rFonts w:ascii="Times New Roman" w:hAnsi="Times New Roman" w:cs="Times New Roman"/>
          <w:color w:val="000000" w:themeColor="text1"/>
          <w:sz w:val="22"/>
        </w:rPr>
        <w:fldChar w:fldCharType="begin"/>
      </w:r>
      <w:r w:rsidR="00577625">
        <w:rPr>
          <w:rFonts w:ascii="Times New Roman" w:hAnsi="Times New Roman" w:cs="Times New Roman"/>
          <w:color w:val="000000" w:themeColor="text1"/>
          <w:sz w:val="22"/>
        </w:rPr>
        <w:instrText xml:space="preserve"> SEQ Figure \* ARABIC </w:instrText>
      </w:r>
      <w:r w:rsidR="00577625">
        <w:rPr>
          <w:rFonts w:ascii="Times New Roman" w:hAnsi="Times New Roman" w:cs="Times New Roman"/>
          <w:color w:val="000000" w:themeColor="text1"/>
          <w:sz w:val="22"/>
        </w:rPr>
        <w:fldChar w:fldCharType="separate"/>
      </w:r>
      <w:r w:rsidR="00577625">
        <w:rPr>
          <w:rFonts w:ascii="Times New Roman" w:hAnsi="Times New Roman" w:cs="Times New Roman"/>
          <w:noProof/>
          <w:color w:val="000000" w:themeColor="text1"/>
          <w:sz w:val="22"/>
        </w:rPr>
        <w:t>14</w:t>
      </w:r>
      <w:r w:rsidR="00577625">
        <w:rPr>
          <w:rFonts w:ascii="Times New Roman" w:hAnsi="Times New Roman" w:cs="Times New Roman"/>
          <w:color w:val="000000" w:themeColor="text1"/>
          <w:sz w:val="22"/>
        </w:rPr>
        <w:fldChar w:fldCharType="end"/>
      </w:r>
      <w:r w:rsidRPr="00B46571">
        <w:rPr>
          <w:rFonts w:ascii="Times New Roman" w:hAnsi="Times New Roman" w:cs="Times New Roman"/>
          <w:color w:val="000000" w:themeColor="text1"/>
          <w:sz w:val="22"/>
        </w:rPr>
        <w:t>: "Stationary" and "Following" visualizations of the rocket's t</w:t>
      </w:r>
      <w:r w:rsidR="00677D03">
        <w:rPr>
          <w:rFonts w:ascii="Times New Roman" w:hAnsi="Times New Roman" w:cs="Times New Roman"/>
          <w:color w:val="000000" w:themeColor="text1"/>
          <w:sz w:val="22"/>
        </w:rPr>
        <w:t>rajectory. Copyright 2019</w:t>
      </w:r>
      <w:r w:rsidR="000A4D0F" w:rsidRPr="00B46571">
        <w:rPr>
          <w:rFonts w:ascii="Times New Roman" w:hAnsi="Times New Roman" w:cs="Times New Roman"/>
          <w:color w:val="000000" w:themeColor="text1"/>
          <w:sz w:val="22"/>
        </w:rPr>
        <w:t>, WPI.</w:t>
      </w:r>
      <w:bookmarkEnd w:id="55"/>
    </w:p>
    <w:p w14:paraId="1E831FA2" w14:textId="77777777" w:rsidR="00A47654" w:rsidRPr="00B46571" w:rsidRDefault="00A47654" w:rsidP="006D0668">
      <w:pPr>
        <w:pStyle w:val="NormalWeb"/>
        <w:spacing w:before="0" w:beforeAutospacing="0" w:after="0" w:afterAutospacing="0" w:line="360" w:lineRule="auto"/>
        <w:ind w:firstLine="720"/>
        <w:rPr>
          <w:color w:val="000000" w:themeColor="text1"/>
        </w:rPr>
      </w:pPr>
    </w:p>
    <w:p w14:paraId="2DB3B9F8" w14:textId="0C968C1A" w:rsidR="0EC05A3F" w:rsidRPr="00B46571" w:rsidRDefault="59759139" w:rsidP="006D0668">
      <w:pPr>
        <w:pStyle w:val="NormalWeb"/>
        <w:spacing w:before="0" w:beforeAutospacing="0" w:after="0" w:afterAutospacing="0" w:line="360" w:lineRule="auto"/>
        <w:rPr>
          <w:color w:val="000000" w:themeColor="text1"/>
        </w:rPr>
      </w:pPr>
      <w:r w:rsidRPr="00B46571">
        <w:rPr>
          <w:color w:val="000000" w:themeColor="text1"/>
        </w:rPr>
        <w:lastRenderedPageBreak/>
        <w:t>For the test flight this simulation tool proved useful in estimating the rocket’s landing range at various wind</w:t>
      </w:r>
      <w:r w:rsidR="00694544" w:rsidRPr="00B46571">
        <w:rPr>
          <w:color w:val="000000" w:themeColor="text1"/>
        </w:rPr>
        <w:t xml:space="preserve"> </w:t>
      </w:r>
      <w:r w:rsidRPr="00B46571">
        <w:rPr>
          <w:color w:val="000000" w:themeColor="text1"/>
        </w:rPr>
        <w:t>speeds. By changing the magnitude of the average wind</w:t>
      </w:r>
      <w:r w:rsidR="00694544" w:rsidRPr="00B46571">
        <w:rPr>
          <w:color w:val="000000" w:themeColor="text1"/>
        </w:rPr>
        <w:t xml:space="preserve"> </w:t>
      </w:r>
      <w:r w:rsidR="004A08D3" w:rsidRPr="00B46571">
        <w:rPr>
          <w:color w:val="000000" w:themeColor="text1"/>
        </w:rPr>
        <w:t>speed,</w:t>
      </w:r>
      <w:r w:rsidRPr="00B46571">
        <w:rPr>
          <w:color w:val="000000" w:themeColor="text1"/>
        </w:rPr>
        <w:t xml:space="preserve"> we plotted the distance from the launch site the rocket landed at. </w:t>
      </w:r>
      <w:r w:rsidR="002C3580" w:rsidRPr="00B46571">
        <w:rPr>
          <w:color w:val="000000" w:themeColor="text1"/>
        </w:rPr>
        <w:t>The plot, shown in Figure 14, shows that with increasing wind speed, landing radius for the rocket gets larger:</w:t>
      </w:r>
    </w:p>
    <w:p w14:paraId="3A96B46A" w14:textId="779954BE" w:rsidR="59759139" w:rsidRPr="00B46571" w:rsidRDefault="008D1298" w:rsidP="3F1F6523">
      <w:pPr>
        <w:pStyle w:val="NormalWeb"/>
        <w:spacing w:before="0" w:beforeAutospacing="0" w:after="0" w:afterAutospacing="0" w:line="360" w:lineRule="auto"/>
        <w:rPr>
          <w:color w:val="000000" w:themeColor="text1"/>
        </w:rPr>
      </w:pPr>
      <w:r w:rsidRPr="00B46571">
        <w:rPr>
          <w:noProof/>
          <w:color w:val="000000" w:themeColor="text1"/>
        </w:rPr>
        <mc:AlternateContent>
          <mc:Choice Requires="wps">
            <w:drawing>
              <wp:anchor distT="0" distB="0" distL="114300" distR="114300" simplePos="0" relativeHeight="251670016" behindDoc="0" locked="0" layoutInCell="1" allowOverlap="1" wp14:anchorId="4A08C93F" wp14:editId="5D779CAF">
                <wp:simplePos x="0" y="0"/>
                <wp:positionH relativeFrom="column">
                  <wp:posOffset>914400</wp:posOffset>
                </wp:positionH>
                <wp:positionV relativeFrom="paragraph">
                  <wp:posOffset>3562350</wp:posOffset>
                </wp:positionV>
                <wp:extent cx="4572000" cy="63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4572000" cy="635"/>
                        </a:xfrm>
                        <a:prstGeom prst="rect">
                          <a:avLst/>
                        </a:prstGeom>
                        <a:solidFill>
                          <a:prstClr val="white"/>
                        </a:solidFill>
                        <a:ln>
                          <a:noFill/>
                        </a:ln>
                        <a:effectLst/>
                      </wps:spPr>
                      <wps:txbx>
                        <w:txbxContent>
                          <w:p w14:paraId="7EA80C84" w14:textId="591761C2" w:rsidR="00715C60" w:rsidRPr="005C3150" w:rsidRDefault="00715C60" w:rsidP="008D1298">
                            <w:pPr>
                              <w:pStyle w:val="Caption"/>
                              <w:jc w:val="center"/>
                              <w:rPr>
                                <w:rFonts w:ascii="Times New Roman" w:eastAsia="Times New Roman" w:hAnsi="Times New Roman" w:cs="Times New Roman"/>
                                <w:noProof/>
                                <w:color w:val="auto"/>
                                <w:sz w:val="32"/>
                                <w:szCs w:val="24"/>
                              </w:rPr>
                            </w:pPr>
                            <w:bookmarkStart w:id="56" w:name="_Toc272486"/>
                            <w:r w:rsidRPr="005C3150">
                              <w:rPr>
                                <w:rFonts w:ascii="Times New Roman" w:hAnsi="Times New Roman" w:cs="Times New Roman"/>
                                <w:color w:val="auto"/>
                                <w:sz w:val="22"/>
                              </w:rPr>
                              <w:t xml:space="preserve">Figure </w:t>
                            </w:r>
                            <w:r>
                              <w:rPr>
                                <w:rFonts w:ascii="Times New Roman" w:hAnsi="Times New Roman" w:cs="Times New Roman"/>
                                <w:color w:val="auto"/>
                                <w:sz w:val="22"/>
                              </w:rPr>
                              <w:fldChar w:fldCharType="begin"/>
                            </w:r>
                            <w:r>
                              <w:rPr>
                                <w:rFonts w:ascii="Times New Roman" w:hAnsi="Times New Roman" w:cs="Times New Roman"/>
                                <w:color w:val="auto"/>
                                <w:sz w:val="22"/>
                              </w:rPr>
                              <w:instrText xml:space="preserve"> SEQ Figure \* ARABIC </w:instrText>
                            </w:r>
                            <w:r>
                              <w:rPr>
                                <w:rFonts w:ascii="Times New Roman" w:hAnsi="Times New Roman" w:cs="Times New Roman"/>
                                <w:color w:val="auto"/>
                                <w:sz w:val="22"/>
                              </w:rPr>
                              <w:fldChar w:fldCharType="separate"/>
                            </w:r>
                            <w:r>
                              <w:rPr>
                                <w:rFonts w:ascii="Times New Roman" w:hAnsi="Times New Roman" w:cs="Times New Roman"/>
                                <w:noProof/>
                                <w:color w:val="auto"/>
                                <w:sz w:val="22"/>
                              </w:rPr>
                              <w:t>15</w:t>
                            </w:r>
                            <w:r>
                              <w:rPr>
                                <w:rFonts w:ascii="Times New Roman" w:hAnsi="Times New Roman" w:cs="Times New Roman"/>
                                <w:color w:val="auto"/>
                                <w:sz w:val="22"/>
                              </w:rPr>
                              <w:fldChar w:fldCharType="end"/>
                            </w:r>
                            <w:r w:rsidRPr="005C3150">
                              <w:rPr>
                                <w:rFonts w:ascii="Times New Roman" w:hAnsi="Times New Roman" w:cs="Times New Roman"/>
                                <w:color w:val="auto"/>
                                <w:sz w:val="22"/>
                              </w:rPr>
                              <w:t>: Landing Radius vs. Average Wind Speed. Copyright 2018 WPI.</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08C93F" id="Text Box 7" o:spid="_x0000_s1035" type="#_x0000_t202" style="position:absolute;margin-left:1in;margin-top:280.5pt;width:5in;height:.05pt;z-index:251670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" stroked="f">
                <v:textbox style="mso-fit-shape-to-text:t" inset="0,0,0,0">
                  <w:txbxContent>
                    <w:p w14:paraId="7EA80C84" w14:textId="591761C2" w:rsidR="00715C60" w:rsidRPr="005C3150" w:rsidRDefault="00715C60" w:rsidP="008D1298">
                      <w:pPr>
                        <w:pStyle w:val="Caption"/>
                        <w:jc w:val="center"/>
                        <w:rPr>
                          <w:rFonts w:ascii="Times New Roman" w:eastAsia="Times New Roman" w:hAnsi="Times New Roman" w:cs="Times New Roman"/>
                          <w:noProof/>
                          <w:color w:val="auto"/>
                          <w:sz w:val="32"/>
                          <w:szCs w:val="24"/>
                        </w:rPr>
                      </w:pPr>
                      <w:bookmarkStart w:id="57" w:name="_Toc272486"/>
                      <w:r w:rsidRPr="005C3150">
                        <w:rPr>
                          <w:rFonts w:ascii="Times New Roman" w:hAnsi="Times New Roman" w:cs="Times New Roman"/>
                          <w:color w:val="auto"/>
                          <w:sz w:val="22"/>
                        </w:rPr>
                        <w:t xml:space="preserve">Figure </w:t>
                      </w:r>
                      <w:r>
                        <w:rPr>
                          <w:rFonts w:ascii="Times New Roman" w:hAnsi="Times New Roman" w:cs="Times New Roman"/>
                          <w:color w:val="auto"/>
                          <w:sz w:val="22"/>
                        </w:rPr>
                        <w:fldChar w:fldCharType="begin"/>
                      </w:r>
                      <w:r>
                        <w:rPr>
                          <w:rFonts w:ascii="Times New Roman" w:hAnsi="Times New Roman" w:cs="Times New Roman"/>
                          <w:color w:val="auto"/>
                          <w:sz w:val="22"/>
                        </w:rPr>
                        <w:instrText xml:space="preserve"> SEQ Figure \* ARABIC </w:instrText>
                      </w:r>
                      <w:r>
                        <w:rPr>
                          <w:rFonts w:ascii="Times New Roman" w:hAnsi="Times New Roman" w:cs="Times New Roman"/>
                          <w:color w:val="auto"/>
                          <w:sz w:val="22"/>
                        </w:rPr>
                        <w:fldChar w:fldCharType="separate"/>
                      </w:r>
                      <w:r>
                        <w:rPr>
                          <w:rFonts w:ascii="Times New Roman" w:hAnsi="Times New Roman" w:cs="Times New Roman"/>
                          <w:noProof/>
                          <w:color w:val="auto"/>
                          <w:sz w:val="22"/>
                        </w:rPr>
                        <w:t>15</w:t>
                      </w:r>
                      <w:r>
                        <w:rPr>
                          <w:rFonts w:ascii="Times New Roman" w:hAnsi="Times New Roman" w:cs="Times New Roman"/>
                          <w:color w:val="auto"/>
                          <w:sz w:val="22"/>
                        </w:rPr>
                        <w:fldChar w:fldCharType="end"/>
                      </w:r>
                      <w:r w:rsidRPr="005C3150">
                        <w:rPr>
                          <w:rFonts w:ascii="Times New Roman" w:hAnsi="Times New Roman" w:cs="Times New Roman"/>
                          <w:color w:val="auto"/>
                          <w:sz w:val="22"/>
                        </w:rPr>
                        <w:t>: Landing Radius vs. Average Wind Speed. Copyright 2018 WPI.</w:t>
                      </w:r>
                      <w:bookmarkEnd w:id="57"/>
                    </w:p>
                  </w:txbxContent>
                </v:textbox>
                <w10:wrap type="topAndBottom"/>
              </v:shape>
            </w:pict>
          </mc:Fallback>
        </mc:AlternateContent>
      </w:r>
      <w:r w:rsidR="002C3580" w:rsidRPr="00B46571">
        <w:rPr>
          <w:color w:val="000000" w:themeColor="text1"/>
        </w:rPr>
        <w:tab/>
      </w:r>
      <w:r>
        <w:rPr>
          <w:noProof/>
        </w:rPr>
        <w:drawing>
          <wp:inline distT="0" distB="0" distL="0" distR="0" wp14:anchorId="32E04E28" wp14:editId="08E92F1A">
            <wp:extent cx="4572000" cy="3505200"/>
            <wp:effectExtent l="0" t="0" r="0" b="0"/>
            <wp:docPr id="731455433" name="Picture 731455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extLst>
                        <a:ext uri="{28A0092B-C50C-407E-A947-70E740481C1C}">
                          <a14:useLocalDpi xmlns:a14="http://schemas.microsoft.com/office/drawing/2010/main" val="0"/>
                        </a:ext>
                      </a:extLst>
                    </a:blip>
                    <a:stretch>
                      <a:fillRect/>
                    </a:stretch>
                  </pic:blipFill>
                  <pic:spPr>
                    <a:xfrm>
                      <a:off x="0" y="0"/>
                      <a:ext cx="4572000" cy="3505200"/>
                    </a:xfrm>
                    <a:prstGeom prst="rect">
                      <a:avLst/>
                    </a:prstGeom>
                  </pic:spPr>
                </pic:pic>
              </a:graphicData>
            </a:graphic>
          </wp:inline>
        </w:drawing>
      </w:r>
    </w:p>
    <w:p w14:paraId="327E501D" w14:textId="07D779ED" w:rsidR="675B6DE1" w:rsidRPr="00B46571" w:rsidRDefault="002C3580" w:rsidP="006D0668">
      <w:pPr>
        <w:pStyle w:val="NormalWeb"/>
        <w:spacing w:before="0" w:beforeAutospacing="0" w:after="0" w:afterAutospacing="0" w:line="360" w:lineRule="auto"/>
        <w:ind w:firstLine="720"/>
        <w:rPr>
          <w:color w:val="000000" w:themeColor="text1"/>
        </w:rPr>
      </w:pPr>
      <w:r w:rsidRPr="00B46571">
        <w:rPr>
          <w:color w:val="000000" w:themeColor="text1"/>
        </w:rPr>
        <w:t>There was a chance during flight that one or more of the motors could fail or not ignite at all. Because the motors were</w:t>
      </w:r>
      <w:r w:rsidR="59759139" w:rsidRPr="00B46571">
        <w:rPr>
          <w:color w:val="000000" w:themeColor="text1"/>
        </w:rPr>
        <w:t xml:space="preserve"> all situated away from the vertical body-fi</w:t>
      </w:r>
      <w:r w:rsidRPr="00B46571">
        <w:rPr>
          <w:color w:val="000000" w:themeColor="text1"/>
        </w:rPr>
        <w:t xml:space="preserve">xed axis, a motor failure would </w:t>
      </w:r>
      <w:r w:rsidR="59759139" w:rsidRPr="00B46571">
        <w:rPr>
          <w:color w:val="000000" w:themeColor="text1"/>
        </w:rPr>
        <w:t>cause unwanted torque on the rocket body, resulting in a curved trajectory. Our simulator was designed</w:t>
      </w:r>
      <w:r w:rsidR="00FD3C1A" w:rsidRPr="00B46571">
        <w:rPr>
          <w:color w:val="000000" w:themeColor="text1"/>
        </w:rPr>
        <w:t xml:space="preserve"> to allow us to disable motors, ultimately helping </w:t>
      </w:r>
      <w:r w:rsidR="59759139" w:rsidRPr="00B46571">
        <w:rPr>
          <w:color w:val="000000" w:themeColor="text1"/>
        </w:rPr>
        <w:t>us visualize</w:t>
      </w:r>
      <w:r w:rsidR="00FD3C1A" w:rsidRPr="00B46571">
        <w:rPr>
          <w:color w:val="000000" w:themeColor="text1"/>
        </w:rPr>
        <w:t xml:space="preserve"> different</w:t>
      </w:r>
      <w:r w:rsidR="59759139" w:rsidRPr="00B46571">
        <w:rPr>
          <w:color w:val="000000" w:themeColor="text1"/>
        </w:rPr>
        <w:t xml:space="preserve"> trajectories if</w:t>
      </w:r>
      <w:r w:rsidR="00FD3C1A" w:rsidRPr="00B46571">
        <w:rPr>
          <w:color w:val="000000" w:themeColor="text1"/>
        </w:rPr>
        <w:t xml:space="preserve"> a</w:t>
      </w:r>
      <w:r w:rsidR="59759139" w:rsidRPr="00B46571">
        <w:rPr>
          <w:color w:val="000000" w:themeColor="text1"/>
        </w:rPr>
        <w:t xml:space="preserve"> motor failure were to occur. The following plot</w:t>
      </w:r>
      <w:r w:rsidR="006775BC">
        <w:rPr>
          <w:color w:val="000000" w:themeColor="text1"/>
        </w:rPr>
        <w:t>s in figures 16 and 17</w:t>
      </w:r>
      <w:r w:rsidR="002C2253" w:rsidRPr="00B46571">
        <w:rPr>
          <w:color w:val="000000" w:themeColor="text1"/>
        </w:rPr>
        <w:t xml:space="preserve"> </w:t>
      </w:r>
      <w:r w:rsidR="59759139" w:rsidRPr="00B46571">
        <w:rPr>
          <w:color w:val="000000" w:themeColor="text1"/>
        </w:rPr>
        <w:t xml:space="preserve">visualize </w:t>
      </w:r>
      <w:r w:rsidR="004A08D3" w:rsidRPr="00B46571">
        <w:rPr>
          <w:color w:val="000000" w:themeColor="text1"/>
        </w:rPr>
        <w:t>several</w:t>
      </w:r>
      <w:r w:rsidR="59759139" w:rsidRPr="00B46571">
        <w:rPr>
          <w:color w:val="000000" w:themeColor="text1"/>
        </w:rPr>
        <w:t xml:space="preserve"> motor failure cases during flight:</w:t>
      </w:r>
    </w:p>
    <w:p w14:paraId="7F3720E8" w14:textId="77777777" w:rsidR="005D0E17" w:rsidRDefault="00DAB222" w:rsidP="005D0E17">
      <w:pPr>
        <w:pStyle w:val="NormalWeb"/>
        <w:keepNext/>
        <w:spacing w:before="0" w:beforeAutospacing="0" w:after="0" w:afterAutospacing="0" w:line="360" w:lineRule="auto"/>
        <w:jc w:val="center"/>
      </w:pPr>
      <w:r>
        <w:lastRenderedPageBreak/>
        <w:t> </w:t>
      </w:r>
      <w:r w:rsidR="005945D7">
        <w:rPr>
          <w:noProof/>
        </w:rPr>
        <w:drawing>
          <wp:inline distT="0" distB="0" distL="0" distR="0" wp14:anchorId="7CC9422C" wp14:editId="05D86ACC">
            <wp:extent cx="4242027" cy="4143375"/>
            <wp:effectExtent l="0" t="0" r="6350" b="0"/>
            <wp:docPr id="952747654" name="Picture 952747654" descr="C:\Users\Jackson\AppData\Local\Microsoft\Windows\INetCache\Content.MSO\DC9208D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extLst>
                        <a:ext uri="{28A0092B-C50C-407E-A947-70E740481C1C}">
                          <a14:useLocalDpi xmlns:a14="http://schemas.microsoft.com/office/drawing/2010/main" val="0"/>
                        </a:ext>
                      </a:extLst>
                    </a:blip>
                    <a:stretch>
                      <a:fillRect/>
                    </a:stretch>
                  </pic:blipFill>
                  <pic:spPr>
                    <a:xfrm>
                      <a:off x="0" y="0"/>
                      <a:ext cx="4242027" cy="4143375"/>
                    </a:xfrm>
                    <a:prstGeom prst="rect">
                      <a:avLst/>
                    </a:prstGeom>
                  </pic:spPr>
                </pic:pic>
              </a:graphicData>
            </a:graphic>
          </wp:inline>
        </w:drawing>
      </w:r>
    </w:p>
    <w:p w14:paraId="00F659D9" w14:textId="0118B1DB" w:rsidR="005D0E17" w:rsidRPr="005D0E17" w:rsidRDefault="005D0E17" w:rsidP="005D0E17">
      <w:pPr>
        <w:pStyle w:val="Caption"/>
        <w:jc w:val="center"/>
        <w:rPr>
          <w:rFonts w:ascii="Times New Roman" w:hAnsi="Times New Roman" w:cs="Times New Roman"/>
          <w:sz w:val="24"/>
          <w:szCs w:val="24"/>
        </w:rPr>
      </w:pPr>
      <w:r w:rsidRPr="005D0E17">
        <w:rPr>
          <w:rFonts w:ascii="Times New Roman" w:hAnsi="Times New Roman" w:cs="Times New Roman"/>
          <w:sz w:val="24"/>
          <w:szCs w:val="24"/>
        </w:rPr>
        <w:t xml:space="preserve">Figure </w:t>
      </w:r>
      <w:r w:rsidR="00577625">
        <w:rPr>
          <w:rFonts w:ascii="Times New Roman" w:hAnsi="Times New Roman" w:cs="Times New Roman"/>
          <w:sz w:val="24"/>
          <w:szCs w:val="24"/>
        </w:rPr>
        <w:fldChar w:fldCharType="begin"/>
      </w:r>
      <w:r w:rsidR="00577625">
        <w:rPr>
          <w:rFonts w:ascii="Times New Roman" w:hAnsi="Times New Roman" w:cs="Times New Roman"/>
          <w:sz w:val="24"/>
          <w:szCs w:val="24"/>
        </w:rPr>
        <w:instrText xml:space="preserve"> SEQ Figure \* ARABIC </w:instrText>
      </w:r>
      <w:r w:rsidR="00577625">
        <w:rPr>
          <w:rFonts w:ascii="Times New Roman" w:hAnsi="Times New Roman" w:cs="Times New Roman"/>
          <w:sz w:val="24"/>
          <w:szCs w:val="24"/>
        </w:rPr>
        <w:fldChar w:fldCharType="separate"/>
      </w:r>
      <w:r w:rsidR="00577625">
        <w:rPr>
          <w:rFonts w:ascii="Times New Roman" w:hAnsi="Times New Roman" w:cs="Times New Roman"/>
          <w:noProof/>
          <w:sz w:val="24"/>
          <w:szCs w:val="24"/>
        </w:rPr>
        <w:t>16</w:t>
      </w:r>
      <w:r w:rsidR="00577625">
        <w:rPr>
          <w:rFonts w:ascii="Times New Roman" w:hAnsi="Times New Roman" w:cs="Times New Roman"/>
          <w:sz w:val="24"/>
          <w:szCs w:val="24"/>
        </w:rPr>
        <w:fldChar w:fldCharType="end"/>
      </w:r>
      <w:r w:rsidRPr="005D0E17">
        <w:rPr>
          <w:rFonts w:ascii="Times New Roman" w:hAnsi="Times New Roman" w:cs="Times New Roman"/>
          <w:sz w:val="24"/>
          <w:szCs w:val="24"/>
        </w:rPr>
        <w:t xml:space="preserve"> Landing Range with Multi-Motor Failu</w:t>
      </w:r>
      <w:r>
        <w:rPr>
          <w:rFonts w:ascii="Times New Roman" w:hAnsi="Times New Roman" w:cs="Times New Roman"/>
          <w:sz w:val="24"/>
          <w:szCs w:val="24"/>
        </w:rPr>
        <w:t>r</w:t>
      </w:r>
      <w:r w:rsidRPr="005D0E17">
        <w:rPr>
          <w:rFonts w:ascii="Times New Roman" w:hAnsi="Times New Roman" w:cs="Times New Roman"/>
          <w:sz w:val="24"/>
          <w:szCs w:val="24"/>
        </w:rPr>
        <w:t>e</w:t>
      </w:r>
    </w:p>
    <w:p w14:paraId="52B41B35" w14:textId="7D108E7C" w:rsidR="002C2253" w:rsidRPr="00B46571" w:rsidRDefault="59759139" w:rsidP="006D0668">
      <w:pPr>
        <w:pStyle w:val="NormalWeb"/>
        <w:keepNext/>
        <w:spacing w:before="0" w:beforeAutospacing="0" w:after="0" w:afterAutospacing="0" w:line="360" w:lineRule="auto"/>
        <w:jc w:val="center"/>
        <w:rPr>
          <w:color w:val="000000" w:themeColor="text1"/>
        </w:rPr>
      </w:pPr>
      <w:r>
        <w:rPr>
          <w:noProof/>
        </w:rPr>
        <w:drawing>
          <wp:inline distT="0" distB="0" distL="0" distR="0" wp14:anchorId="12D903B8" wp14:editId="71B323F6">
            <wp:extent cx="4333875" cy="2564209"/>
            <wp:effectExtent l="0" t="0" r="0" b="7620"/>
            <wp:docPr id="1169156821" name="Picture 11691568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extLst>
                        <a:ext uri="{28A0092B-C50C-407E-A947-70E740481C1C}">
                          <a14:useLocalDpi xmlns:a14="http://schemas.microsoft.com/office/drawing/2010/main" val="0"/>
                        </a:ext>
                      </a:extLst>
                    </a:blip>
                    <a:stretch>
                      <a:fillRect/>
                    </a:stretch>
                  </pic:blipFill>
                  <pic:spPr>
                    <a:xfrm>
                      <a:off x="0" y="0"/>
                      <a:ext cx="4333875" cy="2564209"/>
                    </a:xfrm>
                    <a:prstGeom prst="rect">
                      <a:avLst/>
                    </a:prstGeom>
                  </pic:spPr>
                </pic:pic>
              </a:graphicData>
            </a:graphic>
          </wp:inline>
        </w:drawing>
      </w:r>
    </w:p>
    <w:p w14:paraId="172D2F1E" w14:textId="334CE618" w:rsidR="59759139" w:rsidRPr="005C3150" w:rsidRDefault="002C2253" w:rsidP="006D0668">
      <w:pPr>
        <w:pStyle w:val="Caption"/>
        <w:spacing w:line="360" w:lineRule="auto"/>
        <w:jc w:val="center"/>
        <w:rPr>
          <w:rFonts w:ascii="Times New Roman" w:hAnsi="Times New Roman" w:cs="Times New Roman"/>
          <w:color w:val="000000" w:themeColor="text1"/>
          <w:sz w:val="22"/>
        </w:rPr>
      </w:pPr>
      <w:bookmarkStart w:id="58" w:name="_Toc272487"/>
      <w:r w:rsidRPr="005C3150">
        <w:rPr>
          <w:rFonts w:ascii="Times New Roman" w:hAnsi="Times New Roman" w:cs="Times New Roman"/>
          <w:color w:val="000000" w:themeColor="text1"/>
          <w:sz w:val="22"/>
        </w:rPr>
        <w:t xml:space="preserve">Figure </w:t>
      </w:r>
      <w:r w:rsidR="00577625">
        <w:rPr>
          <w:rFonts w:ascii="Times New Roman" w:hAnsi="Times New Roman" w:cs="Times New Roman"/>
          <w:color w:val="000000" w:themeColor="text1"/>
          <w:sz w:val="22"/>
        </w:rPr>
        <w:fldChar w:fldCharType="begin"/>
      </w:r>
      <w:r w:rsidR="00577625">
        <w:rPr>
          <w:rFonts w:ascii="Times New Roman" w:hAnsi="Times New Roman" w:cs="Times New Roman"/>
          <w:color w:val="000000" w:themeColor="text1"/>
          <w:sz w:val="22"/>
        </w:rPr>
        <w:instrText xml:space="preserve"> SEQ Figure \* ARABIC </w:instrText>
      </w:r>
      <w:r w:rsidR="00577625">
        <w:rPr>
          <w:rFonts w:ascii="Times New Roman" w:hAnsi="Times New Roman" w:cs="Times New Roman"/>
          <w:color w:val="000000" w:themeColor="text1"/>
          <w:sz w:val="22"/>
        </w:rPr>
        <w:fldChar w:fldCharType="separate"/>
      </w:r>
      <w:r w:rsidR="00577625">
        <w:rPr>
          <w:rFonts w:ascii="Times New Roman" w:hAnsi="Times New Roman" w:cs="Times New Roman"/>
          <w:noProof/>
          <w:color w:val="000000" w:themeColor="text1"/>
          <w:sz w:val="22"/>
        </w:rPr>
        <w:t>17</w:t>
      </w:r>
      <w:r w:rsidR="00577625">
        <w:rPr>
          <w:rFonts w:ascii="Times New Roman" w:hAnsi="Times New Roman" w:cs="Times New Roman"/>
          <w:color w:val="000000" w:themeColor="text1"/>
          <w:sz w:val="22"/>
        </w:rPr>
        <w:fldChar w:fldCharType="end"/>
      </w:r>
      <w:r w:rsidRPr="005C3150">
        <w:rPr>
          <w:rFonts w:ascii="Times New Roman" w:hAnsi="Times New Roman" w:cs="Times New Roman"/>
          <w:color w:val="000000" w:themeColor="text1"/>
          <w:sz w:val="22"/>
        </w:rPr>
        <w:t>: Various trajectories with motor failures and no wind</w:t>
      </w:r>
      <w:bookmarkEnd w:id="58"/>
    </w:p>
    <w:p w14:paraId="4EE8A7B4" w14:textId="015AD728" w:rsidR="59759139" w:rsidRPr="00B46571" w:rsidRDefault="3F1F6523" w:rsidP="3F1F6523">
      <w:pPr>
        <w:spacing w:after="0" w:line="360" w:lineRule="auto"/>
        <w:rPr>
          <w:rFonts w:ascii="Times New Roman" w:hAnsi="Times New Roman" w:cs="Times New Roman"/>
          <w:sz w:val="24"/>
          <w:szCs w:val="24"/>
        </w:rPr>
      </w:pPr>
      <w:r w:rsidRPr="3F1F6523">
        <w:rPr>
          <w:rFonts w:ascii="Times New Roman" w:hAnsi="Times New Roman" w:cs="Times New Roman"/>
          <w:sz w:val="24"/>
          <w:szCs w:val="24"/>
        </w:rPr>
        <w:t xml:space="preserve">In preparation for the first launch we created safety plots to estimate the trajectories and landing radii of various motor failure cases. Figure 16 shows estimates of maximum landing radii in four </w:t>
      </w:r>
      <w:r w:rsidRPr="3F1F6523">
        <w:rPr>
          <w:rFonts w:ascii="Times New Roman" w:hAnsi="Times New Roman" w:cs="Times New Roman"/>
          <w:sz w:val="24"/>
          <w:szCs w:val="24"/>
        </w:rPr>
        <w:lastRenderedPageBreak/>
        <w:t>motor failure cases, assuming the three-motor configuration of Aerotech H130 motors. The inner two circles show the simulated landing radii of single and double motor failures with no wind, assuming the rocket launch angle was vertical. The outer two circles are the simulated results of the worst case of a single and double motor failure case with the wind model. Since wind blows in one direction, the “worst case” motor failures would be those which produce a moment on the rocket body in the same direction as the wind. This leads to the largest landing radius out of the six possible motor failure configurations. This means that figure 16 predicts a minimum and maximum landing radius with motor failures, depending on wind velocity and direction relative to the failed motors.</w:t>
      </w:r>
    </w:p>
    <w:p w14:paraId="2A3E8380" w14:textId="12A5EE81" w:rsidR="3F1F6523" w:rsidRDefault="3F1F6523" w:rsidP="3F1F6523">
      <w:pPr>
        <w:spacing w:line="360" w:lineRule="auto"/>
        <w:ind w:firstLine="720"/>
        <w:rPr>
          <w:rFonts w:ascii="Times New Roman" w:hAnsi="Times New Roman" w:cs="Times New Roman"/>
          <w:sz w:val="24"/>
          <w:szCs w:val="24"/>
        </w:rPr>
      </w:pPr>
      <w:r w:rsidRPr="3F1F6523">
        <w:rPr>
          <w:rFonts w:ascii="Times New Roman" w:hAnsi="Times New Roman" w:cs="Times New Roman"/>
          <w:sz w:val="24"/>
          <w:szCs w:val="24"/>
        </w:rPr>
        <w:t>Figure 17 was created using the original seven-motor configuration (three H130 motors with four Aerotech I170 boosters). It depicts trajectory rather than landing radius in different motor failure cases. This was helpful in determining whether this motor configuration was safe since we could visualize roughly how angled the rocket’s trajectory would become in any motor failure case. We ended up not using this seven-motor configuration for our first launch.</w:t>
      </w:r>
    </w:p>
    <w:p w14:paraId="2D3FCA06" w14:textId="1606C8A1" w:rsidR="675B6DE1" w:rsidRPr="00B46571" w:rsidRDefault="003067A9" w:rsidP="00981930">
      <w:pPr>
        <w:pStyle w:val="Heading2"/>
      </w:pPr>
      <w:bookmarkStart w:id="59" w:name="_Toc2082186"/>
      <w:r w:rsidRPr="00B46571">
        <w:t xml:space="preserve">2.5 </w:t>
      </w:r>
      <w:r w:rsidR="59759139" w:rsidRPr="00B46571">
        <w:t>Electronics and E-Bay Fabrication</w:t>
      </w:r>
      <w:bookmarkEnd w:id="59"/>
    </w:p>
    <w:p w14:paraId="48C4874B" w14:textId="77777777" w:rsidR="00FD3C1A" w:rsidRPr="00B46571" w:rsidRDefault="00FD3C1A" w:rsidP="006D0668">
      <w:pPr>
        <w:spacing w:after="0" w:line="360" w:lineRule="auto"/>
        <w:ind w:firstLine="360"/>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color w:val="000000" w:themeColor="text1"/>
          <w:sz w:val="24"/>
          <w:szCs w:val="24"/>
        </w:rPr>
        <w:t>The electronics bay was the heart of the rocket. It was crucial that the e-bay be constructed properly not only to control the fins, but also to send the firing signal for separation and for parachute deployment.</w:t>
      </w:r>
    </w:p>
    <w:p w14:paraId="623AEC7B" w14:textId="0AF36022" w:rsidR="675B6DE1" w:rsidRPr="00B46571" w:rsidRDefault="01660E9E" w:rsidP="006D0668">
      <w:pPr>
        <w:spacing w:after="0" w:line="360" w:lineRule="auto"/>
        <w:ind w:firstLine="360"/>
        <w:rPr>
          <w:rFonts w:ascii="Times New Roman" w:hAnsi="Times New Roman" w:cs="Times New Roman"/>
          <w:color w:val="000000" w:themeColor="text1"/>
        </w:rPr>
      </w:pPr>
      <w:r w:rsidRPr="00B46571">
        <w:rPr>
          <w:rFonts w:ascii="Times New Roman" w:eastAsia="Times New Roman" w:hAnsi="Times New Roman" w:cs="Times New Roman"/>
          <w:color w:val="000000" w:themeColor="text1"/>
          <w:sz w:val="24"/>
          <w:szCs w:val="24"/>
        </w:rPr>
        <w:t>The co</w:t>
      </w:r>
      <w:r w:rsidR="00FD3C1A" w:rsidRPr="00B46571">
        <w:rPr>
          <w:rFonts w:ascii="Times New Roman" w:eastAsia="Times New Roman" w:hAnsi="Times New Roman" w:cs="Times New Roman"/>
          <w:color w:val="000000" w:themeColor="text1"/>
          <w:sz w:val="24"/>
          <w:szCs w:val="24"/>
        </w:rPr>
        <w:t>nstruction of the e-bay included</w:t>
      </w:r>
      <w:r w:rsidRPr="00B46571">
        <w:rPr>
          <w:rFonts w:ascii="Times New Roman" w:eastAsia="Times New Roman" w:hAnsi="Times New Roman" w:cs="Times New Roman"/>
          <w:color w:val="000000" w:themeColor="text1"/>
          <w:sz w:val="24"/>
          <w:szCs w:val="24"/>
        </w:rPr>
        <w:t xml:space="preserve"> two metal rods that serve as runners to the top and bottom bulkheads. Attached to the rods </w:t>
      </w:r>
      <w:r w:rsidR="00FD3C1A" w:rsidRPr="00B46571">
        <w:rPr>
          <w:rFonts w:ascii="Times New Roman" w:eastAsia="Times New Roman" w:hAnsi="Times New Roman" w:cs="Times New Roman"/>
          <w:color w:val="000000" w:themeColor="text1"/>
          <w:sz w:val="24"/>
          <w:szCs w:val="24"/>
        </w:rPr>
        <w:t>using zip-ties wa</w:t>
      </w:r>
      <w:r w:rsidRPr="00B46571">
        <w:rPr>
          <w:rFonts w:ascii="Times New Roman" w:eastAsia="Times New Roman" w:hAnsi="Times New Roman" w:cs="Times New Roman"/>
          <w:color w:val="000000" w:themeColor="text1"/>
          <w:sz w:val="24"/>
          <w:szCs w:val="24"/>
        </w:rPr>
        <w:t xml:space="preserve">s a thin piece of plywood with the avionics and electronic systems secured to it and powered by a LiPo battery. </w:t>
      </w:r>
    </w:p>
    <w:p w14:paraId="1A64CAC6" w14:textId="05A6FA69" w:rsidR="675B6DE1" w:rsidRPr="00B46571" w:rsidRDefault="01660E9E" w:rsidP="006D0668">
      <w:pPr>
        <w:spacing w:after="0" w:line="360" w:lineRule="auto"/>
        <w:ind w:firstLine="360"/>
        <w:rPr>
          <w:rFonts w:ascii="Times New Roman" w:hAnsi="Times New Roman" w:cs="Times New Roman"/>
          <w:color w:val="000000" w:themeColor="text1"/>
        </w:rPr>
      </w:pPr>
      <w:r w:rsidRPr="00B46571">
        <w:rPr>
          <w:rFonts w:ascii="Times New Roman" w:eastAsia="Times New Roman" w:hAnsi="Times New Roman" w:cs="Times New Roman"/>
          <w:color w:val="000000" w:themeColor="text1"/>
          <w:sz w:val="24"/>
          <w:szCs w:val="24"/>
        </w:rPr>
        <w:t xml:space="preserve">The e-bay was constructed using ½” and ¼” plywood, ¼” aluminum rods, ¼” hex nuts, and zip-ties. </w:t>
      </w:r>
      <w:r w:rsidR="004A08D3" w:rsidRPr="00B46571">
        <w:rPr>
          <w:rFonts w:ascii="Times New Roman" w:eastAsia="Times New Roman" w:hAnsi="Times New Roman" w:cs="Times New Roman"/>
          <w:color w:val="000000" w:themeColor="text1"/>
          <w:sz w:val="24"/>
          <w:szCs w:val="24"/>
        </w:rPr>
        <w:t>To</w:t>
      </w:r>
      <w:r w:rsidRPr="00B46571">
        <w:rPr>
          <w:rFonts w:ascii="Times New Roman" w:eastAsia="Times New Roman" w:hAnsi="Times New Roman" w:cs="Times New Roman"/>
          <w:color w:val="000000" w:themeColor="text1"/>
          <w:sz w:val="24"/>
          <w:szCs w:val="24"/>
        </w:rPr>
        <w:t xml:space="preserve"> build the e-bay, we first designed it in SolidWorks. We then laser cut the bulkheads and the center piece out of plywood. The top bulkhead was cut out of ½” plywood, while the center of the e-bay and the bottom bulkhead were cut out of ¼” plywood. The top bulkhead needed to be thick</w:t>
      </w:r>
      <w:r w:rsidR="0076112C" w:rsidRPr="00B46571">
        <w:rPr>
          <w:rFonts w:ascii="Times New Roman" w:eastAsia="Times New Roman" w:hAnsi="Times New Roman" w:cs="Times New Roman"/>
          <w:color w:val="000000" w:themeColor="text1"/>
          <w:sz w:val="24"/>
          <w:szCs w:val="24"/>
        </w:rPr>
        <w:t>er</w:t>
      </w:r>
      <w:r w:rsidRPr="00B46571">
        <w:rPr>
          <w:rFonts w:ascii="Times New Roman" w:eastAsia="Times New Roman" w:hAnsi="Times New Roman" w:cs="Times New Roman"/>
          <w:color w:val="000000" w:themeColor="text1"/>
          <w:sz w:val="24"/>
          <w:szCs w:val="24"/>
        </w:rPr>
        <w:t xml:space="preserve"> because it experiences a strong force from the shock cord when the parachute is ejected. The center piece had a ½” diameter hole laser cut from the bottom to account for wires traveling from the avionics to the LiPo battery. </w:t>
      </w:r>
    </w:p>
    <w:p w14:paraId="15D69054" w14:textId="04394736" w:rsidR="675B6DE1" w:rsidRPr="00B46571" w:rsidRDefault="01660E9E" w:rsidP="006D0668">
      <w:pPr>
        <w:spacing w:after="0" w:line="360" w:lineRule="auto"/>
        <w:ind w:firstLine="360"/>
        <w:rPr>
          <w:rFonts w:ascii="Times New Roman" w:hAnsi="Times New Roman" w:cs="Times New Roman"/>
          <w:color w:val="000000" w:themeColor="text1"/>
        </w:rPr>
      </w:pPr>
      <w:r w:rsidRPr="00B46571">
        <w:rPr>
          <w:rFonts w:ascii="Times New Roman" w:eastAsia="Times New Roman" w:hAnsi="Times New Roman" w:cs="Times New Roman"/>
          <w:color w:val="000000" w:themeColor="text1"/>
          <w:sz w:val="24"/>
          <w:szCs w:val="24"/>
        </w:rPr>
        <w:t>After being laser cut, t</w:t>
      </w:r>
      <w:r w:rsidR="0076112C" w:rsidRPr="00B46571">
        <w:rPr>
          <w:rFonts w:ascii="Times New Roman" w:eastAsia="Times New Roman" w:hAnsi="Times New Roman" w:cs="Times New Roman"/>
          <w:color w:val="000000" w:themeColor="text1"/>
          <w:sz w:val="24"/>
          <w:szCs w:val="24"/>
        </w:rPr>
        <w:t xml:space="preserve">he pieces were sanded </w:t>
      </w:r>
      <w:r w:rsidR="00896AFD" w:rsidRPr="00B46571">
        <w:rPr>
          <w:rFonts w:ascii="Times New Roman" w:eastAsia="Times New Roman" w:hAnsi="Times New Roman" w:cs="Times New Roman"/>
          <w:color w:val="000000" w:themeColor="text1"/>
          <w:sz w:val="24"/>
          <w:szCs w:val="24"/>
        </w:rPr>
        <w:t>down,</w:t>
      </w:r>
      <w:r w:rsidR="0076112C" w:rsidRPr="00B46571">
        <w:rPr>
          <w:rFonts w:ascii="Times New Roman" w:eastAsia="Times New Roman" w:hAnsi="Times New Roman" w:cs="Times New Roman"/>
          <w:color w:val="000000" w:themeColor="text1"/>
          <w:sz w:val="24"/>
          <w:szCs w:val="24"/>
        </w:rPr>
        <w:t xml:space="preserve"> so they were</w:t>
      </w:r>
      <w:r w:rsidRPr="00B46571">
        <w:rPr>
          <w:rFonts w:ascii="Times New Roman" w:eastAsia="Times New Roman" w:hAnsi="Times New Roman" w:cs="Times New Roman"/>
          <w:color w:val="000000" w:themeColor="text1"/>
          <w:sz w:val="24"/>
          <w:szCs w:val="24"/>
        </w:rPr>
        <w:t xml:space="preserve"> smooth to the touch and to better fit inside the body tube of the rocket. Two ¼” holes were drilled in to both the top and bottom bulkheads for the aluminum rod runners. Two smaller holes were drilled in to the top </w:t>
      </w:r>
      <w:r w:rsidRPr="00B46571">
        <w:rPr>
          <w:rFonts w:ascii="Times New Roman" w:eastAsia="Times New Roman" w:hAnsi="Times New Roman" w:cs="Times New Roman"/>
          <w:color w:val="000000" w:themeColor="text1"/>
          <w:sz w:val="24"/>
          <w:szCs w:val="24"/>
        </w:rPr>
        <w:lastRenderedPageBreak/>
        <w:t xml:space="preserve">bulkhead for the </w:t>
      </w:r>
      <w:r w:rsidR="004A08D3" w:rsidRPr="00B46571">
        <w:rPr>
          <w:rFonts w:ascii="Times New Roman" w:eastAsia="Times New Roman" w:hAnsi="Times New Roman" w:cs="Times New Roman"/>
          <w:color w:val="000000" w:themeColor="text1"/>
          <w:sz w:val="24"/>
          <w:szCs w:val="24"/>
        </w:rPr>
        <w:t>U-bolt</w:t>
      </w:r>
      <w:r w:rsidRPr="00B46571">
        <w:rPr>
          <w:rFonts w:ascii="Times New Roman" w:eastAsia="Times New Roman" w:hAnsi="Times New Roman" w:cs="Times New Roman"/>
          <w:color w:val="000000" w:themeColor="text1"/>
          <w:sz w:val="24"/>
          <w:szCs w:val="24"/>
        </w:rPr>
        <w:t xml:space="preserve"> and the </w:t>
      </w:r>
      <w:r w:rsidR="004A08D3" w:rsidRPr="00B46571">
        <w:rPr>
          <w:rFonts w:ascii="Times New Roman" w:eastAsia="Times New Roman" w:hAnsi="Times New Roman" w:cs="Times New Roman"/>
          <w:color w:val="000000" w:themeColor="text1"/>
          <w:sz w:val="24"/>
          <w:szCs w:val="24"/>
        </w:rPr>
        <w:t>U-bolt</w:t>
      </w:r>
      <w:r w:rsidRPr="00B46571">
        <w:rPr>
          <w:rFonts w:ascii="Times New Roman" w:eastAsia="Times New Roman" w:hAnsi="Times New Roman" w:cs="Times New Roman"/>
          <w:color w:val="000000" w:themeColor="text1"/>
          <w:sz w:val="24"/>
          <w:szCs w:val="24"/>
        </w:rPr>
        <w:t xml:space="preserve"> was secured using hex nuts. The top bulkhead was sealed to the body tube using epoxy resin.</w:t>
      </w:r>
    </w:p>
    <w:p w14:paraId="25ADA668" w14:textId="332128D8" w:rsidR="675B6DE1" w:rsidRPr="00B46571" w:rsidRDefault="7A6CCAFE" w:rsidP="006D0668">
      <w:pPr>
        <w:spacing w:after="0" w:line="360" w:lineRule="auto"/>
        <w:ind w:firstLine="360"/>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color w:val="000000" w:themeColor="text1"/>
          <w:sz w:val="24"/>
          <w:szCs w:val="24"/>
        </w:rPr>
        <w:t xml:space="preserve">Using a Dremel rotary grinder, the </w:t>
      </w:r>
      <w:r w:rsidR="0065111B" w:rsidRPr="00B46571">
        <w:rPr>
          <w:rFonts w:ascii="Times New Roman" w:eastAsia="Times New Roman" w:hAnsi="Times New Roman" w:cs="Times New Roman"/>
          <w:color w:val="000000" w:themeColor="text1"/>
          <w:sz w:val="24"/>
          <w:szCs w:val="24"/>
        </w:rPr>
        <w:t>steel</w:t>
      </w:r>
      <w:r w:rsidRPr="00B46571">
        <w:rPr>
          <w:rFonts w:ascii="Times New Roman" w:eastAsia="Times New Roman" w:hAnsi="Times New Roman" w:cs="Times New Roman"/>
          <w:color w:val="000000" w:themeColor="text1"/>
          <w:sz w:val="24"/>
          <w:szCs w:val="24"/>
        </w:rPr>
        <w:t xml:space="preserve"> rods were cut to 6.75” in length and filed to have a smooth edge. </w:t>
      </w:r>
      <w:r w:rsidR="004A08D3" w:rsidRPr="00B46571">
        <w:rPr>
          <w:rFonts w:ascii="Times New Roman" w:eastAsia="Times New Roman" w:hAnsi="Times New Roman" w:cs="Times New Roman"/>
          <w:color w:val="000000" w:themeColor="text1"/>
          <w:sz w:val="24"/>
          <w:szCs w:val="24"/>
        </w:rPr>
        <w:t>To</w:t>
      </w:r>
      <w:r w:rsidRPr="00B46571">
        <w:rPr>
          <w:rFonts w:ascii="Times New Roman" w:eastAsia="Times New Roman" w:hAnsi="Times New Roman" w:cs="Times New Roman"/>
          <w:color w:val="000000" w:themeColor="text1"/>
          <w:sz w:val="24"/>
          <w:szCs w:val="24"/>
        </w:rPr>
        <w:t xml:space="preserve"> have the center piece be removable for wiring and debugging, we drilled 1/8” diameter holes in the center piece and loosely attached zip-ties to the holes. This way the center piece was still attached to the runners for stability purposes but could also be slipped off the rods if needed. </w:t>
      </w:r>
    </w:p>
    <w:p w14:paraId="7B2DF26F" w14:textId="6410A0C8" w:rsidR="0076112C" w:rsidRPr="00B46571" w:rsidRDefault="59759139" w:rsidP="006D0668">
      <w:pPr>
        <w:spacing w:after="0" w:line="360" w:lineRule="auto"/>
        <w:ind w:firstLine="360"/>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color w:val="000000" w:themeColor="text1"/>
          <w:sz w:val="24"/>
          <w:szCs w:val="24"/>
        </w:rPr>
        <w:t>For the avionics, we soldered the altimeter and SD card reader to a PCB board</w:t>
      </w:r>
      <w:r w:rsidR="0076112C" w:rsidRPr="00B46571">
        <w:rPr>
          <w:rFonts w:ascii="Times New Roman" w:eastAsia="Times New Roman" w:hAnsi="Times New Roman" w:cs="Times New Roman"/>
          <w:color w:val="000000" w:themeColor="text1"/>
          <w:sz w:val="24"/>
          <w:szCs w:val="24"/>
        </w:rPr>
        <w:t>,</w:t>
      </w:r>
      <w:r w:rsidRPr="00B46571">
        <w:rPr>
          <w:rFonts w:ascii="Times New Roman" w:eastAsia="Times New Roman" w:hAnsi="Times New Roman" w:cs="Times New Roman"/>
          <w:color w:val="000000" w:themeColor="text1"/>
          <w:sz w:val="24"/>
          <w:szCs w:val="24"/>
        </w:rPr>
        <w:t xml:space="preserve"> which integrated them with the CPU that was “plugged” into headers on the same piece of PCB. Since the IMU needed to be placed at the rocket</w:t>
      </w:r>
      <w:r w:rsidR="0076112C" w:rsidRPr="00B46571">
        <w:rPr>
          <w:rFonts w:ascii="Times New Roman" w:eastAsia="Times New Roman" w:hAnsi="Times New Roman" w:cs="Times New Roman"/>
          <w:color w:val="000000" w:themeColor="text1"/>
          <w:sz w:val="24"/>
          <w:szCs w:val="24"/>
        </w:rPr>
        <w:t>’</w:t>
      </w:r>
      <w:r w:rsidRPr="00B46571">
        <w:rPr>
          <w:rFonts w:ascii="Times New Roman" w:eastAsia="Times New Roman" w:hAnsi="Times New Roman" w:cs="Times New Roman"/>
          <w:color w:val="000000" w:themeColor="text1"/>
          <w:sz w:val="24"/>
          <w:szCs w:val="24"/>
        </w:rPr>
        <w:t>s center of gravity for accurate calculations</w:t>
      </w:r>
      <w:r w:rsidR="0076112C" w:rsidRPr="00B46571">
        <w:rPr>
          <w:rFonts w:ascii="Times New Roman" w:eastAsia="Times New Roman" w:hAnsi="Times New Roman" w:cs="Times New Roman"/>
          <w:color w:val="000000" w:themeColor="text1"/>
          <w:sz w:val="24"/>
          <w:szCs w:val="24"/>
        </w:rPr>
        <w:t>,</w:t>
      </w:r>
      <w:r w:rsidRPr="00B46571">
        <w:rPr>
          <w:rFonts w:ascii="Times New Roman" w:eastAsia="Times New Roman" w:hAnsi="Times New Roman" w:cs="Times New Roman"/>
          <w:color w:val="000000" w:themeColor="text1"/>
          <w:sz w:val="24"/>
          <w:szCs w:val="24"/>
        </w:rPr>
        <w:t xml:space="preserve"> it was placed on a separate piece of PCB board and tied into the main board with a wire ribbon and headers soldered into the board. We raised the main PCB board from the center plywood using screws and aluminum spacers to give a half inch of space between the two. </w:t>
      </w:r>
      <w:r w:rsidR="0076112C" w:rsidRPr="00B46571">
        <w:rPr>
          <w:rFonts w:ascii="Times New Roman" w:eastAsia="Times New Roman" w:hAnsi="Times New Roman" w:cs="Times New Roman"/>
          <w:color w:val="000000" w:themeColor="text1"/>
          <w:sz w:val="24"/>
          <w:szCs w:val="24"/>
        </w:rPr>
        <w:t xml:space="preserve">To keep the IMU from overheating and to mount it at the center of mass, a small housing was </w:t>
      </w:r>
      <w:proofErr w:type="gramStart"/>
      <w:r w:rsidR="0076112C" w:rsidRPr="00B46571">
        <w:rPr>
          <w:rFonts w:ascii="Times New Roman" w:eastAsia="Times New Roman" w:hAnsi="Times New Roman" w:cs="Times New Roman"/>
          <w:color w:val="000000" w:themeColor="text1"/>
          <w:sz w:val="24"/>
          <w:szCs w:val="24"/>
        </w:rPr>
        <w:t>designed</w:t>
      </w:r>
      <w:proofErr w:type="gramEnd"/>
      <w:r w:rsidR="0076112C" w:rsidRPr="00B46571">
        <w:rPr>
          <w:rFonts w:ascii="Times New Roman" w:eastAsia="Times New Roman" w:hAnsi="Times New Roman" w:cs="Times New Roman"/>
          <w:color w:val="000000" w:themeColor="text1"/>
          <w:sz w:val="24"/>
          <w:szCs w:val="24"/>
        </w:rPr>
        <w:t xml:space="preserve"> and 3D printed using PLA plastic and mounted inside the rocket using Velcro.</w:t>
      </w:r>
    </w:p>
    <w:p w14:paraId="285C342F" w14:textId="2CBA7FB7" w:rsidR="675B6DE1" w:rsidRPr="00B46571" w:rsidRDefault="59759139" w:rsidP="006D0668">
      <w:pPr>
        <w:spacing w:after="0" w:line="360" w:lineRule="auto"/>
        <w:ind w:firstLine="360"/>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color w:val="000000" w:themeColor="text1"/>
          <w:sz w:val="24"/>
          <w:szCs w:val="24"/>
        </w:rPr>
        <w:t xml:space="preserve">Finally, the e-bay was finished by securing the aluminum rods to the top bulkhead, sliding on the center piece with the electronics, and securing the bottom bulkhead to the </w:t>
      </w:r>
      <w:r w:rsidR="0065111B" w:rsidRPr="00B46571">
        <w:rPr>
          <w:rFonts w:ascii="Times New Roman" w:eastAsia="Times New Roman" w:hAnsi="Times New Roman" w:cs="Times New Roman"/>
          <w:color w:val="000000" w:themeColor="text1"/>
          <w:sz w:val="24"/>
          <w:szCs w:val="24"/>
        </w:rPr>
        <w:t>steel</w:t>
      </w:r>
      <w:r w:rsidRPr="00B46571">
        <w:rPr>
          <w:rFonts w:ascii="Times New Roman" w:eastAsia="Times New Roman" w:hAnsi="Times New Roman" w:cs="Times New Roman"/>
          <w:color w:val="000000" w:themeColor="text1"/>
          <w:sz w:val="24"/>
          <w:szCs w:val="24"/>
        </w:rPr>
        <w:t xml:space="preserve"> runners with hex nuts. </w:t>
      </w:r>
    </w:p>
    <w:p w14:paraId="13780E38" w14:textId="1D75AD43" w:rsidR="59759139" w:rsidRPr="00B46571" w:rsidRDefault="59759139" w:rsidP="006D0668">
      <w:pPr>
        <w:pStyle w:val="NormalWeb"/>
        <w:spacing w:before="0" w:beforeAutospacing="0" w:after="0" w:afterAutospacing="0" w:line="360" w:lineRule="auto"/>
        <w:rPr>
          <w:b/>
          <w:bCs/>
          <w:i/>
          <w:iCs/>
          <w:color w:val="000000" w:themeColor="text1"/>
        </w:rPr>
      </w:pPr>
    </w:p>
    <w:p w14:paraId="1F811F53" w14:textId="4A612C70" w:rsidR="675B6DE1" w:rsidRPr="00B46571" w:rsidRDefault="003067A9" w:rsidP="00981930">
      <w:pPr>
        <w:pStyle w:val="Heading2"/>
      </w:pPr>
      <w:bookmarkStart w:id="60" w:name="_Toc2082187"/>
      <w:r w:rsidRPr="00B46571">
        <w:t xml:space="preserve">2.6 </w:t>
      </w:r>
      <w:r w:rsidR="59759139" w:rsidRPr="00B46571">
        <w:t>Arduino Code for Flight Controller</w:t>
      </w:r>
      <w:bookmarkEnd w:id="60"/>
      <w:r w:rsidR="59759139" w:rsidRPr="00B46571">
        <w:t xml:space="preserve"> </w:t>
      </w:r>
    </w:p>
    <w:p w14:paraId="01D8A268" w14:textId="49D1C0C0" w:rsidR="59759139" w:rsidRPr="00B46571" w:rsidRDefault="59759139" w:rsidP="00981930">
      <w:pPr>
        <w:pStyle w:val="NormalWeb"/>
        <w:spacing w:before="0" w:beforeAutospacing="0" w:after="0" w:afterAutospacing="0" w:line="360" w:lineRule="auto"/>
        <w:ind w:firstLine="720"/>
        <w:rPr>
          <w:color w:val="000000" w:themeColor="text1"/>
          <w:highlight w:val="yellow"/>
        </w:rPr>
      </w:pPr>
      <w:r w:rsidRPr="00B46571">
        <w:rPr>
          <w:color w:val="000000" w:themeColor="text1"/>
        </w:rPr>
        <w:t>Each o</w:t>
      </w:r>
      <w:r w:rsidR="001778FE" w:rsidRPr="00B46571">
        <w:rPr>
          <w:color w:val="000000" w:themeColor="text1"/>
        </w:rPr>
        <w:t>f the sensors in the e-bay needed</w:t>
      </w:r>
      <w:r w:rsidRPr="00B46571">
        <w:rPr>
          <w:color w:val="000000" w:themeColor="text1"/>
        </w:rPr>
        <w:t xml:space="preserve"> to be able to send data to the </w:t>
      </w:r>
      <w:r w:rsidR="006D650F" w:rsidRPr="00B46571">
        <w:rPr>
          <w:color w:val="000000" w:themeColor="text1"/>
        </w:rPr>
        <w:t>Arduino</w:t>
      </w:r>
      <w:r w:rsidRPr="00B46571">
        <w:rPr>
          <w:color w:val="000000" w:themeColor="text1"/>
        </w:rPr>
        <w:t>. We wrote code to communicate to the IMU and altimeter using I2C communication protocol. For the first launch, the e-bay had three mission-critical tasks</w:t>
      </w:r>
      <w:r w:rsidR="001778FE" w:rsidRPr="00B46571">
        <w:rPr>
          <w:color w:val="000000" w:themeColor="text1"/>
        </w:rPr>
        <w:t>: to detect launch and apogee, and to send the parachute ejection signal. To detect launch, the Arduino solved for the following criteria: the linear acceleration in the vertical direction is more than 5m/s</w:t>
      </w:r>
      <w:r w:rsidR="001778FE" w:rsidRPr="3F1F6523">
        <w:rPr>
          <w:color w:val="000000" w:themeColor="text1"/>
          <w:vertAlign w:val="superscript"/>
        </w:rPr>
        <w:t>2</w:t>
      </w:r>
      <w:r w:rsidR="001778FE" w:rsidRPr="3F1F6523">
        <w:rPr>
          <w:color w:val="000000" w:themeColor="text1"/>
        </w:rPr>
        <w:t xml:space="preserve">, and the gained altitude exceeded 5m. The Arduino only begins solving for apogee after launch was detected, making it critical that it correctly detects launch. This is also why there were two criteria for detecting launch, since if it incorrectly detected launch on the launchpad it could have led to an ejection misfire and thus unsafe conditions. </w:t>
      </w:r>
    </w:p>
    <w:p w14:paraId="1E33E4C8" w14:textId="28512DD4" w:rsidR="59759139" w:rsidRPr="00B46571" w:rsidRDefault="53339BCF" w:rsidP="00981930">
      <w:pPr>
        <w:pStyle w:val="NormalWeb"/>
        <w:spacing w:before="0" w:beforeAutospacing="0" w:after="0" w:afterAutospacing="0" w:line="360" w:lineRule="auto"/>
        <w:ind w:firstLine="720"/>
        <w:rPr>
          <w:color w:val="000000" w:themeColor="text1"/>
        </w:rPr>
      </w:pPr>
      <w:r w:rsidRPr="53339BCF">
        <w:rPr>
          <w:color w:val="000000" w:themeColor="text1"/>
        </w:rPr>
        <w:t xml:space="preserve">After detecting launch, the Arduino would begin searching for apogee. The primary apogee detection mechanism was to trigger the ejection charge when the current altitude reading </w:t>
      </w:r>
      <w:r w:rsidRPr="53339BCF">
        <w:rPr>
          <w:color w:val="000000" w:themeColor="text1"/>
        </w:rPr>
        <w:lastRenderedPageBreak/>
        <w:t>was less than the last altitude reading by one meter. It was critical that the ejection charge was deployed so we added fail-safes in the code that would ensure the signal was sent, and at the right time. To ensure the ejection charge was deployed properly, we added a minimum and maximum time after launch that the Arduino would allow the ejection charge to be sent. If for some reason the Arduino detected apogee right after launch, this minimum time constraint would prevent the charge from being sent. Likewise, if the Arduino never detects apogee even after the rocket begins its descent, the ejection signal would be sent after a maximum time after launch. These time constraints allowed us to experiment safely with our apogee detection code. The times were determined using our launch simulation MATLAB code.</w:t>
      </w:r>
    </w:p>
    <w:p w14:paraId="3C5A721B" w14:textId="0B13B641" w:rsidR="59759139" w:rsidRPr="00B46571" w:rsidRDefault="59759139" w:rsidP="00981930">
      <w:pPr>
        <w:pStyle w:val="NormalWeb"/>
        <w:spacing w:before="0" w:beforeAutospacing="0" w:after="0" w:afterAutospacing="0" w:line="360" w:lineRule="auto"/>
        <w:ind w:firstLine="720"/>
        <w:rPr>
          <w:color w:val="000000" w:themeColor="text1"/>
        </w:rPr>
      </w:pPr>
      <w:r w:rsidRPr="00B46571">
        <w:rPr>
          <w:color w:val="000000" w:themeColor="text1"/>
        </w:rPr>
        <w:t xml:space="preserve">Once the </w:t>
      </w:r>
      <w:r w:rsidR="006D650F" w:rsidRPr="00B46571">
        <w:rPr>
          <w:color w:val="000000" w:themeColor="text1"/>
        </w:rPr>
        <w:t>Arduino</w:t>
      </w:r>
      <w:r w:rsidRPr="00B46571">
        <w:rPr>
          <w:color w:val="000000" w:themeColor="text1"/>
        </w:rPr>
        <w:t xml:space="preserve"> detected apogee</w:t>
      </w:r>
      <w:r w:rsidR="00076B9E" w:rsidRPr="00B46571">
        <w:rPr>
          <w:color w:val="000000" w:themeColor="text1"/>
        </w:rPr>
        <w:t>,</w:t>
      </w:r>
      <w:r w:rsidRPr="00B46571">
        <w:rPr>
          <w:color w:val="000000" w:themeColor="text1"/>
        </w:rPr>
        <w:t xml:space="preserve"> it would send a signal to </w:t>
      </w:r>
      <w:r w:rsidR="00250882" w:rsidRPr="00B46571">
        <w:rPr>
          <w:color w:val="000000" w:themeColor="text1"/>
        </w:rPr>
        <w:t>the</w:t>
      </w:r>
      <w:r w:rsidRPr="00B46571">
        <w:rPr>
          <w:color w:val="000000" w:themeColor="text1"/>
        </w:rPr>
        <w:t xml:space="preserve"> MOSFET which would </w:t>
      </w:r>
      <w:r w:rsidR="00250882" w:rsidRPr="00B46571">
        <w:rPr>
          <w:color w:val="000000" w:themeColor="text1"/>
        </w:rPr>
        <w:t>ignite the ejection charge for the main parachute</w:t>
      </w:r>
      <w:r w:rsidRPr="00B46571">
        <w:rPr>
          <w:color w:val="000000" w:themeColor="text1"/>
        </w:rPr>
        <w:t xml:space="preserve">. At this point it would also deploy the RF transmitter. This would allow us to determine from the ground whether the ejection signal was sent even if we could not see the rocket. </w:t>
      </w:r>
      <w:r w:rsidR="00076B9E" w:rsidRPr="00B46571">
        <w:rPr>
          <w:color w:val="000000" w:themeColor="text1"/>
        </w:rPr>
        <w:t>F</w:t>
      </w:r>
      <w:commentRangeStart w:id="61"/>
      <w:r w:rsidR="00076B9E" w:rsidRPr="00B46571">
        <w:rPr>
          <w:color w:val="000000" w:themeColor="text1"/>
        </w:rPr>
        <w:t>igure 16 below shows</w:t>
      </w:r>
      <w:r w:rsidR="00250882" w:rsidRPr="00B46571">
        <w:rPr>
          <w:color w:val="000000" w:themeColor="text1"/>
        </w:rPr>
        <w:t xml:space="preserve"> the Arduino functions </w:t>
      </w:r>
      <w:r w:rsidR="00076B9E" w:rsidRPr="00B46571">
        <w:rPr>
          <w:color w:val="000000" w:themeColor="text1"/>
        </w:rPr>
        <w:t>that detected</w:t>
      </w:r>
      <w:r w:rsidR="00250882" w:rsidRPr="00B46571">
        <w:rPr>
          <w:color w:val="000000" w:themeColor="text1"/>
        </w:rPr>
        <w:t xml:space="preserve"> launch and apogee. </w:t>
      </w:r>
      <w:commentRangeEnd w:id="61"/>
      <w:r>
        <w:rPr>
          <w:rStyle w:val="CommentReference"/>
        </w:rPr>
        <w:commentReference w:id="61"/>
      </w:r>
    </w:p>
    <w:p w14:paraId="6100DB00" w14:textId="02AB9244" w:rsidR="59759139" w:rsidRPr="00B46571" w:rsidRDefault="00076B9E" w:rsidP="3F1F6523">
      <w:pPr>
        <w:pStyle w:val="NormalWeb"/>
        <w:spacing w:before="0" w:beforeAutospacing="0" w:after="0" w:afterAutospacing="0" w:line="360" w:lineRule="auto"/>
        <w:rPr>
          <w:color w:val="000000" w:themeColor="text1"/>
        </w:rPr>
      </w:pPr>
      <w:r w:rsidRPr="00B46571">
        <w:rPr>
          <w:noProof/>
        </w:rPr>
        <mc:AlternateContent>
          <mc:Choice Requires="wps">
            <w:drawing>
              <wp:anchor distT="0" distB="0" distL="114300" distR="114300" simplePos="0" relativeHeight="251679232" behindDoc="0" locked="0" layoutInCell="1" allowOverlap="1" wp14:anchorId="5415E3F6" wp14:editId="1C744B7C">
                <wp:simplePos x="0" y="0"/>
                <wp:positionH relativeFrom="column">
                  <wp:posOffset>-259715</wp:posOffset>
                </wp:positionH>
                <wp:positionV relativeFrom="paragraph">
                  <wp:posOffset>3714750</wp:posOffset>
                </wp:positionV>
                <wp:extent cx="6463030"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6463030" cy="635"/>
                        </a:xfrm>
                        <a:prstGeom prst="rect">
                          <a:avLst/>
                        </a:prstGeom>
                        <a:solidFill>
                          <a:prstClr val="white"/>
                        </a:solidFill>
                        <a:ln>
                          <a:noFill/>
                        </a:ln>
                        <a:effectLst/>
                      </wps:spPr>
                      <wps:txbx>
                        <w:txbxContent>
                          <w:p w14:paraId="6F223733" w14:textId="55BA8681" w:rsidR="00715C60" w:rsidRPr="005C3150" w:rsidRDefault="00715C60" w:rsidP="00076B9E">
                            <w:pPr>
                              <w:pStyle w:val="Caption"/>
                              <w:jc w:val="center"/>
                              <w:rPr>
                                <w:rFonts w:ascii="Times New Roman" w:eastAsia="Times New Roman" w:hAnsi="Times New Roman" w:cs="Times New Roman"/>
                                <w:color w:val="auto"/>
                                <w:sz w:val="32"/>
                                <w:szCs w:val="24"/>
                              </w:rPr>
                            </w:pPr>
                            <w:bookmarkStart w:id="62" w:name="_Toc272488"/>
                            <w:r w:rsidRPr="005C3150">
                              <w:rPr>
                                <w:rFonts w:ascii="Times New Roman" w:hAnsi="Times New Roman" w:cs="Times New Roman"/>
                                <w:color w:val="auto"/>
                                <w:sz w:val="22"/>
                              </w:rPr>
                              <w:t xml:space="preserve">Figure </w:t>
                            </w:r>
                            <w:r>
                              <w:rPr>
                                <w:rFonts w:ascii="Times New Roman" w:hAnsi="Times New Roman" w:cs="Times New Roman"/>
                                <w:color w:val="auto"/>
                                <w:sz w:val="22"/>
                              </w:rPr>
                              <w:fldChar w:fldCharType="begin"/>
                            </w:r>
                            <w:r>
                              <w:rPr>
                                <w:rFonts w:ascii="Times New Roman" w:hAnsi="Times New Roman" w:cs="Times New Roman"/>
                                <w:color w:val="auto"/>
                                <w:sz w:val="22"/>
                              </w:rPr>
                              <w:instrText xml:space="preserve"> SEQ Figure \* ARABIC </w:instrText>
                            </w:r>
                            <w:r>
                              <w:rPr>
                                <w:rFonts w:ascii="Times New Roman" w:hAnsi="Times New Roman" w:cs="Times New Roman"/>
                                <w:color w:val="auto"/>
                                <w:sz w:val="22"/>
                              </w:rPr>
                              <w:fldChar w:fldCharType="separate"/>
                            </w:r>
                            <w:r>
                              <w:rPr>
                                <w:rFonts w:ascii="Times New Roman" w:hAnsi="Times New Roman" w:cs="Times New Roman"/>
                                <w:noProof/>
                                <w:color w:val="auto"/>
                                <w:sz w:val="22"/>
                              </w:rPr>
                              <w:t>18</w:t>
                            </w:r>
                            <w:r>
                              <w:rPr>
                                <w:rFonts w:ascii="Times New Roman" w:hAnsi="Times New Roman" w:cs="Times New Roman"/>
                                <w:color w:val="auto"/>
                                <w:sz w:val="22"/>
                              </w:rPr>
                              <w:fldChar w:fldCharType="end"/>
                            </w:r>
                            <w:r w:rsidRPr="005C3150">
                              <w:rPr>
                                <w:rFonts w:ascii="Times New Roman" w:hAnsi="Times New Roman" w:cs="Times New Roman"/>
                                <w:color w:val="auto"/>
                                <w:sz w:val="22"/>
                              </w:rPr>
                              <w:t>: Arduino IDE</w:t>
                            </w:r>
                            <w:r w:rsidRPr="005C3150">
                              <w:rPr>
                                <w:rFonts w:ascii="Times New Roman" w:hAnsi="Times New Roman" w:cs="Times New Roman"/>
                                <w:noProof/>
                                <w:color w:val="auto"/>
                                <w:sz w:val="22"/>
                              </w:rPr>
                              <w:t xml:space="preserve"> code sample using MATLAB. Copyright 2019, WPI.</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15E3F6" id="Text Box 8" o:spid="_x0000_s1036" type="#_x0000_t202" style="position:absolute;margin-left:-20.45pt;margin-top:292.5pt;width:508.9pt;height:.05pt;z-index:251679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" stroked="f">
                <v:textbox style="mso-fit-shape-to-text:t" inset="0,0,0,0">
                  <w:txbxContent>
                    <w:p w14:paraId="6F223733" w14:textId="55BA8681" w:rsidR="00715C60" w:rsidRPr="005C3150" w:rsidRDefault="00715C60" w:rsidP="00076B9E">
                      <w:pPr>
                        <w:pStyle w:val="Caption"/>
                        <w:jc w:val="center"/>
                        <w:rPr>
                          <w:rFonts w:ascii="Times New Roman" w:eastAsia="Times New Roman" w:hAnsi="Times New Roman" w:cs="Times New Roman"/>
                          <w:color w:val="auto"/>
                          <w:sz w:val="32"/>
                          <w:szCs w:val="24"/>
                        </w:rPr>
                      </w:pPr>
                      <w:bookmarkStart w:id="63" w:name="_Toc272488"/>
                      <w:r w:rsidRPr="005C3150">
                        <w:rPr>
                          <w:rFonts w:ascii="Times New Roman" w:hAnsi="Times New Roman" w:cs="Times New Roman"/>
                          <w:color w:val="auto"/>
                          <w:sz w:val="22"/>
                        </w:rPr>
                        <w:t xml:space="preserve">Figure </w:t>
                      </w:r>
                      <w:r>
                        <w:rPr>
                          <w:rFonts w:ascii="Times New Roman" w:hAnsi="Times New Roman" w:cs="Times New Roman"/>
                          <w:color w:val="auto"/>
                          <w:sz w:val="22"/>
                        </w:rPr>
                        <w:fldChar w:fldCharType="begin"/>
                      </w:r>
                      <w:r>
                        <w:rPr>
                          <w:rFonts w:ascii="Times New Roman" w:hAnsi="Times New Roman" w:cs="Times New Roman"/>
                          <w:color w:val="auto"/>
                          <w:sz w:val="22"/>
                        </w:rPr>
                        <w:instrText xml:space="preserve"> SEQ Figure \* ARABIC </w:instrText>
                      </w:r>
                      <w:r>
                        <w:rPr>
                          <w:rFonts w:ascii="Times New Roman" w:hAnsi="Times New Roman" w:cs="Times New Roman"/>
                          <w:color w:val="auto"/>
                          <w:sz w:val="22"/>
                        </w:rPr>
                        <w:fldChar w:fldCharType="separate"/>
                      </w:r>
                      <w:r>
                        <w:rPr>
                          <w:rFonts w:ascii="Times New Roman" w:hAnsi="Times New Roman" w:cs="Times New Roman"/>
                          <w:noProof/>
                          <w:color w:val="auto"/>
                          <w:sz w:val="22"/>
                        </w:rPr>
                        <w:t>18</w:t>
                      </w:r>
                      <w:r>
                        <w:rPr>
                          <w:rFonts w:ascii="Times New Roman" w:hAnsi="Times New Roman" w:cs="Times New Roman"/>
                          <w:color w:val="auto"/>
                          <w:sz w:val="22"/>
                        </w:rPr>
                        <w:fldChar w:fldCharType="end"/>
                      </w:r>
                      <w:r w:rsidRPr="005C3150">
                        <w:rPr>
                          <w:rFonts w:ascii="Times New Roman" w:hAnsi="Times New Roman" w:cs="Times New Roman"/>
                          <w:color w:val="auto"/>
                          <w:sz w:val="22"/>
                        </w:rPr>
                        <w:t>: Arduino IDE</w:t>
                      </w:r>
                      <w:r w:rsidRPr="005C3150">
                        <w:rPr>
                          <w:rFonts w:ascii="Times New Roman" w:hAnsi="Times New Roman" w:cs="Times New Roman"/>
                          <w:noProof/>
                          <w:color w:val="auto"/>
                          <w:sz w:val="22"/>
                        </w:rPr>
                        <w:t xml:space="preserve"> code sample using MATLAB. Copyright 2019, WPI.</w:t>
                      </w:r>
                      <w:bookmarkEnd w:id="63"/>
                    </w:p>
                  </w:txbxContent>
                </v:textbox>
                <w10:wrap type="topAndBottom"/>
              </v:shape>
            </w:pict>
          </mc:Fallback>
        </mc:AlternateContent>
      </w:r>
      <w:r w:rsidRPr="00B46571">
        <w:rPr>
          <w:noProof/>
          <w:color w:val="000000" w:themeColor="text1"/>
        </w:rPr>
        <w:drawing>
          <wp:anchor distT="0" distB="0" distL="114300" distR="114300" simplePos="0" relativeHeight="251677184" behindDoc="0" locked="0" layoutInCell="1" allowOverlap="1" wp14:anchorId="3FD4D855" wp14:editId="74B5F3B0">
            <wp:simplePos x="0" y="0"/>
            <wp:positionH relativeFrom="margin">
              <wp:align>center</wp:align>
            </wp:positionH>
            <wp:positionV relativeFrom="paragraph">
              <wp:posOffset>1033753</wp:posOffset>
            </wp:positionV>
            <wp:extent cx="6463482" cy="2624676"/>
            <wp:effectExtent l="0" t="0" r="0" b="4445"/>
            <wp:wrapTopAndBottom/>
            <wp:docPr id="136300578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40">
                      <a:extLst>
                        <a:ext uri="{28A0092B-C50C-407E-A947-70E740481C1C}">
                          <a14:useLocalDpi xmlns:a14="http://schemas.microsoft.com/office/drawing/2010/main" val="0"/>
                        </a:ext>
                      </a:extLst>
                    </a:blip>
                    <a:stretch>
                      <a:fillRect/>
                    </a:stretch>
                  </pic:blipFill>
                  <pic:spPr>
                    <a:xfrm>
                      <a:off x="0" y="0"/>
                      <a:ext cx="6463482" cy="2624676"/>
                    </a:xfrm>
                    <a:prstGeom prst="rect">
                      <a:avLst/>
                    </a:prstGeom>
                  </pic:spPr>
                </pic:pic>
              </a:graphicData>
            </a:graphic>
          </wp:anchor>
        </w:drawing>
      </w:r>
    </w:p>
    <w:p w14:paraId="72AE58C1" w14:textId="57F978FC" w:rsidR="675B6DE1" w:rsidRPr="00B46571" w:rsidRDefault="003067A9" w:rsidP="00981930">
      <w:pPr>
        <w:pStyle w:val="Heading2"/>
      </w:pPr>
      <w:bookmarkStart w:id="64" w:name="_Toc2082188"/>
      <w:r w:rsidRPr="00B46571">
        <w:t xml:space="preserve">2.7 </w:t>
      </w:r>
      <w:r w:rsidR="7A6CCAFE" w:rsidRPr="00B46571">
        <w:t>Testing and Success Criteria</w:t>
      </w:r>
      <w:bookmarkEnd w:id="64"/>
      <w:r w:rsidR="7A6CCAFE" w:rsidRPr="00B46571">
        <w:t xml:space="preserve"> </w:t>
      </w:r>
    </w:p>
    <w:p w14:paraId="43FBB4BB" w14:textId="0F9CA835" w:rsidR="675B6DE1" w:rsidRPr="00B46571" w:rsidRDefault="0EC05A3F" w:rsidP="006D0668">
      <w:pPr>
        <w:pStyle w:val="NormalWeb"/>
        <w:spacing w:before="0" w:beforeAutospacing="0" w:after="0" w:afterAutospacing="0" w:line="360" w:lineRule="auto"/>
        <w:ind w:firstLine="720"/>
        <w:rPr>
          <w:color w:val="000000" w:themeColor="text1"/>
        </w:rPr>
      </w:pPr>
      <w:r w:rsidRPr="00B46571">
        <w:rPr>
          <w:color w:val="000000" w:themeColor="text1"/>
        </w:rPr>
        <w:t xml:space="preserve">Without a properly functioning flight controller, the rocket would quickly become an uncontrolled projectile incapable of recording useful flight data. To ensure that the integrated electronics worked properly, several tests were needed for avionics and electronics. </w:t>
      </w:r>
    </w:p>
    <w:p w14:paraId="3B1888DD" w14:textId="1DF24828" w:rsidR="675B6DE1" w:rsidRPr="00B46571" w:rsidRDefault="59759139" w:rsidP="006D0668">
      <w:pPr>
        <w:pStyle w:val="NormalWeb"/>
        <w:spacing w:before="0" w:beforeAutospacing="0" w:after="0" w:afterAutospacing="0" w:line="360" w:lineRule="auto"/>
        <w:ind w:firstLine="720"/>
        <w:rPr>
          <w:color w:val="000000" w:themeColor="text1"/>
        </w:rPr>
      </w:pPr>
      <w:r w:rsidRPr="00B46571">
        <w:rPr>
          <w:color w:val="000000" w:themeColor="text1"/>
        </w:rPr>
        <w:lastRenderedPageBreak/>
        <w:t xml:space="preserve"> </w:t>
      </w:r>
      <w:r w:rsidR="004E6D41" w:rsidRPr="00B46571">
        <w:rPr>
          <w:color w:val="000000" w:themeColor="text1"/>
        </w:rPr>
        <w:t xml:space="preserve">To test if the avionics were working properly before launch, a fully constructed e-bay was taken up </w:t>
      </w:r>
      <w:r w:rsidR="00AE1109" w:rsidRPr="00B46571">
        <w:rPr>
          <w:color w:val="000000" w:themeColor="text1"/>
        </w:rPr>
        <w:t xml:space="preserve">and down six flights of stairs. This basic test was used </w:t>
      </w:r>
      <w:r w:rsidRPr="00B46571">
        <w:rPr>
          <w:color w:val="000000" w:themeColor="text1"/>
        </w:rPr>
        <w:t>to ensure that the altimeter, IMU, RF transmitter and SD car</w:t>
      </w:r>
      <w:r w:rsidR="004E6D41" w:rsidRPr="00B46571">
        <w:rPr>
          <w:color w:val="000000" w:themeColor="text1"/>
        </w:rPr>
        <w:t xml:space="preserve">d writer were working properly. Additionally, this test was used to ensure </w:t>
      </w:r>
      <w:r w:rsidRPr="00B46571">
        <w:rPr>
          <w:color w:val="000000" w:themeColor="text1"/>
        </w:rPr>
        <w:t xml:space="preserve">that the </w:t>
      </w:r>
      <w:r w:rsidR="006D650F" w:rsidRPr="00B46571">
        <w:rPr>
          <w:color w:val="000000" w:themeColor="text1"/>
        </w:rPr>
        <w:t>Arduino</w:t>
      </w:r>
      <w:r w:rsidRPr="00B46571">
        <w:rPr>
          <w:color w:val="000000" w:themeColor="text1"/>
        </w:rPr>
        <w:t xml:space="preserve"> could detect launch and apogee, as well as send the signal to deploy the parachute. </w:t>
      </w:r>
      <w:r w:rsidR="00AE1109" w:rsidRPr="00B46571">
        <w:rPr>
          <w:color w:val="000000" w:themeColor="text1"/>
        </w:rPr>
        <w:t>The test was used to determine that</w:t>
      </w:r>
      <w:r w:rsidRPr="00B46571">
        <w:rPr>
          <w:color w:val="000000" w:themeColor="text1"/>
        </w:rPr>
        <w:t xml:space="preserve"> the sensors were sending data to the Arduino which was writing the data to the SD Card as well as executing the proper flight events at the correct time. After conducting the “Stair Test” with the e-bay, it was connected to the computer. The data was recorded, and the flight events were checked to see if apogee was detected and the parachute was deployed. The test was run numerous times to troubleshoot an</w:t>
      </w:r>
      <w:r w:rsidR="00AE1109" w:rsidRPr="00B46571">
        <w:rPr>
          <w:color w:val="000000" w:themeColor="text1"/>
        </w:rPr>
        <w:t>y issues with the code and fine-</w:t>
      </w:r>
      <w:r w:rsidRPr="00B46571">
        <w:rPr>
          <w:color w:val="000000" w:themeColor="text1"/>
        </w:rPr>
        <w:t xml:space="preserve">tune all flight events. </w:t>
      </w:r>
    </w:p>
    <w:p w14:paraId="6EB9725D" w14:textId="66FA053C" w:rsidR="675B6DE1" w:rsidRPr="00B46571" w:rsidRDefault="59759139" w:rsidP="006D0668">
      <w:pPr>
        <w:pStyle w:val="NormalWeb"/>
        <w:spacing w:before="0" w:beforeAutospacing="0" w:after="0" w:afterAutospacing="0" w:line="360" w:lineRule="auto"/>
        <w:ind w:firstLine="720"/>
        <w:rPr>
          <w:color w:val="000000" w:themeColor="text1"/>
        </w:rPr>
      </w:pPr>
      <w:r w:rsidRPr="00B46571">
        <w:rPr>
          <w:color w:val="000000" w:themeColor="text1"/>
        </w:rPr>
        <w:t>The second test required was to check that the proper voltage was being sent to the separation charges. The Arduino IDE was used to artificially detect apogee (without throwing the e-bay) triggering the parachute deployment event. First, a voltmeter was used to measure voltage coming from the MOFSET once the parachute deployment was trigge</w:t>
      </w:r>
      <w:r w:rsidR="00F37BD0" w:rsidRPr="00B46571">
        <w:rPr>
          <w:color w:val="000000" w:themeColor="text1"/>
        </w:rPr>
        <w:t>red. The voltage ranged from 0 volts before parachute deployment to</w:t>
      </w:r>
      <w:r w:rsidRPr="00B46571">
        <w:rPr>
          <w:color w:val="000000" w:themeColor="text1"/>
        </w:rPr>
        <w:t xml:space="preserve"> 11.1</w:t>
      </w:r>
      <w:r w:rsidR="00F37BD0" w:rsidRPr="00B46571">
        <w:rPr>
          <w:color w:val="000000" w:themeColor="text1"/>
        </w:rPr>
        <w:t xml:space="preserve"> volts</w:t>
      </w:r>
      <w:r w:rsidRPr="00B46571">
        <w:rPr>
          <w:color w:val="000000" w:themeColor="text1"/>
        </w:rPr>
        <w:t xml:space="preserve"> (battery voltage) after deployment. </w:t>
      </w:r>
      <w:r w:rsidR="00F37BD0" w:rsidRPr="00B46571">
        <w:rPr>
          <w:color w:val="000000" w:themeColor="text1"/>
        </w:rPr>
        <w:t>Once it was confirmed that the voltage was being sent from the MOFSET, pyrogen-coated wires were used in place of the voltmeter and the test was run again. If the proper voltage was sent from the MOFSET, the pyrogen-coated wires would ignite, making a successful test. This test gave us confidence that the separation charges would light during flight</w:t>
      </w:r>
      <w:r w:rsidRPr="00B46571">
        <w:rPr>
          <w:color w:val="000000" w:themeColor="text1"/>
        </w:rPr>
        <w:t xml:space="preserve"> once the </w:t>
      </w:r>
      <w:r w:rsidR="006D650F" w:rsidRPr="00B46571">
        <w:rPr>
          <w:color w:val="000000" w:themeColor="text1"/>
        </w:rPr>
        <w:t>Arduino</w:t>
      </w:r>
      <w:r w:rsidR="00F37BD0" w:rsidRPr="00B46571">
        <w:rPr>
          <w:color w:val="000000" w:themeColor="text1"/>
        </w:rPr>
        <w:t xml:space="preserve"> detected apogee, therefore </w:t>
      </w:r>
      <w:r w:rsidRPr="00B46571">
        <w:rPr>
          <w:color w:val="000000" w:themeColor="text1"/>
        </w:rPr>
        <w:t>deplo</w:t>
      </w:r>
      <w:r w:rsidR="00F37BD0" w:rsidRPr="00B46571">
        <w:rPr>
          <w:color w:val="000000" w:themeColor="text1"/>
        </w:rPr>
        <w:t xml:space="preserve">ying </w:t>
      </w:r>
      <w:r w:rsidRPr="00B46571">
        <w:rPr>
          <w:color w:val="000000" w:themeColor="text1"/>
        </w:rPr>
        <w:t xml:space="preserve">the parachute. In addition to </w:t>
      </w:r>
      <w:r w:rsidR="00F37BD0" w:rsidRPr="00B46571">
        <w:rPr>
          <w:color w:val="000000" w:themeColor="text1"/>
        </w:rPr>
        <w:t>parachute deployment,</w:t>
      </w:r>
      <w:r w:rsidRPr="00B46571">
        <w:rPr>
          <w:color w:val="000000" w:themeColor="text1"/>
        </w:rPr>
        <w:t xml:space="preserve"> the RF transmitter </w:t>
      </w:r>
      <w:r w:rsidR="00F37BD0" w:rsidRPr="00B46571">
        <w:rPr>
          <w:color w:val="000000" w:themeColor="text1"/>
        </w:rPr>
        <w:t>began</w:t>
      </w:r>
      <w:r w:rsidRPr="00B46571">
        <w:rPr>
          <w:color w:val="000000" w:themeColor="text1"/>
        </w:rPr>
        <w:t xml:space="preserve"> to transmit a signal which could be heard over a radio tuned into 433 </w:t>
      </w:r>
      <w:r w:rsidR="00DF1CFB" w:rsidRPr="00B46571">
        <w:rPr>
          <w:color w:val="000000" w:themeColor="text1"/>
        </w:rPr>
        <w:t>MHz</w:t>
      </w:r>
      <w:r w:rsidR="00F37BD0" w:rsidRPr="00B46571">
        <w:rPr>
          <w:color w:val="000000" w:themeColor="text1"/>
        </w:rPr>
        <w:t xml:space="preserve">, so we could track </w:t>
      </w:r>
      <w:r w:rsidR="00AC35DF" w:rsidRPr="00B46571">
        <w:rPr>
          <w:color w:val="000000" w:themeColor="text1"/>
        </w:rPr>
        <w:t xml:space="preserve">the rocket as is descends. </w:t>
      </w:r>
    </w:p>
    <w:p w14:paraId="47CDD315" w14:textId="66E71F73" w:rsidR="01660E9E" w:rsidRPr="00BB29BC" w:rsidRDefault="59759139" w:rsidP="00A664E1">
      <w:pPr>
        <w:pStyle w:val="NormalWeb"/>
        <w:spacing w:before="0" w:beforeAutospacing="0" w:after="0" w:afterAutospacing="0" w:line="360" w:lineRule="auto"/>
        <w:ind w:firstLine="720"/>
        <w:rPr>
          <w:color w:val="000000" w:themeColor="text1"/>
        </w:rPr>
      </w:pPr>
      <w:r w:rsidRPr="00B46571">
        <w:rPr>
          <w:color w:val="000000" w:themeColor="text1"/>
        </w:rPr>
        <w:t xml:space="preserve">Regardless of the success of these tests, a fail-safe </w:t>
      </w:r>
      <w:r w:rsidR="00AC35DF" w:rsidRPr="00B46571">
        <w:rPr>
          <w:color w:val="000000" w:themeColor="text1"/>
        </w:rPr>
        <w:t>was built into the flight code in case the altimeter failed during</w:t>
      </w:r>
      <w:r w:rsidRPr="00B46571">
        <w:rPr>
          <w:color w:val="000000" w:themeColor="text1"/>
        </w:rPr>
        <w:t xml:space="preserve"> flight. Based on the simulated rocket flight, an average flight time to</w:t>
      </w:r>
      <w:r w:rsidR="00AC35DF" w:rsidRPr="00B46571">
        <w:rPr>
          <w:color w:val="000000" w:themeColor="text1"/>
        </w:rPr>
        <w:t xml:space="preserve"> apogee was calculated and </w:t>
      </w:r>
      <w:r w:rsidRPr="00B46571">
        <w:rPr>
          <w:color w:val="000000" w:themeColor="text1"/>
        </w:rPr>
        <w:t xml:space="preserve">used in conjunction with the </w:t>
      </w:r>
      <w:r w:rsidR="006D650F" w:rsidRPr="00B46571">
        <w:rPr>
          <w:color w:val="000000" w:themeColor="text1"/>
        </w:rPr>
        <w:t>Arduino</w:t>
      </w:r>
      <w:r w:rsidRPr="00B46571">
        <w:rPr>
          <w:color w:val="000000" w:themeColor="text1"/>
        </w:rPr>
        <w:t>’s internal clock to ensure the parachute was deployed in flight. The code was written such that, in the event of an altimeter failure</w:t>
      </w:r>
      <w:r w:rsidR="00AC35DF" w:rsidRPr="00B46571">
        <w:rPr>
          <w:color w:val="000000" w:themeColor="text1"/>
        </w:rPr>
        <w:t>,</w:t>
      </w:r>
      <w:r w:rsidRPr="00B46571">
        <w:rPr>
          <w:color w:val="000000" w:themeColor="text1"/>
        </w:rPr>
        <w:t xml:space="preserve"> the </w:t>
      </w:r>
      <w:r w:rsidR="006D650F" w:rsidRPr="00B46571">
        <w:rPr>
          <w:color w:val="000000" w:themeColor="text1"/>
        </w:rPr>
        <w:t>Arduino</w:t>
      </w:r>
      <w:r w:rsidRPr="00B46571">
        <w:rPr>
          <w:color w:val="000000" w:themeColor="text1"/>
        </w:rPr>
        <w:t xml:space="preserve"> would deploy the parachute 5 seconds after the calculated time to apogee. It was decided that adding a five second margin to deploy the parachute from the calculated time to apogee would ensure the rocket had started its descent before deploying the parachute. To test this system the altimeter “shut off” in the code simulating a f</w:t>
      </w:r>
      <w:r w:rsidR="002124CD">
        <w:rPr>
          <w:color w:val="000000" w:themeColor="text1"/>
        </w:rPr>
        <w:t>ailure and again a voltmeter was used</w:t>
      </w:r>
      <w:r w:rsidRPr="00B46571">
        <w:rPr>
          <w:color w:val="000000" w:themeColor="text1"/>
        </w:rPr>
        <w:t xml:space="preserve"> detect voltage from the MOFSET</w:t>
      </w:r>
      <w:r w:rsidR="00A664E1">
        <w:rPr>
          <w:color w:val="000000" w:themeColor="text1"/>
        </w:rPr>
        <w:t>.</w:t>
      </w:r>
      <w:r w:rsidR="00BB29BC">
        <w:rPr>
          <w:color w:val="000000" w:themeColor="text1"/>
        </w:rPr>
        <w:br w:type="page"/>
      </w:r>
    </w:p>
    <w:p w14:paraId="09F988E5" w14:textId="6303E137" w:rsidR="01660E9E" w:rsidRPr="00B46571" w:rsidRDefault="003067A9" w:rsidP="00981930">
      <w:pPr>
        <w:pStyle w:val="Heading2"/>
      </w:pPr>
      <w:bookmarkStart w:id="65" w:name="_Toc2082189"/>
      <w:r w:rsidRPr="00B46571">
        <w:lastRenderedPageBreak/>
        <w:t xml:space="preserve">2.8 </w:t>
      </w:r>
      <w:r w:rsidR="5378C16A" w:rsidRPr="00B46571">
        <w:t>Launch Success Criteria</w:t>
      </w:r>
      <w:bookmarkEnd w:id="65"/>
    </w:p>
    <w:tbl>
      <w:tblPr>
        <w:tblpPr w:leftFromText="180" w:rightFromText="180" w:vertAnchor="page" w:horzAnchor="margin" w:tblpY="3961"/>
        <w:tblW w:w="10053"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136"/>
        <w:gridCol w:w="646"/>
        <w:gridCol w:w="3693"/>
        <w:gridCol w:w="2619"/>
        <w:gridCol w:w="959"/>
      </w:tblGrid>
      <w:tr w:rsidR="008D7769" w:rsidRPr="00B46571" w14:paraId="39C2AD17" w14:textId="77777777" w:rsidTr="53339BCF">
        <w:trPr>
          <w:trHeight w:val="534"/>
        </w:trPr>
        <w:tc>
          <w:tcPr>
            <w:tcW w:w="10053"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F7D0201" w14:textId="14EEF17F" w:rsidR="008D7769" w:rsidRPr="00B46571" w:rsidRDefault="008D7769" w:rsidP="53339BCF">
            <w:pPr>
              <w:tabs>
                <w:tab w:val="left" w:pos="400"/>
                <w:tab w:val="center" w:pos="5021"/>
              </w:tabs>
              <w:spacing w:after="0" w:line="360" w:lineRule="auto"/>
              <w:textAlignment w:val="baseline"/>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position w:val="-1"/>
                <w:sz w:val="24"/>
                <w:szCs w:val="24"/>
              </w:rPr>
              <w:tab/>
            </w:r>
            <w:r>
              <w:rPr>
                <w:rFonts w:ascii="Times New Roman" w:eastAsia="Times New Roman" w:hAnsi="Times New Roman" w:cs="Times New Roman"/>
                <w:b/>
                <w:bCs/>
                <w:color w:val="000000" w:themeColor="text1"/>
                <w:position w:val="-1"/>
                <w:sz w:val="24"/>
                <w:szCs w:val="24"/>
              </w:rPr>
              <w:tab/>
            </w:r>
            <w:r w:rsidRPr="00B46571">
              <w:rPr>
                <w:rFonts w:ascii="Times New Roman" w:eastAsia="Times New Roman" w:hAnsi="Times New Roman" w:cs="Times New Roman"/>
                <w:b/>
                <w:bCs/>
                <w:color w:val="000000" w:themeColor="text1"/>
                <w:position w:val="-1"/>
                <w:sz w:val="24"/>
                <w:szCs w:val="24"/>
              </w:rPr>
              <w:t>Table 3: Launch Test Criteria</w:t>
            </w:r>
          </w:p>
        </w:tc>
      </w:tr>
      <w:tr w:rsidR="008D7769" w:rsidRPr="00B46571" w14:paraId="795DB54D" w14:textId="77777777" w:rsidTr="53339BCF">
        <w:trPr>
          <w:trHeight w:val="534"/>
        </w:trPr>
        <w:tc>
          <w:tcPr>
            <w:tcW w:w="213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C772531"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b/>
                <w:bCs/>
                <w:color w:val="000000" w:themeColor="text1"/>
                <w:position w:val="-1"/>
                <w:sz w:val="24"/>
                <w:szCs w:val="24"/>
              </w:rPr>
              <w:t>Test Objective</w:t>
            </w:r>
            <w:r w:rsidRPr="00B46571">
              <w:rPr>
                <w:rFonts w:ascii="Times New Roman" w:eastAsia="Times New Roman" w:hAnsi="Times New Roman" w:cs="Times New Roman"/>
                <w:color w:val="000000" w:themeColor="text1"/>
                <w:sz w:val="24"/>
                <w:szCs w:val="24"/>
              </w:rPr>
              <w:t>​</w:t>
            </w:r>
          </w:p>
        </w:tc>
        <w:tc>
          <w:tcPr>
            <w:tcW w:w="4339"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1DAC0D7"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b/>
                <w:bCs/>
                <w:color w:val="000000" w:themeColor="text1"/>
                <w:position w:val="-1"/>
                <w:sz w:val="24"/>
                <w:szCs w:val="24"/>
              </w:rPr>
              <w:t>Success Criteria</w:t>
            </w:r>
            <w:r w:rsidRPr="00B46571">
              <w:rPr>
                <w:rFonts w:ascii="Times New Roman" w:eastAsia="Times New Roman" w:hAnsi="Times New Roman" w:cs="Times New Roman"/>
                <w:color w:val="000000" w:themeColor="text1"/>
                <w:sz w:val="24"/>
                <w:szCs w:val="24"/>
              </w:rPr>
              <w:t>​</w:t>
            </w:r>
          </w:p>
        </w:tc>
        <w:tc>
          <w:tcPr>
            <w:tcW w:w="261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024AB48"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b/>
                <w:bCs/>
                <w:color w:val="000000" w:themeColor="text1"/>
                <w:position w:val="-1"/>
                <w:sz w:val="24"/>
                <w:szCs w:val="24"/>
              </w:rPr>
              <w:t>Verification</w:t>
            </w:r>
            <w:r w:rsidRPr="00B46571">
              <w:rPr>
                <w:rFonts w:ascii="Times New Roman" w:eastAsia="Times New Roman" w:hAnsi="Times New Roman" w:cs="Times New Roman"/>
                <w:color w:val="000000" w:themeColor="text1"/>
                <w:sz w:val="24"/>
                <w:szCs w:val="24"/>
              </w:rPr>
              <w:t>​</w:t>
            </w:r>
          </w:p>
        </w:tc>
        <w:tc>
          <w:tcPr>
            <w:tcW w:w="95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9CBC552"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b/>
                <w:bCs/>
                <w:color w:val="000000" w:themeColor="text1"/>
                <w:position w:val="-1"/>
                <w:sz w:val="24"/>
                <w:szCs w:val="24"/>
              </w:rPr>
              <w:t>Results</w:t>
            </w:r>
            <w:r w:rsidRPr="00B46571">
              <w:rPr>
                <w:rFonts w:ascii="Times New Roman" w:eastAsia="Times New Roman" w:hAnsi="Times New Roman" w:cs="Times New Roman"/>
                <w:color w:val="000000" w:themeColor="text1"/>
                <w:sz w:val="24"/>
                <w:szCs w:val="24"/>
              </w:rPr>
              <w:t>​</w:t>
            </w:r>
          </w:p>
        </w:tc>
      </w:tr>
      <w:tr w:rsidR="008D7769" w:rsidRPr="00B46571" w14:paraId="26BFF49A" w14:textId="77777777" w:rsidTr="53339BCF">
        <w:trPr>
          <w:trHeight w:val="213"/>
        </w:trPr>
        <w:tc>
          <w:tcPr>
            <w:tcW w:w="2136"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B013500"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Record flight data​</w:t>
            </w:r>
          </w:p>
        </w:tc>
        <w:tc>
          <w:tcPr>
            <w:tcW w:w="64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85AF561"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Pass</w:t>
            </w:r>
            <w:r w:rsidRPr="00B46571">
              <w:rPr>
                <w:rFonts w:ascii="Times New Roman" w:eastAsia="Times New Roman" w:hAnsi="Times New Roman" w:cs="Times New Roman"/>
                <w:color w:val="000000" w:themeColor="text1"/>
              </w:rPr>
              <w:t>​</w:t>
            </w:r>
          </w:p>
        </w:tc>
        <w:tc>
          <w:tcPr>
            <w:tcW w:w="369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4843C70"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Arduino successfully stores all data to SD card​</w:t>
            </w:r>
          </w:p>
        </w:tc>
        <w:tc>
          <w:tcPr>
            <w:tcW w:w="261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00F895B"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 Data log has stream of data with all specified flight data​</w:t>
            </w:r>
          </w:p>
        </w:tc>
        <w:tc>
          <w:tcPr>
            <w:tcW w:w="95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F15147E" w14:textId="77777777" w:rsidR="008D7769" w:rsidRPr="00B46571" w:rsidRDefault="008D7769" w:rsidP="008D7769">
            <w:pPr>
              <w:spacing w:after="0" w:line="360" w:lineRule="auto"/>
              <w:jc w:val="center"/>
              <w:textAlignment w:val="baseline"/>
              <w:rPr>
                <w:rFonts w:ascii="Times New Roman" w:eastAsia="Times New Roman" w:hAnsi="Times New Roman" w:cs="Times New Roman"/>
                <w:b/>
                <w:bCs/>
                <w:color w:val="000000" w:themeColor="text1"/>
              </w:rPr>
            </w:pPr>
            <w:r w:rsidRPr="00B46571">
              <w:rPr>
                <w:rFonts w:ascii="Times New Roman" w:eastAsia="Times New Roman" w:hAnsi="Times New Roman" w:cs="Times New Roman"/>
                <w:b/>
                <w:bCs/>
                <w:color w:val="000000" w:themeColor="text1"/>
              </w:rPr>
              <w:t>​</w:t>
            </w:r>
          </w:p>
        </w:tc>
      </w:tr>
      <w:tr w:rsidR="008D7769" w:rsidRPr="00B46571" w14:paraId="1E2FA1C4" w14:textId="77777777" w:rsidTr="53339BCF">
        <w:trPr>
          <w:trHeight w:val="213"/>
        </w:trPr>
        <w:tc>
          <w:tcPr>
            <w:tcW w:w="0" w:type="auto"/>
            <w:vMerge/>
            <w:vAlign w:val="center"/>
            <w:hideMark/>
          </w:tcPr>
          <w:p w14:paraId="2D176EB8" w14:textId="77777777" w:rsidR="008D7769" w:rsidRPr="00B46571" w:rsidRDefault="008D7769" w:rsidP="008D7769">
            <w:pPr>
              <w:spacing w:after="0" w:line="360" w:lineRule="auto"/>
              <w:jc w:val="center"/>
              <w:rPr>
                <w:rFonts w:ascii="Times New Roman" w:eastAsia="Times New Roman" w:hAnsi="Times New Roman" w:cs="Times New Roman"/>
                <w:color w:val="000000" w:themeColor="text1"/>
              </w:rPr>
            </w:pPr>
          </w:p>
        </w:tc>
        <w:tc>
          <w:tcPr>
            <w:tcW w:w="64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6FF5A36"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Fail</w:t>
            </w:r>
            <w:r w:rsidRPr="00B46571">
              <w:rPr>
                <w:rFonts w:ascii="Times New Roman" w:eastAsia="Times New Roman" w:hAnsi="Times New Roman" w:cs="Times New Roman"/>
                <w:color w:val="000000" w:themeColor="text1"/>
              </w:rPr>
              <w:t>​</w:t>
            </w:r>
          </w:p>
        </w:tc>
        <w:tc>
          <w:tcPr>
            <w:tcW w:w="369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D34D3DC"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Arduino does not store data and the Data log does not show data stream​</w:t>
            </w:r>
          </w:p>
        </w:tc>
        <w:tc>
          <w:tcPr>
            <w:tcW w:w="2619" w:type="dxa"/>
            <w:vMerge/>
            <w:vAlign w:val="center"/>
            <w:hideMark/>
          </w:tcPr>
          <w:p w14:paraId="2EB07DB5" w14:textId="77777777" w:rsidR="008D7769" w:rsidRPr="00B46571" w:rsidRDefault="008D7769" w:rsidP="008D7769">
            <w:pPr>
              <w:spacing w:after="0" w:line="360" w:lineRule="auto"/>
              <w:rPr>
                <w:rFonts w:ascii="Times New Roman" w:eastAsia="Times New Roman" w:hAnsi="Times New Roman" w:cs="Times New Roman"/>
                <w:color w:val="000000" w:themeColor="text1"/>
              </w:rPr>
            </w:pPr>
          </w:p>
        </w:tc>
        <w:tc>
          <w:tcPr>
            <w:tcW w:w="0" w:type="auto"/>
            <w:vMerge/>
            <w:vAlign w:val="center"/>
            <w:hideMark/>
          </w:tcPr>
          <w:p w14:paraId="43D359FA" w14:textId="77777777" w:rsidR="008D7769" w:rsidRPr="00B46571" w:rsidRDefault="008D7769" w:rsidP="008D7769">
            <w:pPr>
              <w:spacing w:after="0" w:line="360" w:lineRule="auto"/>
              <w:rPr>
                <w:rFonts w:ascii="Times New Roman" w:eastAsia="Times New Roman" w:hAnsi="Times New Roman" w:cs="Times New Roman"/>
                <w:color w:val="000000" w:themeColor="text1"/>
              </w:rPr>
            </w:pPr>
          </w:p>
        </w:tc>
      </w:tr>
      <w:tr w:rsidR="008D7769" w:rsidRPr="00B46571" w14:paraId="11AC5DAB" w14:textId="77777777" w:rsidTr="53339BCF">
        <w:trPr>
          <w:trHeight w:val="213"/>
        </w:trPr>
        <w:tc>
          <w:tcPr>
            <w:tcW w:w="2136"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245D9CCB"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Detect Launch​</w:t>
            </w:r>
          </w:p>
        </w:tc>
        <w:tc>
          <w:tcPr>
            <w:tcW w:w="646" w:type="dxa"/>
            <w:tcBorders>
              <w:top w:val="single" w:sz="4" w:space="0" w:color="auto"/>
              <w:left w:val="single" w:sz="4" w:space="0" w:color="auto"/>
              <w:bottom w:val="single" w:sz="4" w:space="0" w:color="auto"/>
              <w:right w:val="single" w:sz="4" w:space="0" w:color="auto"/>
            </w:tcBorders>
            <w:shd w:val="clear" w:color="auto" w:fill="auto"/>
            <w:hideMark/>
          </w:tcPr>
          <w:p w14:paraId="3654E140"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Pass</w:t>
            </w:r>
            <w:r w:rsidRPr="00B46571">
              <w:rPr>
                <w:rFonts w:ascii="Times New Roman" w:eastAsia="Times New Roman" w:hAnsi="Times New Roman" w:cs="Times New Roman"/>
                <w:color w:val="000000" w:themeColor="text1"/>
              </w:rPr>
              <w:t>​</w:t>
            </w:r>
          </w:p>
        </w:tc>
        <w:tc>
          <w:tcPr>
            <w:tcW w:w="3693" w:type="dxa"/>
            <w:tcBorders>
              <w:top w:val="single" w:sz="4" w:space="0" w:color="auto"/>
              <w:left w:val="single" w:sz="4" w:space="0" w:color="auto"/>
              <w:bottom w:val="single" w:sz="4" w:space="0" w:color="auto"/>
              <w:right w:val="single" w:sz="4" w:space="0" w:color="auto"/>
            </w:tcBorders>
            <w:shd w:val="clear" w:color="auto" w:fill="auto"/>
            <w:hideMark/>
          </w:tcPr>
          <w:p w14:paraId="7152355B"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Arduino detects launch and sets variable </w:t>
            </w:r>
            <w:proofErr w:type="spellStart"/>
            <w:r w:rsidRPr="00B46571">
              <w:rPr>
                <w:rFonts w:ascii="Times New Roman" w:eastAsia="Times New Roman" w:hAnsi="Times New Roman" w:cs="Times New Roman"/>
                <w:color w:val="000000" w:themeColor="text1"/>
              </w:rPr>
              <w:t>isLaunch</w:t>
            </w:r>
            <w:proofErr w:type="spellEnd"/>
            <w:r w:rsidRPr="00B46571">
              <w:rPr>
                <w:rFonts w:ascii="Times New Roman" w:eastAsia="Times New Roman" w:hAnsi="Times New Roman" w:cs="Times New Roman"/>
                <w:color w:val="000000" w:themeColor="text1"/>
              </w:rPr>
              <w:t> to true​</w:t>
            </w:r>
          </w:p>
        </w:tc>
        <w:tc>
          <w:tcPr>
            <w:tcW w:w="2619"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79D5CD7B"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 Data log will show value of </w:t>
            </w:r>
            <w:proofErr w:type="spellStart"/>
            <w:r w:rsidRPr="00B46571">
              <w:rPr>
                <w:rFonts w:ascii="Times New Roman" w:eastAsia="Times New Roman" w:hAnsi="Times New Roman" w:cs="Times New Roman"/>
                <w:color w:val="000000" w:themeColor="text1"/>
              </w:rPr>
              <w:t>isLaunch</w:t>
            </w:r>
            <w:proofErr w:type="spellEnd"/>
            <w:r w:rsidRPr="00B46571">
              <w:rPr>
                <w:rFonts w:ascii="Times New Roman" w:eastAsia="Times New Roman" w:hAnsi="Times New Roman" w:cs="Times New Roman"/>
                <w:color w:val="000000" w:themeColor="text1"/>
              </w:rPr>
              <w:t> throughout flight​</w:t>
            </w:r>
          </w:p>
        </w:tc>
        <w:tc>
          <w:tcPr>
            <w:tcW w:w="959"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1A38D768" w14:textId="77777777" w:rsidR="008D7769" w:rsidRPr="00B46571" w:rsidRDefault="008D7769" w:rsidP="008D7769">
            <w:pPr>
              <w:spacing w:after="0" w:line="360" w:lineRule="auto"/>
              <w:jc w:val="center"/>
              <w:textAlignment w:val="baseline"/>
              <w:rPr>
                <w:rFonts w:ascii="Times New Roman" w:eastAsia="Times New Roman" w:hAnsi="Times New Roman" w:cs="Times New Roman"/>
                <w:b/>
                <w:bCs/>
                <w:color w:val="000000" w:themeColor="text1"/>
              </w:rPr>
            </w:pPr>
            <w:r w:rsidRPr="00B46571">
              <w:rPr>
                <w:rFonts w:ascii="Times New Roman" w:eastAsia="Times New Roman" w:hAnsi="Times New Roman" w:cs="Times New Roman"/>
                <w:b/>
                <w:bCs/>
                <w:color w:val="000000" w:themeColor="text1"/>
              </w:rPr>
              <w:t>​</w:t>
            </w:r>
          </w:p>
        </w:tc>
      </w:tr>
      <w:tr w:rsidR="008D7769" w:rsidRPr="00B46571" w14:paraId="5649450B" w14:textId="77777777" w:rsidTr="53339BCF">
        <w:trPr>
          <w:trHeight w:val="213"/>
        </w:trPr>
        <w:tc>
          <w:tcPr>
            <w:tcW w:w="0" w:type="auto"/>
            <w:vMerge/>
            <w:vAlign w:val="center"/>
            <w:hideMark/>
          </w:tcPr>
          <w:p w14:paraId="1C921508" w14:textId="77777777" w:rsidR="008D7769" w:rsidRPr="00B46571" w:rsidRDefault="008D7769" w:rsidP="008D7769">
            <w:pPr>
              <w:spacing w:after="0" w:line="360" w:lineRule="auto"/>
              <w:jc w:val="center"/>
              <w:rPr>
                <w:rFonts w:ascii="Times New Roman" w:eastAsia="Times New Roman" w:hAnsi="Times New Roman" w:cs="Times New Roman"/>
                <w:color w:val="000000" w:themeColor="text1"/>
              </w:rPr>
            </w:pPr>
          </w:p>
        </w:tc>
        <w:tc>
          <w:tcPr>
            <w:tcW w:w="646" w:type="dxa"/>
            <w:tcBorders>
              <w:top w:val="single" w:sz="4" w:space="0" w:color="auto"/>
              <w:left w:val="single" w:sz="4" w:space="0" w:color="auto"/>
              <w:bottom w:val="single" w:sz="4" w:space="0" w:color="auto"/>
              <w:right w:val="single" w:sz="4" w:space="0" w:color="auto"/>
            </w:tcBorders>
            <w:shd w:val="clear" w:color="auto" w:fill="auto"/>
            <w:hideMark/>
          </w:tcPr>
          <w:p w14:paraId="2B3D9851"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Fail</w:t>
            </w:r>
            <w:r w:rsidRPr="00B46571">
              <w:rPr>
                <w:rFonts w:ascii="Times New Roman" w:eastAsia="Times New Roman" w:hAnsi="Times New Roman" w:cs="Times New Roman"/>
                <w:color w:val="000000" w:themeColor="text1"/>
              </w:rPr>
              <w:t>​</w:t>
            </w:r>
          </w:p>
        </w:tc>
        <w:tc>
          <w:tcPr>
            <w:tcW w:w="3693" w:type="dxa"/>
            <w:tcBorders>
              <w:top w:val="single" w:sz="4" w:space="0" w:color="auto"/>
              <w:left w:val="single" w:sz="4" w:space="0" w:color="auto"/>
              <w:bottom w:val="single" w:sz="4" w:space="0" w:color="auto"/>
              <w:right w:val="single" w:sz="4" w:space="0" w:color="auto"/>
            </w:tcBorders>
            <w:shd w:val="clear" w:color="auto" w:fill="auto"/>
            <w:hideMark/>
          </w:tcPr>
          <w:p w14:paraId="75092F0B"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Arduino does not detect launch and the Data log does not show values during flight​</w:t>
            </w:r>
          </w:p>
        </w:tc>
        <w:tc>
          <w:tcPr>
            <w:tcW w:w="2619" w:type="dxa"/>
            <w:vMerge/>
            <w:vAlign w:val="center"/>
            <w:hideMark/>
          </w:tcPr>
          <w:p w14:paraId="7C5EAE1B" w14:textId="77777777" w:rsidR="008D7769" w:rsidRPr="00B46571" w:rsidRDefault="008D7769" w:rsidP="008D7769">
            <w:pPr>
              <w:spacing w:after="0" w:line="360" w:lineRule="auto"/>
              <w:rPr>
                <w:rFonts w:ascii="Times New Roman" w:eastAsia="Times New Roman" w:hAnsi="Times New Roman" w:cs="Times New Roman"/>
                <w:color w:val="000000" w:themeColor="text1"/>
              </w:rPr>
            </w:pPr>
          </w:p>
        </w:tc>
        <w:tc>
          <w:tcPr>
            <w:tcW w:w="0" w:type="auto"/>
            <w:vMerge/>
            <w:vAlign w:val="center"/>
            <w:hideMark/>
          </w:tcPr>
          <w:p w14:paraId="574A3E6A" w14:textId="77777777" w:rsidR="008D7769" w:rsidRPr="00B46571" w:rsidRDefault="008D7769" w:rsidP="008D7769">
            <w:pPr>
              <w:spacing w:after="0" w:line="360" w:lineRule="auto"/>
              <w:rPr>
                <w:rFonts w:ascii="Times New Roman" w:eastAsia="Times New Roman" w:hAnsi="Times New Roman" w:cs="Times New Roman"/>
                <w:color w:val="000000" w:themeColor="text1"/>
              </w:rPr>
            </w:pPr>
          </w:p>
        </w:tc>
      </w:tr>
      <w:tr w:rsidR="008D7769" w:rsidRPr="00B46571" w14:paraId="520AD87F" w14:textId="77777777" w:rsidTr="53339BCF">
        <w:trPr>
          <w:trHeight w:val="213"/>
        </w:trPr>
        <w:tc>
          <w:tcPr>
            <w:tcW w:w="2136"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3EA9D59"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Detect Apogee​</w:t>
            </w:r>
          </w:p>
        </w:tc>
        <w:tc>
          <w:tcPr>
            <w:tcW w:w="64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AA33DD0"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Pass</w:t>
            </w:r>
            <w:r w:rsidRPr="00B46571">
              <w:rPr>
                <w:rFonts w:ascii="Times New Roman" w:eastAsia="Times New Roman" w:hAnsi="Times New Roman" w:cs="Times New Roman"/>
                <w:color w:val="000000" w:themeColor="text1"/>
              </w:rPr>
              <w:t>​</w:t>
            </w:r>
          </w:p>
        </w:tc>
        <w:tc>
          <w:tcPr>
            <w:tcW w:w="369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38756A4"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Arduino detects apogee and sets variable </w:t>
            </w:r>
            <w:proofErr w:type="spellStart"/>
            <w:r w:rsidRPr="00B46571">
              <w:rPr>
                <w:rFonts w:ascii="Times New Roman" w:eastAsia="Times New Roman" w:hAnsi="Times New Roman" w:cs="Times New Roman"/>
                <w:color w:val="000000" w:themeColor="text1"/>
              </w:rPr>
              <w:t>isApogee</w:t>
            </w:r>
            <w:proofErr w:type="spellEnd"/>
            <w:r w:rsidRPr="00B46571">
              <w:rPr>
                <w:rFonts w:ascii="Times New Roman" w:eastAsia="Times New Roman" w:hAnsi="Times New Roman" w:cs="Times New Roman"/>
                <w:color w:val="000000" w:themeColor="text1"/>
              </w:rPr>
              <w:t> to true at apogee​</w:t>
            </w:r>
          </w:p>
        </w:tc>
        <w:tc>
          <w:tcPr>
            <w:tcW w:w="261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A1391A4"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 Data log will show value of </w:t>
            </w:r>
            <w:proofErr w:type="spellStart"/>
            <w:r w:rsidRPr="00B46571">
              <w:rPr>
                <w:rFonts w:ascii="Times New Roman" w:eastAsia="Times New Roman" w:hAnsi="Times New Roman" w:cs="Times New Roman"/>
                <w:color w:val="000000" w:themeColor="text1"/>
              </w:rPr>
              <w:t>isApogee</w:t>
            </w:r>
            <w:proofErr w:type="spellEnd"/>
            <w:r w:rsidRPr="00B46571">
              <w:rPr>
                <w:rFonts w:ascii="Times New Roman" w:eastAsia="Times New Roman" w:hAnsi="Times New Roman" w:cs="Times New Roman"/>
                <w:color w:val="000000" w:themeColor="text1"/>
              </w:rPr>
              <w:t> throughout flight ​</w:t>
            </w:r>
          </w:p>
        </w:tc>
        <w:tc>
          <w:tcPr>
            <w:tcW w:w="95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BC72607" w14:textId="77777777" w:rsidR="008D7769" w:rsidRPr="00B46571" w:rsidRDefault="008D7769" w:rsidP="008D7769">
            <w:pPr>
              <w:spacing w:after="0" w:line="360" w:lineRule="auto"/>
              <w:jc w:val="center"/>
              <w:textAlignment w:val="baseline"/>
              <w:rPr>
                <w:rFonts w:ascii="Times New Roman" w:eastAsia="Times New Roman" w:hAnsi="Times New Roman" w:cs="Times New Roman"/>
                <w:b/>
                <w:bCs/>
                <w:color w:val="000000" w:themeColor="text1"/>
              </w:rPr>
            </w:pPr>
            <w:r w:rsidRPr="00B46571">
              <w:rPr>
                <w:rFonts w:ascii="Times New Roman" w:eastAsia="Times New Roman" w:hAnsi="Times New Roman" w:cs="Times New Roman"/>
                <w:b/>
                <w:bCs/>
                <w:color w:val="000000" w:themeColor="text1"/>
              </w:rPr>
              <w:t>​</w:t>
            </w:r>
          </w:p>
        </w:tc>
      </w:tr>
      <w:tr w:rsidR="008D7769" w:rsidRPr="00B46571" w14:paraId="35D0532C" w14:textId="77777777" w:rsidTr="53339BCF">
        <w:trPr>
          <w:trHeight w:val="213"/>
        </w:trPr>
        <w:tc>
          <w:tcPr>
            <w:tcW w:w="0" w:type="auto"/>
            <w:vMerge/>
            <w:vAlign w:val="center"/>
            <w:hideMark/>
          </w:tcPr>
          <w:p w14:paraId="05206704" w14:textId="77777777" w:rsidR="008D7769" w:rsidRPr="00B46571" w:rsidRDefault="008D7769" w:rsidP="008D7769">
            <w:pPr>
              <w:spacing w:after="0" w:line="360" w:lineRule="auto"/>
              <w:jc w:val="center"/>
              <w:rPr>
                <w:rFonts w:ascii="Times New Roman" w:eastAsia="Times New Roman" w:hAnsi="Times New Roman" w:cs="Times New Roman"/>
                <w:color w:val="000000" w:themeColor="text1"/>
              </w:rPr>
            </w:pPr>
          </w:p>
        </w:tc>
        <w:tc>
          <w:tcPr>
            <w:tcW w:w="64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71CC6FD"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Fail</w:t>
            </w:r>
            <w:r w:rsidRPr="00B46571">
              <w:rPr>
                <w:rFonts w:ascii="Times New Roman" w:eastAsia="Times New Roman" w:hAnsi="Times New Roman" w:cs="Times New Roman"/>
                <w:color w:val="000000" w:themeColor="text1"/>
              </w:rPr>
              <w:t>​</w:t>
            </w:r>
          </w:p>
        </w:tc>
        <w:tc>
          <w:tcPr>
            <w:tcW w:w="369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60ABD24"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Arduino does not detect apogee and the parachute is not released​</w:t>
            </w:r>
          </w:p>
        </w:tc>
        <w:tc>
          <w:tcPr>
            <w:tcW w:w="2619" w:type="dxa"/>
            <w:vMerge/>
            <w:vAlign w:val="center"/>
            <w:hideMark/>
          </w:tcPr>
          <w:p w14:paraId="5506D0C3" w14:textId="77777777" w:rsidR="008D7769" w:rsidRPr="00B46571" w:rsidRDefault="008D7769" w:rsidP="008D7769">
            <w:pPr>
              <w:spacing w:after="0" w:line="360" w:lineRule="auto"/>
              <w:rPr>
                <w:rFonts w:ascii="Times New Roman" w:eastAsia="Times New Roman" w:hAnsi="Times New Roman" w:cs="Times New Roman"/>
                <w:color w:val="000000" w:themeColor="text1"/>
              </w:rPr>
            </w:pPr>
          </w:p>
        </w:tc>
        <w:tc>
          <w:tcPr>
            <w:tcW w:w="0" w:type="auto"/>
            <w:vMerge/>
            <w:vAlign w:val="center"/>
            <w:hideMark/>
          </w:tcPr>
          <w:p w14:paraId="0183BC02" w14:textId="77777777" w:rsidR="008D7769" w:rsidRPr="00B46571" w:rsidRDefault="008D7769" w:rsidP="008D7769">
            <w:pPr>
              <w:spacing w:after="0" w:line="360" w:lineRule="auto"/>
              <w:rPr>
                <w:rFonts w:ascii="Times New Roman" w:eastAsia="Times New Roman" w:hAnsi="Times New Roman" w:cs="Times New Roman"/>
                <w:color w:val="000000" w:themeColor="text1"/>
              </w:rPr>
            </w:pPr>
          </w:p>
        </w:tc>
      </w:tr>
      <w:tr w:rsidR="008D7769" w:rsidRPr="00B46571" w14:paraId="5EC33F25" w14:textId="77777777" w:rsidTr="53339BCF">
        <w:trPr>
          <w:trHeight w:val="298"/>
        </w:trPr>
        <w:tc>
          <w:tcPr>
            <w:tcW w:w="2136"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14138C8A"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Flight controller deploys signal for ejection charge​</w:t>
            </w:r>
          </w:p>
        </w:tc>
        <w:tc>
          <w:tcPr>
            <w:tcW w:w="646" w:type="dxa"/>
            <w:tcBorders>
              <w:top w:val="single" w:sz="4" w:space="0" w:color="auto"/>
              <w:left w:val="single" w:sz="4" w:space="0" w:color="auto"/>
              <w:bottom w:val="single" w:sz="4" w:space="0" w:color="auto"/>
              <w:right w:val="single" w:sz="4" w:space="0" w:color="auto"/>
            </w:tcBorders>
            <w:shd w:val="clear" w:color="auto" w:fill="auto"/>
            <w:hideMark/>
          </w:tcPr>
          <w:p w14:paraId="4D0348FF"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Pass</w:t>
            </w:r>
            <w:r w:rsidRPr="00B46571">
              <w:rPr>
                <w:rFonts w:ascii="Times New Roman" w:eastAsia="Times New Roman" w:hAnsi="Times New Roman" w:cs="Times New Roman"/>
                <w:color w:val="000000" w:themeColor="text1"/>
              </w:rPr>
              <w:t>​</w:t>
            </w:r>
          </w:p>
        </w:tc>
        <w:tc>
          <w:tcPr>
            <w:tcW w:w="3693" w:type="dxa"/>
            <w:tcBorders>
              <w:top w:val="single" w:sz="4" w:space="0" w:color="auto"/>
              <w:left w:val="single" w:sz="4" w:space="0" w:color="auto"/>
              <w:bottom w:val="single" w:sz="4" w:space="0" w:color="auto"/>
              <w:right w:val="single" w:sz="4" w:space="0" w:color="auto"/>
            </w:tcBorders>
            <w:shd w:val="clear" w:color="auto" w:fill="auto"/>
            <w:hideMark/>
          </w:tcPr>
          <w:p w14:paraId="121447B0"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Arduino successfully deploys the ejection signal to the ejection charge at apogee​</w:t>
            </w:r>
          </w:p>
        </w:tc>
        <w:tc>
          <w:tcPr>
            <w:tcW w:w="2619"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2F0EF7BE"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 Data log shows it has deployed the signal for the ejection charge​</w:t>
            </w:r>
          </w:p>
        </w:tc>
        <w:tc>
          <w:tcPr>
            <w:tcW w:w="959"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6C42EE77" w14:textId="77777777" w:rsidR="008D7769" w:rsidRPr="00B46571" w:rsidRDefault="008D7769" w:rsidP="008D7769">
            <w:pPr>
              <w:spacing w:after="0" w:line="360" w:lineRule="auto"/>
              <w:jc w:val="center"/>
              <w:textAlignment w:val="baseline"/>
              <w:rPr>
                <w:rFonts w:ascii="Times New Roman" w:eastAsia="Times New Roman" w:hAnsi="Times New Roman" w:cs="Times New Roman"/>
                <w:b/>
                <w:bCs/>
                <w:color w:val="000000" w:themeColor="text1"/>
              </w:rPr>
            </w:pPr>
            <w:r w:rsidRPr="00B46571">
              <w:rPr>
                <w:rFonts w:ascii="Times New Roman" w:eastAsia="Times New Roman" w:hAnsi="Times New Roman" w:cs="Times New Roman"/>
                <w:b/>
                <w:bCs/>
                <w:color w:val="000000" w:themeColor="text1"/>
              </w:rPr>
              <w:t>​</w:t>
            </w:r>
          </w:p>
        </w:tc>
      </w:tr>
      <w:tr w:rsidR="008D7769" w:rsidRPr="00B46571" w14:paraId="2DF5BFAA" w14:textId="77777777" w:rsidTr="53339BCF">
        <w:trPr>
          <w:trHeight w:val="298"/>
        </w:trPr>
        <w:tc>
          <w:tcPr>
            <w:tcW w:w="0" w:type="auto"/>
            <w:vMerge/>
            <w:vAlign w:val="center"/>
            <w:hideMark/>
          </w:tcPr>
          <w:p w14:paraId="035A4849" w14:textId="77777777" w:rsidR="008D7769" w:rsidRPr="00B46571" w:rsidRDefault="008D7769" w:rsidP="008D7769">
            <w:pPr>
              <w:spacing w:after="0" w:line="360" w:lineRule="auto"/>
              <w:jc w:val="center"/>
              <w:rPr>
                <w:rFonts w:ascii="Times New Roman" w:eastAsia="Times New Roman" w:hAnsi="Times New Roman" w:cs="Times New Roman"/>
                <w:color w:val="000000" w:themeColor="text1"/>
              </w:rPr>
            </w:pPr>
          </w:p>
        </w:tc>
        <w:tc>
          <w:tcPr>
            <w:tcW w:w="646" w:type="dxa"/>
            <w:tcBorders>
              <w:top w:val="single" w:sz="4" w:space="0" w:color="auto"/>
              <w:left w:val="single" w:sz="4" w:space="0" w:color="auto"/>
              <w:bottom w:val="single" w:sz="4" w:space="0" w:color="auto"/>
              <w:right w:val="single" w:sz="4" w:space="0" w:color="auto"/>
            </w:tcBorders>
            <w:shd w:val="clear" w:color="auto" w:fill="auto"/>
            <w:hideMark/>
          </w:tcPr>
          <w:p w14:paraId="3993C3D4"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Fail</w:t>
            </w:r>
            <w:r w:rsidRPr="00B46571">
              <w:rPr>
                <w:rFonts w:ascii="Times New Roman" w:eastAsia="Times New Roman" w:hAnsi="Times New Roman" w:cs="Times New Roman"/>
                <w:color w:val="000000" w:themeColor="text1"/>
              </w:rPr>
              <w:t>​</w:t>
            </w:r>
          </w:p>
        </w:tc>
        <w:tc>
          <w:tcPr>
            <w:tcW w:w="3693" w:type="dxa"/>
            <w:tcBorders>
              <w:top w:val="single" w:sz="4" w:space="0" w:color="auto"/>
              <w:left w:val="single" w:sz="4" w:space="0" w:color="auto"/>
              <w:bottom w:val="single" w:sz="4" w:space="0" w:color="auto"/>
              <w:right w:val="single" w:sz="4" w:space="0" w:color="auto"/>
            </w:tcBorders>
            <w:shd w:val="clear" w:color="auto" w:fill="auto"/>
            <w:hideMark/>
          </w:tcPr>
          <w:p w14:paraId="74CC7567"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Arduino does not send the ejection signal and the stage separation does not occur​</w:t>
            </w:r>
          </w:p>
        </w:tc>
        <w:tc>
          <w:tcPr>
            <w:tcW w:w="2619" w:type="dxa"/>
            <w:vMerge/>
            <w:vAlign w:val="center"/>
            <w:hideMark/>
          </w:tcPr>
          <w:p w14:paraId="62C0E501" w14:textId="77777777" w:rsidR="008D7769" w:rsidRPr="00B46571" w:rsidRDefault="008D7769" w:rsidP="008D7769">
            <w:pPr>
              <w:spacing w:after="0" w:line="360" w:lineRule="auto"/>
              <w:rPr>
                <w:rFonts w:ascii="Times New Roman" w:eastAsia="Times New Roman" w:hAnsi="Times New Roman" w:cs="Times New Roman"/>
                <w:color w:val="000000" w:themeColor="text1"/>
              </w:rPr>
            </w:pPr>
          </w:p>
        </w:tc>
        <w:tc>
          <w:tcPr>
            <w:tcW w:w="0" w:type="auto"/>
            <w:vMerge/>
            <w:vAlign w:val="center"/>
            <w:hideMark/>
          </w:tcPr>
          <w:p w14:paraId="1D1E497B" w14:textId="77777777" w:rsidR="008D7769" w:rsidRPr="00B46571" w:rsidRDefault="008D7769" w:rsidP="008D7769">
            <w:pPr>
              <w:spacing w:after="0" w:line="360" w:lineRule="auto"/>
              <w:rPr>
                <w:rFonts w:ascii="Times New Roman" w:eastAsia="Times New Roman" w:hAnsi="Times New Roman" w:cs="Times New Roman"/>
                <w:color w:val="000000" w:themeColor="text1"/>
              </w:rPr>
            </w:pPr>
          </w:p>
        </w:tc>
      </w:tr>
      <w:tr w:rsidR="008D7769" w:rsidRPr="00B46571" w14:paraId="7C701DC1" w14:textId="77777777" w:rsidTr="53339BCF">
        <w:trPr>
          <w:trHeight w:val="298"/>
        </w:trPr>
        <w:tc>
          <w:tcPr>
            <w:tcW w:w="2136"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7C69747"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RF Transmitter​</w:t>
            </w:r>
          </w:p>
        </w:tc>
        <w:tc>
          <w:tcPr>
            <w:tcW w:w="64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8A65350"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Pass</w:t>
            </w:r>
            <w:r w:rsidRPr="00B46571">
              <w:rPr>
                <w:rFonts w:ascii="Times New Roman" w:eastAsia="Times New Roman" w:hAnsi="Times New Roman" w:cs="Times New Roman"/>
                <w:color w:val="000000" w:themeColor="text1"/>
              </w:rPr>
              <w:t>​</w:t>
            </w:r>
          </w:p>
        </w:tc>
        <w:tc>
          <w:tcPr>
            <w:tcW w:w="369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FD6F9B5"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RF signal transmitted and received after apogee​</w:t>
            </w:r>
          </w:p>
        </w:tc>
        <w:tc>
          <w:tcPr>
            <w:tcW w:w="261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5365FD5"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 Can hear the signal and receive a direction from the transmitter once the rocket lands​</w:t>
            </w:r>
          </w:p>
        </w:tc>
        <w:tc>
          <w:tcPr>
            <w:tcW w:w="95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207485E" w14:textId="77777777" w:rsidR="008D7769" w:rsidRPr="00B46571" w:rsidRDefault="008D7769" w:rsidP="008D7769">
            <w:pPr>
              <w:spacing w:after="0" w:line="360" w:lineRule="auto"/>
              <w:jc w:val="center"/>
              <w:textAlignment w:val="baseline"/>
              <w:rPr>
                <w:rFonts w:ascii="Times New Roman" w:eastAsia="Times New Roman" w:hAnsi="Times New Roman" w:cs="Times New Roman"/>
                <w:b/>
                <w:bCs/>
                <w:color w:val="000000" w:themeColor="text1"/>
              </w:rPr>
            </w:pPr>
            <w:r w:rsidRPr="00B46571">
              <w:rPr>
                <w:rFonts w:ascii="Times New Roman" w:eastAsia="Times New Roman" w:hAnsi="Times New Roman" w:cs="Times New Roman"/>
                <w:b/>
                <w:bCs/>
                <w:color w:val="000000" w:themeColor="text1"/>
              </w:rPr>
              <w:t>​</w:t>
            </w:r>
          </w:p>
        </w:tc>
      </w:tr>
      <w:tr w:rsidR="008D7769" w:rsidRPr="00B46571" w14:paraId="07E4A33D" w14:textId="77777777" w:rsidTr="53339BCF">
        <w:trPr>
          <w:trHeight w:val="298"/>
        </w:trPr>
        <w:tc>
          <w:tcPr>
            <w:tcW w:w="0" w:type="auto"/>
            <w:vMerge/>
            <w:vAlign w:val="center"/>
            <w:hideMark/>
          </w:tcPr>
          <w:p w14:paraId="74326C9F" w14:textId="77777777" w:rsidR="008D7769" w:rsidRPr="00B46571" w:rsidRDefault="008D7769" w:rsidP="008D7769">
            <w:pPr>
              <w:spacing w:after="0" w:line="360" w:lineRule="auto"/>
              <w:rPr>
                <w:rFonts w:ascii="Times New Roman" w:eastAsia="Times New Roman" w:hAnsi="Times New Roman" w:cs="Times New Roman"/>
                <w:color w:val="000000" w:themeColor="text1"/>
              </w:rPr>
            </w:pPr>
          </w:p>
        </w:tc>
        <w:tc>
          <w:tcPr>
            <w:tcW w:w="646" w:type="dxa"/>
            <w:tcBorders>
              <w:top w:val="single" w:sz="4" w:space="0" w:color="auto"/>
              <w:left w:val="outset" w:sz="6" w:space="0" w:color="auto"/>
              <w:bottom w:val="outset" w:sz="6" w:space="0" w:color="auto"/>
              <w:right w:val="outset" w:sz="6" w:space="0" w:color="auto"/>
            </w:tcBorders>
            <w:shd w:val="clear" w:color="auto" w:fill="F2F2F2" w:themeFill="background1" w:themeFillShade="F2"/>
            <w:hideMark/>
          </w:tcPr>
          <w:p w14:paraId="4D7E052D"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Fail</w:t>
            </w:r>
            <w:r w:rsidRPr="00B46571">
              <w:rPr>
                <w:rFonts w:ascii="Times New Roman" w:eastAsia="Times New Roman" w:hAnsi="Times New Roman" w:cs="Times New Roman"/>
                <w:color w:val="000000" w:themeColor="text1"/>
              </w:rPr>
              <w:t>​</w:t>
            </w:r>
          </w:p>
        </w:tc>
        <w:tc>
          <w:tcPr>
            <w:tcW w:w="3693" w:type="dxa"/>
            <w:tcBorders>
              <w:top w:val="single" w:sz="4" w:space="0" w:color="auto"/>
              <w:left w:val="outset" w:sz="6" w:space="0" w:color="auto"/>
              <w:bottom w:val="outset" w:sz="6" w:space="0" w:color="auto"/>
              <w:right w:val="outset" w:sz="6" w:space="0" w:color="auto"/>
            </w:tcBorders>
            <w:shd w:val="clear" w:color="auto" w:fill="F2F2F2" w:themeFill="background1" w:themeFillShade="F2"/>
            <w:hideMark/>
          </w:tcPr>
          <w:p w14:paraId="76995B19"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RF signal is not transmitted, and the song cannot be heard​</w:t>
            </w:r>
          </w:p>
        </w:tc>
        <w:tc>
          <w:tcPr>
            <w:tcW w:w="2619" w:type="dxa"/>
            <w:vMerge/>
            <w:vAlign w:val="center"/>
            <w:hideMark/>
          </w:tcPr>
          <w:p w14:paraId="7448C06B" w14:textId="77777777" w:rsidR="008D7769" w:rsidRPr="00B46571" w:rsidRDefault="008D7769" w:rsidP="008D7769">
            <w:pPr>
              <w:spacing w:after="0" w:line="360" w:lineRule="auto"/>
              <w:rPr>
                <w:rFonts w:ascii="Times New Roman" w:eastAsia="Times New Roman" w:hAnsi="Times New Roman" w:cs="Times New Roman"/>
                <w:color w:val="000000" w:themeColor="text1"/>
              </w:rPr>
            </w:pPr>
          </w:p>
        </w:tc>
        <w:tc>
          <w:tcPr>
            <w:tcW w:w="0" w:type="auto"/>
            <w:vMerge/>
            <w:vAlign w:val="center"/>
            <w:hideMark/>
          </w:tcPr>
          <w:p w14:paraId="260AD045" w14:textId="77777777" w:rsidR="008D7769" w:rsidRPr="00B46571" w:rsidRDefault="008D7769" w:rsidP="008D7769">
            <w:pPr>
              <w:spacing w:after="0" w:line="360" w:lineRule="auto"/>
              <w:rPr>
                <w:rFonts w:ascii="Times New Roman" w:eastAsia="Times New Roman" w:hAnsi="Times New Roman" w:cs="Times New Roman"/>
                <w:color w:val="000000" w:themeColor="text1"/>
              </w:rPr>
            </w:pPr>
          </w:p>
        </w:tc>
      </w:tr>
    </w:tbl>
    <w:p w14:paraId="7FFFB352" w14:textId="0BB67641" w:rsidR="5378C16A" w:rsidRDefault="53339BCF" w:rsidP="53339BCF">
      <w:pPr>
        <w:pStyle w:val="NormalWeb"/>
        <w:spacing w:before="0" w:beforeAutospacing="0" w:after="0" w:afterAutospacing="0" w:line="360" w:lineRule="auto"/>
        <w:ind w:firstLine="720"/>
        <w:rPr>
          <w:color w:val="000000" w:themeColor="text1"/>
        </w:rPr>
      </w:pPr>
      <w:r w:rsidRPr="53339BCF">
        <w:rPr>
          <w:color w:val="000000" w:themeColor="text1"/>
        </w:rPr>
        <w:t>In preparation for the preliminary test launch on January 19th, 2019, a list of success criteria from a dynamics and controls standpoint was determined. The main objectives for the flight were to execute all in-flight events properly and record all flight data from the altimeter and IMU. The criteria, except for the results column, is detailed in the Launch Test Criteria in Table 3 below:</w:t>
      </w:r>
    </w:p>
    <w:p w14:paraId="66432BCB" w14:textId="77777777" w:rsidR="00BB29BC" w:rsidRDefault="00BB29BC" w:rsidP="006D0668">
      <w:pPr>
        <w:pStyle w:val="NormalWeb"/>
        <w:spacing w:before="0" w:beforeAutospacing="0" w:after="0" w:afterAutospacing="0" w:line="360" w:lineRule="auto"/>
        <w:ind w:firstLine="720"/>
        <w:rPr>
          <w:color w:val="000000" w:themeColor="text1"/>
        </w:rPr>
      </w:pPr>
    </w:p>
    <w:p w14:paraId="6105633E" w14:textId="77777777" w:rsidR="00E866A1" w:rsidRDefault="00E866A1" w:rsidP="006D0668">
      <w:pPr>
        <w:pStyle w:val="NormalWeb"/>
        <w:spacing w:before="0" w:beforeAutospacing="0" w:after="0" w:afterAutospacing="0" w:line="360" w:lineRule="auto"/>
        <w:ind w:firstLine="720"/>
        <w:rPr>
          <w:color w:val="000000" w:themeColor="text1"/>
        </w:rPr>
      </w:pPr>
    </w:p>
    <w:p w14:paraId="3504ED27" w14:textId="0F9ABE7A" w:rsidR="00C72490" w:rsidRPr="00275F7B" w:rsidRDefault="53339BCF" w:rsidP="53339BCF">
      <w:pPr>
        <w:pStyle w:val="NormalWeb"/>
        <w:spacing w:before="0" w:beforeAutospacing="0" w:after="0" w:afterAutospacing="0" w:line="360" w:lineRule="auto"/>
        <w:ind w:firstLine="720"/>
        <w:rPr>
          <w:color w:val="000000" w:themeColor="text1"/>
        </w:rPr>
      </w:pPr>
      <w:r w:rsidRPr="53339BCF">
        <w:rPr>
          <w:color w:val="000000" w:themeColor="text1"/>
        </w:rPr>
        <w:lastRenderedPageBreak/>
        <w:t>The execution of flight events was significantly more critical than recording data. This is because the flight events included detecting launch and apogee and deploying the parachute. If launch was not detected, then apogee would not be either, which meant the parachute would not deploy. If the parachute did not deploy, the impact of the rocket hitting the ground would be detrimental to the rocket’s structure and the electronics inside. Thus, writing the code to detect flight events took precedence over writing the code to record flight data.</w:t>
      </w:r>
    </w:p>
    <w:p w14:paraId="45B0FD1F" w14:textId="77777777" w:rsidR="00972840" w:rsidRPr="004D35F6" w:rsidRDefault="00972840" w:rsidP="006D0668">
      <w:pPr>
        <w:spacing w:line="360" w:lineRule="auto"/>
        <w:rPr>
          <w:rFonts w:ascii="Times New Roman" w:eastAsia="Times New Roman" w:hAnsi="Times New Roman" w:cs="Times New Roman"/>
          <w:bCs/>
          <w:color w:val="000000" w:themeColor="text1"/>
          <w:sz w:val="24"/>
          <w:szCs w:val="32"/>
        </w:rPr>
      </w:pPr>
    </w:p>
    <w:p w14:paraId="3155A47A" w14:textId="2564B6C0" w:rsidR="00972840" w:rsidRDefault="00972840" w:rsidP="006D0668">
      <w:pPr>
        <w:spacing w:line="360" w:lineRule="auto"/>
        <w:rPr>
          <w:rFonts w:ascii="Times New Roman" w:eastAsia="Times New Roman" w:hAnsi="Times New Roman" w:cs="Times New Roman"/>
          <w:b/>
          <w:bCs/>
          <w:color w:val="000000" w:themeColor="text1"/>
          <w:sz w:val="32"/>
          <w:szCs w:val="32"/>
        </w:rPr>
      </w:pPr>
      <w:r>
        <w:rPr>
          <w:rFonts w:ascii="Times New Roman" w:eastAsia="Times New Roman" w:hAnsi="Times New Roman" w:cs="Times New Roman"/>
          <w:b/>
          <w:bCs/>
          <w:color w:val="000000" w:themeColor="text1"/>
          <w:sz w:val="32"/>
          <w:szCs w:val="32"/>
        </w:rPr>
        <w:br w:type="page"/>
      </w:r>
    </w:p>
    <w:p w14:paraId="1A7E2A04" w14:textId="7881CCCB" w:rsidR="2F86ABB5" w:rsidRPr="002126BF" w:rsidRDefault="2F86ABB5" w:rsidP="00981930">
      <w:pPr>
        <w:pStyle w:val="Heading1"/>
      </w:pPr>
      <w:bookmarkStart w:id="66" w:name="_Toc2082190"/>
      <w:r w:rsidRPr="00B46571">
        <w:lastRenderedPageBreak/>
        <w:t>Results</w:t>
      </w:r>
      <w:bookmarkEnd w:id="66"/>
    </w:p>
    <w:p w14:paraId="6EA13990" w14:textId="4DD18122" w:rsidR="2F86ABB5" w:rsidRPr="00B46571" w:rsidRDefault="00A664E1" w:rsidP="006D0668">
      <w:pPr>
        <w:spacing w:line="360" w:lineRule="auto"/>
        <w:ind w:firstLine="720"/>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color w:val="000000" w:themeColor="text1"/>
          <w:sz w:val="24"/>
          <w:szCs w:val="24"/>
        </w:rPr>
        <w:t>The results of our methodology and overall project are described below in detail. We also provide in depth results of any testing that was done on the various subsystems that we worked on.</w:t>
      </w:r>
    </w:p>
    <w:p w14:paraId="3E3C6E0E" w14:textId="719BF5B0" w:rsidR="00147661" w:rsidRPr="00B46571" w:rsidRDefault="2F86ABB5" w:rsidP="00981930">
      <w:pPr>
        <w:pStyle w:val="Heading2"/>
      </w:pPr>
      <w:bookmarkStart w:id="67" w:name="_Toc2082191"/>
      <w:r w:rsidRPr="00B46571">
        <w:t>3.1 January Test Launch</w:t>
      </w:r>
      <w:bookmarkEnd w:id="67"/>
      <w:r w:rsidR="00147661" w:rsidRPr="00B46571">
        <w:tab/>
      </w:r>
    </w:p>
    <w:p w14:paraId="2157CE97" w14:textId="50BEB445" w:rsidR="2F86ABB5" w:rsidRDefault="00147661" w:rsidP="006D0668">
      <w:pPr>
        <w:spacing w:line="360" w:lineRule="auto"/>
        <w:rPr>
          <w:rFonts w:ascii="Times New Roman" w:hAnsi="Times New Roman" w:cs="Times New Roman"/>
          <w:color w:val="000000" w:themeColor="text1"/>
          <w:sz w:val="24"/>
          <w:szCs w:val="24"/>
        </w:rPr>
      </w:pPr>
      <w:r w:rsidRPr="00B46571">
        <w:rPr>
          <w:rFonts w:ascii="Times New Roman" w:eastAsia="Times New Roman" w:hAnsi="Times New Roman" w:cs="Times New Roman"/>
          <w:bCs/>
          <w:color w:val="000000" w:themeColor="text1"/>
          <w:sz w:val="24"/>
          <w:szCs w:val="32"/>
        </w:rPr>
        <w:tab/>
      </w:r>
      <w:r w:rsidR="00B46571">
        <w:rPr>
          <w:rFonts w:ascii="Times New Roman" w:eastAsia="Times New Roman" w:hAnsi="Times New Roman" w:cs="Times New Roman"/>
          <w:bCs/>
          <w:color w:val="000000" w:themeColor="text1"/>
          <w:sz w:val="24"/>
          <w:szCs w:val="24"/>
        </w:rPr>
        <w:t>The test launch took place on January 19</w:t>
      </w:r>
      <w:r w:rsidR="00B46571" w:rsidRPr="00B46571">
        <w:rPr>
          <w:rFonts w:ascii="Times New Roman" w:eastAsia="Times New Roman" w:hAnsi="Times New Roman" w:cs="Times New Roman"/>
          <w:bCs/>
          <w:color w:val="000000" w:themeColor="text1"/>
          <w:sz w:val="24"/>
          <w:szCs w:val="24"/>
          <w:vertAlign w:val="superscript"/>
        </w:rPr>
        <w:t>th</w:t>
      </w:r>
      <w:r w:rsidR="00B46571">
        <w:rPr>
          <w:rFonts w:ascii="Times New Roman" w:eastAsia="Times New Roman" w:hAnsi="Times New Roman" w:cs="Times New Roman"/>
          <w:bCs/>
          <w:color w:val="000000" w:themeColor="text1"/>
          <w:sz w:val="24"/>
          <w:szCs w:val="24"/>
        </w:rPr>
        <w:t xml:space="preserve">, 2019 in Durham, Connecticut. </w:t>
      </w:r>
      <w:r w:rsidR="00B46571" w:rsidRPr="00B46571">
        <w:rPr>
          <w:rFonts w:ascii="Times New Roman" w:hAnsi="Times New Roman" w:cs="Times New Roman"/>
          <w:color w:val="000000" w:themeColor="text1"/>
          <w:sz w:val="24"/>
          <w:szCs w:val="24"/>
        </w:rPr>
        <w:t xml:space="preserve">Although the overall launch was unsuccessful since the rocket never left the launch pad, there were some </w:t>
      </w:r>
      <w:commentRangeStart w:id="68"/>
      <w:r w:rsidR="00B46571" w:rsidRPr="00B46571">
        <w:rPr>
          <w:rFonts w:ascii="Times New Roman" w:hAnsi="Times New Roman" w:cs="Times New Roman"/>
          <w:color w:val="000000" w:themeColor="text1"/>
          <w:sz w:val="24"/>
          <w:szCs w:val="24"/>
        </w:rPr>
        <w:t xml:space="preserve">successes </w:t>
      </w:r>
      <w:commentRangeEnd w:id="68"/>
      <w:r w:rsidR="00275E98">
        <w:rPr>
          <w:rStyle w:val="CommentReference"/>
        </w:rPr>
        <w:commentReference w:id="68"/>
      </w:r>
      <w:r w:rsidR="00B46571" w:rsidRPr="00B46571">
        <w:rPr>
          <w:rFonts w:ascii="Times New Roman" w:hAnsi="Times New Roman" w:cs="Times New Roman"/>
          <w:color w:val="000000" w:themeColor="text1"/>
          <w:sz w:val="24"/>
          <w:szCs w:val="24"/>
        </w:rPr>
        <w:t>for the Fli</w:t>
      </w:r>
      <w:r w:rsidR="00820B13">
        <w:rPr>
          <w:rFonts w:ascii="Times New Roman" w:hAnsi="Times New Roman" w:cs="Times New Roman"/>
          <w:color w:val="000000" w:themeColor="text1"/>
          <w:sz w:val="24"/>
          <w:szCs w:val="24"/>
        </w:rPr>
        <w:t>ght Dynamics and Stability team. The criteria and their outcomes can be found in Table 4 below:</w:t>
      </w:r>
    </w:p>
    <w:p w14:paraId="3F16A52A" w14:textId="2703C72E" w:rsidR="00A664E1" w:rsidRDefault="00A664E1" w:rsidP="006D0668">
      <w:pPr>
        <w:spacing w:line="360" w:lineRule="auto"/>
        <w:rPr>
          <w:rFonts w:ascii="Times New Roman" w:hAnsi="Times New Roman" w:cs="Times New Roman"/>
          <w:color w:val="000000" w:themeColor="text1"/>
          <w:sz w:val="24"/>
          <w:szCs w:val="24"/>
        </w:rPr>
      </w:pPr>
    </w:p>
    <w:p w14:paraId="56FCE67C" w14:textId="19868C4A" w:rsidR="00A664E1" w:rsidRDefault="00FA04B1" w:rsidP="006D0668">
      <w:pPr>
        <w:spacing w:line="360" w:lineRule="auto"/>
        <w:rPr>
          <w:rFonts w:ascii="Times New Roman" w:hAnsi="Times New Roman" w:cs="Times New Roman"/>
          <w:color w:val="000000" w:themeColor="text1"/>
          <w:sz w:val="24"/>
          <w:szCs w:val="24"/>
        </w:rPr>
      </w:pPr>
      <w:r>
        <w:rPr>
          <w:noProof/>
        </w:rPr>
        <mc:AlternateContent>
          <mc:Choice Requires="wps">
            <w:drawing>
              <wp:anchor distT="0" distB="0" distL="114300" distR="114300" simplePos="0" relativeHeight="251690496" behindDoc="0" locked="0" layoutInCell="1" allowOverlap="1" wp14:anchorId="59C0B0B3" wp14:editId="6595051E">
                <wp:simplePos x="0" y="0"/>
                <wp:positionH relativeFrom="margin">
                  <wp:posOffset>39757</wp:posOffset>
                </wp:positionH>
                <wp:positionV relativeFrom="paragraph">
                  <wp:posOffset>3108021</wp:posOffset>
                </wp:positionV>
                <wp:extent cx="3728720" cy="635"/>
                <wp:effectExtent l="0" t="0" r="5080" b="8255"/>
                <wp:wrapTopAndBottom/>
                <wp:docPr id="17" name="Text Box 17"/>
                <wp:cNvGraphicFramePr/>
                <a:graphic xmlns:a="http://schemas.openxmlformats.org/drawingml/2006/main">
                  <a:graphicData uri="http://schemas.microsoft.com/office/word/2010/wordprocessingShape">
                    <wps:wsp>
                      <wps:cNvSpPr txBox="1"/>
                      <wps:spPr>
                        <a:xfrm>
                          <a:off x="0" y="0"/>
                          <a:ext cx="3728720" cy="635"/>
                        </a:xfrm>
                        <a:prstGeom prst="rect">
                          <a:avLst/>
                        </a:prstGeom>
                        <a:solidFill>
                          <a:prstClr val="white"/>
                        </a:solidFill>
                        <a:ln>
                          <a:noFill/>
                        </a:ln>
                        <a:effectLst/>
                      </wps:spPr>
                      <wps:txbx>
                        <w:txbxContent>
                          <w:p w14:paraId="532DA7AD" w14:textId="700E9694" w:rsidR="00715C60" w:rsidRPr="00E866A1" w:rsidRDefault="00715C60" w:rsidP="00FA04B1">
                            <w:pPr>
                              <w:pStyle w:val="Caption"/>
                              <w:jc w:val="center"/>
                              <w:rPr>
                                <w:rFonts w:ascii="Times New Roman" w:eastAsia="Times New Roman" w:hAnsi="Times New Roman" w:cs="Times New Roman"/>
                                <w:color w:val="000000" w:themeColor="text1"/>
                                <w:sz w:val="24"/>
                                <w:szCs w:val="24"/>
                              </w:rPr>
                            </w:pPr>
                            <w:r w:rsidRPr="00E866A1">
                              <w:rPr>
                                <w:rFonts w:ascii="Times New Roman" w:hAnsi="Times New Roman" w:cs="Times New Roman"/>
                                <w:color w:val="000000" w:themeColor="text1"/>
                              </w:rPr>
                              <w:t xml:space="preserve">Figur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SEQ Figure \* ARABIC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19</w:t>
                            </w:r>
                            <w:r>
                              <w:rPr>
                                <w:rFonts w:ascii="Times New Roman" w:hAnsi="Times New Roman" w:cs="Times New Roman"/>
                                <w:color w:val="000000" w:themeColor="text1"/>
                              </w:rPr>
                              <w:fldChar w:fldCharType="end"/>
                            </w:r>
                            <w:r w:rsidRPr="00E866A1">
                              <w:rPr>
                                <w:rFonts w:ascii="Times New Roman" w:hAnsi="Times New Roman" w:cs="Times New Roman"/>
                                <w:color w:val="000000" w:themeColor="text1"/>
                              </w:rPr>
                              <w:t>: Acceleration vs. Time test launch data. Copyright 2019, WP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C0B0B3" id="Text Box 17" o:spid="_x0000_s1037" type="#_x0000_t202" style="position:absolute;margin-left:3.15pt;margin-top:244.75pt;width:293.6pt;height:.05pt;z-index:2516904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" stroked="f">
                <v:textbox style="mso-fit-shape-to-text:t" inset="0,0,0,0">
                  <w:txbxContent>
                    <w:p w14:paraId="532DA7AD" w14:textId="700E9694" w:rsidR="00715C60" w:rsidRPr="00E866A1" w:rsidRDefault="00715C60" w:rsidP="00FA04B1">
                      <w:pPr>
                        <w:pStyle w:val="Caption"/>
                        <w:jc w:val="center"/>
                        <w:rPr>
                          <w:rFonts w:ascii="Times New Roman" w:eastAsia="Times New Roman" w:hAnsi="Times New Roman" w:cs="Times New Roman"/>
                          <w:color w:val="000000" w:themeColor="text1"/>
                          <w:sz w:val="24"/>
                          <w:szCs w:val="24"/>
                        </w:rPr>
                      </w:pPr>
                      <w:r w:rsidRPr="00E866A1">
                        <w:rPr>
                          <w:rFonts w:ascii="Times New Roman" w:hAnsi="Times New Roman" w:cs="Times New Roman"/>
                          <w:color w:val="000000" w:themeColor="text1"/>
                        </w:rPr>
                        <w:t xml:space="preserve">Figur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SEQ Figure \* ARABIC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19</w:t>
                      </w:r>
                      <w:r>
                        <w:rPr>
                          <w:rFonts w:ascii="Times New Roman" w:hAnsi="Times New Roman" w:cs="Times New Roman"/>
                          <w:color w:val="000000" w:themeColor="text1"/>
                        </w:rPr>
                        <w:fldChar w:fldCharType="end"/>
                      </w:r>
                      <w:r w:rsidRPr="00E866A1">
                        <w:rPr>
                          <w:rFonts w:ascii="Times New Roman" w:hAnsi="Times New Roman" w:cs="Times New Roman"/>
                          <w:color w:val="000000" w:themeColor="text1"/>
                        </w:rPr>
                        <w:t>: Acceleration vs. Time test launch data. Copyright 2019, WPI.</w:t>
                      </w:r>
                    </w:p>
                  </w:txbxContent>
                </v:textbox>
                <w10:wrap type="topAndBottom" anchorx="margin"/>
              </v:shape>
            </w:pict>
          </mc:Fallback>
        </mc:AlternateContent>
      </w:r>
      <w:r w:rsidR="00A664E1">
        <w:rPr>
          <w:noProof/>
        </w:rPr>
        <w:drawing>
          <wp:anchor distT="0" distB="0" distL="114300" distR="114300" simplePos="0" relativeHeight="251688448" behindDoc="0" locked="0" layoutInCell="1" allowOverlap="1" wp14:anchorId="3B0790C0" wp14:editId="36BE0EB0">
            <wp:simplePos x="0" y="0"/>
            <wp:positionH relativeFrom="margin">
              <wp:posOffset>0</wp:posOffset>
            </wp:positionH>
            <wp:positionV relativeFrom="paragraph">
              <wp:posOffset>356870</wp:posOffset>
            </wp:positionV>
            <wp:extent cx="4572000" cy="2743200"/>
            <wp:effectExtent l="0" t="0" r="0" b="0"/>
            <wp:wrapSquare wrapText="bothSides"/>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anchor>
        </w:drawing>
      </w:r>
    </w:p>
    <w:tbl>
      <w:tblPr>
        <w:tblpPr w:leftFromText="180" w:rightFromText="180" w:vertAnchor="page" w:horzAnchor="margin" w:tblpY="5073"/>
        <w:tblW w:w="100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136"/>
        <w:gridCol w:w="646"/>
        <w:gridCol w:w="3783"/>
        <w:gridCol w:w="2529"/>
        <w:gridCol w:w="959"/>
      </w:tblGrid>
      <w:tr w:rsidR="00820B13" w:rsidRPr="00B46571" w14:paraId="0EB244B1" w14:textId="77777777" w:rsidTr="00C43AE9">
        <w:trPr>
          <w:trHeight w:val="534"/>
        </w:trPr>
        <w:tc>
          <w:tcPr>
            <w:tcW w:w="10053" w:type="dxa"/>
            <w:gridSpan w:val="5"/>
            <w:shd w:val="clear" w:color="auto" w:fill="auto"/>
          </w:tcPr>
          <w:p w14:paraId="02F867C9" w14:textId="173DC0E1" w:rsidR="00820B13" w:rsidRPr="00B46571" w:rsidRDefault="00820B13" w:rsidP="006D0668">
            <w:pPr>
              <w:spacing w:after="0" w:line="360" w:lineRule="auto"/>
              <w:jc w:val="center"/>
              <w:textAlignment w:val="baseline"/>
              <w:rPr>
                <w:rFonts w:ascii="Times New Roman" w:eastAsia="Times New Roman" w:hAnsi="Times New Roman" w:cs="Times New Roman"/>
                <w:b/>
                <w:bCs/>
                <w:color w:val="000000" w:themeColor="text1"/>
                <w:position w:val="-1"/>
                <w:sz w:val="24"/>
                <w:szCs w:val="24"/>
              </w:rPr>
            </w:pPr>
            <w:r w:rsidRPr="00B46571">
              <w:rPr>
                <w:rFonts w:ascii="Times New Roman" w:eastAsia="Times New Roman" w:hAnsi="Times New Roman" w:cs="Times New Roman"/>
                <w:b/>
                <w:bCs/>
                <w:color w:val="000000" w:themeColor="text1"/>
                <w:position w:val="-1"/>
                <w:sz w:val="24"/>
                <w:szCs w:val="24"/>
              </w:rPr>
              <w:lastRenderedPageBreak/>
              <w:t>T</w:t>
            </w:r>
            <w:r>
              <w:rPr>
                <w:rFonts w:ascii="Times New Roman" w:eastAsia="Times New Roman" w:hAnsi="Times New Roman" w:cs="Times New Roman"/>
                <w:b/>
                <w:bCs/>
                <w:color w:val="000000" w:themeColor="text1"/>
                <w:position w:val="-1"/>
                <w:sz w:val="24"/>
                <w:szCs w:val="24"/>
              </w:rPr>
              <w:t>able 4: January</w:t>
            </w:r>
            <w:r w:rsidRPr="00B46571">
              <w:rPr>
                <w:rFonts w:ascii="Times New Roman" w:eastAsia="Times New Roman" w:hAnsi="Times New Roman" w:cs="Times New Roman"/>
                <w:b/>
                <w:bCs/>
                <w:color w:val="000000" w:themeColor="text1"/>
                <w:position w:val="-1"/>
                <w:sz w:val="24"/>
                <w:szCs w:val="24"/>
              </w:rPr>
              <w:t xml:space="preserve"> Launch Test Criteria</w:t>
            </w:r>
          </w:p>
        </w:tc>
      </w:tr>
      <w:tr w:rsidR="00820B13" w:rsidRPr="00B46571" w14:paraId="03B76CDA" w14:textId="77777777" w:rsidTr="00C43AE9">
        <w:trPr>
          <w:trHeight w:val="534"/>
        </w:trPr>
        <w:tc>
          <w:tcPr>
            <w:tcW w:w="2136" w:type="dxa"/>
            <w:shd w:val="clear" w:color="auto" w:fill="auto"/>
            <w:hideMark/>
          </w:tcPr>
          <w:p w14:paraId="6801F665"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b/>
                <w:bCs/>
                <w:color w:val="000000" w:themeColor="text1"/>
                <w:position w:val="-1"/>
                <w:sz w:val="24"/>
                <w:szCs w:val="24"/>
              </w:rPr>
              <w:t>Test Objective</w:t>
            </w:r>
            <w:r w:rsidRPr="00B46571">
              <w:rPr>
                <w:rFonts w:ascii="Times New Roman" w:eastAsia="Times New Roman" w:hAnsi="Times New Roman" w:cs="Times New Roman"/>
                <w:color w:val="000000" w:themeColor="text1"/>
                <w:sz w:val="24"/>
                <w:szCs w:val="24"/>
              </w:rPr>
              <w:t>​</w:t>
            </w:r>
          </w:p>
        </w:tc>
        <w:tc>
          <w:tcPr>
            <w:tcW w:w="4429" w:type="dxa"/>
            <w:gridSpan w:val="2"/>
            <w:shd w:val="clear" w:color="auto" w:fill="auto"/>
            <w:hideMark/>
          </w:tcPr>
          <w:p w14:paraId="2E566519"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b/>
                <w:bCs/>
                <w:color w:val="000000" w:themeColor="text1"/>
                <w:position w:val="-1"/>
                <w:sz w:val="24"/>
                <w:szCs w:val="24"/>
              </w:rPr>
              <w:t>Success Criteria</w:t>
            </w:r>
            <w:r w:rsidRPr="00B46571">
              <w:rPr>
                <w:rFonts w:ascii="Times New Roman" w:eastAsia="Times New Roman" w:hAnsi="Times New Roman" w:cs="Times New Roman"/>
                <w:color w:val="000000" w:themeColor="text1"/>
                <w:sz w:val="24"/>
                <w:szCs w:val="24"/>
              </w:rPr>
              <w:t>​</w:t>
            </w:r>
          </w:p>
        </w:tc>
        <w:tc>
          <w:tcPr>
            <w:tcW w:w="2529" w:type="dxa"/>
            <w:shd w:val="clear" w:color="auto" w:fill="auto"/>
            <w:hideMark/>
          </w:tcPr>
          <w:p w14:paraId="437132D8"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b/>
                <w:bCs/>
                <w:color w:val="000000" w:themeColor="text1"/>
                <w:position w:val="-1"/>
                <w:sz w:val="24"/>
                <w:szCs w:val="24"/>
              </w:rPr>
              <w:t>Verification</w:t>
            </w:r>
            <w:r w:rsidRPr="00B46571">
              <w:rPr>
                <w:rFonts w:ascii="Times New Roman" w:eastAsia="Times New Roman" w:hAnsi="Times New Roman" w:cs="Times New Roman"/>
                <w:color w:val="000000" w:themeColor="text1"/>
                <w:sz w:val="24"/>
                <w:szCs w:val="24"/>
              </w:rPr>
              <w:t>​</w:t>
            </w:r>
          </w:p>
        </w:tc>
        <w:tc>
          <w:tcPr>
            <w:tcW w:w="959" w:type="dxa"/>
            <w:shd w:val="clear" w:color="auto" w:fill="auto"/>
            <w:hideMark/>
          </w:tcPr>
          <w:p w14:paraId="68B85C3D"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b/>
                <w:bCs/>
                <w:color w:val="000000" w:themeColor="text1"/>
                <w:position w:val="-1"/>
                <w:sz w:val="24"/>
                <w:szCs w:val="24"/>
              </w:rPr>
              <w:t>Results</w:t>
            </w:r>
            <w:r w:rsidRPr="00B46571">
              <w:rPr>
                <w:rFonts w:ascii="Times New Roman" w:eastAsia="Times New Roman" w:hAnsi="Times New Roman" w:cs="Times New Roman"/>
                <w:color w:val="000000" w:themeColor="text1"/>
                <w:sz w:val="24"/>
                <w:szCs w:val="24"/>
              </w:rPr>
              <w:t>​</w:t>
            </w:r>
          </w:p>
        </w:tc>
      </w:tr>
      <w:tr w:rsidR="00820B13" w:rsidRPr="00B46571" w14:paraId="65F0E81D" w14:textId="77777777" w:rsidTr="00C43AE9">
        <w:trPr>
          <w:trHeight w:val="213"/>
        </w:trPr>
        <w:tc>
          <w:tcPr>
            <w:tcW w:w="2136" w:type="dxa"/>
            <w:vMerge w:val="restart"/>
            <w:shd w:val="clear" w:color="auto" w:fill="auto"/>
            <w:hideMark/>
          </w:tcPr>
          <w:p w14:paraId="2ED78EC2"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Record flight data​</w:t>
            </w:r>
          </w:p>
        </w:tc>
        <w:tc>
          <w:tcPr>
            <w:tcW w:w="646" w:type="dxa"/>
            <w:shd w:val="clear" w:color="auto" w:fill="auto"/>
            <w:hideMark/>
          </w:tcPr>
          <w:p w14:paraId="1E8C7EB9"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Pass</w:t>
            </w:r>
            <w:r w:rsidRPr="00B46571">
              <w:rPr>
                <w:rFonts w:ascii="Times New Roman" w:eastAsia="Times New Roman" w:hAnsi="Times New Roman" w:cs="Times New Roman"/>
                <w:color w:val="000000" w:themeColor="text1"/>
              </w:rPr>
              <w:t>​</w:t>
            </w:r>
          </w:p>
        </w:tc>
        <w:tc>
          <w:tcPr>
            <w:tcW w:w="3783" w:type="dxa"/>
            <w:shd w:val="clear" w:color="auto" w:fill="auto"/>
            <w:hideMark/>
          </w:tcPr>
          <w:p w14:paraId="0EE6354F" w14:textId="434831B1"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Arduino successfully stores all data to SD card​</w:t>
            </w:r>
          </w:p>
        </w:tc>
        <w:tc>
          <w:tcPr>
            <w:tcW w:w="2529" w:type="dxa"/>
            <w:vMerge w:val="restart"/>
            <w:shd w:val="clear" w:color="auto" w:fill="auto"/>
            <w:hideMark/>
          </w:tcPr>
          <w:p w14:paraId="3097D0B9"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 Data log has stream of data with all specified flight data​</w:t>
            </w:r>
          </w:p>
        </w:tc>
        <w:tc>
          <w:tcPr>
            <w:tcW w:w="959" w:type="dxa"/>
            <w:vMerge w:val="restart"/>
            <w:shd w:val="clear" w:color="auto" w:fill="auto"/>
            <w:hideMark/>
          </w:tcPr>
          <w:p w14:paraId="4B2F0573" w14:textId="06859B05" w:rsidR="00820B13" w:rsidRPr="00B46571" w:rsidRDefault="00820B13" w:rsidP="006D0668">
            <w:pPr>
              <w:spacing w:after="0" w:line="360" w:lineRule="auto"/>
              <w:jc w:val="center"/>
              <w:textAlignment w:val="baseline"/>
              <w:rPr>
                <w:rFonts w:ascii="Times New Roman" w:eastAsia="Times New Roman" w:hAnsi="Times New Roman" w:cs="Times New Roman"/>
                <w:b/>
                <w:bCs/>
                <w:color w:val="000000" w:themeColor="text1"/>
              </w:rPr>
            </w:pPr>
            <w:r w:rsidRPr="00B46571">
              <w:rPr>
                <w:rFonts w:ascii="Times New Roman" w:eastAsia="Times New Roman" w:hAnsi="Times New Roman" w:cs="Times New Roman"/>
                <w:b/>
                <w:bCs/>
                <w:color w:val="000000" w:themeColor="text1"/>
              </w:rPr>
              <w:t>​</w:t>
            </w:r>
            <w:r>
              <w:rPr>
                <w:rFonts w:ascii="Times New Roman" w:eastAsia="Times New Roman" w:hAnsi="Times New Roman" w:cs="Times New Roman"/>
                <w:b/>
                <w:bCs/>
                <w:color w:val="000000" w:themeColor="text1"/>
              </w:rPr>
              <w:t>Pass</w:t>
            </w:r>
          </w:p>
        </w:tc>
      </w:tr>
      <w:tr w:rsidR="00820B13" w:rsidRPr="00B46571" w14:paraId="316EF0C4" w14:textId="77777777" w:rsidTr="00C43AE9">
        <w:trPr>
          <w:trHeight w:val="213"/>
        </w:trPr>
        <w:tc>
          <w:tcPr>
            <w:tcW w:w="0" w:type="auto"/>
            <w:vMerge/>
            <w:vAlign w:val="center"/>
            <w:hideMark/>
          </w:tcPr>
          <w:p w14:paraId="66058A7B" w14:textId="77777777" w:rsidR="00820B13" w:rsidRPr="00B46571" w:rsidRDefault="00820B13" w:rsidP="006D0668">
            <w:pPr>
              <w:spacing w:after="0" w:line="360" w:lineRule="auto"/>
              <w:jc w:val="center"/>
              <w:rPr>
                <w:rFonts w:ascii="Times New Roman" w:eastAsia="Times New Roman" w:hAnsi="Times New Roman" w:cs="Times New Roman"/>
                <w:color w:val="000000" w:themeColor="text1"/>
              </w:rPr>
            </w:pPr>
          </w:p>
        </w:tc>
        <w:tc>
          <w:tcPr>
            <w:tcW w:w="646" w:type="dxa"/>
            <w:shd w:val="clear" w:color="auto" w:fill="auto"/>
            <w:hideMark/>
          </w:tcPr>
          <w:p w14:paraId="7D9E8ABD"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Fail</w:t>
            </w:r>
            <w:r w:rsidRPr="00B46571">
              <w:rPr>
                <w:rFonts w:ascii="Times New Roman" w:eastAsia="Times New Roman" w:hAnsi="Times New Roman" w:cs="Times New Roman"/>
                <w:color w:val="000000" w:themeColor="text1"/>
              </w:rPr>
              <w:t>​</w:t>
            </w:r>
          </w:p>
        </w:tc>
        <w:tc>
          <w:tcPr>
            <w:tcW w:w="3783" w:type="dxa"/>
            <w:shd w:val="clear" w:color="auto" w:fill="auto"/>
            <w:hideMark/>
          </w:tcPr>
          <w:p w14:paraId="463D70BE"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Arduino does not store data and the Data log does not show data stream​</w:t>
            </w:r>
          </w:p>
        </w:tc>
        <w:tc>
          <w:tcPr>
            <w:tcW w:w="2529" w:type="dxa"/>
            <w:vMerge/>
            <w:vAlign w:val="center"/>
            <w:hideMark/>
          </w:tcPr>
          <w:p w14:paraId="3E1AFB12" w14:textId="77777777" w:rsidR="00820B13" w:rsidRPr="00B46571" w:rsidRDefault="00820B13" w:rsidP="006D0668">
            <w:pPr>
              <w:spacing w:after="0" w:line="360" w:lineRule="auto"/>
              <w:rPr>
                <w:rFonts w:ascii="Times New Roman" w:eastAsia="Times New Roman" w:hAnsi="Times New Roman" w:cs="Times New Roman"/>
                <w:color w:val="000000" w:themeColor="text1"/>
              </w:rPr>
            </w:pPr>
          </w:p>
        </w:tc>
        <w:tc>
          <w:tcPr>
            <w:tcW w:w="0" w:type="auto"/>
            <w:vMerge/>
            <w:vAlign w:val="center"/>
            <w:hideMark/>
          </w:tcPr>
          <w:p w14:paraId="2C1EB769" w14:textId="77777777" w:rsidR="00820B13" w:rsidRPr="00B46571" w:rsidRDefault="00820B13" w:rsidP="006D0668">
            <w:pPr>
              <w:spacing w:after="0" w:line="360" w:lineRule="auto"/>
              <w:rPr>
                <w:rFonts w:ascii="Times New Roman" w:eastAsia="Times New Roman" w:hAnsi="Times New Roman" w:cs="Times New Roman"/>
                <w:color w:val="000000" w:themeColor="text1"/>
              </w:rPr>
            </w:pPr>
          </w:p>
        </w:tc>
      </w:tr>
      <w:tr w:rsidR="00820B13" w:rsidRPr="00B46571" w14:paraId="26FC26BD" w14:textId="77777777" w:rsidTr="00C43AE9">
        <w:trPr>
          <w:trHeight w:val="213"/>
        </w:trPr>
        <w:tc>
          <w:tcPr>
            <w:tcW w:w="2136" w:type="dxa"/>
            <w:vMerge w:val="restart"/>
            <w:shd w:val="clear" w:color="auto" w:fill="F2F2F2" w:themeFill="background1" w:themeFillShade="F2"/>
            <w:hideMark/>
          </w:tcPr>
          <w:p w14:paraId="08175CD5"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Detect Launch​</w:t>
            </w:r>
          </w:p>
        </w:tc>
        <w:tc>
          <w:tcPr>
            <w:tcW w:w="646" w:type="dxa"/>
            <w:shd w:val="clear" w:color="auto" w:fill="F2F2F2" w:themeFill="background1" w:themeFillShade="F2"/>
            <w:hideMark/>
          </w:tcPr>
          <w:p w14:paraId="035111C1"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Pass</w:t>
            </w:r>
            <w:r w:rsidRPr="00B46571">
              <w:rPr>
                <w:rFonts w:ascii="Times New Roman" w:eastAsia="Times New Roman" w:hAnsi="Times New Roman" w:cs="Times New Roman"/>
                <w:color w:val="000000" w:themeColor="text1"/>
              </w:rPr>
              <w:t>​</w:t>
            </w:r>
          </w:p>
        </w:tc>
        <w:tc>
          <w:tcPr>
            <w:tcW w:w="3783" w:type="dxa"/>
            <w:shd w:val="clear" w:color="auto" w:fill="F2F2F2" w:themeFill="background1" w:themeFillShade="F2"/>
            <w:hideMark/>
          </w:tcPr>
          <w:p w14:paraId="5822B955"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Arduino detects launch and sets variable </w:t>
            </w:r>
            <w:proofErr w:type="spellStart"/>
            <w:r w:rsidRPr="00B46571">
              <w:rPr>
                <w:rFonts w:ascii="Times New Roman" w:eastAsia="Times New Roman" w:hAnsi="Times New Roman" w:cs="Times New Roman"/>
                <w:color w:val="000000" w:themeColor="text1"/>
              </w:rPr>
              <w:t>isLaunch</w:t>
            </w:r>
            <w:proofErr w:type="spellEnd"/>
            <w:r w:rsidRPr="00B46571">
              <w:rPr>
                <w:rFonts w:ascii="Times New Roman" w:eastAsia="Times New Roman" w:hAnsi="Times New Roman" w:cs="Times New Roman"/>
                <w:color w:val="000000" w:themeColor="text1"/>
              </w:rPr>
              <w:t> to true​</w:t>
            </w:r>
          </w:p>
        </w:tc>
        <w:tc>
          <w:tcPr>
            <w:tcW w:w="2529" w:type="dxa"/>
            <w:vMerge w:val="restart"/>
            <w:shd w:val="clear" w:color="auto" w:fill="F2F2F2" w:themeFill="background1" w:themeFillShade="F2"/>
            <w:hideMark/>
          </w:tcPr>
          <w:p w14:paraId="472CCFC4"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 Data log will show value of </w:t>
            </w:r>
            <w:proofErr w:type="spellStart"/>
            <w:r w:rsidRPr="00B46571">
              <w:rPr>
                <w:rFonts w:ascii="Times New Roman" w:eastAsia="Times New Roman" w:hAnsi="Times New Roman" w:cs="Times New Roman"/>
                <w:color w:val="000000" w:themeColor="text1"/>
              </w:rPr>
              <w:t>isLaunch</w:t>
            </w:r>
            <w:proofErr w:type="spellEnd"/>
            <w:r w:rsidRPr="00B46571">
              <w:rPr>
                <w:rFonts w:ascii="Times New Roman" w:eastAsia="Times New Roman" w:hAnsi="Times New Roman" w:cs="Times New Roman"/>
                <w:color w:val="000000" w:themeColor="text1"/>
              </w:rPr>
              <w:t> throughout flight​</w:t>
            </w:r>
          </w:p>
        </w:tc>
        <w:tc>
          <w:tcPr>
            <w:tcW w:w="959" w:type="dxa"/>
            <w:vMerge w:val="restart"/>
            <w:shd w:val="clear" w:color="auto" w:fill="F2F2F2" w:themeFill="background1" w:themeFillShade="F2"/>
            <w:hideMark/>
          </w:tcPr>
          <w:p w14:paraId="4E98C2F7" w14:textId="77777777" w:rsidR="00820B13" w:rsidRDefault="00820B13" w:rsidP="006D0668">
            <w:pPr>
              <w:spacing w:after="0" w:line="360" w:lineRule="auto"/>
              <w:jc w:val="center"/>
              <w:textAlignment w:val="baseline"/>
              <w:rPr>
                <w:rFonts w:ascii="Times New Roman" w:eastAsia="Times New Roman" w:hAnsi="Times New Roman" w:cs="Times New Roman"/>
                <w:b/>
                <w:bCs/>
                <w:color w:val="000000" w:themeColor="text1"/>
              </w:rPr>
            </w:pPr>
            <w:r w:rsidRPr="00B46571">
              <w:rPr>
                <w:rFonts w:ascii="Times New Roman" w:eastAsia="Times New Roman" w:hAnsi="Times New Roman" w:cs="Times New Roman"/>
                <w:b/>
                <w:bCs/>
                <w:color w:val="000000" w:themeColor="text1"/>
              </w:rPr>
              <w:t>​</w:t>
            </w:r>
            <w:r>
              <w:rPr>
                <w:rFonts w:ascii="Times New Roman" w:eastAsia="Times New Roman" w:hAnsi="Times New Roman" w:cs="Times New Roman"/>
                <w:b/>
                <w:bCs/>
                <w:color w:val="000000" w:themeColor="text1"/>
              </w:rPr>
              <w:t>Pass</w:t>
            </w:r>
          </w:p>
          <w:p w14:paraId="75094298" w14:textId="679163C8" w:rsidR="00820B13" w:rsidRDefault="00820B13" w:rsidP="006D0668">
            <w:pPr>
              <w:spacing w:after="0" w:line="360" w:lineRule="auto"/>
              <w:jc w:val="center"/>
              <w:textAlignment w:val="baseline"/>
              <w:rPr>
                <w:rFonts w:ascii="Times New Roman" w:eastAsia="Times New Roman" w:hAnsi="Times New Roman" w:cs="Times New Roman"/>
                <w:b/>
                <w:bCs/>
                <w:color w:val="000000" w:themeColor="text1"/>
              </w:rPr>
            </w:pPr>
          </w:p>
          <w:p w14:paraId="1D2B738A" w14:textId="73BEAD3F" w:rsidR="00820B13" w:rsidRPr="00B46571" w:rsidRDefault="00820B13" w:rsidP="006D0668">
            <w:pPr>
              <w:spacing w:after="0" w:line="360" w:lineRule="auto"/>
              <w:textAlignment w:val="baseline"/>
              <w:rPr>
                <w:rFonts w:ascii="Times New Roman" w:eastAsia="Times New Roman" w:hAnsi="Times New Roman" w:cs="Times New Roman"/>
                <w:b/>
                <w:bCs/>
                <w:color w:val="000000" w:themeColor="text1"/>
              </w:rPr>
            </w:pPr>
          </w:p>
        </w:tc>
      </w:tr>
      <w:tr w:rsidR="00820B13" w:rsidRPr="00B46571" w14:paraId="3F76FB9E" w14:textId="77777777" w:rsidTr="00C43AE9">
        <w:trPr>
          <w:trHeight w:val="213"/>
        </w:trPr>
        <w:tc>
          <w:tcPr>
            <w:tcW w:w="0" w:type="auto"/>
            <w:vMerge/>
            <w:vAlign w:val="center"/>
            <w:hideMark/>
          </w:tcPr>
          <w:p w14:paraId="3266DD94" w14:textId="7C7370E3" w:rsidR="00820B13" w:rsidRPr="00B46571" w:rsidRDefault="00820B13" w:rsidP="006D0668">
            <w:pPr>
              <w:spacing w:after="0" w:line="360" w:lineRule="auto"/>
              <w:jc w:val="center"/>
              <w:rPr>
                <w:rFonts w:ascii="Times New Roman" w:eastAsia="Times New Roman" w:hAnsi="Times New Roman" w:cs="Times New Roman"/>
                <w:color w:val="000000" w:themeColor="text1"/>
              </w:rPr>
            </w:pPr>
          </w:p>
        </w:tc>
        <w:tc>
          <w:tcPr>
            <w:tcW w:w="646" w:type="dxa"/>
            <w:shd w:val="clear" w:color="auto" w:fill="F2F2F2" w:themeFill="background1" w:themeFillShade="F2"/>
            <w:hideMark/>
          </w:tcPr>
          <w:p w14:paraId="2F4F4418"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Fail</w:t>
            </w:r>
            <w:r w:rsidRPr="00B46571">
              <w:rPr>
                <w:rFonts w:ascii="Times New Roman" w:eastAsia="Times New Roman" w:hAnsi="Times New Roman" w:cs="Times New Roman"/>
                <w:color w:val="000000" w:themeColor="text1"/>
              </w:rPr>
              <w:t>​</w:t>
            </w:r>
          </w:p>
        </w:tc>
        <w:tc>
          <w:tcPr>
            <w:tcW w:w="3783" w:type="dxa"/>
            <w:shd w:val="clear" w:color="auto" w:fill="F2F2F2" w:themeFill="background1" w:themeFillShade="F2"/>
            <w:hideMark/>
          </w:tcPr>
          <w:p w14:paraId="0EF41195" w14:textId="449864AA"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Arduino does not detect launch and the Data log does not show values during flight​</w:t>
            </w:r>
          </w:p>
        </w:tc>
        <w:tc>
          <w:tcPr>
            <w:tcW w:w="2529" w:type="dxa"/>
            <w:vMerge/>
            <w:vAlign w:val="center"/>
            <w:hideMark/>
          </w:tcPr>
          <w:p w14:paraId="445331D5" w14:textId="77777777" w:rsidR="00820B13" w:rsidRPr="00B46571" w:rsidRDefault="00820B13" w:rsidP="006D0668">
            <w:pPr>
              <w:spacing w:after="0" w:line="360" w:lineRule="auto"/>
              <w:rPr>
                <w:rFonts w:ascii="Times New Roman" w:eastAsia="Times New Roman" w:hAnsi="Times New Roman" w:cs="Times New Roman"/>
                <w:color w:val="000000" w:themeColor="text1"/>
              </w:rPr>
            </w:pPr>
          </w:p>
        </w:tc>
        <w:tc>
          <w:tcPr>
            <w:tcW w:w="0" w:type="auto"/>
            <w:vMerge/>
            <w:vAlign w:val="center"/>
            <w:hideMark/>
          </w:tcPr>
          <w:p w14:paraId="46AB94C4" w14:textId="77777777" w:rsidR="00820B13" w:rsidRPr="00B46571" w:rsidRDefault="00820B13" w:rsidP="006D0668">
            <w:pPr>
              <w:spacing w:after="0" w:line="360" w:lineRule="auto"/>
              <w:rPr>
                <w:rFonts w:ascii="Times New Roman" w:eastAsia="Times New Roman" w:hAnsi="Times New Roman" w:cs="Times New Roman"/>
                <w:color w:val="000000" w:themeColor="text1"/>
              </w:rPr>
            </w:pPr>
          </w:p>
        </w:tc>
      </w:tr>
      <w:tr w:rsidR="00820B13" w:rsidRPr="00B46571" w14:paraId="24376B63" w14:textId="77777777" w:rsidTr="00C43AE9">
        <w:trPr>
          <w:trHeight w:val="213"/>
        </w:trPr>
        <w:tc>
          <w:tcPr>
            <w:tcW w:w="2136" w:type="dxa"/>
            <w:vMerge w:val="restart"/>
            <w:shd w:val="clear" w:color="auto" w:fill="FFFFFF" w:themeFill="background1"/>
            <w:hideMark/>
          </w:tcPr>
          <w:p w14:paraId="529FC320" w14:textId="10316CF5"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Detect Apogee​</w:t>
            </w:r>
          </w:p>
        </w:tc>
        <w:tc>
          <w:tcPr>
            <w:tcW w:w="646" w:type="dxa"/>
            <w:shd w:val="clear" w:color="auto" w:fill="FFFFFF" w:themeFill="background1"/>
            <w:hideMark/>
          </w:tcPr>
          <w:p w14:paraId="560D7D96"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Pass</w:t>
            </w:r>
            <w:r w:rsidRPr="00B46571">
              <w:rPr>
                <w:rFonts w:ascii="Times New Roman" w:eastAsia="Times New Roman" w:hAnsi="Times New Roman" w:cs="Times New Roman"/>
                <w:color w:val="000000" w:themeColor="text1"/>
              </w:rPr>
              <w:t>​</w:t>
            </w:r>
          </w:p>
        </w:tc>
        <w:tc>
          <w:tcPr>
            <w:tcW w:w="3783" w:type="dxa"/>
            <w:shd w:val="clear" w:color="auto" w:fill="FFFFFF" w:themeFill="background1"/>
            <w:hideMark/>
          </w:tcPr>
          <w:p w14:paraId="5E97D0F6"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Arduino detects apogee and sets variable </w:t>
            </w:r>
            <w:proofErr w:type="spellStart"/>
            <w:r w:rsidRPr="00B46571">
              <w:rPr>
                <w:rFonts w:ascii="Times New Roman" w:eastAsia="Times New Roman" w:hAnsi="Times New Roman" w:cs="Times New Roman"/>
                <w:color w:val="000000" w:themeColor="text1"/>
              </w:rPr>
              <w:t>isApogee</w:t>
            </w:r>
            <w:proofErr w:type="spellEnd"/>
            <w:r w:rsidRPr="00B46571">
              <w:rPr>
                <w:rFonts w:ascii="Times New Roman" w:eastAsia="Times New Roman" w:hAnsi="Times New Roman" w:cs="Times New Roman"/>
                <w:color w:val="000000" w:themeColor="text1"/>
              </w:rPr>
              <w:t> to true at apogee​</w:t>
            </w:r>
          </w:p>
        </w:tc>
        <w:tc>
          <w:tcPr>
            <w:tcW w:w="2529" w:type="dxa"/>
            <w:vMerge w:val="restart"/>
            <w:shd w:val="clear" w:color="auto" w:fill="FFFFFF" w:themeFill="background1"/>
            <w:hideMark/>
          </w:tcPr>
          <w:p w14:paraId="013855AC"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 Data log will show value of </w:t>
            </w:r>
            <w:proofErr w:type="spellStart"/>
            <w:r w:rsidRPr="00B46571">
              <w:rPr>
                <w:rFonts w:ascii="Times New Roman" w:eastAsia="Times New Roman" w:hAnsi="Times New Roman" w:cs="Times New Roman"/>
                <w:color w:val="000000" w:themeColor="text1"/>
              </w:rPr>
              <w:t>isApogee</w:t>
            </w:r>
            <w:proofErr w:type="spellEnd"/>
            <w:r w:rsidRPr="00B46571">
              <w:rPr>
                <w:rFonts w:ascii="Times New Roman" w:eastAsia="Times New Roman" w:hAnsi="Times New Roman" w:cs="Times New Roman"/>
                <w:color w:val="000000" w:themeColor="text1"/>
              </w:rPr>
              <w:t> throughout flight ​</w:t>
            </w:r>
          </w:p>
        </w:tc>
        <w:tc>
          <w:tcPr>
            <w:tcW w:w="959" w:type="dxa"/>
            <w:vMerge w:val="restart"/>
            <w:shd w:val="clear" w:color="auto" w:fill="FFFFFF" w:themeFill="background1"/>
            <w:hideMark/>
          </w:tcPr>
          <w:p w14:paraId="693B54F7" w14:textId="545391D0" w:rsidR="00820B13" w:rsidRPr="00B46571" w:rsidRDefault="00820B13" w:rsidP="006D0668">
            <w:pPr>
              <w:spacing w:after="0" w:line="360" w:lineRule="auto"/>
              <w:jc w:val="center"/>
              <w:textAlignment w:val="baseline"/>
              <w:rPr>
                <w:rFonts w:ascii="Times New Roman" w:eastAsia="Times New Roman" w:hAnsi="Times New Roman" w:cs="Times New Roman"/>
                <w:b/>
                <w:bCs/>
                <w:color w:val="000000" w:themeColor="text1"/>
              </w:rPr>
            </w:pPr>
            <w:r w:rsidRPr="00B46571">
              <w:rPr>
                <w:rFonts w:ascii="Times New Roman" w:eastAsia="Times New Roman" w:hAnsi="Times New Roman" w:cs="Times New Roman"/>
                <w:b/>
                <w:bCs/>
                <w:color w:val="000000" w:themeColor="text1"/>
              </w:rPr>
              <w:t>​</w:t>
            </w:r>
            <w:r w:rsidR="00B43DA0">
              <w:rPr>
                <w:rFonts w:ascii="Times New Roman" w:eastAsia="Times New Roman" w:hAnsi="Times New Roman" w:cs="Times New Roman"/>
                <w:b/>
                <w:bCs/>
                <w:color w:val="000000" w:themeColor="text1"/>
              </w:rPr>
              <w:t>N/A</w:t>
            </w:r>
          </w:p>
        </w:tc>
      </w:tr>
      <w:tr w:rsidR="00820B13" w:rsidRPr="00B46571" w14:paraId="0164D0A2" w14:textId="77777777" w:rsidTr="00C43AE9">
        <w:trPr>
          <w:trHeight w:val="213"/>
        </w:trPr>
        <w:tc>
          <w:tcPr>
            <w:tcW w:w="0" w:type="auto"/>
            <w:vMerge/>
            <w:vAlign w:val="center"/>
            <w:hideMark/>
          </w:tcPr>
          <w:p w14:paraId="7D1F8A3B" w14:textId="77777777" w:rsidR="00820B13" w:rsidRPr="00B46571" w:rsidRDefault="00820B13" w:rsidP="006D0668">
            <w:pPr>
              <w:spacing w:after="0" w:line="360" w:lineRule="auto"/>
              <w:jc w:val="center"/>
              <w:rPr>
                <w:rFonts w:ascii="Times New Roman" w:eastAsia="Times New Roman" w:hAnsi="Times New Roman" w:cs="Times New Roman"/>
                <w:color w:val="000000" w:themeColor="text1"/>
              </w:rPr>
            </w:pPr>
          </w:p>
        </w:tc>
        <w:tc>
          <w:tcPr>
            <w:tcW w:w="646" w:type="dxa"/>
            <w:shd w:val="clear" w:color="auto" w:fill="FFFFFF" w:themeFill="background1"/>
            <w:hideMark/>
          </w:tcPr>
          <w:p w14:paraId="3E06EE66"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Fail</w:t>
            </w:r>
            <w:r w:rsidRPr="00B46571">
              <w:rPr>
                <w:rFonts w:ascii="Times New Roman" w:eastAsia="Times New Roman" w:hAnsi="Times New Roman" w:cs="Times New Roman"/>
                <w:color w:val="000000" w:themeColor="text1"/>
              </w:rPr>
              <w:t>​</w:t>
            </w:r>
          </w:p>
        </w:tc>
        <w:tc>
          <w:tcPr>
            <w:tcW w:w="3783" w:type="dxa"/>
            <w:shd w:val="clear" w:color="auto" w:fill="FFFFFF" w:themeFill="background1"/>
            <w:hideMark/>
          </w:tcPr>
          <w:p w14:paraId="2AF4875D"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Arduino does not detect apogee and the parachute is not released​</w:t>
            </w:r>
          </w:p>
        </w:tc>
        <w:tc>
          <w:tcPr>
            <w:tcW w:w="2529" w:type="dxa"/>
            <w:vMerge/>
            <w:vAlign w:val="center"/>
            <w:hideMark/>
          </w:tcPr>
          <w:p w14:paraId="01F9B921" w14:textId="77777777" w:rsidR="00820B13" w:rsidRPr="00B46571" w:rsidRDefault="00820B13" w:rsidP="006D0668">
            <w:pPr>
              <w:spacing w:after="0" w:line="360" w:lineRule="auto"/>
              <w:rPr>
                <w:rFonts w:ascii="Times New Roman" w:eastAsia="Times New Roman" w:hAnsi="Times New Roman" w:cs="Times New Roman"/>
                <w:color w:val="000000" w:themeColor="text1"/>
              </w:rPr>
            </w:pPr>
          </w:p>
        </w:tc>
        <w:tc>
          <w:tcPr>
            <w:tcW w:w="0" w:type="auto"/>
            <w:vMerge/>
            <w:vAlign w:val="center"/>
            <w:hideMark/>
          </w:tcPr>
          <w:p w14:paraId="643FDF42" w14:textId="77777777" w:rsidR="00820B13" w:rsidRPr="00B46571" w:rsidRDefault="00820B13" w:rsidP="006D0668">
            <w:pPr>
              <w:spacing w:after="0" w:line="360" w:lineRule="auto"/>
              <w:rPr>
                <w:rFonts w:ascii="Times New Roman" w:eastAsia="Times New Roman" w:hAnsi="Times New Roman" w:cs="Times New Roman"/>
                <w:color w:val="000000" w:themeColor="text1"/>
              </w:rPr>
            </w:pPr>
          </w:p>
        </w:tc>
      </w:tr>
      <w:tr w:rsidR="00820B13" w:rsidRPr="00B46571" w14:paraId="62E8D095" w14:textId="77777777" w:rsidTr="00C43AE9">
        <w:trPr>
          <w:trHeight w:val="298"/>
        </w:trPr>
        <w:tc>
          <w:tcPr>
            <w:tcW w:w="2136" w:type="dxa"/>
            <w:vMerge w:val="restart"/>
            <w:shd w:val="clear" w:color="auto" w:fill="F2F2F2" w:themeFill="background1" w:themeFillShade="F2"/>
            <w:hideMark/>
          </w:tcPr>
          <w:p w14:paraId="13A47F51"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Flight controller deploys signal for ejection charge​</w:t>
            </w:r>
          </w:p>
        </w:tc>
        <w:tc>
          <w:tcPr>
            <w:tcW w:w="646" w:type="dxa"/>
            <w:shd w:val="clear" w:color="auto" w:fill="F2F2F2" w:themeFill="background1" w:themeFillShade="F2"/>
            <w:hideMark/>
          </w:tcPr>
          <w:p w14:paraId="28B4FD34"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Pass</w:t>
            </w:r>
            <w:r w:rsidRPr="00B46571">
              <w:rPr>
                <w:rFonts w:ascii="Times New Roman" w:eastAsia="Times New Roman" w:hAnsi="Times New Roman" w:cs="Times New Roman"/>
                <w:color w:val="000000" w:themeColor="text1"/>
              </w:rPr>
              <w:t>​</w:t>
            </w:r>
          </w:p>
        </w:tc>
        <w:tc>
          <w:tcPr>
            <w:tcW w:w="3783" w:type="dxa"/>
            <w:shd w:val="clear" w:color="auto" w:fill="F2F2F2" w:themeFill="background1" w:themeFillShade="F2"/>
            <w:hideMark/>
          </w:tcPr>
          <w:p w14:paraId="42626A67"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Arduino successfully deploys the ejection signal to the ejection charge at apogee​</w:t>
            </w:r>
          </w:p>
        </w:tc>
        <w:tc>
          <w:tcPr>
            <w:tcW w:w="2529" w:type="dxa"/>
            <w:vMerge w:val="restart"/>
            <w:shd w:val="clear" w:color="auto" w:fill="F2F2F2" w:themeFill="background1" w:themeFillShade="F2"/>
            <w:hideMark/>
          </w:tcPr>
          <w:p w14:paraId="5498BD95"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 Data log shows it has deployed the signal for the ejection charge​</w:t>
            </w:r>
          </w:p>
        </w:tc>
        <w:tc>
          <w:tcPr>
            <w:tcW w:w="959" w:type="dxa"/>
            <w:vMerge w:val="restart"/>
            <w:shd w:val="clear" w:color="auto" w:fill="F2F2F2" w:themeFill="background1" w:themeFillShade="F2"/>
            <w:hideMark/>
          </w:tcPr>
          <w:p w14:paraId="02ADDC4B" w14:textId="19EC464F" w:rsidR="00820B13" w:rsidRPr="00B46571" w:rsidRDefault="00820B13" w:rsidP="006D0668">
            <w:pPr>
              <w:spacing w:after="0" w:line="360" w:lineRule="auto"/>
              <w:jc w:val="center"/>
              <w:textAlignment w:val="baseline"/>
              <w:rPr>
                <w:rFonts w:ascii="Times New Roman" w:eastAsia="Times New Roman" w:hAnsi="Times New Roman" w:cs="Times New Roman"/>
                <w:b/>
                <w:bCs/>
                <w:color w:val="000000" w:themeColor="text1"/>
              </w:rPr>
            </w:pPr>
            <w:r w:rsidRPr="00B46571">
              <w:rPr>
                <w:rFonts w:ascii="Times New Roman" w:eastAsia="Times New Roman" w:hAnsi="Times New Roman" w:cs="Times New Roman"/>
                <w:b/>
                <w:bCs/>
                <w:color w:val="000000" w:themeColor="text1"/>
              </w:rPr>
              <w:t>​</w:t>
            </w:r>
            <w:r w:rsidR="00B43DA0">
              <w:rPr>
                <w:rFonts w:ascii="Times New Roman" w:eastAsia="Times New Roman" w:hAnsi="Times New Roman" w:cs="Times New Roman"/>
                <w:b/>
                <w:bCs/>
                <w:color w:val="000000" w:themeColor="text1"/>
              </w:rPr>
              <w:t>N/A</w:t>
            </w:r>
          </w:p>
        </w:tc>
      </w:tr>
      <w:tr w:rsidR="00820B13" w:rsidRPr="00B46571" w14:paraId="1E0AFD77" w14:textId="77777777" w:rsidTr="00C43AE9">
        <w:trPr>
          <w:trHeight w:val="298"/>
        </w:trPr>
        <w:tc>
          <w:tcPr>
            <w:tcW w:w="0" w:type="auto"/>
            <w:vMerge/>
            <w:shd w:val="clear" w:color="auto" w:fill="F2F2F2" w:themeFill="background1" w:themeFillShade="F2"/>
            <w:vAlign w:val="center"/>
            <w:hideMark/>
          </w:tcPr>
          <w:p w14:paraId="1896CBD6" w14:textId="77777777" w:rsidR="00820B13" w:rsidRPr="00B46571" w:rsidRDefault="00820B13" w:rsidP="006D0668">
            <w:pPr>
              <w:spacing w:after="0" w:line="360" w:lineRule="auto"/>
              <w:jc w:val="center"/>
              <w:rPr>
                <w:rFonts w:ascii="Times New Roman" w:eastAsia="Times New Roman" w:hAnsi="Times New Roman" w:cs="Times New Roman"/>
                <w:color w:val="000000" w:themeColor="text1"/>
              </w:rPr>
            </w:pPr>
          </w:p>
        </w:tc>
        <w:tc>
          <w:tcPr>
            <w:tcW w:w="646" w:type="dxa"/>
            <w:shd w:val="clear" w:color="auto" w:fill="F2F2F2" w:themeFill="background1" w:themeFillShade="F2"/>
            <w:hideMark/>
          </w:tcPr>
          <w:p w14:paraId="6C1683D7"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Fail</w:t>
            </w:r>
            <w:r w:rsidRPr="00B46571">
              <w:rPr>
                <w:rFonts w:ascii="Times New Roman" w:eastAsia="Times New Roman" w:hAnsi="Times New Roman" w:cs="Times New Roman"/>
                <w:color w:val="000000" w:themeColor="text1"/>
              </w:rPr>
              <w:t>​</w:t>
            </w:r>
          </w:p>
        </w:tc>
        <w:tc>
          <w:tcPr>
            <w:tcW w:w="3783" w:type="dxa"/>
            <w:shd w:val="clear" w:color="auto" w:fill="F2F2F2" w:themeFill="background1" w:themeFillShade="F2"/>
            <w:hideMark/>
          </w:tcPr>
          <w:p w14:paraId="36CCCAAA" w14:textId="640EA033"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Arduino does not send the ejection signal and the stage separation does not occur​</w:t>
            </w:r>
          </w:p>
        </w:tc>
        <w:tc>
          <w:tcPr>
            <w:tcW w:w="2529" w:type="dxa"/>
            <w:vMerge/>
            <w:shd w:val="clear" w:color="auto" w:fill="F2F2F2" w:themeFill="background1" w:themeFillShade="F2"/>
            <w:vAlign w:val="center"/>
            <w:hideMark/>
          </w:tcPr>
          <w:p w14:paraId="6987A376" w14:textId="77777777" w:rsidR="00820B13" w:rsidRPr="00B46571" w:rsidRDefault="00820B13" w:rsidP="006D0668">
            <w:pPr>
              <w:spacing w:after="0" w:line="360" w:lineRule="auto"/>
              <w:rPr>
                <w:rFonts w:ascii="Times New Roman" w:eastAsia="Times New Roman" w:hAnsi="Times New Roman" w:cs="Times New Roman"/>
                <w:color w:val="000000" w:themeColor="text1"/>
              </w:rPr>
            </w:pPr>
          </w:p>
        </w:tc>
        <w:tc>
          <w:tcPr>
            <w:tcW w:w="0" w:type="auto"/>
            <w:vMerge/>
            <w:shd w:val="clear" w:color="auto" w:fill="F2F2F2" w:themeFill="background1" w:themeFillShade="F2"/>
            <w:vAlign w:val="center"/>
            <w:hideMark/>
          </w:tcPr>
          <w:p w14:paraId="1396DF8E" w14:textId="77777777" w:rsidR="00820B13" w:rsidRPr="00B46571" w:rsidRDefault="00820B13" w:rsidP="006D0668">
            <w:pPr>
              <w:spacing w:after="0" w:line="360" w:lineRule="auto"/>
              <w:rPr>
                <w:rFonts w:ascii="Times New Roman" w:eastAsia="Times New Roman" w:hAnsi="Times New Roman" w:cs="Times New Roman"/>
                <w:color w:val="000000" w:themeColor="text1"/>
              </w:rPr>
            </w:pPr>
          </w:p>
        </w:tc>
      </w:tr>
      <w:tr w:rsidR="00C43AE9" w:rsidRPr="00B46571" w14:paraId="6EFCD692" w14:textId="77777777" w:rsidTr="00C43AE9">
        <w:trPr>
          <w:trHeight w:val="455"/>
        </w:trPr>
        <w:tc>
          <w:tcPr>
            <w:tcW w:w="2136" w:type="dxa"/>
            <w:vMerge w:val="restart"/>
            <w:shd w:val="clear" w:color="auto" w:fill="FFFFFF" w:themeFill="background1"/>
            <w:hideMark/>
          </w:tcPr>
          <w:p w14:paraId="26AA7E85" w14:textId="77777777" w:rsidR="00C43AE9" w:rsidRPr="00B46571" w:rsidRDefault="00C43AE9"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RF Transmitter​</w:t>
            </w:r>
          </w:p>
        </w:tc>
        <w:tc>
          <w:tcPr>
            <w:tcW w:w="646" w:type="dxa"/>
            <w:shd w:val="clear" w:color="auto" w:fill="FFFFFF" w:themeFill="background1"/>
            <w:hideMark/>
          </w:tcPr>
          <w:p w14:paraId="75C4884F" w14:textId="77777777" w:rsidR="00C43AE9" w:rsidRPr="00B46571" w:rsidRDefault="00C43AE9"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Pass</w:t>
            </w:r>
            <w:r w:rsidRPr="00B46571">
              <w:rPr>
                <w:rFonts w:ascii="Times New Roman" w:eastAsia="Times New Roman" w:hAnsi="Times New Roman" w:cs="Times New Roman"/>
                <w:color w:val="000000" w:themeColor="text1"/>
              </w:rPr>
              <w:t>​</w:t>
            </w:r>
          </w:p>
        </w:tc>
        <w:tc>
          <w:tcPr>
            <w:tcW w:w="3783" w:type="dxa"/>
            <w:shd w:val="clear" w:color="auto" w:fill="FFFFFF" w:themeFill="background1"/>
            <w:hideMark/>
          </w:tcPr>
          <w:p w14:paraId="0FAE304B" w14:textId="5BC8ACBE" w:rsidR="00C43AE9" w:rsidRPr="00B46571" w:rsidRDefault="00C43AE9"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RF signal transmitted and received after apogee​</w:t>
            </w:r>
          </w:p>
        </w:tc>
        <w:tc>
          <w:tcPr>
            <w:tcW w:w="2529" w:type="dxa"/>
            <w:vMerge w:val="restart"/>
            <w:shd w:val="clear" w:color="auto" w:fill="FFFFFF" w:themeFill="background1"/>
            <w:hideMark/>
          </w:tcPr>
          <w:p w14:paraId="287F6ECF" w14:textId="77777777" w:rsidR="00C43AE9" w:rsidRPr="00B46571" w:rsidRDefault="00C43AE9"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 Can hear the signal and receive a direction from the transmitter once the rocket lands​</w:t>
            </w:r>
          </w:p>
        </w:tc>
        <w:tc>
          <w:tcPr>
            <w:tcW w:w="959" w:type="dxa"/>
            <w:vMerge w:val="restart"/>
            <w:shd w:val="clear" w:color="auto" w:fill="FFFFFF" w:themeFill="background1"/>
            <w:hideMark/>
          </w:tcPr>
          <w:p w14:paraId="3BCAD291" w14:textId="37C6D95A" w:rsidR="00C43AE9" w:rsidRPr="00B46571" w:rsidRDefault="00C43AE9" w:rsidP="006D0668">
            <w:pPr>
              <w:spacing w:after="0" w:line="360" w:lineRule="auto"/>
              <w:jc w:val="center"/>
              <w:textAlignment w:val="baseline"/>
              <w:rPr>
                <w:rFonts w:ascii="Times New Roman" w:eastAsia="Times New Roman" w:hAnsi="Times New Roman" w:cs="Times New Roman"/>
                <w:b/>
                <w:bCs/>
                <w:color w:val="000000" w:themeColor="text1"/>
              </w:rPr>
            </w:pPr>
            <w:r w:rsidRPr="00B46571">
              <w:rPr>
                <w:rFonts w:ascii="Times New Roman" w:eastAsia="Times New Roman" w:hAnsi="Times New Roman" w:cs="Times New Roman"/>
                <w:b/>
                <w:bCs/>
                <w:color w:val="000000" w:themeColor="text1"/>
              </w:rPr>
              <w:t>​</w:t>
            </w:r>
            <w:r>
              <w:rPr>
                <w:rFonts w:ascii="Times New Roman" w:eastAsia="Times New Roman" w:hAnsi="Times New Roman" w:cs="Times New Roman"/>
                <w:b/>
                <w:bCs/>
                <w:color w:val="000000" w:themeColor="text1"/>
              </w:rPr>
              <w:t>N/A</w:t>
            </w:r>
          </w:p>
        </w:tc>
      </w:tr>
      <w:tr w:rsidR="00C43AE9" w:rsidRPr="00B46571" w14:paraId="19289C5C" w14:textId="77777777" w:rsidTr="00C43AE9">
        <w:trPr>
          <w:trHeight w:val="455"/>
        </w:trPr>
        <w:tc>
          <w:tcPr>
            <w:tcW w:w="2136" w:type="dxa"/>
            <w:vMerge/>
            <w:shd w:val="clear" w:color="auto" w:fill="FFFFFF" w:themeFill="background1"/>
          </w:tcPr>
          <w:p w14:paraId="51F8A372" w14:textId="77777777" w:rsidR="00C43AE9" w:rsidRPr="00B46571" w:rsidRDefault="00C43AE9" w:rsidP="006D0668">
            <w:pPr>
              <w:spacing w:after="0" w:line="360" w:lineRule="auto"/>
              <w:jc w:val="center"/>
              <w:textAlignment w:val="baseline"/>
              <w:rPr>
                <w:rFonts w:ascii="Times New Roman" w:eastAsia="Times New Roman" w:hAnsi="Times New Roman" w:cs="Times New Roman"/>
                <w:color w:val="000000" w:themeColor="text1"/>
              </w:rPr>
            </w:pPr>
          </w:p>
        </w:tc>
        <w:tc>
          <w:tcPr>
            <w:tcW w:w="646" w:type="dxa"/>
            <w:shd w:val="clear" w:color="auto" w:fill="FFFFFF" w:themeFill="background1"/>
          </w:tcPr>
          <w:p w14:paraId="4AA31D43" w14:textId="4F2B8B72" w:rsidR="00C43AE9" w:rsidRPr="00B46571" w:rsidRDefault="00C43AE9" w:rsidP="006D0668">
            <w:pPr>
              <w:spacing w:after="0" w:line="360" w:lineRule="auto"/>
              <w:jc w:val="center"/>
              <w:textAlignment w:val="baseline"/>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Fail</w:t>
            </w:r>
          </w:p>
        </w:tc>
        <w:tc>
          <w:tcPr>
            <w:tcW w:w="3783" w:type="dxa"/>
            <w:shd w:val="clear" w:color="auto" w:fill="FFFFFF" w:themeFill="background1"/>
          </w:tcPr>
          <w:p w14:paraId="6EA66CCD" w14:textId="29658E0F" w:rsidR="00C43AE9" w:rsidRPr="00B46571" w:rsidRDefault="00C43AE9"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RF signal is not transmitted, and the song cannot be heard​</w:t>
            </w:r>
          </w:p>
        </w:tc>
        <w:tc>
          <w:tcPr>
            <w:tcW w:w="2529" w:type="dxa"/>
            <w:vMerge/>
            <w:shd w:val="clear" w:color="auto" w:fill="FFFFFF" w:themeFill="background1"/>
          </w:tcPr>
          <w:p w14:paraId="01A8F009" w14:textId="77777777" w:rsidR="00C43AE9" w:rsidRPr="00B46571" w:rsidRDefault="00C43AE9" w:rsidP="006D0668">
            <w:pPr>
              <w:spacing w:after="0" w:line="360" w:lineRule="auto"/>
              <w:jc w:val="center"/>
              <w:textAlignment w:val="baseline"/>
              <w:rPr>
                <w:rFonts w:ascii="Times New Roman" w:eastAsia="Times New Roman" w:hAnsi="Times New Roman" w:cs="Times New Roman"/>
                <w:color w:val="000000" w:themeColor="text1"/>
              </w:rPr>
            </w:pPr>
          </w:p>
        </w:tc>
        <w:tc>
          <w:tcPr>
            <w:tcW w:w="959" w:type="dxa"/>
            <w:vMerge/>
            <w:shd w:val="clear" w:color="auto" w:fill="FFFFFF" w:themeFill="background1"/>
          </w:tcPr>
          <w:p w14:paraId="490D2A9D" w14:textId="77777777" w:rsidR="00C43AE9" w:rsidRPr="00B46571" w:rsidRDefault="00C43AE9" w:rsidP="006D0668">
            <w:pPr>
              <w:spacing w:after="0" w:line="360" w:lineRule="auto"/>
              <w:jc w:val="center"/>
              <w:textAlignment w:val="baseline"/>
              <w:rPr>
                <w:rFonts w:ascii="Times New Roman" w:eastAsia="Times New Roman" w:hAnsi="Times New Roman" w:cs="Times New Roman"/>
                <w:b/>
                <w:bCs/>
                <w:color w:val="000000" w:themeColor="text1"/>
              </w:rPr>
            </w:pPr>
          </w:p>
        </w:tc>
      </w:tr>
    </w:tbl>
    <w:p w14:paraId="559B2A9F" w14:textId="77777777" w:rsidR="00E866A1" w:rsidRDefault="00E866A1" w:rsidP="006D0668">
      <w:pPr>
        <w:spacing w:line="360" w:lineRule="auto"/>
        <w:ind w:firstLine="720"/>
        <w:rPr>
          <w:rFonts w:ascii="Times New Roman" w:eastAsia="Times New Roman" w:hAnsi="Times New Roman" w:cs="Times New Roman"/>
          <w:color w:val="000000" w:themeColor="text1"/>
          <w:sz w:val="24"/>
          <w:szCs w:val="24"/>
        </w:rPr>
      </w:pPr>
    </w:p>
    <w:p w14:paraId="5354878E" w14:textId="605F7B65" w:rsidR="0094430A" w:rsidRDefault="00E866A1" w:rsidP="006D0668">
      <w:pPr>
        <w:spacing w:line="360" w:lineRule="auto"/>
        <w:ind w:firstLine="720"/>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color w:val="000000" w:themeColor="text1"/>
          <w:sz w:val="24"/>
          <w:szCs w:val="24"/>
        </w:rPr>
        <w:t>While the rocket never left the launch pad due to the lack of proper lubrication of the motors prior to installation, there were still two successes at the launch site</w:t>
      </w:r>
      <w:r w:rsidR="00460475">
        <w:rPr>
          <w:rFonts w:ascii="Times New Roman" w:eastAsia="Times New Roman" w:hAnsi="Times New Roman" w:cs="Times New Roman"/>
          <w:color w:val="000000" w:themeColor="text1"/>
          <w:sz w:val="24"/>
          <w:szCs w:val="24"/>
        </w:rPr>
        <w:t xml:space="preserve">: storing </w:t>
      </w:r>
      <w:r w:rsidR="00C43AE9">
        <w:rPr>
          <w:rFonts w:ascii="Times New Roman" w:eastAsia="Times New Roman" w:hAnsi="Times New Roman" w:cs="Times New Roman"/>
          <w:color w:val="000000" w:themeColor="text1"/>
          <w:sz w:val="24"/>
          <w:szCs w:val="24"/>
        </w:rPr>
        <w:t xml:space="preserve">data and reading that </w:t>
      </w:r>
      <w:r w:rsidR="00460475">
        <w:rPr>
          <w:rFonts w:ascii="Times New Roman" w:eastAsia="Times New Roman" w:hAnsi="Times New Roman" w:cs="Times New Roman"/>
          <w:color w:val="000000" w:themeColor="text1"/>
          <w:sz w:val="24"/>
          <w:szCs w:val="24"/>
        </w:rPr>
        <w:t>launch</w:t>
      </w:r>
      <w:r w:rsidR="00C43AE9">
        <w:rPr>
          <w:rFonts w:ascii="Times New Roman" w:eastAsia="Times New Roman" w:hAnsi="Times New Roman" w:cs="Times New Roman"/>
          <w:color w:val="000000" w:themeColor="text1"/>
          <w:sz w:val="24"/>
          <w:szCs w:val="24"/>
        </w:rPr>
        <w:t xml:space="preserve"> did not occur</w:t>
      </w:r>
      <w:r w:rsidRPr="00B46571">
        <w:rPr>
          <w:rFonts w:ascii="Times New Roman" w:eastAsia="Times New Roman" w:hAnsi="Times New Roman" w:cs="Times New Roman"/>
          <w:color w:val="000000" w:themeColor="text1"/>
          <w:sz w:val="24"/>
          <w:szCs w:val="24"/>
        </w:rPr>
        <w:t xml:space="preserve">. </w:t>
      </w:r>
    </w:p>
    <w:p w14:paraId="12840566" w14:textId="60324273" w:rsidR="00E866A1" w:rsidRDefault="00E866A1" w:rsidP="3F1F6523">
      <w:pPr>
        <w:spacing w:line="360" w:lineRule="auto"/>
        <w:ind w:firstLine="720"/>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color w:val="000000" w:themeColor="text1"/>
          <w:sz w:val="24"/>
          <w:szCs w:val="24"/>
        </w:rPr>
        <w:t>The Arduino successfully stored acceleration data to the SD card while the rocket was being mounted on the launch pad.</w:t>
      </w:r>
      <w:r w:rsidR="0094430A">
        <w:rPr>
          <w:rFonts w:ascii="Times New Roman" w:eastAsia="Times New Roman" w:hAnsi="Times New Roman" w:cs="Times New Roman"/>
          <w:color w:val="000000" w:themeColor="text1"/>
          <w:sz w:val="24"/>
          <w:szCs w:val="24"/>
        </w:rPr>
        <w:t xml:space="preserve"> As such, the first criterion receives a passing grade. </w:t>
      </w:r>
      <w:r w:rsidRPr="00B46571">
        <w:rPr>
          <w:rFonts w:ascii="Times New Roman" w:eastAsia="Times New Roman" w:hAnsi="Times New Roman" w:cs="Times New Roman"/>
          <w:color w:val="000000" w:themeColor="text1"/>
          <w:sz w:val="24"/>
          <w:szCs w:val="24"/>
        </w:rPr>
        <w:t>The data for acceleration (in meters per second</w:t>
      </w:r>
      <w:r w:rsidR="00024E55">
        <w:rPr>
          <w:rFonts w:ascii="Times New Roman" w:eastAsia="Times New Roman" w:hAnsi="Times New Roman" w:cs="Times New Roman"/>
          <w:color w:val="000000" w:themeColor="text1"/>
          <w:sz w:val="24"/>
          <w:szCs w:val="24"/>
        </w:rPr>
        <w:t xml:space="preserve"> squared</w:t>
      </w:r>
      <w:r w:rsidRPr="00B46571">
        <w:rPr>
          <w:rFonts w:ascii="Times New Roman" w:eastAsia="Times New Roman" w:hAnsi="Times New Roman" w:cs="Times New Roman"/>
          <w:color w:val="000000" w:themeColor="text1"/>
          <w:sz w:val="24"/>
          <w:szCs w:val="24"/>
        </w:rPr>
        <w:t>) versus time (in seconds) can be seen below in Figure 17.</w:t>
      </w:r>
    </w:p>
    <w:p w14:paraId="6C7CA988" w14:textId="037A9BFC" w:rsidR="00275F7B" w:rsidRDefault="00E866A1" w:rsidP="006D0668">
      <w:pPr>
        <w:spacing w:line="360" w:lineRule="auto"/>
        <w:ind w:firstLine="720"/>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color w:val="000000" w:themeColor="text1"/>
          <w:sz w:val="24"/>
          <w:szCs w:val="24"/>
        </w:rPr>
        <w:lastRenderedPageBreak/>
        <w:t xml:space="preserve">The </w:t>
      </w:r>
      <w:r w:rsidR="00275F7B">
        <w:rPr>
          <w:rFonts w:ascii="Times New Roman" w:eastAsia="Times New Roman" w:hAnsi="Times New Roman" w:cs="Times New Roman"/>
          <w:color w:val="000000" w:themeColor="text1"/>
          <w:sz w:val="24"/>
          <w:szCs w:val="24"/>
        </w:rPr>
        <w:t>orange</w:t>
      </w:r>
      <w:r w:rsidRPr="00B46571">
        <w:rPr>
          <w:rFonts w:ascii="Times New Roman" w:eastAsia="Times New Roman" w:hAnsi="Times New Roman" w:cs="Times New Roman"/>
          <w:color w:val="000000" w:themeColor="text1"/>
          <w:sz w:val="24"/>
          <w:szCs w:val="24"/>
        </w:rPr>
        <w:t xml:space="preserve">, </w:t>
      </w:r>
      <w:r w:rsidR="00275F7B">
        <w:rPr>
          <w:rFonts w:ascii="Times New Roman" w:eastAsia="Times New Roman" w:hAnsi="Times New Roman" w:cs="Times New Roman"/>
          <w:color w:val="000000" w:themeColor="text1"/>
          <w:sz w:val="24"/>
          <w:szCs w:val="24"/>
        </w:rPr>
        <w:t>yellow, and green</w:t>
      </w:r>
      <w:r w:rsidRPr="00B46571">
        <w:rPr>
          <w:rFonts w:ascii="Times New Roman" w:eastAsia="Times New Roman" w:hAnsi="Times New Roman" w:cs="Times New Roman"/>
          <w:color w:val="000000" w:themeColor="text1"/>
          <w:sz w:val="24"/>
          <w:szCs w:val="24"/>
        </w:rPr>
        <w:t xml:space="preserve"> dots on this graph represent body-fixed accelerations of the rocket in the x-, y-, and z-axes respectively. </w:t>
      </w:r>
      <w:r w:rsidR="00275F7B">
        <w:rPr>
          <w:rFonts w:ascii="Times New Roman" w:eastAsia="Times New Roman" w:hAnsi="Times New Roman" w:cs="Times New Roman"/>
          <w:color w:val="000000" w:themeColor="text1"/>
          <w:sz w:val="24"/>
          <w:szCs w:val="24"/>
        </w:rPr>
        <w:t>We speculate that the main cluster of points between 600 and 3</w:t>
      </w:r>
      <w:r w:rsidR="00E75EC6">
        <w:rPr>
          <w:rFonts w:ascii="Times New Roman" w:eastAsia="Times New Roman" w:hAnsi="Times New Roman" w:cs="Times New Roman"/>
          <w:color w:val="000000" w:themeColor="text1"/>
          <w:sz w:val="24"/>
          <w:szCs w:val="24"/>
        </w:rPr>
        <w:t>,</w:t>
      </w:r>
      <w:r w:rsidR="00275F7B">
        <w:rPr>
          <w:rFonts w:ascii="Times New Roman" w:eastAsia="Times New Roman" w:hAnsi="Times New Roman" w:cs="Times New Roman"/>
          <w:color w:val="000000" w:themeColor="text1"/>
          <w:sz w:val="24"/>
          <w:szCs w:val="24"/>
        </w:rPr>
        <w:t xml:space="preserve">500 seconds is setting up the rocket on the launch pad and the failed launch. The straight green line along the time-axis was the team walking the rocket back to the site and turning off the Arduino. </w:t>
      </w:r>
    </w:p>
    <w:p w14:paraId="33D2F434" w14:textId="67793F50" w:rsidR="00E866A1" w:rsidRDefault="00460475" w:rsidP="006D0668">
      <w:pPr>
        <w:spacing w:line="360" w:lineRule="auto"/>
        <w:ind w:firstLine="72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he second success</w:t>
      </w:r>
      <w:r w:rsidR="0094430A">
        <w:rPr>
          <w:rFonts w:ascii="Times New Roman" w:eastAsia="Times New Roman" w:hAnsi="Times New Roman" w:cs="Times New Roman"/>
          <w:color w:val="000000" w:themeColor="text1"/>
          <w:sz w:val="24"/>
          <w:szCs w:val="24"/>
        </w:rPr>
        <w:t xml:space="preserve"> in the test launch was the fact that launch was not detected. The criterion dictates that launch be detected, but since there was no launch to detect, the Arduino was successful in not detecting launch. As such, the second criterion gets a passing grade.</w:t>
      </w:r>
    </w:p>
    <w:p w14:paraId="634FD8BF" w14:textId="155E48A9" w:rsidR="53339BCF" w:rsidRDefault="53339BCF" w:rsidP="53339BCF">
      <w:pPr>
        <w:spacing w:line="360" w:lineRule="auto"/>
        <w:ind w:firstLine="720"/>
        <w:rPr>
          <w:rFonts w:ascii="Times New Roman" w:eastAsia="Times New Roman" w:hAnsi="Times New Roman" w:cs="Times New Roman"/>
          <w:color w:val="000000" w:themeColor="text1"/>
          <w:sz w:val="24"/>
          <w:szCs w:val="24"/>
        </w:rPr>
      </w:pPr>
      <w:r w:rsidRPr="53339BCF">
        <w:rPr>
          <w:rFonts w:ascii="Times New Roman" w:eastAsia="Times New Roman" w:hAnsi="Times New Roman" w:cs="Times New Roman"/>
          <w:color w:val="000000" w:themeColor="text1"/>
          <w:sz w:val="24"/>
          <w:szCs w:val="24"/>
        </w:rPr>
        <w:t>The last three criteria do not receive a result, since they depend on the launch happening.</w:t>
      </w:r>
    </w:p>
    <w:p w14:paraId="0C282053" w14:textId="189299A7" w:rsidR="53339BCF" w:rsidRDefault="53339BCF" w:rsidP="00981930">
      <w:pPr>
        <w:pStyle w:val="Heading2"/>
        <w:rPr>
          <w:rFonts w:eastAsia="Times New Roman"/>
        </w:rPr>
      </w:pPr>
      <w:bookmarkStart w:id="69" w:name="_Toc2082192"/>
      <w:r w:rsidRPr="53339BCF">
        <w:rPr>
          <w:rFonts w:eastAsia="Times New Roman"/>
        </w:rPr>
        <w:t>3.2 Final Product for the Fins</w:t>
      </w:r>
      <w:bookmarkEnd w:id="69"/>
    </w:p>
    <w:p w14:paraId="5BD706DA" w14:textId="3096E176" w:rsidR="53339BCF" w:rsidRDefault="53339BCF" w:rsidP="53339BCF">
      <w:pPr>
        <w:spacing w:line="360" w:lineRule="auto"/>
        <w:ind w:firstLine="720"/>
        <w:rPr>
          <w:rFonts w:ascii="Times New Roman" w:eastAsia="Times New Roman" w:hAnsi="Times New Roman" w:cs="Times New Roman"/>
          <w:color w:val="000000" w:themeColor="text1"/>
          <w:sz w:val="24"/>
          <w:szCs w:val="24"/>
        </w:rPr>
      </w:pPr>
      <w:r w:rsidRPr="53339BCF">
        <w:rPr>
          <w:rFonts w:ascii="Times New Roman" w:eastAsia="Times New Roman" w:hAnsi="Times New Roman" w:cs="Times New Roman"/>
          <w:color w:val="000000" w:themeColor="text1"/>
          <w:sz w:val="24"/>
          <w:szCs w:val="24"/>
        </w:rPr>
        <w:t>There were two rounds of 3D printing for the fins: passive fins and active fins. The first set of fins printed were the passive fins. We printed four fins, each of which was only one part. The passive fins were configured incorrectly in the 3D printing queue, so instead of printing from the base of the fin to the tip, the fin was printed from the bottom of the airfoil to the top. This created jagged transitions between the layers that needed to be sanded in order to create smoother layers. Once sanded, the fins were covered with a layer of epoxy. After the epoxy dried, the fins were sanded again to create a smooth finish. The fins were then ready to be mounted to the rocket to use for the test launch on January 19</w:t>
      </w:r>
      <w:r w:rsidRPr="53339BCF">
        <w:rPr>
          <w:rFonts w:ascii="Times New Roman" w:eastAsia="Times New Roman" w:hAnsi="Times New Roman" w:cs="Times New Roman"/>
          <w:color w:val="000000" w:themeColor="text1"/>
          <w:sz w:val="24"/>
          <w:szCs w:val="24"/>
          <w:vertAlign w:val="superscript"/>
        </w:rPr>
        <w:t>th</w:t>
      </w:r>
      <w:r w:rsidRPr="53339BCF">
        <w:rPr>
          <w:rFonts w:ascii="Times New Roman" w:eastAsia="Times New Roman" w:hAnsi="Times New Roman" w:cs="Times New Roman"/>
          <w:color w:val="000000" w:themeColor="text1"/>
          <w:sz w:val="24"/>
          <w:szCs w:val="24"/>
        </w:rPr>
        <w:t>. The passive fins mounted to the rocket body can be</w:t>
      </w:r>
      <w:commentRangeStart w:id="70"/>
      <w:r w:rsidRPr="53339BCF">
        <w:rPr>
          <w:rFonts w:ascii="Times New Roman" w:eastAsia="Times New Roman" w:hAnsi="Times New Roman" w:cs="Times New Roman"/>
          <w:color w:val="000000" w:themeColor="text1"/>
          <w:sz w:val="24"/>
          <w:szCs w:val="24"/>
        </w:rPr>
        <w:t xml:space="preserve"> seen below in Figure 20</w:t>
      </w:r>
      <w:commentRangeEnd w:id="70"/>
      <w:r>
        <w:rPr>
          <w:rStyle w:val="CommentReference"/>
        </w:rPr>
        <w:commentReference w:id="70"/>
      </w:r>
      <w:r w:rsidRPr="53339BCF">
        <w:rPr>
          <w:rFonts w:ascii="Times New Roman" w:eastAsia="Times New Roman" w:hAnsi="Times New Roman" w:cs="Times New Roman"/>
          <w:color w:val="000000" w:themeColor="text1"/>
          <w:sz w:val="24"/>
          <w:szCs w:val="24"/>
        </w:rPr>
        <w:t>.</w:t>
      </w:r>
    </w:p>
    <w:p w14:paraId="393F8B20" w14:textId="3E521770" w:rsidR="00577625" w:rsidRDefault="00577625" w:rsidP="00577625">
      <w:pPr>
        <w:pStyle w:val="Caption"/>
        <w:keepNext/>
      </w:pPr>
      <w:r>
        <w:t xml:space="preserve">Figure </w:t>
      </w:r>
      <w:fldSimple w:instr=" SEQ Figure \* ARABIC ">
        <w:r>
          <w:rPr>
            <w:noProof/>
          </w:rPr>
          <w:t>20</w:t>
        </w:r>
      </w:fldSimple>
    </w:p>
    <w:p w14:paraId="27542EEE" w14:textId="51D9A674" w:rsidR="00577625" w:rsidRDefault="00577625" w:rsidP="53339BCF">
      <w:pPr>
        <w:spacing w:line="360" w:lineRule="auto"/>
        <w:ind w:firstLine="720"/>
        <w:rPr>
          <w:rFonts w:ascii="Times New Roman" w:eastAsia="Times New Roman" w:hAnsi="Times New Roman" w:cs="Times New Roman"/>
          <w:b/>
          <w:bCs/>
          <w:i/>
          <w:iCs/>
          <w:color w:val="000000" w:themeColor="text1"/>
          <w:sz w:val="24"/>
          <w:szCs w:val="24"/>
        </w:rPr>
      </w:pPr>
      <w:r>
        <w:rPr>
          <w:b/>
          <w:bCs/>
          <w:i/>
          <w:iCs/>
          <w:noProof/>
          <w:color w:val="000000" w:themeColor="text1"/>
        </w:rPr>
        <w:drawing>
          <wp:inline distT="0" distB="0" distL="0" distR="0" wp14:anchorId="3885D186" wp14:editId="7C292F84">
            <wp:extent cx="1871663" cy="2495550"/>
            <wp:effectExtent l="0" t="0" r="0" b="0"/>
            <wp:docPr id="15" name="Picture 15" descr="C:\Users\ekell\AppData\Local\Microsoft\Windows\INetCache\Content.MSO\55A6941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kell\AppData\Local\Microsoft\Windows\INetCache\Content.MSO\55A69418.tmp"/>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877717" cy="2503622"/>
                    </a:xfrm>
                    <a:prstGeom prst="rect">
                      <a:avLst/>
                    </a:prstGeom>
                    <a:noFill/>
                    <a:ln>
                      <a:noFill/>
                    </a:ln>
                  </pic:spPr>
                </pic:pic>
              </a:graphicData>
            </a:graphic>
          </wp:inline>
        </w:drawing>
      </w:r>
    </w:p>
    <w:p w14:paraId="2D80E646" w14:textId="676C382C" w:rsidR="53339BCF" w:rsidRDefault="53339BCF" w:rsidP="53339BCF">
      <w:pPr>
        <w:spacing w:line="360" w:lineRule="auto"/>
        <w:ind w:firstLine="720"/>
        <w:rPr>
          <w:rFonts w:ascii="Times New Roman" w:eastAsia="Times New Roman" w:hAnsi="Times New Roman" w:cs="Times New Roman"/>
          <w:color w:val="000000" w:themeColor="text1"/>
          <w:sz w:val="24"/>
          <w:szCs w:val="24"/>
        </w:rPr>
      </w:pPr>
      <w:r w:rsidRPr="53339BCF">
        <w:rPr>
          <w:rFonts w:ascii="Times New Roman" w:eastAsia="Times New Roman" w:hAnsi="Times New Roman" w:cs="Times New Roman"/>
          <w:color w:val="000000" w:themeColor="text1"/>
          <w:sz w:val="24"/>
          <w:szCs w:val="24"/>
        </w:rPr>
        <w:lastRenderedPageBreak/>
        <w:t>After the test launch, we were ready to print the active fins. The active fins were printed in two parts: the airfoil and the rudder. The airfoil was the same shape as the passive fin except there was a cutout for the rudder to fit into. The 1/8” diameter rod would be inserted through the airfoil and the rudder and then connected to the servo motor to actuate the rudder. This time, the fins were oriented correctly in the 3D printing queue and were printed from the base to the tip. This ultimately created smoother transitions between the layers and the fins did not need to be sanded. T</w:t>
      </w:r>
      <w:commentRangeStart w:id="71"/>
      <w:r w:rsidRPr="53339BCF">
        <w:rPr>
          <w:rFonts w:ascii="Times New Roman" w:eastAsia="Times New Roman" w:hAnsi="Times New Roman" w:cs="Times New Roman"/>
          <w:color w:val="000000" w:themeColor="text1"/>
          <w:sz w:val="24"/>
          <w:szCs w:val="24"/>
        </w:rPr>
        <w:t xml:space="preserve">he airfoil, rudder, and active fin can be seen below in Figures 21, 22, and 23 respectively. </w:t>
      </w:r>
      <w:commentRangeEnd w:id="71"/>
      <w:r>
        <w:rPr>
          <w:rStyle w:val="CommentReference"/>
        </w:rPr>
        <w:commentReference w:id="71"/>
      </w:r>
    </w:p>
    <w:p w14:paraId="0C5AF8AF" w14:textId="6DA26D64" w:rsidR="00577625" w:rsidRDefault="00577625" w:rsidP="00577625">
      <w:pPr>
        <w:pStyle w:val="Caption"/>
        <w:keepNext/>
      </w:pPr>
      <w:r>
        <w:t xml:space="preserve">Figure </w:t>
      </w:r>
      <w:fldSimple w:instr=" SEQ Figure \* ARABIC ">
        <w:r>
          <w:rPr>
            <w:noProof/>
          </w:rPr>
          <w:t>21</w:t>
        </w:r>
      </w:fldSimple>
    </w:p>
    <w:p w14:paraId="3DB3CC4C" w14:textId="2ED72319" w:rsidR="00577625" w:rsidRDefault="00577625" w:rsidP="53339BCF">
      <w:pPr>
        <w:spacing w:line="360" w:lineRule="auto"/>
        <w:ind w:firstLine="720"/>
        <w:rPr>
          <w:rFonts w:ascii="Times New Roman" w:eastAsia="Times New Roman" w:hAnsi="Times New Roman" w:cs="Times New Roman"/>
          <w:color w:val="000000" w:themeColor="text1"/>
          <w:sz w:val="24"/>
          <w:szCs w:val="24"/>
        </w:rPr>
      </w:pPr>
      <w:r>
        <w:rPr>
          <w:noProof/>
          <w:color w:val="000000" w:themeColor="text1"/>
        </w:rPr>
        <w:drawing>
          <wp:inline distT="0" distB="0" distL="0" distR="0" wp14:anchorId="505C30D2" wp14:editId="0EE97FC3">
            <wp:extent cx="2404533" cy="1803400"/>
            <wp:effectExtent l="0" t="0" r="0" b="6350"/>
            <wp:docPr id="18" name="Picture 18" descr="C:\Users\ekell\AppData\Local\Microsoft\Windows\INetCache\Content.MSO\F589C9E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kell\AppData\Local\Microsoft\Windows\INetCache\Content.MSO\F589C9E6.tmp"/>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408528" cy="1806396"/>
                    </a:xfrm>
                    <a:prstGeom prst="rect">
                      <a:avLst/>
                    </a:prstGeom>
                    <a:noFill/>
                    <a:ln>
                      <a:noFill/>
                    </a:ln>
                  </pic:spPr>
                </pic:pic>
              </a:graphicData>
            </a:graphic>
          </wp:inline>
        </w:drawing>
      </w:r>
    </w:p>
    <w:p w14:paraId="2E98CA23" w14:textId="48BDBC06" w:rsidR="00577625" w:rsidRDefault="00577625" w:rsidP="00577625">
      <w:pPr>
        <w:pStyle w:val="Caption"/>
        <w:keepNext/>
      </w:pPr>
      <w:r>
        <w:t xml:space="preserve">Figure </w:t>
      </w:r>
      <w:fldSimple w:instr=" SEQ Figure \* ARABIC ">
        <w:r>
          <w:rPr>
            <w:noProof/>
          </w:rPr>
          <w:t>22</w:t>
        </w:r>
      </w:fldSimple>
    </w:p>
    <w:p w14:paraId="0E6A45F5" w14:textId="4B048F37" w:rsidR="00577625" w:rsidRDefault="00577625" w:rsidP="53339BCF">
      <w:pPr>
        <w:spacing w:line="360" w:lineRule="auto"/>
        <w:ind w:firstLine="720"/>
        <w:rPr>
          <w:rFonts w:ascii="Times New Roman" w:eastAsia="Times New Roman" w:hAnsi="Times New Roman" w:cs="Times New Roman"/>
          <w:color w:val="000000" w:themeColor="text1"/>
          <w:sz w:val="24"/>
          <w:szCs w:val="24"/>
        </w:rPr>
      </w:pPr>
      <w:r>
        <w:rPr>
          <w:noProof/>
          <w:color w:val="000000" w:themeColor="text1"/>
        </w:rPr>
        <w:drawing>
          <wp:inline distT="0" distB="0" distL="0" distR="0" wp14:anchorId="2EC3A544" wp14:editId="0DE5FC16">
            <wp:extent cx="2400300" cy="3200400"/>
            <wp:effectExtent l="0" t="0" r="0" b="0"/>
            <wp:docPr id="19" name="Picture 19" descr="C:\Users\ekell\AppData\Local\Microsoft\Windows\INetCache\Content.MSO\70EE56E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kell\AppData\Local\Microsoft\Windows\INetCache\Content.MSO\70EE56E4.tmp"/>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404751" cy="3206335"/>
                    </a:xfrm>
                    <a:prstGeom prst="rect">
                      <a:avLst/>
                    </a:prstGeom>
                    <a:noFill/>
                    <a:ln>
                      <a:noFill/>
                    </a:ln>
                  </pic:spPr>
                </pic:pic>
              </a:graphicData>
            </a:graphic>
          </wp:inline>
        </w:drawing>
      </w:r>
    </w:p>
    <w:p w14:paraId="425770E0" w14:textId="4F522FDD" w:rsidR="00577625" w:rsidRDefault="00577625" w:rsidP="00577625">
      <w:pPr>
        <w:pStyle w:val="Caption"/>
        <w:keepNext/>
      </w:pPr>
      <w:r>
        <w:lastRenderedPageBreak/>
        <w:t xml:space="preserve">Figure </w:t>
      </w:r>
      <w:fldSimple w:instr=" SEQ Figure \* ARABIC ">
        <w:r>
          <w:rPr>
            <w:noProof/>
          </w:rPr>
          <w:t>23</w:t>
        </w:r>
      </w:fldSimple>
    </w:p>
    <w:p w14:paraId="08F705CE" w14:textId="47A55F40" w:rsidR="00577625" w:rsidRDefault="00577625" w:rsidP="53339BCF">
      <w:pPr>
        <w:spacing w:line="360" w:lineRule="auto"/>
        <w:ind w:firstLine="720"/>
        <w:rPr>
          <w:rFonts w:ascii="Times New Roman" w:eastAsia="Times New Roman" w:hAnsi="Times New Roman" w:cs="Times New Roman"/>
          <w:color w:val="000000" w:themeColor="text1"/>
          <w:sz w:val="24"/>
          <w:szCs w:val="24"/>
        </w:rPr>
      </w:pPr>
      <w:r>
        <w:rPr>
          <w:noProof/>
          <w:color w:val="000000" w:themeColor="text1"/>
        </w:rPr>
        <w:drawing>
          <wp:inline distT="0" distB="0" distL="0" distR="0" wp14:anchorId="1456D173" wp14:editId="5822BC79">
            <wp:extent cx="2405063" cy="3206750"/>
            <wp:effectExtent l="0" t="0" r="0" b="0"/>
            <wp:docPr id="20" name="Picture 20" descr="C:\Users\ekell\AppData\Local\Microsoft\Windows\INetCache\Content.MSO\B28AB29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kell\AppData\Local\Microsoft\Windows\INetCache\Content.MSO\B28AB292.tmp"/>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407756" cy="3210340"/>
                    </a:xfrm>
                    <a:prstGeom prst="rect">
                      <a:avLst/>
                    </a:prstGeom>
                    <a:noFill/>
                    <a:ln>
                      <a:noFill/>
                    </a:ln>
                  </pic:spPr>
                </pic:pic>
              </a:graphicData>
            </a:graphic>
          </wp:inline>
        </w:drawing>
      </w:r>
    </w:p>
    <w:p w14:paraId="289F2E09" w14:textId="4928A7E3" w:rsidR="00577625" w:rsidRDefault="00577625" w:rsidP="00577625">
      <w:pPr>
        <w:pStyle w:val="Caption"/>
        <w:keepNext/>
      </w:pPr>
      <w:commentRangeStart w:id="72"/>
      <w:r>
        <w:t>Figure</w:t>
      </w:r>
      <w:commentRangeEnd w:id="72"/>
      <w:r w:rsidR="00275E98">
        <w:rPr>
          <w:rStyle w:val="CommentReference"/>
          <w:i w:val="0"/>
          <w:iCs w:val="0"/>
          <w:color w:val="auto"/>
        </w:rPr>
        <w:commentReference w:id="72"/>
      </w:r>
      <w:r>
        <w:t xml:space="preserve"> </w:t>
      </w:r>
      <w:fldSimple w:instr=" SEQ Figure \* ARABIC ">
        <w:r>
          <w:rPr>
            <w:noProof/>
          </w:rPr>
          <w:t>24</w:t>
        </w:r>
      </w:fldSimple>
    </w:p>
    <w:p w14:paraId="2E43E64E" w14:textId="15BB25C5" w:rsidR="00577625" w:rsidRDefault="00577625" w:rsidP="53339BCF">
      <w:pPr>
        <w:spacing w:line="360" w:lineRule="auto"/>
        <w:ind w:firstLine="720"/>
        <w:rPr>
          <w:rFonts w:ascii="Times New Roman" w:eastAsia="Times New Roman" w:hAnsi="Times New Roman" w:cs="Times New Roman"/>
          <w:color w:val="000000" w:themeColor="text1"/>
          <w:sz w:val="24"/>
          <w:szCs w:val="24"/>
        </w:rPr>
      </w:pPr>
      <w:r>
        <w:rPr>
          <w:noProof/>
          <w:color w:val="000000" w:themeColor="text1"/>
        </w:rPr>
        <w:drawing>
          <wp:inline distT="0" distB="0" distL="0" distR="0" wp14:anchorId="3643D319" wp14:editId="775DABA8">
            <wp:extent cx="2362200" cy="1771650"/>
            <wp:effectExtent l="0" t="0" r="0" b="0"/>
            <wp:docPr id="21" name="Picture 21" descr="C:\Users\ekell\AppData\Local\Microsoft\Windows\INetCache\Content.MSO\E3C5C07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ekell\AppData\Local\Microsoft\Windows\INetCache\Content.MSO\E3C5C070.tmp"/>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370784" cy="1778088"/>
                    </a:xfrm>
                    <a:prstGeom prst="rect">
                      <a:avLst/>
                    </a:prstGeom>
                    <a:noFill/>
                    <a:ln>
                      <a:noFill/>
                    </a:ln>
                  </pic:spPr>
                </pic:pic>
              </a:graphicData>
            </a:graphic>
          </wp:inline>
        </w:drawing>
      </w:r>
    </w:p>
    <w:p w14:paraId="711587DD" w14:textId="3AFB8742" w:rsidR="53339BCF" w:rsidRDefault="53339BCF" w:rsidP="53339BCF">
      <w:pPr>
        <w:spacing w:line="360" w:lineRule="auto"/>
        <w:ind w:firstLine="720"/>
        <w:rPr>
          <w:rFonts w:ascii="Times New Roman" w:eastAsia="Times New Roman" w:hAnsi="Times New Roman" w:cs="Times New Roman"/>
          <w:color w:val="000000" w:themeColor="text1"/>
          <w:sz w:val="24"/>
          <w:szCs w:val="24"/>
        </w:rPr>
      </w:pPr>
      <w:r w:rsidRPr="53339BCF">
        <w:rPr>
          <w:rFonts w:ascii="Times New Roman" w:eastAsia="Times New Roman" w:hAnsi="Times New Roman" w:cs="Times New Roman"/>
          <w:color w:val="000000" w:themeColor="text1"/>
          <w:sz w:val="24"/>
          <w:szCs w:val="24"/>
        </w:rPr>
        <w:t xml:space="preserve">After assembly of the fins, the actuation code was developed further using MATLAB. </w:t>
      </w:r>
    </w:p>
    <w:p w14:paraId="214C2728" w14:textId="65822C05" w:rsidR="53339BCF" w:rsidRDefault="53339BCF" w:rsidP="00981930">
      <w:pPr>
        <w:pStyle w:val="Heading2"/>
        <w:rPr>
          <w:rFonts w:eastAsia="Times New Roman"/>
        </w:rPr>
      </w:pPr>
      <w:bookmarkStart w:id="73" w:name="_Toc2082193"/>
      <w:r w:rsidRPr="53339BCF">
        <w:rPr>
          <w:rFonts w:eastAsia="Times New Roman"/>
        </w:rPr>
        <w:t>3.4 E-bay configuration and Capability</w:t>
      </w:r>
      <w:bookmarkEnd w:id="73"/>
    </w:p>
    <w:p w14:paraId="5105E68A" w14:textId="11F0FD46" w:rsidR="53339BCF" w:rsidRDefault="53339BCF" w:rsidP="53339BCF">
      <w:pPr>
        <w:spacing w:line="360" w:lineRule="auto"/>
        <w:ind w:firstLine="720"/>
        <w:rPr>
          <w:rFonts w:ascii="Times New Roman" w:eastAsia="Times New Roman" w:hAnsi="Times New Roman" w:cs="Times New Roman"/>
          <w:color w:val="000000" w:themeColor="text1"/>
          <w:sz w:val="24"/>
          <w:szCs w:val="24"/>
        </w:rPr>
      </w:pPr>
      <w:r w:rsidRPr="53339BCF">
        <w:rPr>
          <w:rFonts w:ascii="Times New Roman" w:eastAsia="Times New Roman" w:hAnsi="Times New Roman" w:cs="Times New Roman"/>
          <w:color w:val="000000" w:themeColor="text1"/>
          <w:sz w:val="24"/>
          <w:szCs w:val="24"/>
        </w:rPr>
        <w:t xml:space="preserve">The final e-bay configuration consisted of two bulkheads attached by two ¼" threaded steel runners with a center piece of plywood. Surrounding this skeleton was a 6-inch-long blue tube piece that is four inches in diameter. On the bottom of the tube the runners, and plywood bulkheads were attached by both nuts and epoxy. The top bulkhead is secured with nuts only to allow for easy access to the electronics within. On the top of the top bulkhead there was also a U-bolt for the parachute shock chord.  Located on the plywood centerpiece was the main PCB </w:t>
      </w:r>
      <w:r w:rsidRPr="53339BCF">
        <w:rPr>
          <w:rFonts w:ascii="Times New Roman" w:eastAsia="Times New Roman" w:hAnsi="Times New Roman" w:cs="Times New Roman"/>
          <w:color w:val="000000" w:themeColor="text1"/>
          <w:sz w:val="24"/>
          <w:szCs w:val="24"/>
        </w:rPr>
        <w:lastRenderedPageBreak/>
        <w:t xml:space="preserve">board which housed </w:t>
      </w:r>
      <w:r w:rsidRPr="53339BCF">
        <w:rPr>
          <w:rFonts w:ascii="Times New Roman" w:eastAsia="Times New Roman" w:hAnsi="Times New Roman" w:cs="Times New Roman"/>
          <w:sz w:val="24"/>
          <w:szCs w:val="24"/>
        </w:rPr>
        <w:t xml:space="preserve">the Mega 2560-Core microprocessor, an Adafruit MPL3115A2-I2C altimeter, a Micro SD Card breakout board, a 433 MHz RF transmitter, as well as an 11.1v 1100 </w:t>
      </w:r>
      <w:proofErr w:type="spellStart"/>
      <w:r w:rsidRPr="53339BCF">
        <w:rPr>
          <w:rFonts w:ascii="Times New Roman" w:eastAsia="Times New Roman" w:hAnsi="Times New Roman" w:cs="Times New Roman"/>
          <w:sz w:val="24"/>
          <w:szCs w:val="24"/>
        </w:rPr>
        <w:t>mAh</w:t>
      </w:r>
      <w:proofErr w:type="spellEnd"/>
      <w:r w:rsidRPr="53339BCF">
        <w:rPr>
          <w:rFonts w:ascii="Times New Roman" w:eastAsia="Times New Roman" w:hAnsi="Times New Roman" w:cs="Times New Roman"/>
          <w:sz w:val="24"/>
          <w:szCs w:val="24"/>
        </w:rPr>
        <w:t xml:space="preserve"> Lithium Polymer battery located on the opposite side of the plywood centerpiece.</w:t>
      </w:r>
      <w:r w:rsidRPr="53339BCF">
        <w:rPr>
          <w:rFonts w:ascii="Times New Roman" w:eastAsia="Times New Roman" w:hAnsi="Times New Roman" w:cs="Times New Roman"/>
          <w:color w:val="000000" w:themeColor="text1"/>
          <w:sz w:val="24"/>
          <w:szCs w:val="24"/>
        </w:rPr>
        <w:t xml:space="preserve"> Located at the rocket’s center of gravity was the IMU, </w:t>
      </w:r>
      <w:r w:rsidRPr="53339BCF">
        <w:rPr>
          <w:rFonts w:ascii="Times New Roman" w:eastAsia="Times New Roman" w:hAnsi="Times New Roman" w:cs="Times New Roman"/>
          <w:sz w:val="24"/>
          <w:szCs w:val="24"/>
        </w:rPr>
        <w:t xml:space="preserve">an Adafruit 9 degree of freedom absolute orientation sensor. </w:t>
      </w:r>
      <w:r w:rsidRPr="53339BCF">
        <w:rPr>
          <w:rFonts w:ascii="Times New Roman" w:eastAsia="Times New Roman" w:hAnsi="Times New Roman" w:cs="Times New Roman"/>
          <w:color w:val="000000" w:themeColor="text1"/>
          <w:sz w:val="24"/>
          <w:szCs w:val="24"/>
        </w:rPr>
        <w:t>Since the IMU sat away from the main e-bay a hole had to be drilled in the top bulkhead for the wires which ran from the main PCB board to the IMU.</w:t>
      </w:r>
    </w:p>
    <w:p w14:paraId="029F85E6" w14:textId="5231621C" w:rsidR="3F1F6523" w:rsidRPr="00981930" w:rsidRDefault="53339BCF" w:rsidP="00981930">
      <w:pPr>
        <w:spacing w:line="360" w:lineRule="auto"/>
        <w:ind w:firstLine="720"/>
        <w:rPr>
          <w:rFonts w:ascii="Times New Roman" w:eastAsia="Times New Roman" w:hAnsi="Times New Roman" w:cs="Times New Roman"/>
          <w:color w:val="000000" w:themeColor="text1"/>
          <w:sz w:val="24"/>
          <w:szCs w:val="24"/>
        </w:rPr>
      </w:pPr>
      <w:r w:rsidRPr="53339BCF">
        <w:rPr>
          <w:rFonts w:ascii="Times New Roman" w:eastAsia="Times New Roman" w:hAnsi="Times New Roman" w:cs="Times New Roman"/>
          <w:color w:val="000000" w:themeColor="text1"/>
          <w:sz w:val="24"/>
          <w:szCs w:val="24"/>
        </w:rPr>
        <w:t xml:space="preserve">As detailed in Table 4, the avionics of the e-bay were successful in detecting launch, apogee, and when all sensors were calibrated. In addition to being able to detect these things, the e-bay was also successful in its ability to send current to the separation charge and trigger the separation for the parachute. To detect launch and apogee we used the altimeter readings. The Arduino sketch compared the current altimeter readings to the ones before it and determined when the rocket had launched and reached apogee. The Arduino detected launch when the measurements it was taking were ten meters more than the original launch height which was reset constantly to void measurement creep. It detected apogee once the measurements taken were three meters lower than the measurement before it. Once apogee was detected the parachute was deployed. Using a difference in measurements of three meters was to ensure that the rocket was falling before the parachute was deployed. There was some sensor noise, and the difference in measurements had to be large enough to overcome the sensor noise. Finally, the Arduino was capable of writing to the SD card when all three sensors were fully calibrated, the altitude measurements, accelerometer measurements, when launch was detected, when apogee was detected, and when the parachute was deployed. This information proved useful for post flight analysis especially during the testing of the sensors.  </w:t>
      </w:r>
    </w:p>
    <w:p w14:paraId="6BA71907" w14:textId="77777777" w:rsidR="00275E98" w:rsidRDefault="00275E98">
      <w:pPr>
        <w:rPr>
          <w:rFonts w:ascii="Times New Roman" w:eastAsia="Times New Roman" w:hAnsi="Times New Roman" w:cs="Times New Roman"/>
          <w:b/>
          <w:color w:val="000000" w:themeColor="text1"/>
          <w:sz w:val="32"/>
          <w:szCs w:val="24"/>
        </w:rPr>
      </w:pPr>
      <w:r>
        <w:br w:type="page"/>
      </w:r>
    </w:p>
    <w:p w14:paraId="36447AEE" w14:textId="701B8AC2" w:rsidR="00FA04B1" w:rsidRPr="001957BF" w:rsidRDefault="53339BCF" w:rsidP="001957BF">
      <w:pPr>
        <w:pStyle w:val="Heading1"/>
      </w:pPr>
      <w:r w:rsidRPr="53339BCF">
        <w:lastRenderedPageBreak/>
        <w:t xml:space="preserve"> </w:t>
      </w:r>
      <w:bookmarkStart w:id="74" w:name="_Toc2082194"/>
      <w:r w:rsidRPr="53339BCF">
        <w:t>Summaries, Conclusions, Recommendations, Broader Impacts</w:t>
      </w:r>
      <w:bookmarkEnd w:id="74"/>
      <w:r w:rsidRPr="53339BCF">
        <w:t xml:space="preserve"> </w:t>
      </w:r>
    </w:p>
    <w:p w14:paraId="5E48DA9B" w14:textId="5EBA99F3" w:rsidR="00FA04B1" w:rsidRDefault="001957BF" w:rsidP="001957BF">
      <w:pPr>
        <w:pStyle w:val="Heading2"/>
        <w:rPr>
          <w:rFonts w:eastAsia="Times New Roman"/>
        </w:rPr>
      </w:pPr>
      <w:bookmarkStart w:id="75" w:name="_Toc2082195"/>
      <w:r w:rsidRPr="001957BF">
        <w:rPr>
          <w:rFonts w:eastAsia="Times New Roman"/>
        </w:rPr>
        <w:t>4.</w:t>
      </w:r>
      <w:r>
        <w:rPr>
          <w:rFonts w:eastAsia="Times New Roman"/>
        </w:rPr>
        <w:t xml:space="preserve">1 </w:t>
      </w:r>
      <w:r w:rsidR="00FA04B1">
        <w:rPr>
          <w:rFonts w:eastAsia="Times New Roman"/>
        </w:rPr>
        <w:t>Summary</w:t>
      </w:r>
      <w:bookmarkEnd w:id="75"/>
    </w:p>
    <w:p w14:paraId="6BDC379D" w14:textId="4F6C5150" w:rsidR="001957BF" w:rsidRPr="001957BF" w:rsidRDefault="001957BF" w:rsidP="001957BF">
      <w:pPr>
        <w:pStyle w:val="ListParagraph"/>
        <w:spacing w:line="360" w:lineRule="auto"/>
        <w:ind w:left="0"/>
        <w:rPr>
          <w:rFonts w:ascii="Times New Roman" w:hAnsi="Times New Roman" w:cs="Times New Roman"/>
          <w:sz w:val="24"/>
          <w:szCs w:val="24"/>
        </w:rPr>
      </w:pPr>
      <w:r>
        <w:tab/>
      </w:r>
      <w:r w:rsidRPr="001957BF">
        <w:rPr>
          <w:rFonts w:ascii="Times New Roman" w:hAnsi="Times New Roman" w:cs="Times New Roman"/>
          <w:sz w:val="24"/>
          <w:szCs w:val="24"/>
        </w:rPr>
        <w:t xml:space="preserve">Outlined below are the descriptions of progress made in all major areas of this MQP. We have described the progress made on implementing our methodology and the degree to which they were successful. </w:t>
      </w:r>
    </w:p>
    <w:p w14:paraId="7A0F1321" w14:textId="1D3F0FFC" w:rsidR="3F1F6523" w:rsidRPr="00FA04B1" w:rsidRDefault="00FA04B1" w:rsidP="001957BF">
      <w:pPr>
        <w:pStyle w:val="Heading3"/>
        <w:rPr>
          <w:rFonts w:eastAsia="Times New Roman"/>
        </w:rPr>
      </w:pPr>
      <w:bookmarkStart w:id="76" w:name="_Toc2082196"/>
      <w:r>
        <w:rPr>
          <w:rFonts w:eastAsia="Times New Roman"/>
        </w:rPr>
        <w:t xml:space="preserve">4.1.1 </w:t>
      </w:r>
      <w:r w:rsidR="53339BCF" w:rsidRPr="00FA04B1">
        <w:rPr>
          <w:rFonts w:eastAsia="Times New Roman"/>
        </w:rPr>
        <w:t>Summary and Conclusion of Fins:</w:t>
      </w:r>
      <w:bookmarkEnd w:id="76"/>
      <w:r w:rsidR="53339BCF" w:rsidRPr="00FA04B1">
        <w:rPr>
          <w:rFonts w:eastAsia="Times New Roman"/>
        </w:rPr>
        <w:t xml:space="preserve"> </w:t>
      </w:r>
    </w:p>
    <w:p w14:paraId="3FD24D3C" w14:textId="76AF9A0E" w:rsidR="3F1F6523" w:rsidRDefault="3F1F6523" w:rsidP="3F1F6523">
      <w:pPr>
        <w:spacing w:line="360" w:lineRule="auto"/>
        <w:jc w:val="both"/>
      </w:pPr>
      <w:r w:rsidRPr="3F1F6523">
        <w:rPr>
          <w:rFonts w:ascii="Times New Roman" w:eastAsia="Times New Roman" w:hAnsi="Times New Roman" w:cs="Times New Roman"/>
          <w:sz w:val="24"/>
          <w:szCs w:val="24"/>
        </w:rPr>
        <w:t xml:space="preserve">Two sets of fins were designed for this project. The first set of fins was a passive design created for the first launch. The second set of fins were active with a rudder powered by an on-board servo. Both sets of fins were designed in SolidWorks and theoretically analyzed using ANSYS Fluent Software. The passive fins were based off a NACA 64A010 symmetric airfoil and the active fins were based off NACA 66-021. After being designed in SolidWorks they were 3d Printed out of PLA plastic.  The passive fins were tested in the wind tunnel to obtain experimental lift and drag coefficients to be compared to the analytical values found in ANSYS Fluent. </w:t>
      </w:r>
    </w:p>
    <w:p w14:paraId="63AE8A95" w14:textId="154E3956" w:rsidR="3F1F6523" w:rsidRDefault="53339BCF" w:rsidP="3F1F6523">
      <w:pPr>
        <w:spacing w:line="360" w:lineRule="auto"/>
        <w:jc w:val="both"/>
      </w:pPr>
      <w:r w:rsidRPr="53339BCF">
        <w:rPr>
          <w:rFonts w:ascii="Times New Roman" w:eastAsia="Times New Roman" w:hAnsi="Times New Roman" w:cs="Times New Roman"/>
          <w:sz w:val="24"/>
          <w:szCs w:val="24"/>
        </w:rPr>
        <w:t xml:space="preserve">While the active fins were never tested in flight our team was able to construct them and wire the servos to the flight computer. We wrote an Arduino file which told the servo to move multiple times at different rudder angles. The control law was not integrated into the active fins, but we were able to build a working model of that active fins ready to be used in conjunction with a completed control law for flight. </w:t>
      </w:r>
    </w:p>
    <w:p w14:paraId="103AB3A4" w14:textId="532A5554" w:rsidR="3F1F6523" w:rsidRDefault="3F1F6523" w:rsidP="3F1F6523">
      <w:pPr>
        <w:spacing w:line="360" w:lineRule="auto"/>
        <w:jc w:val="both"/>
      </w:pPr>
      <w:r w:rsidRPr="3F1F6523">
        <w:rPr>
          <w:rFonts w:ascii="Times New Roman" w:eastAsia="Times New Roman" w:hAnsi="Times New Roman" w:cs="Times New Roman"/>
          <w:sz w:val="24"/>
          <w:szCs w:val="24"/>
        </w:rPr>
        <w:t xml:space="preserve">We cannot consider the active fins a complete success for two reasons. First, although we were able to successfully integrate the servos with the flight computer, we were not able to implement the control law to use the active fins to stabilize the rocket. Second, we were unable to test their effectiveness neither in the wind tunnel nor in actual flight. Time was a large factor in the lack of success for this portion of the project. With the complexity of the control law we ran out of time before being able to finish it. </w:t>
      </w:r>
    </w:p>
    <w:p w14:paraId="30344E5E" w14:textId="7CC49AEE" w:rsidR="3F1F6523" w:rsidRPr="00783408" w:rsidRDefault="00FA04B1" w:rsidP="001957BF">
      <w:pPr>
        <w:pStyle w:val="Heading3"/>
        <w:rPr>
          <w:rFonts w:eastAsia="Times New Roman"/>
        </w:rPr>
      </w:pPr>
      <w:bookmarkStart w:id="77" w:name="_Toc2082197"/>
      <w:r w:rsidRPr="00783408">
        <w:rPr>
          <w:rFonts w:eastAsia="Times New Roman"/>
        </w:rPr>
        <w:t xml:space="preserve">4.1.2 </w:t>
      </w:r>
      <w:r w:rsidR="53339BCF" w:rsidRPr="00783408">
        <w:rPr>
          <w:rFonts w:eastAsia="Times New Roman"/>
        </w:rPr>
        <w:t>Summary and Conclusion of Electronics bay and Design</w:t>
      </w:r>
      <w:bookmarkEnd w:id="77"/>
    </w:p>
    <w:p w14:paraId="246B5609" w14:textId="50CDE7E4" w:rsidR="3F1F6523" w:rsidRDefault="3F1F6523" w:rsidP="00783408">
      <w:pPr>
        <w:spacing w:line="360" w:lineRule="auto"/>
        <w:ind w:firstLine="720"/>
        <w:jc w:val="both"/>
      </w:pPr>
      <w:r w:rsidRPr="3F1F6523">
        <w:rPr>
          <w:rFonts w:ascii="Times New Roman" w:eastAsia="Times New Roman" w:hAnsi="Times New Roman" w:cs="Times New Roman"/>
          <w:sz w:val="24"/>
          <w:szCs w:val="24"/>
        </w:rPr>
        <w:t xml:space="preserve">The electronics bay was composed of a Mega 2560-Core microprocessor, an Adafruit 9 degree of freedom absolute orientation sensor, an Adafruit MPL3115A2-I2C altimeter, a Micro SD Card breakout board, a 433 MHz RF transmitter, and an 11.1v 1100 </w:t>
      </w:r>
      <w:proofErr w:type="spellStart"/>
      <w:r w:rsidRPr="3F1F6523">
        <w:rPr>
          <w:rFonts w:ascii="Times New Roman" w:eastAsia="Times New Roman" w:hAnsi="Times New Roman" w:cs="Times New Roman"/>
          <w:sz w:val="24"/>
          <w:szCs w:val="24"/>
        </w:rPr>
        <w:t>mAh</w:t>
      </w:r>
      <w:proofErr w:type="spellEnd"/>
      <w:r w:rsidRPr="3F1F6523">
        <w:rPr>
          <w:rFonts w:ascii="Times New Roman" w:eastAsia="Times New Roman" w:hAnsi="Times New Roman" w:cs="Times New Roman"/>
          <w:sz w:val="24"/>
          <w:szCs w:val="24"/>
        </w:rPr>
        <w:t xml:space="preserve"> Lithium Polymer battery. All, except for the IMU, are contained within blue tube casing. The shell for the E-bay </w:t>
      </w:r>
      <w:r w:rsidRPr="3F1F6523">
        <w:rPr>
          <w:rFonts w:ascii="Times New Roman" w:eastAsia="Times New Roman" w:hAnsi="Times New Roman" w:cs="Times New Roman"/>
          <w:sz w:val="24"/>
          <w:szCs w:val="24"/>
        </w:rPr>
        <w:lastRenderedPageBreak/>
        <w:t xml:space="preserve">was a blue tube body 6 inches long supported by two steel threaded rails with plywood caps on the top and bottom, and finally the PCB board which held most of our sensors and the Arduino rested on a plywood plate. The entire assembly was tightened down with nuts on the top and epoxied together on the bottom. The IMU, which was placed at the center of gravity of the rocket, sat within a 3d printed shell for thermal protection from the separation charge. </w:t>
      </w:r>
    </w:p>
    <w:p w14:paraId="13A1DE9B" w14:textId="3AED4201" w:rsidR="3F1F6523" w:rsidRDefault="3F1F6523" w:rsidP="00783408">
      <w:pPr>
        <w:spacing w:line="360" w:lineRule="auto"/>
        <w:ind w:firstLine="720"/>
        <w:jc w:val="both"/>
      </w:pPr>
      <w:r w:rsidRPr="3F1F6523">
        <w:rPr>
          <w:rFonts w:ascii="Times New Roman" w:eastAsia="Times New Roman" w:hAnsi="Times New Roman" w:cs="Times New Roman"/>
          <w:sz w:val="24"/>
          <w:szCs w:val="24"/>
        </w:rPr>
        <w:t xml:space="preserve">The electronics bay design and configuration were a success. All sensors were integrated effectively with the microcontroller and the configuration fit within the six-inch space given for it within the rocket. Although there were some challenges with the soldering and organization of components of the flight computer it functioned properly in the end. The E-bay could have been improved by creating a custom-made PCB board which would have made the organization of components easier and neater. </w:t>
      </w:r>
    </w:p>
    <w:p w14:paraId="4B65FB36" w14:textId="0AAA4AD4" w:rsidR="3F1F6523" w:rsidRPr="00783408" w:rsidRDefault="00783408" w:rsidP="001957BF">
      <w:pPr>
        <w:pStyle w:val="Heading3"/>
        <w:rPr>
          <w:rFonts w:eastAsia="Times New Roman"/>
        </w:rPr>
      </w:pPr>
      <w:bookmarkStart w:id="78" w:name="_Toc2082198"/>
      <w:r w:rsidRPr="00783408">
        <w:rPr>
          <w:rFonts w:eastAsia="Times New Roman"/>
        </w:rPr>
        <w:t xml:space="preserve">4.1.3. </w:t>
      </w:r>
      <w:r w:rsidR="53339BCF" w:rsidRPr="00783408">
        <w:rPr>
          <w:rFonts w:eastAsia="Times New Roman"/>
        </w:rPr>
        <w:t>Summary and Conclusion of Flight Controller:</w:t>
      </w:r>
      <w:bookmarkEnd w:id="78"/>
      <w:r w:rsidR="53339BCF" w:rsidRPr="00783408">
        <w:rPr>
          <w:rFonts w:eastAsia="Times New Roman"/>
        </w:rPr>
        <w:t xml:space="preserve"> </w:t>
      </w:r>
    </w:p>
    <w:p w14:paraId="6685EDFD" w14:textId="102DAC05" w:rsidR="3F1F6523" w:rsidRDefault="3F1F6523" w:rsidP="00783408">
      <w:pPr>
        <w:spacing w:line="360" w:lineRule="auto"/>
        <w:ind w:firstLine="720"/>
        <w:jc w:val="both"/>
      </w:pPr>
      <w:r w:rsidRPr="3F1F6523">
        <w:rPr>
          <w:rFonts w:ascii="Times New Roman" w:eastAsia="Times New Roman" w:hAnsi="Times New Roman" w:cs="Times New Roman"/>
          <w:sz w:val="24"/>
          <w:szCs w:val="24"/>
        </w:rPr>
        <w:t xml:space="preserve">We had to build the flight controller from scratch. All components of the flight controller were ordered separately and soldered to the PCB board which our Arduino plugged neatly into. There were some significant challenges in organizing all of electronics on the PCB board while ensuring that nothing was shorted out, and all sensors were connected to the proper pins for the Arduino. </w:t>
      </w:r>
    </w:p>
    <w:p w14:paraId="29000533" w14:textId="272FFA35" w:rsidR="3F1F6523" w:rsidRDefault="3F1F6523" w:rsidP="00783408">
      <w:pPr>
        <w:spacing w:line="360" w:lineRule="auto"/>
        <w:ind w:firstLine="720"/>
        <w:jc w:val="both"/>
      </w:pPr>
      <w:r w:rsidRPr="3F1F6523">
        <w:rPr>
          <w:rFonts w:ascii="Times New Roman" w:eastAsia="Times New Roman" w:hAnsi="Times New Roman" w:cs="Times New Roman"/>
          <w:sz w:val="24"/>
          <w:szCs w:val="24"/>
        </w:rPr>
        <w:t xml:space="preserve">Once all sensors were properly soldered to the PCB the next challenge came with getting them to all work together and send data to the Arduino. We were able to create an Arduino sketch which can detect when the rocket launched, and reached apogee using altimeter data, triggered the signal for the separation charge, read out calibration data for all sensors, transmitted an RF signal once the parachute deployed, and recorded flight data to an SD card through the SD card reader. For the first test flight the E-bay functioned properly. </w:t>
      </w:r>
    </w:p>
    <w:p w14:paraId="52382193" w14:textId="35420707" w:rsidR="3F1F6523" w:rsidRDefault="3F1F6523" w:rsidP="00783408">
      <w:pPr>
        <w:spacing w:line="360" w:lineRule="auto"/>
        <w:ind w:firstLine="720"/>
        <w:jc w:val="both"/>
      </w:pPr>
      <w:r w:rsidRPr="3F1F6523">
        <w:rPr>
          <w:rFonts w:ascii="Times New Roman" w:eastAsia="Times New Roman" w:hAnsi="Times New Roman" w:cs="Times New Roman"/>
          <w:sz w:val="24"/>
          <w:szCs w:val="24"/>
        </w:rPr>
        <w:t xml:space="preserve">The flight controller was a success in functionality but was not flight proven. Although it worked properly in the initial test flight, since the rocket did not leave the launch rail and therefore not all functionalities of the flight controller were tested. In laboratory tests the flight controller can complete all tasks it was programmed to do which are stated in the Summary. One challenge that we faced with the flight controller was programming it to accurately detect launch and apogee. Since we only used altitude to detect them the flight controller it would fail to do so if the changes in altitude were not great enough to overcome the measurement error due to sensor noise. This </w:t>
      </w:r>
      <w:r w:rsidRPr="3F1F6523">
        <w:rPr>
          <w:rFonts w:ascii="Times New Roman" w:eastAsia="Times New Roman" w:hAnsi="Times New Roman" w:cs="Times New Roman"/>
          <w:sz w:val="24"/>
          <w:szCs w:val="24"/>
        </w:rPr>
        <w:lastRenderedPageBreak/>
        <w:t xml:space="preserve">program design could be improved by incorporating the accelerometer in some way to work in conjunction with the altimeter. The flight controller could also have been improved by using LED’s to show when all sensors were fully calibrated, as there was no way to tell that they were calibrated until after the flight data was recorded. LED’s would allow for us to easily be able to determine if the sensors were calibrated. Overall, the flight controller was a successful undertaking. </w:t>
      </w:r>
    </w:p>
    <w:p w14:paraId="20C5D418" w14:textId="66A9B235" w:rsidR="3F1F6523" w:rsidRPr="00783408" w:rsidRDefault="00783408" w:rsidP="001957BF">
      <w:pPr>
        <w:pStyle w:val="Heading3"/>
        <w:rPr>
          <w:rFonts w:eastAsia="Times New Roman"/>
        </w:rPr>
      </w:pPr>
      <w:bookmarkStart w:id="79" w:name="_Toc2082199"/>
      <w:r>
        <w:rPr>
          <w:rFonts w:eastAsia="Times New Roman"/>
        </w:rPr>
        <w:t xml:space="preserve">4.1.4 </w:t>
      </w:r>
      <w:r w:rsidR="00DAB222" w:rsidRPr="00783408">
        <w:rPr>
          <w:rFonts w:eastAsia="Times New Roman"/>
        </w:rPr>
        <w:t>Summary of MATLAB Simulation and Control Law:</w:t>
      </w:r>
      <w:bookmarkEnd w:id="79"/>
      <w:r w:rsidR="00DAB222" w:rsidRPr="00783408">
        <w:rPr>
          <w:rFonts w:eastAsia="Times New Roman"/>
        </w:rPr>
        <w:t xml:space="preserve"> </w:t>
      </w:r>
    </w:p>
    <w:p w14:paraId="1116C5B3" w14:textId="77777777" w:rsidR="00E75EC6" w:rsidRDefault="00E75EC6" w:rsidP="00E75EC6">
      <w:pPr>
        <w:pStyle w:val="paragraph"/>
        <w:spacing w:before="0" w:beforeAutospacing="0" w:after="0" w:afterAutospacing="0" w:line="360" w:lineRule="auto"/>
        <w:ind w:firstLine="720"/>
        <w:jc w:val="both"/>
        <w:textAlignment w:val="baseline"/>
        <w:rPr>
          <w:rFonts w:ascii="Segoe UI" w:hAnsi="Segoe UI" w:cs="Segoe UI"/>
          <w:sz w:val="18"/>
          <w:szCs w:val="18"/>
        </w:rPr>
      </w:pPr>
      <w:bookmarkStart w:id="80" w:name="_Toc2082200"/>
      <w:r>
        <w:rPr>
          <w:rStyle w:val="normaltextrun"/>
        </w:rPr>
        <w:t>Overall, the construction of the MATLAB simulation was a success. The simulation was able to successfully evaluate the rocket’s full trajectory given different motor configurations, wind velocity, starting conditions, and fin angles. It generated several result plots which helped visualize various aspects of the flight path and gain useful information while debugging the script. In the future this script could be given a graphical user interface (GUI) which would enhance the user experience and make much simpler to use. It could be designed to allow the user to create and test any rocket configuration and control law they choose with relative ease. </w:t>
      </w:r>
      <w:r>
        <w:rPr>
          <w:rStyle w:val="eop"/>
        </w:rPr>
        <w:t> </w:t>
      </w:r>
    </w:p>
    <w:p w14:paraId="31AB1B07" w14:textId="7F3732A5" w:rsidR="00E75EC6" w:rsidRDefault="00E75EC6" w:rsidP="00E75EC6">
      <w:pPr>
        <w:pStyle w:val="paragraph"/>
        <w:spacing w:before="0" w:beforeAutospacing="0" w:after="0" w:afterAutospacing="0" w:line="360" w:lineRule="auto"/>
        <w:ind w:firstLine="720"/>
        <w:jc w:val="both"/>
        <w:textAlignment w:val="baseline"/>
        <w:rPr>
          <w:rStyle w:val="eop"/>
        </w:rPr>
      </w:pPr>
      <w:r>
        <w:rPr>
          <w:rStyle w:val="normaltextrun"/>
        </w:rPr>
        <w:t>One shortcoming of our project was the failure to develop a completed control law. We were unfortunately unable to develop a feedback control that met our expectations for our project. A major setback for us the linearization of the rocket system which we were ultimately unable to achieve due to its complexity. Later in C-term we experimented with non-linear controller which did produce input fin deflection angles. We eventually ran out of time developing this controller and trying to linearize the system, ultimately leading to an incomplete stability controller.</w:t>
      </w:r>
      <w:r>
        <w:rPr>
          <w:rStyle w:val="eop"/>
        </w:rPr>
        <w:t> </w:t>
      </w:r>
    </w:p>
    <w:p w14:paraId="1FAB7289" w14:textId="70C527B0" w:rsidR="00FA04B1" w:rsidRPr="00FA04B1" w:rsidRDefault="00FA04B1" w:rsidP="001957BF">
      <w:pPr>
        <w:pStyle w:val="Heading2"/>
        <w:rPr>
          <w:rFonts w:eastAsia="Times New Roman"/>
        </w:rPr>
      </w:pPr>
      <w:r w:rsidRPr="00FA04B1">
        <w:rPr>
          <w:rFonts w:eastAsia="Times New Roman"/>
        </w:rPr>
        <w:t>4.2 Conclusions</w:t>
      </w:r>
      <w:bookmarkEnd w:id="80"/>
    </w:p>
    <w:p w14:paraId="2DB6CE14" w14:textId="2189335A" w:rsidR="00FA04B1" w:rsidRPr="00FA04B1" w:rsidRDefault="00FA04B1" w:rsidP="00206722">
      <w:pPr>
        <w:pStyle w:val="Heading2"/>
        <w:rPr>
          <w:rFonts w:eastAsia="Times New Roman"/>
        </w:rPr>
      </w:pPr>
      <w:bookmarkStart w:id="81" w:name="_Toc2082201"/>
      <w:r w:rsidRPr="00FA04B1">
        <w:rPr>
          <w:rFonts w:eastAsia="Times New Roman"/>
        </w:rPr>
        <w:t>4.3 Recommendations for Future Work</w:t>
      </w:r>
      <w:bookmarkEnd w:id="81"/>
    </w:p>
    <w:p w14:paraId="037DFC6B" w14:textId="5E0A29FD" w:rsidR="7C4645FE" w:rsidRDefault="7C4645FE" w:rsidP="00206722">
      <w:pPr>
        <w:pStyle w:val="Heading2"/>
      </w:pPr>
      <w:bookmarkStart w:id="82" w:name="_Toc2082202"/>
      <w:r w:rsidRPr="7C4645FE">
        <w:rPr>
          <w:rFonts w:eastAsia="Times New Roman"/>
        </w:rPr>
        <w:t xml:space="preserve">4.4 </w:t>
      </w:r>
      <w:r w:rsidR="00FA04B1">
        <w:rPr>
          <w:rFonts w:eastAsia="Times New Roman"/>
        </w:rPr>
        <w:t>Overall Project Broader Impacts</w:t>
      </w:r>
      <w:bookmarkEnd w:id="82"/>
    </w:p>
    <w:p w14:paraId="57A74061" w14:textId="4FA9A9FE" w:rsidR="7C4645FE" w:rsidRDefault="00DAB222" w:rsidP="00DAB222">
      <w:pPr>
        <w:spacing w:line="360" w:lineRule="auto"/>
        <w:ind w:firstLine="720"/>
        <w:rPr>
          <w:rFonts w:ascii="Times New Roman" w:eastAsia="Times New Roman" w:hAnsi="Times New Roman" w:cs="Times New Roman"/>
          <w:sz w:val="24"/>
          <w:szCs w:val="24"/>
        </w:rPr>
      </w:pPr>
      <w:r w:rsidRPr="00DAB222">
        <w:rPr>
          <w:rFonts w:ascii="Times New Roman" w:eastAsia="Times New Roman" w:hAnsi="Times New Roman" w:cs="Times New Roman"/>
          <w:sz w:val="24"/>
          <w:szCs w:val="24"/>
        </w:rPr>
        <w:t xml:space="preserve">Building an actively controlled can be effectively used for three general purposes. Efficiently launching from the surface of Earth and into space, guiding missies to their destination, and for rocket enthusiasts to challenge themselves. In all cases, they are being done today and with some success. </w:t>
      </w:r>
    </w:p>
    <w:p w14:paraId="5272CA1E" w14:textId="3232459E" w:rsidR="7C4645FE" w:rsidRDefault="00DAB222" w:rsidP="00DAB222">
      <w:pPr>
        <w:spacing w:line="360" w:lineRule="auto"/>
        <w:ind w:firstLine="720"/>
        <w:rPr>
          <w:rFonts w:ascii="Times New Roman" w:eastAsia="Times New Roman" w:hAnsi="Times New Roman" w:cs="Times New Roman"/>
          <w:sz w:val="24"/>
          <w:szCs w:val="24"/>
        </w:rPr>
      </w:pPr>
      <w:r w:rsidRPr="00DAB222">
        <w:rPr>
          <w:rFonts w:ascii="Times New Roman" w:eastAsia="Times New Roman" w:hAnsi="Times New Roman" w:cs="Times New Roman"/>
          <w:sz w:val="24"/>
          <w:szCs w:val="24"/>
        </w:rPr>
        <w:t xml:space="preserve">From a social perspective, active guidance in rockets increases the efficiency and likelihood that a space mission will be a success garnering a higher likely hood for scientific advancement or improved technology in space which helps Earth such as communication and </w:t>
      </w:r>
      <w:r w:rsidRPr="00DAB222">
        <w:rPr>
          <w:rFonts w:ascii="Times New Roman" w:eastAsia="Times New Roman" w:hAnsi="Times New Roman" w:cs="Times New Roman"/>
          <w:sz w:val="24"/>
          <w:szCs w:val="24"/>
        </w:rPr>
        <w:lastRenderedPageBreak/>
        <w:t>GPS satellites. Active guidance can make for a fun project for enthusiasts as well. It must also be considered from a social perspective when thinking about war. Actively guided missiles are far more effective than “dumb bombs” and therefore are used over them in modern war. They are both expensive and deadly. Building technology like this comes with the understanding that it may be used to wage war and take lives, all at the taxpayer’s expense. Determining whether this is right or wrong is not for this paper, but it is a social consideration none the less. Actively guided rockets can bring about social improvement due to advances in science, can be a good challenge for enthusiasts and can be the cause of destruction.</w:t>
      </w:r>
    </w:p>
    <w:p w14:paraId="3DDFFFE8" w14:textId="7E660CE0" w:rsidR="7C4645FE" w:rsidRDefault="00DAB222" w:rsidP="00DAB222">
      <w:pPr>
        <w:spacing w:line="360" w:lineRule="auto"/>
        <w:ind w:firstLine="720"/>
        <w:rPr>
          <w:rFonts w:ascii="Times New Roman" w:eastAsia="Times New Roman" w:hAnsi="Times New Roman" w:cs="Times New Roman"/>
          <w:sz w:val="24"/>
          <w:szCs w:val="24"/>
        </w:rPr>
      </w:pPr>
      <w:r w:rsidRPr="00DAB222">
        <w:rPr>
          <w:rFonts w:ascii="Times New Roman" w:eastAsia="Times New Roman" w:hAnsi="Times New Roman" w:cs="Times New Roman"/>
          <w:sz w:val="24"/>
          <w:szCs w:val="24"/>
        </w:rPr>
        <w:t xml:space="preserve">Guidance is very important economically for space missions as it ensure mission success. Space programs are extremely expensive and without utilizing the technology at hand these missions would be less successful and in turn more expensive. Guided missiles have a direct economic impact because they are fired by countries, not by companies. For a missile to be fire from a country it is typically the taxpayer, or government money which would otherwise be used in different ways. In addition to this, both systems can have a large economic impact because of their complexity. There are multiple steps to the manufacturing process of building a guided rocket, and each step requires skilled workers. The manufacturing process effects the economy by creating a multitude of jobs in various fields. </w:t>
      </w:r>
    </w:p>
    <w:p w14:paraId="6870DF81" w14:textId="312EB598" w:rsidR="7C4645FE" w:rsidRDefault="00DAB222" w:rsidP="00DAB222">
      <w:pPr>
        <w:spacing w:line="360" w:lineRule="auto"/>
        <w:ind w:firstLine="720"/>
        <w:rPr>
          <w:rFonts w:ascii="Times New Roman" w:eastAsia="Times New Roman" w:hAnsi="Times New Roman" w:cs="Times New Roman"/>
          <w:sz w:val="24"/>
          <w:szCs w:val="24"/>
        </w:rPr>
      </w:pPr>
      <w:r w:rsidRPr="00DAB222">
        <w:rPr>
          <w:rFonts w:ascii="Times New Roman" w:eastAsia="Times New Roman" w:hAnsi="Times New Roman" w:cs="Times New Roman"/>
          <w:sz w:val="24"/>
          <w:szCs w:val="24"/>
        </w:rPr>
        <w:t xml:space="preserve">Finally, from an environmental perspective, depending on the type of propellant, the exhaust from a rocket motor could be spewing greenhouse gases and other pollutants into the air negatively affecting the environment and more so the local population. Missiles are used to ensure destruction. The explosion from a missile negatively effects the environment by killing everything within a certain radius and destroying what humans and animals may call home. They change the landscape dramatically in a short period of time, that alone is not healthy for a local ecosystem. In general, actively guided rockets can be considered bad for the environment.                 </w:t>
      </w:r>
    </w:p>
    <w:p w14:paraId="0C24C136" w14:textId="4FFBF6A9" w:rsidR="7C4645FE" w:rsidRDefault="7C4645FE">
      <w:r w:rsidRPr="7C4645FE">
        <w:rPr>
          <w:rFonts w:ascii="Times New Roman" w:eastAsia="Times New Roman" w:hAnsi="Times New Roman" w:cs="Times New Roman"/>
          <w:sz w:val="24"/>
          <w:szCs w:val="24"/>
        </w:rPr>
        <w:t xml:space="preserve"> </w:t>
      </w:r>
    </w:p>
    <w:p w14:paraId="429104A2" w14:textId="748429EB" w:rsidR="7C4645FE" w:rsidRDefault="7C4645FE" w:rsidP="7C4645FE">
      <w:pPr>
        <w:spacing w:line="360" w:lineRule="auto"/>
        <w:rPr>
          <w:rFonts w:ascii="Times New Roman" w:eastAsia="Times New Roman" w:hAnsi="Times New Roman" w:cs="Times New Roman"/>
          <w:color w:val="000000" w:themeColor="text1"/>
          <w:sz w:val="24"/>
          <w:szCs w:val="24"/>
        </w:rPr>
      </w:pPr>
    </w:p>
    <w:p w14:paraId="012AB904" w14:textId="77777777" w:rsidR="00820B13" w:rsidRDefault="00820B13" w:rsidP="006D0668">
      <w:pPr>
        <w:spacing w:line="360" w:lineRule="auto"/>
        <w:rPr>
          <w:rFonts w:ascii="Times New Roman" w:eastAsia="Times New Roman" w:hAnsi="Times New Roman" w:cs="Times New Roman"/>
          <w:bCs/>
          <w:color w:val="000000" w:themeColor="text1"/>
          <w:sz w:val="24"/>
          <w:szCs w:val="24"/>
        </w:rPr>
      </w:pPr>
    </w:p>
    <w:p w14:paraId="32058CD1" w14:textId="77777777" w:rsidR="00820B13" w:rsidRDefault="00820B13" w:rsidP="006D0668">
      <w:pPr>
        <w:spacing w:line="360" w:lineRule="auto"/>
        <w:rPr>
          <w:rFonts w:ascii="Times New Roman" w:eastAsia="Times New Roman" w:hAnsi="Times New Roman" w:cs="Times New Roman"/>
          <w:bCs/>
          <w:color w:val="000000" w:themeColor="text1"/>
          <w:sz w:val="24"/>
          <w:szCs w:val="24"/>
        </w:rPr>
      </w:pPr>
    </w:p>
    <w:p w14:paraId="49BC2AD2" w14:textId="7BDCF16C" w:rsidR="00820B13" w:rsidRPr="00B46571" w:rsidRDefault="00820B13" w:rsidP="006D0668">
      <w:pPr>
        <w:spacing w:line="360" w:lineRule="auto"/>
        <w:rPr>
          <w:rFonts w:ascii="Times New Roman" w:eastAsia="Times New Roman" w:hAnsi="Times New Roman" w:cs="Times New Roman"/>
          <w:bCs/>
          <w:color w:val="000000" w:themeColor="text1"/>
          <w:sz w:val="24"/>
          <w:szCs w:val="24"/>
        </w:rPr>
      </w:pPr>
    </w:p>
    <w:p w14:paraId="6B6AC08D" w14:textId="7EA04F45" w:rsidR="007C4051" w:rsidRPr="00B46571" w:rsidRDefault="007C4051" w:rsidP="006D0668">
      <w:pPr>
        <w:spacing w:line="360" w:lineRule="auto"/>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lastRenderedPageBreak/>
        <w:br w:type="page"/>
      </w:r>
    </w:p>
    <w:p w14:paraId="6DE00595" w14:textId="65A8756D" w:rsidR="007C4051" w:rsidRPr="00B46571" w:rsidRDefault="007C4051" w:rsidP="009D1457">
      <w:pPr>
        <w:pStyle w:val="Heading1"/>
        <w:rPr>
          <w:rFonts w:eastAsiaTheme="minorEastAsia"/>
        </w:rPr>
      </w:pPr>
      <w:bookmarkStart w:id="83" w:name="_Toc2082203"/>
      <w:r w:rsidRPr="00B46571">
        <w:rPr>
          <w:rFonts w:eastAsiaTheme="minorEastAsia"/>
        </w:rPr>
        <w:lastRenderedPageBreak/>
        <w:t>References</w:t>
      </w:r>
      <w:bookmarkEnd w:id="83"/>
    </w:p>
    <w:commentRangeStart w:id="84"/>
    <w:commentRangeStart w:id="85"/>
    <w:commentRangeStart w:id="86"/>
    <w:commentRangeStart w:id="87"/>
    <w:commentRangeStart w:id="88"/>
    <w:commentRangeStart w:id="89"/>
    <w:commentRangeStart w:id="90"/>
    <w:commentRangeStart w:id="91"/>
    <w:p w14:paraId="0A0DE558" w14:textId="5C3227D4" w:rsidR="005753D1" w:rsidRPr="00B46571" w:rsidRDefault="00A1135A" w:rsidP="006D0668">
      <w:pPr>
        <w:widowControl w:val="0"/>
        <w:autoSpaceDE w:val="0"/>
        <w:autoSpaceDN w:val="0"/>
        <w:adjustRightInd w:val="0"/>
        <w:spacing w:line="360" w:lineRule="auto"/>
        <w:ind w:left="640" w:hanging="640"/>
        <w:rPr>
          <w:rFonts w:ascii="Times New Roman" w:hAnsi="Times New Roman" w:cs="Times New Roman"/>
          <w:noProof/>
          <w:color w:val="000000" w:themeColor="text1"/>
          <w:sz w:val="24"/>
          <w:szCs w:val="24"/>
        </w:rPr>
      </w:pPr>
      <w:r w:rsidRPr="00B46571">
        <w:rPr>
          <w:rFonts w:ascii="Times New Roman" w:eastAsiaTheme="minorEastAsia" w:hAnsi="Times New Roman" w:cs="Times New Roman"/>
          <w:color w:val="000000" w:themeColor="text1"/>
          <w:sz w:val="24"/>
          <w:szCs w:val="24"/>
        </w:rPr>
        <w:fldChar w:fldCharType="begin" w:fldLock="1"/>
      </w:r>
      <w:r w:rsidRPr="00B46571">
        <w:rPr>
          <w:rFonts w:ascii="Times New Roman" w:eastAsiaTheme="minorEastAsia" w:hAnsi="Times New Roman" w:cs="Times New Roman"/>
          <w:color w:val="000000" w:themeColor="text1"/>
          <w:sz w:val="24"/>
          <w:szCs w:val="24"/>
        </w:rPr>
        <w:instrText xml:space="preserve">ADDIN Mendeley Bibliography CSL_BIBLIOGRAPHY </w:instrText>
      </w:r>
      <w:r w:rsidRPr="00B46571">
        <w:rPr>
          <w:rFonts w:ascii="Times New Roman" w:eastAsiaTheme="minorEastAsia" w:hAnsi="Times New Roman" w:cs="Times New Roman"/>
          <w:color w:val="000000" w:themeColor="text1"/>
          <w:sz w:val="24"/>
          <w:szCs w:val="24"/>
        </w:rPr>
        <w:fldChar w:fldCharType="separate"/>
      </w:r>
      <w:r w:rsidR="005753D1" w:rsidRPr="00B46571">
        <w:rPr>
          <w:rFonts w:ascii="Times New Roman" w:hAnsi="Times New Roman" w:cs="Times New Roman"/>
          <w:noProof/>
          <w:color w:val="000000" w:themeColor="text1"/>
          <w:sz w:val="24"/>
          <w:szCs w:val="24"/>
        </w:rPr>
        <w:t>[1]</w:t>
      </w:r>
      <w:r w:rsidR="005753D1" w:rsidRPr="00B46571">
        <w:rPr>
          <w:rFonts w:ascii="Times New Roman" w:hAnsi="Times New Roman" w:cs="Times New Roman"/>
          <w:noProof/>
          <w:color w:val="000000" w:themeColor="text1"/>
          <w:sz w:val="24"/>
          <w:szCs w:val="24"/>
        </w:rPr>
        <w:tab/>
        <w:t xml:space="preserve">J. J. I. Distefano, A. R. Stubberud, and I. J. Williams, </w:t>
      </w:r>
      <w:r w:rsidR="005753D1" w:rsidRPr="00B46571">
        <w:rPr>
          <w:rFonts w:ascii="Times New Roman" w:hAnsi="Times New Roman" w:cs="Times New Roman"/>
          <w:i/>
          <w:iCs/>
          <w:noProof/>
          <w:color w:val="000000" w:themeColor="text1"/>
          <w:sz w:val="24"/>
          <w:szCs w:val="24"/>
        </w:rPr>
        <w:t>Feedback and Control Systems</w:t>
      </w:r>
      <w:r w:rsidR="005753D1" w:rsidRPr="00B46571">
        <w:rPr>
          <w:rFonts w:ascii="Times New Roman" w:hAnsi="Times New Roman" w:cs="Times New Roman"/>
          <w:noProof/>
          <w:color w:val="000000" w:themeColor="text1"/>
          <w:sz w:val="24"/>
          <w:szCs w:val="24"/>
        </w:rPr>
        <w:t>, 2nd ed. Los Angeles: McGraw Hill Education, 20</w:t>
      </w:r>
      <w:sdt>
        <w:sdtPr>
          <w:rPr>
            <w:rFonts w:ascii="Times New Roman" w:hAnsi="Times New Roman" w:cs="Times New Roman"/>
            <w:noProof/>
            <w:color w:val="000000" w:themeColor="text1"/>
            <w:sz w:val="24"/>
            <w:szCs w:val="24"/>
          </w:rPr>
          <w:id w:val="-2072637425"/>
          <w:citation/>
        </w:sdtPr>
        <w:sdtContent>
          <w:r w:rsidR="00AA6B2C" w:rsidRPr="00B46571">
            <w:rPr>
              <w:rFonts w:ascii="Times New Roman" w:hAnsi="Times New Roman" w:cs="Times New Roman"/>
              <w:noProof/>
              <w:color w:val="000000" w:themeColor="text1"/>
              <w:sz w:val="24"/>
              <w:szCs w:val="24"/>
            </w:rPr>
            <w:fldChar w:fldCharType="begin"/>
          </w:r>
          <w:r w:rsidR="00AA6B2C" w:rsidRPr="00B46571">
            <w:rPr>
              <w:rFonts w:ascii="Times New Roman" w:hAnsi="Times New Roman" w:cs="Times New Roman"/>
              <w:noProof/>
              <w:color w:val="000000" w:themeColor="text1"/>
              <w:sz w:val="24"/>
              <w:szCs w:val="24"/>
            </w:rPr>
            <w:instrText xml:space="preserve"> CITATION Joh18 \l 1033 </w:instrText>
          </w:r>
          <w:r w:rsidR="00AA6B2C" w:rsidRPr="00B46571">
            <w:rPr>
              <w:rFonts w:ascii="Times New Roman" w:hAnsi="Times New Roman" w:cs="Times New Roman"/>
              <w:noProof/>
              <w:color w:val="000000" w:themeColor="text1"/>
              <w:sz w:val="24"/>
              <w:szCs w:val="24"/>
            </w:rPr>
            <w:fldChar w:fldCharType="separate"/>
          </w:r>
          <w:r w:rsidR="00AA6B2C" w:rsidRPr="00B46571">
            <w:rPr>
              <w:rFonts w:ascii="Times New Roman" w:hAnsi="Times New Roman" w:cs="Times New Roman"/>
              <w:noProof/>
              <w:color w:val="000000" w:themeColor="text1"/>
              <w:sz w:val="24"/>
              <w:szCs w:val="24"/>
            </w:rPr>
            <w:t xml:space="preserve"> (Coker, 2018)</w:t>
          </w:r>
          <w:r w:rsidR="00AA6B2C" w:rsidRPr="00B46571">
            <w:rPr>
              <w:rFonts w:ascii="Times New Roman" w:hAnsi="Times New Roman" w:cs="Times New Roman"/>
              <w:noProof/>
              <w:color w:val="000000" w:themeColor="text1"/>
              <w:sz w:val="24"/>
              <w:szCs w:val="24"/>
            </w:rPr>
            <w:fldChar w:fldCharType="end"/>
          </w:r>
        </w:sdtContent>
      </w:sdt>
      <w:r w:rsidR="005753D1" w:rsidRPr="00B46571">
        <w:rPr>
          <w:rFonts w:ascii="Times New Roman" w:hAnsi="Times New Roman" w:cs="Times New Roman"/>
          <w:noProof/>
          <w:color w:val="000000" w:themeColor="text1"/>
          <w:sz w:val="24"/>
          <w:szCs w:val="24"/>
        </w:rPr>
        <w:t>12.</w:t>
      </w:r>
    </w:p>
    <w:p w14:paraId="52240562" w14:textId="77777777" w:rsidR="005753D1" w:rsidRPr="00B46571" w:rsidRDefault="005753D1" w:rsidP="006D0668">
      <w:pPr>
        <w:widowControl w:val="0"/>
        <w:autoSpaceDE w:val="0"/>
        <w:autoSpaceDN w:val="0"/>
        <w:adjustRightInd w:val="0"/>
        <w:spacing w:line="360" w:lineRule="auto"/>
        <w:ind w:left="640" w:hanging="640"/>
        <w:rPr>
          <w:rFonts w:ascii="Times New Roman" w:hAnsi="Times New Roman" w:cs="Times New Roman"/>
          <w:noProof/>
          <w:color w:val="000000" w:themeColor="text1"/>
          <w:sz w:val="24"/>
          <w:szCs w:val="24"/>
        </w:rPr>
      </w:pPr>
      <w:r w:rsidRPr="00B46571">
        <w:rPr>
          <w:rFonts w:ascii="Times New Roman" w:hAnsi="Times New Roman" w:cs="Times New Roman"/>
          <w:noProof/>
          <w:color w:val="000000" w:themeColor="text1"/>
          <w:sz w:val="24"/>
          <w:szCs w:val="24"/>
        </w:rPr>
        <w:t>[2]</w:t>
      </w:r>
      <w:r w:rsidRPr="00B46571">
        <w:rPr>
          <w:rFonts w:ascii="Times New Roman" w:hAnsi="Times New Roman" w:cs="Times New Roman"/>
          <w:noProof/>
          <w:color w:val="000000" w:themeColor="text1"/>
          <w:sz w:val="24"/>
          <w:szCs w:val="24"/>
        </w:rPr>
        <w:tab/>
        <w:t>NA, “Torque and Equilibrium.” [Online]. Available: http://hyperphysics.phy-astr.gsu.edu/hbase/torq2.html. [Accessed: 11-Oct-2018].</w:t>
      </w:r>
    </w:p>
    <w:p w14:paraId="4AEF6514" w14:textId="77777777" w:rsidR="005753D1" w:rsidRPr="00B46571" w:rsidRDefault="005753D1" w:rsidP="006D0668">
      <w:pPr>
        <w:widowControl w:val="0"/>
        <w:autoSpaceDE w:val="0"/>
        <w:autoSpaceDN w:val="0"/>
        <w:adjustRightInd w:val="0"/>
        <w:spacing w:line="360" w:lineRule="auto"/>
        <w:ind w:left="640" w:hanging="640"/>
        <w:rPr>
          <w:rFonts w:ascii="Times New Roman" w:hAnsi="Times New Roman" w:cs="Times New Roman"/>
          <w:noProof/>
          <w:color w:val="000000" w:themeColor="text1"/>
          <w:sz w:val="24"/>
          <w:szCs w:val="24"/>
        </w:rPr>
      </w:pPr>
      <w:r w:rsidRPr="00B46571">
        <w:rPr>
          <w:rFonts w:ascii="Times New Roman" w:hAnsi="Times New Roman" w:cs="Times New Roman"/>
          <w:noProof/>
          <w:color w:val="000000" w:themeColor="text1"/>
          <w:sz w:val="24"/>
          <w:szCs w:val="24"/>
        </w:rPr>
        <w:t>[3]</w:t>
      </w:r>
      <w:r w:rsidRPr="00B46571">
        <w:rPr>
          <w:rFonts w:ascii="Times New Roman" w:hAnsi="Times New Roman" w:cs="Times New Roman"/>
          <w:noProof/>
          <w:color w:val="000000" w:themeColor="text1"/>
          <w:sz w:val="24"/>
          <w:szCs w:val="24"/>
        </w:rPr>
        <w:tab/>
        <w:t>T. Benson, “Rocket Stability,” 2015. [Online]. Available: https://spaceflightsystems.grc.nasa.gov/education/rocket/rktstab.html. [Accessed: 11-Oct-2018].</w:t>
      </w:r>
    </w:p>
    <w:p w14:paraId="5D05A05B" w14:textId="77777777" w:rsidR="005753D1" w:rsidRPr="00B46571" w:rsidRDefault="005753D1" w:rsidP="006D0668">
      <w:pPr>
        <w:widowControl w:val="0"/>
        <w:autoSpaceDE w:val="0"/>
        <w:autoSpaceDN w:val="0"/>
        <w:adjustRightInd w:val="0"/>
        <w:spacing w:line="360" w:lineRule="auto"/>
        <w:ind w:left="640" w:hanging="640"/>
        <w:rPr>
          <w:rFonts w:ascii="Times New Roman" w:hAnsi="Times New Roman" w:cs="Times New Roman"/>
          <w:noProof/>
          <w:color w:val="000000" w:themeColor="text1"/>
          <w:sz w:val="24"/>
          <w:szCs w:val="24"/>
        </w:rPr>
      </w:pPr>
      <w:r w:rsidRPr="00B46571">
        <w:rPr>
          <w:rFonts w:ascii="Times New Roman" w:hAnsi="Times New Roman" w:cs="Times New Roman"/>
          <w:noProof/>
          <w:color w:val="000000" w:themeColor="text1"/>
          <w:sz w:val="24"/>
          <w:szCs w:val="24"/>
        </w:rPr>
        <w:t>[4]</w:t>
      </w:r>
      <w:r w:rsidRPr="00B46571">
        <w:rPr>
          <w:rFonts w:ascii="Times New Roman" w:hAnsi="Times New Roman" w:cs="Times New Roman"/>
          <w:noProof/>
          <w:color w:val="000000" w:themeColor="text1"/>
          <w:sz w:val="24"/>
          <w:szCs w:val="24"/>
        </w:rPr>
        <w:tab/>
        <w:t>N. Hall, “What is Drag?,” 2015. [Online]. Available: https://www.grc.nasa.gov/www/k-12/airplane/drag1.html. [Accessed: 11-Oct-2018].</w:t>
      </w:r>
    </w:p>
    <w:p w14:paraId="3BE5B912" w14:textId="77777777" w:rsidR="005753D1" w:rsidRPr="00B46571" w:rsidRDefault="005753D1" w:rsidP="006D0668">
      <w:pPr>
        <w:widowControl w:val="0"/>
        <w:autoSpaceDE w:val="0"/>
        <w:autoSpaceDN w:val="0"/>
        <w:adjustRightInd w:val="0"/>
        <w:spacing w:line="360" w:lineRule="auto"/>
        <w:ind w:left="640" w:hanging="640"/>
        <w:rPr>
          <w:rFonts w:ascii="Times New Roman" w:hAnsi="Times New Roman" w:cs="Times New Roman"/>
          <w:noProof/>
          <w:color w:val="000000" w:themeColor="text1"/>
          <w:sz w:val="24"/>
          <w:szCs w:val="24"/>
        </w:rPr>
      </w:pPr>
      <w:r w:rsidRPr="00B46571">
        <w:rPr>
          <w:rFonts w:ascii="Times New Roman" w:hAnsi="Times New Roman" w:cs="Times New Roman"/>
          <w:noProof/>
          <w:color w:val="000000" w:themeColor="text1"/>
          <w:sz w:val="24"/>
          <w:szCs w:val="24"/>
        </w:rPr>
        <w:t>[5]</w:t>
      </w:r>
      <w:r w:rsidRPr="00B46571">
        <w:rPr>
          <w:rFonts w:ascii="Times New Roman" w:hAnsi="Times New Roman" w:cs="Times New Roman"/>
          <w:noProof/>
          <w:color w:val="000000" w:themeColor="text1"/>
          <w:sz w:val="24"/>
          <w:szCs w:val="24"/>
        </w:rPr>
        <w:tab/>
        <w:t>N. Hall, “The Drag Coefficient,” 2015. [Online]. Available: https://www.grc.nasa.gov/www/k-12/airplane/dragco.html. [Accessed: 11-Oct-2018].</w:t>
      </w:r>
    </w:p>
    <w:p w14:paraId="76F9C499" w14:textId="77777777" w:rsidR="005753D1" w:rsidRPr="00B46571" w:rsidRDefault="005753D1" w:rsidP="006D0668">
      <w:pPr>
        <w:widowControl w:val="0"/>
        <w:autoSpaceDE w:val="0"/>
        <w:autoSpaceDN w:val="0"/>
        <w:adjustRightInd w:val="0"/>
        <w:spacing w:line="360" w:lineRule="auto"/>
        <w:ind w:left="640" w:hanging="640"/>
        <w:rPr>
          <w:rFonts w:ascii="Times New Roman" w:hAnsi="Times New Roman" w:cs="Times New Roman"/>
          <w:noProof/>
          <w:color w:val="000000" w:themeColor="text1"/>
          <w:sz w:val="24"/>
          <w:szCs w:val="24"/>
        </w:rPr>
      </w:pPr>
      <w:r w:rsidRPr="00B46571">
        <w:rPr>
          <w:rFonts w:ascii="Times New Roman" w:hAnsi="Times New Roman" w:cs="Times New Roman"/>
          <w:noProof/>
          <w:color w:val="000000" w:themeColor="text1"/>
          <w:sz w:val="24"/>
          <w:szCs w:val="24"/>
        </w:rPr>
        <w:t>[6]</w:t>
      </w:r>
      <w:r w:rsidRPr="00B46571">
        <w:rPr>
          <w:rFonts w:ascii="Times New Roman" w:hAnsi="Times New Roman" w:cs="Times New Roman"/>
          <w:noProof/>
          <w:color w:val="000000" w:themeColor="text1"/>
          <w:sz w:val="24"/>
          <w:szCs w:val="24"/>
        </w:rPr>
        <w:tab/>
        <w:t xml:space="preserve">T. Van Milligan, “What is the best fin shape for a model rocket?,” </w:t>
      </w:r>
      <w:r w:rsidRPr="00B46571">
        <w:rPr>
          <w:rFonts w:ascii="Times New Roman" w:hAnsi="Times New Roman" w:cs="Times New Roman"/>
          <w:i/>
          <w:iCs/>
          <w:noProof/>
          <w:color w:val="000000" w:themeColor="text1"/>
          <w:sz w:val="24"/>
          <w:szCs w:val="24"/>
        </w:rPr>
        <w:t>Peak Flight</w:t>
      </w:r>
      <w:r w:rsidRPr="00B46571">
        <w:rPr>
          <w:rFonts w:ascii="Times New Roman" w:hAnsi="Times New Roman" w:cs="Times New Roman"/>
          <w:noProof/>
          <w:color w:val="000000" w:themeColor="text1"/>
          <w:sz w:val="24"/>
          <w:szCs w:val="24"/>
        </w:rPr>
        <w:t>, vol. 445.</w:t>
      </w:r>
    </w:p>
    <w:p w14:paraId="66F81259" w14:textId="77777777" w:rsidR="005753D1" w:rsidRPr="00B46571" w:rsidRDefault="005753D1" w:rsidP="006D0668">
      <w:pPr>
        <w:widowControl w:val="0"/>
        <w:autoSpaceDE w:val="0"/>
        <w:autoSpaceDN w:val="0"/>
        <w:adjustRightInd w:val="0"/>
        <w:spacing w:line="360" w:lineRule="auto"/>
        <w:ind w:left="640" w:hanging="640"/>
        <w:rPr>
          <w:rFonts w:ascii="Times New Roman" w:hAnsi="Times New Roman" w:cs="Times New Roman"/>
          <w:noProof/>
          <w:color w:val="000000" w:themeColor="text1"/>
          <w:sz w:val="24"/>
          <w:szCs w:val="24"/>
        </w:rPr>
      </w:pPr>
      <w:r w:rsidRPr="00B46571">
        <w:rPr>
          <w:rFonts w:ascii="Times New Roman" w:hAnsi="Times New Roman" w:cs="Times New Roman"/>
          <w:noProof/>
          <w:color w:val="000000" w:themeColor="text1"/>
          <w:sz w:val="24"/>
          <w:szCs w:val="24"/>
        </w:rPr>
        <w:t>[7]</w:t>
      </w:r>
      <w:r w:rsidRPr="00B46571">
        <w:rPr>
          <w:rFonts w:ascii="Times New Roman" w:hAnsi="Times New Roman" w:cs="Times New Roman"/>
          <w:noProof/>
          <w:color w:val="000000" w:themeColor="text1"/>
          <w:sz w:val="24"/>
          <w:szCs w:val="24"/>
        </w:rPr>
        <w:tab/>
        <w:t>R. Nakka, “Fins for Rocket Stability,” 2001. [Online]. Available: https://www.nakka-rocketry.net/fins.html. [Accessed: 11-Oct-2018].</w:t>
      </w:r>
    </w:p>
    <w:p w14:paraId="55E4C868" w14:textId="77777777" w:rsidR="005753D1" w:rsidRPr="00B46571" w:rsidRDefault="005753D1" w:rsidP="006D0668">
      <w:pPr>
        <w:widowControl w:val="0"/>
        <w:autoSpaceDE w:val="0"/>
        <w:autoSpaceDN w:val="0"/>
        <w:adjustRightInd w:val="0"/>
        <w:spacing w:line="360" w:lineRule="auto"/>
        <w:ind w:left="640" w:hanging="640"/>
        <w:rPr>
          <w:rFonts w:ascii="Times New Roman" w:hAnsi="Times New Roman" w:cs="Times New Roman"/>
          <w:noProof/>
          <w:color w:val="000000" w:themeColor="text1"/>
          <w:sz w:val="24"/>
          <w:szCs w:val="24"/>
        </w:rPr>
      </w:pPr>
      <w:r w:rsidRPr="00B46571">
        <w:rPr>
          <w:rFonts w:ascii="Times New Roman" w:hAnsi="Times New Roman" w:cs="Times New Roman"/>
          <w:noProof/>
          <w:color w:val="000000" w:themeColor="text1"/>
          <w:sz w:val="24"/>
          <w:szCs w:val="24"/>
        </w:rPr>
        <w:t>[8]</w:t>
      </w:r>
      <w:r w:rsidRPr="00B46571">
        <w:rPr>
          <w:rFonts w:ascii="Times New Roman" w:hAnsi="Times New Roman" w:cs="Times New Roman"/>
          <w:noProof/>
          <w:color w:val="000000" w:themeColor="text1"/>
          <w:sz w:val="24"/>
          <w:szCs w:val="24"/>
        </w:rPr>
        <w:tab/>
        <w:t>T. Benson, “Rocket Control,” 2015. [Online]. Available: https://www.grc.nasa.gov/www/k-12/rocket/rktcontrl.html. [Accessed: 11-Oct-2018].</w:t>
      </w:r>
    </w:p>
    <w:p w14:paraId="44E92316" w14:textId="77777777" w:rsidR="005753D1" w:rsidRPr="00B46571" w:rsidRDefault="005753D1" w:rsidP="006D0668">
      <w:pPr>
        <w:widowControl w:val="0"/>
        <w:autoSpaceDE w:val="0"/>
        <w:autoSpaceDN w:val="0"/>
        <w:adjustRightInd w:val="0"/>
        <w:spacing w:line="360" w:lineRule="auto"/>
        <w:ind w:left="640" w:hanging="640"/>
        <w:rPr>
          <w:rFonts w:ascii="Times New Roman" w:hAnsi="Times New Roman" w:cs="Times New Roman"/>
          <w:noProof/>
          <w:color w:val="000000" w:themeColor="text1"/>
          <w:sz w:val="24"/>
          <w:szCs w:val="24"/>
        </w:rPr>
      </w:pPr>
      <w:r w:rsidRPr="00B46571">
        <w:rPr>
          <w:rFonts w:ascii="Times New Roman" w:hAnsi="Times New Roman" w:cs="Times New Roman"/>
          <w:noProof/>
          <w:color w:val="000000" w:themeColor="text1"/>
          <w:sz w:val="24"/>
          <w:szCs w:val="24"/>
        </w:rPr>
        <w:t>[9]</w:t>
      </w:r>
      <w:r w:rsidRPr="00B46571">
        <w:rPr>
          <w:rFonts w:ascii="Times New Roman" w:hAnsi="Times New Roman" w:cs="Times New Roman"/>
          <w:noProof/>
          <w:color w:val="000000" w:themeColor="text1"/>
          <w:sz w:val="24"/>
          <w:szCs w:val="24"/>
        </w:rPr>
        <w:tab/>
        <w:t>F. Semiconductor, “Freescale Semiconductor Document Number: MPL3115A2 Xtrinsic MPL3115A2 I 2 C Precision Altimeter,” 2011.</w:t>
      </w:r>
    </w:p>
    <w:p w14:paraId="098CB3B1" w14:textId="66A4CA82" w:rsidR="00497439" w:rsidRPr="00B46571" w:rsidRDefault="005753D1" w:rsidP="006D0668">
      <w:pPr>
        <w:widowControl w:val="0"/>
        <w:autoSpaceDE w:val="0"/>
        <w:autoSpaceDN w:val="0"/>
        <w:adjustRightInd w:val="0"/>
        <w:spacing w:line="360" w:lineRule="auto"/>
        <w:ind w:left="640" w:hanging="640"/>
        <w:rPr>
          <w:rFonts w:ascii="Times New Roman" w:hAnsi="Times New Roman" w:cs="Times New Roman"/>
          <w:noProof/>
          <w:color w:val="000000" w:themeColor="text1"/>
          <w:sz w:val="24"/>
          <w:szCs w:val="24"/>
        </w:rPr>
      </w:pPr>
      <w:r w:rsidRPr="00B46571">
        <w:rPr>
          <w:rFonts w:ascii="Times New Roman" w:hAnsi="Times New Roman" w:cs="Times New Roman"/>
          <w:noProof/>
          <w:color w:val="000000" w:themeColor="text1"/>
          <w:sz w:val="24"/>
          <w:szCs w:val="24"/>
        </w:rPr>
        <w:t>[10]</w:t>
      </w:r>
      <w:r w:rsidRPr="00B46571">
        <w:rPr>
          <w:rFonts w:ascii="Times New Roman" w:hAnsi="Times New Roman" w:cs="Times New Roman"/>
          <w:noProof/>
          <w:color w:val="000000" w:themeColor="text1"/>
          <w:sz w:val="24"/>
          <w:szCs w:val="24"/>
        </w:rPr>
        <w:tab/>
        <w:t>“TWS-BS RF MODULE Series Wireless Hi Power Transmitter Module (RF ASK) 3 nd. Edition,” 2008.</w:t>
      </w:r>
    </w:p>
    <w:p w14:paraId="253E6B8F" w14:textId="6FC31386" w:rsidR="0016356A" w:rsidRPr="00B46571" w:rsidRDefault="005753D1" w:rsidP="006D0668">
      <w:pPr>
        <w:widowControl w:val="0"/>
        <w:autoSpaceDE w:val="0"/>
        <w:autoSpaceDN w:val="0"/>
        <w:adjustRightInd w:val="0"/>
        <w:spacing w:line="360" w:lineRule="auto"/>
        <w:ind w:left="640" w:hanging="640"/>
        <w:rPr>
          <w:rFonts w:ascii="Times New Roman" w:hAnsi="Times New Roman" w:cs="Times New Roman"/>
          <w:noProof/>
          <w:color w:val="000000" w:themeColor="text1"/>
          <w:sz w:val="24"/>
          <w:szCs w:val="24"/>
        </w:rPr>
      </w:pPr>
      <w:r w:rsidRPr="00B46571">
        <w:rPr>
          <w:rFonts w:ascii="Times New Roman" w:hAnsi="Times New Roman" w:cs="Times New Roman"/>
          <w:noProof/>
          <w:color w:val="000000" w:themeColor="text1"/>
          <w:sz w:val="24"/>
          <w:szCs w:val="24"/>
        </w:rPr>
        <w:t>[11]</w:t>
      </w:r>
      <w:r w:rsidRPr="00B46571">
        <w:rPr>
          <w:rFonts w:ascii="Times New Roman" w:hAnsi="Times New Roman" w:cs="Times New Roman"/>
          <w:noProof/>
          <w:color w:val="000000" w:themeColor="text1"/>
          <w:sz w:val="24"/>
          <w:szCs w:val="24"/>
        </w:rPr>
        <w:tab/>
        <w:t xml:space="preserve">“DOC ID: </w:t>
      </w:r>
      <w:r w:rsidR="006D650F" w:rsidRPr="00B46571">
        <w:rPr>
          <w:rFonts w:ascii="Times New Roman" w:hAnsi="Times New Roman" w:cs="Times New Roman"/>
          <w:noProof/>
          <w:color w:val="000000" w:themeColor="text1"/>
          <w:sz w:val="24"/>
          <w:szCs w:val="24"/>
        </w:rPr>
        <w:t>Arduino</w:t>
      </w:r>
      <w:r w:rsidRPr="00B46571">
        <w:rPr>
          <w:rFonts w:ascii="Times New Roman" w:hAnsi="Times New Roman" w:cs="Times New Roman"/>
          <w:noProof/>
          <w:color w:val="000000" w:themeColor="text1"/>
          <w:sz w:val="24"/>
          <w:szCs w:val="24"/>
        </w:rPr>
        <w:t xml:space="preserve">-CORE DataSheet </w:t>
      </w:r>
      <w:r w:rsidR="006D650F" w:rsidRPr="00B46571">
        <w:rPr>
          <w:rFonts w:ascii="Times New Roman" w:hAnsi="Times New Roman" w:cs="Times New Roman"/>
          <w:noProof/>
          <w:color w:val="000000" w:themeColor="text1"/>
          <w:sz w:val="24"/>
          <w:szCs w:val="24"/>
        </w:rPr>
        <w:t>Arduino</w:t>
      </w:r>
      <w:r w:rsidRPr="00B46571">
        <w:rPr>
          <w:rFonts w:ascii="Times New Roman" w:hAnsi="Times New Roman" w:cs="Times New Roman"/>
          <w:noProof/>
          <w:color w:val="000000" w:themeColor="text1"/>
          <w:sz w:val="24"/>
          <w:szCs w:val="24"/>
        </w:rPr>
        <w:t>-CORE DataSheet,” 2014.</w:t>
      </w:r>
    </w:p>
    <w:p w14:paraId="0074EEF8" w14:textId="182AAC35" w:rsidR="00BC1C6F" w:rsidRPr="00B46571" w:rsidRDefault="005753D1" w:rsidP="006D0668">
      <w:pPr>
        <w:widowControl w:val="0"/>
        <w:autoSpaceDE w:val="0"/>
        <w:autoSpaceDN w:val="0"/>
        <w:adjustRightInd w:val="0"/>
        <w:spacing w:line="360" w:lineRule="auto"/>
        <w:ind w:left="640" w:hanging="640"/>
        <w:rPr>
          <w:rFonts w:ascii="Times New Roman" w:hAnsi="Times New Roman" w:cs="Times New Roman"/>
          <w:noProof/>
          <w:color w:val="000000" w:themeColor="text1"/>
          <w:sz w:val="24"/>
          <w:szCs w:val="24"/>
        </w:rPr>
      </w:pPr>
      <w:r w:rsidRPr="00B46571">
        <w:rPr>
          <w:rFonts w:ascii="Times New Roman" w:hAnsi="Times New Roman" w:cs="Times New Roman"/>
          <w:noProof/>
          <w:color w:val="000000" w:themeColor="text1"/>
          <w:sz w:val="24"/>
          <w:szCs w:val="24"/>
        </w:rPr>
        <w:t>[12]</w:t>
      </w:r>
      <w:r w:rsidRPr="00B46571">
        <w:rPr>
          <w:rFonts w:ascii="Times New Roman" w:hAnsi="Times New Roman" w:cs="Times New Roman"/>
          <w:noProof/>
          <w:color w:val="000000" w:themeColor="text1"/>
          <w:sz w:val="24"/>
          <w:szCs w:val="24"/>
        </w:rPr>
        <w:tab/>
        <w:t>“BNO055 Intelligent 9-axis absolute orientation sensor,” 2014.</w:t>
      </w:r>
    </w:p>
    <w:p w14:paraId="7237E6FD" w14:textId="3618B1D6" w:rsidR="00587A07" w:rsidRPr="00B46571" w:rsidRDefault="00587A07" w:rsidP="006D0668">
      <w:pPr>
        <w:shd w:val="clear" w:color="auto" w:fill="FFFFFF"/>
        <w:spacing w:line="360" w:lineRule="auto"/>
        <w:ind w:left="720" w:hanging="720"/>
        <w:rPr>
          <w:rFonts w:ascii="Times New Roman" w:eastAsia="Times New Roman" w:hAnsi="Times New Roman" w:cs="Times New Roman"/>
          <w:noProof/>
          <w:color w:val="000000" w:themeColor="text1"/>
          <w:sz w:val="24"/>
          <w:szCs w:val="24"/>
        </w:rPr>
      </w:pPr>
      <w:r w:rsidRPr="00B46571">
        <w:rPr>
          <w:rFonts w:ascii="Times New Roman" w:eastAsia="Times New Roman" w:hAnsi="Times New Roman" w:cs="Times New Roman"/>
          <w:noProof/>
          <w:color w:val="000000" w:themeColor="text1"/>
          <w:sz w:val="24"/>
          <w:szCs w:val="24"/>
        </w:rPr>
        <w:t>[13] W. Gawronski, “Modeling wind-gust disturbances for the analysis of antenna pointing accuracy,” </w:t>
      </w:r>
      <w:r w:rsidRPr="00B46571">
        <w:rPr>
          <w:rFonts w:ascii="Times New Roman" w:eastAsia="Times New Roman" w:hAnsi="Times New Roman" w:cs="Times New Roman"/>
          <w:i/>
          <w:iCs/>
          <w:noProof/>
          <w:color w:val="000000" w:themeColor="text1"/>
          <w:sz w:val="24"/>
          <w:szCs w:val="24"/>
        </w:rPr>
        <w:t>IEEE Antennas and Propagation Magazine</w:t>
      </w:r>
      <w:r w:rsidRPr="00B46571">
        <w:rPr>
          <w:rFonts w:ascii="Times New Roman" w:eastAsia="Times New Roman" w:hAnsi="Times New Roman" w:cs="Times New Roman"/>
          <w:noProof/>
          <w:color w:val="000000" w:themeColor="text1"/>
          <w:sz w:val="24"/>
          <w:szCs w:val="24"/>
        </w:rPr>
        <w:t>, vol. 46, no. 1, pp. 50–58, 2004.</w:t>
      </w:r>
    </w:p>
    <w:p w14:paraId="65A56468" w14:textId="1A4E86F4" w:rsidR="00587A07" w:rsidRPr="00B46571" w:rsidRDefault="00587A07" w:rsidP="006D0668">
      <w:pPr>
        <w:shd w:val="clear" w:color="auto" w:fill="FFFFFF"/>
        <w:spacing w:line="360" w:lineRule="auto"/>
        <w:ind w:left="360" w:hanging="360"/>
        <w:rPr>
          <w:rFonts w:ascii="Times New Roman" w:eastAsia="Times New Roman" w:hAnsi="Times New Roman" w:cs="Times New Roman"/>
          <w:noProof/>
          <w:color w:val="000000" w:themeColor="text1"/>
          <w:sz w:val="24"/>
          <w:szCs w:val="24"/>
        </w:rPr>
      </w:pPr>
      <w:r w:rsidRPr="00B46571">
        <w:rPr>
          <w:rFonts w:ascii="Times New Roman" w:eastAsia="Times New Roman" w:hAnsi="Times New Roman" w:cs="Times New Roman"/>
          <w:noProof/>
          <w:color w:val="000000" w:themeColor="text1"/>
          <w:sz w:val="24"/>
          <w:szCs w:val="24"/>
        </w:rPr>
        <w:lastRenderedPageBreak/>
        <w:t>[14] A. LAfflitto, </w:t>
      </w:r>
      <w:r w:rsidRPr="00B46571">
        <w:rPr>
          <w:rFonts w:ascii="Times New Roman" w:eastAsia="Times New Roman" w:hAnsi="Times New Roman" w:cs="Times New Roman"/>
          <w:i/>
          <w:iCs/>
          <w:noProof/>
          <w:color w:val="000000" w:themeColor="text1"/>
          <w:sz w:val="24"/>
          <w:szCs w:val="24"/>
        </w:rPr>
        <w:t>A Mathematical Perspective on Flight Dynamics and Control</w:t>
      </w:r>
      <w:r w:rsidRPr="00B46571">
        <w:rPr>
          <w:rFonts w:ascii="Times New Roman" w:eastAsia="Times New Roman" w:hAnsi="Times New Roman" w:cs="Times New Roman"/>
          <w:noProof/>
          <w:color w:val="000000" w:themeColor="text1"/>
          <w:sz w:val="24"/>
          <w:szCs w:val="24"/>
        </w:rPr>
        <w:t>. Cham: Springer International Publishing, 2017.</w:t>
      </w:r>
    </w:p>
    <w:p w14:paraId="1509C439" w14:textId="631D3482" w:rsidR="00587A07" w:rsidRPr="00B46571" w:rsidRDefault="00587A07" w:rsidP="006D0668">
      <w:pPr>
        <w:shd w:val="clear" w:color="auto" w:fill="FFFFFF"/>
        <w:spacing w:line="360" w:lineRule="auto"/>
        <w:ind w:left="360" w:hanging="360"/>
        <w:rPr>
          <w:rFonts w:ascii="Times New Roman" w:eastAsia="Times New Roman" w:hAnsi="Times New Roman" w:cs="Times New Roman"/>
          <w:noProof/>
          <w:color w:val="000000" w:themeColor="text1"/>
          <w:sz w:val="24"/>
          <w:szCs w:val="24"/>
        </w:rPr>
      </w:pPr>
      <w:r w:rsidRPr="00B46571">
        <w:rPr>
          <w:rFonts w:ascii="Times New Roman" w:eastAsia="Times New Roman" w:hAnsi="Times New Roman" w:cs="Times New Roman"/>
          <w:noProof/>
          <w:color w:val="000000" w:themeColor="text1"/>
          <w:sz w:val="24"/>
          <w:szCs w:val="24"/>
        </w:rPr>
        <w:t>[15] S. C. Prodduturi, “A SIX-DEGREE-OF-FREEDOM LAUNCH VEHICLE SIMU</w:t>
      </w:r>
      <w:r w:rsidR="00663FC8" w:rsidRPr="00B46571">
        <w:rPr>
          <w:rFonts w:ascii="Times New Roman" w:eastAsia="Times New Roman" w:hAnsi="Times New Roman" w:cs="Times New Roman"/>
          <w:noProof/>
          <w:color w:val="000000" w:themeColor="text1"/>
          <w:sz w:val="24"/>
          <w:szCs w:val="24"/>
        </w:rPr>
        <w:t>LATOR FOR RANGE SAFETY ANALYSIS</w:t>
      </w:r>
      <w:r w:rsidRPr="00B46571">
        <w:rPr>
          <w:rFonts w:ascii="Times New Roman" w:eastAsia="Times New Roman" w:hAnsi="Times New Roman" w:cs="Times New Roman"/>
          <w:noProof/>
          <w:color w:val="000000" w:themeColor="text1"/>
          <w:sz w:val="24"/>
          <w:szCs w:val="24"/>
        </w:rPr>
        <w:t>,” thesis, 2007.</w:t>
      </w:r>
    </w:p>
    <w:p w14:paraId="32B97B66" w14:textId="170D6711" w:rsidR="00587A07" w:rsidRPr="00B46571" w:rsidRDefault="00587A07" w:rsidP="006D0668">
      <w:pPr>
        <w:shd w:val="clear" w:color="auto" w:fill="FFFFFF"/>
        <w:spacing w:line="360" w:lineRule="auto"/>
        <w:ind w:left="360" w:hanging="360"/>
        <w:rPr>
          <w:rFonts w:ascii="Times New Roman" w:eastAsia="Times New Roman" w:hAnsi="Times New Roman" w:cs="Times New Roman"/>
          <w:noProof/>
          <w:color w:val="000000" w:themeColor="text1"/>
          <w:sz w:val="24"/>
          <w:szCs w:val="24"/>
        </w:rPr>
      </w:pPr>
      <w:r w:rsidRPr="00B46571">
        <w:rPr>
          <w:rFonts w:ascii="Times New Roman" w:eastAsia="Times New Roman" w:hAnsi="Times New Roman" w:cs="Times New Roman"/>
          <w:noProof/>
          <w:color w:val="000000" w:themeColor="text1"/>
          <w:sz w:val="24"/>
          <w:szCs w:val="24"/>
        </w:rPr>
        <w:t>[16] G. M. Siouris, </w:t>
      </w:r>
      <w:r w:rsidRPr="00B46571">
        <w:rPr>
          <w:rFonts w:ascii="Times New Roman" w:eastAsia="Times New Roman" w:hAnsi="Times New Roman" w:cs="Times New Roman"/>
          <w:i/>
          <w:iCs/>
          <w:noProof/>
          <w:color w:val="000000" w:themeColor="text1"/>
          <w:sz w:val="24"/>
          <w:szCs w:val="24"/>
        </w:rPr>
        <w:t>Missile guidance and control systems</w:t>
      </w:r>
      <w:r w:rsidRPr="00B46571">
        <w:rPr>
          <w:rFonts w:ascii="Times New Roman" w:eastAsia="Times New Roman" w:hAnsi="Times New Roman" w:cs="Times New Roman"/>
          <w:noProof/>
          <w:color w:val="000000" w:themeColor="text1"/>
          <w:sz w:val="24"/>
          <w:szCs w:val="24"/>
        </w:rPr>
        <w:t>. New York: Springer, 2011.</w:t>
      </w:r>
    </w:p>
    <w:p w14:paraId="10BFD6D8" w14:textId="3D469154" w:rsidR="00587A07" w:rsidRPr="00B46571" w:rsidRDefault="00587A07" w:rsidP="006D0668">
      <w:pPr>
        <w:shd w:val="clear" w:color="auto" w:fill="FFFFFF"/>
        <w:spacing w:line="360" w:lineRule="auto"/>
        <w:ind w:left="360" w:hanging="360"/>
        <w:rPr>
          <w:rFonts w:ascii="Times New Roman" w:eastAsia="Times New Roman" w:hAnsi="Times New Roman" w:cs="Times New Roman"/>
          <w:noProof/>
          <w:color w:val="000000" w:themeColor="text1"/>
          <w:sz w:val="24"/>
          <w:szCs w:val="24"/>
        </w:rPr>
      </w:pPr>
      <w:r w:rsidRPr="00B46571">
        <w:rPr>
          <w:rFonts w:ascii="Times New Roman" w:eastAsia="Times New Roman" w:hAnsi="Times New Roman" w:cs="Times New Roman"/>
          <w:noProof/>
          <w:color w:val="000000" w:themeColor="text1"/>
          <w:sz w:val="24"/>
          <w:szCs w:val="24"/>
        </w:rPr>
        <w:t>[17] P. Zarchan, </w:t>
      </w:r>
      <w:r w:rsidRPr="00B46571">
        <w:rPr>
          <w:rFonts w:ascii="Times New Roman" w:eastAsia="Times New Roman" w:hAnsi="Times New Roman" w:cs="Times New Roman"/>
          <w:i/>
          <w:iCs/>
          <w:noProof/>
          <w:color w:val="000000" w:themeColor="text1"/>
          <w:sz w:val="24"/>
          <w:szCs w:val="24"/>
        </w:rPr>
        <w:t>Fundamentals of Kalman Filtering: A Practical Approach, Fourth Edition</w:t>
      </w:r>
      <w:r w:rsidRPr="00B46571">
        <w:rPr>
          <w:rFonts w:ascii="Times New Roman" w:eastAsia="Times New Roman" w:hAnsi="Times New Roman" w:cs="Times New Roman"/>
          <w:noProof/>
          <w:color w:val="000000" w:themeColor="text1"/>
          <w:sz w:val="24"/>
          <w:szCs w:val="24"/>
        </w:rPr>
        <w:t>. American Institute of Aeronautics &amp; Astronautics, 2015.</w:t>
      </w:r>
    </w:p>
    <w:p w14:paraId="63E0AFC8" w14:textId="1C490ADF" w:rsidR="00DF2110" w:rsidRPr="00B46571" w:rsidRDefault="00DF2110" w:rsidP="006D0668">
      <w:pPr>
        <w:spacing w:before="100" w:beforeAutospacing="1" w:after="100" w:afterAutospacing="1" w:line="360" w:lineRule="auto"/>
        <w:ind w:left="640" w:hanging="640"/>
        <w:rPr>
          <w:rFonts w:ascii="Times New Roman" w:eastAsia="Times New Roman" w:hAnsi="Times New Roman" w:cs="Times New Roman"/>
          <w:sz w:val="24"/>
          <w:szCs w:val="24"/>
        </w:rPr>
      </w:pPr>
      <w:r w:rsidRPr="00B46571">
        <w:rPr>
          <w:rFonts w:ascii="Times New Roman" w:eastAsia="Times New Roman" w:hAnsi="Times New Roman" w:cs="Times New Roman"/>
          <w:sz w:val="24"/>
          <w:szCs w:val="24"/>
        </w:rPr>
        <w:t>[18]</w:t>
      </w:r>
      <w:r w:rsidRPr="00B46571">
        <w:rPr>
          <w:rFonts w:ascii="Times New Roman" w:eastAsia="Times New Roman" w:hAnsi="Times New Roman" w:cs="Times New Roman"/>
          <w:sz w:val="24"/>
          <w:szCs w:val="24"/>
        </w:rPr>
        <w:tab/>
        <w:t>A. Walker-Horn, “FLUENT - 3D Transonic Flow Over a Wing - SimCafe - Dashboard,” 2015. [Online]. Available: https://confluence.cornell.edu/display/SIMULATION/FLUENT+-+3D+Transonic+Flow+Over+a+Wing. [Accessed: 01-Oct-2018].</w:t>
      </w:r>
    </w:p>
    <w:p w14:paraId="3DC46592" w14:textId="5374147E" w:rsidR="00DF2110" w:rsidRPr="00B46571" w:rsidRDefault="00DF2110" w:rsidP="006D0668">
      <w:pPr>
        <w:spacing w:before="100" w:beforeAutospacing="1" w:after="100" w:afterAutospacing="1" w:line="360" w:lineRule="auto"/>
        <w:ind w:left="640" w:hanging="640"/>
        <w:rPr>
          <w:rFonts w:ascii="Times New Roman" w:eastAsia="Times New Roman" w:hAnsi="Times New Roman" w:cs="Times New Roman"/>
          <w:sz w:val="24"/>
          <w:szCs w:val="24"/>
        </w:rPr>
      </w:pPr>
      <w:r w:rsidRPr="00B46571">
        <w:rPr>
          <w:rFonts w:ascii="Times New Roman" w:eastAsia="Times New Roman" w:hAnsi="Times New Roman" w:cs="Times New Roman"/>
          <w:sz w:val="24"/>
          <w:szCs w:val="24"/>
        </w:rPr>
        <w:t>[19]</w:t>
      </w:r>
      <w:r w:rsidRPr="00B46571">
        <w:rPr>
          <w:rFonts w:ascii="Times New Roman" w:eastAsia="Times New Roman" w:hAnsi="Times New Roman" w:cs="Times New Roman"/>
          <w:sz w:val="24"/>
          <w:szCs w:val="24"/>
        </w:rPr>
        <w:tab/>
        <w:t xml:space="preserve">H. Ashrafiuon, “Guidance and attitude control of rockets with fixed impulsive forces,” in </w:t>
      </w:r>
      <w:r w:rsidR="00375B41">
        <w:rPr>
          <w:rFonts w:ascii="Times New Roman" w:eastAsia="Times New Roman" w:hAnsi="Times New Roman" w:cs="Times New Roman"/>
          <w:i/>
          <w:iCs/>
          <w:sz w:val="24"/>
          <w:szCs w:val="24"/>
        </w:rPr>
        <w:t>Proceedings of the</w:t>
      </w:r>
      <w:r w:rsidRPr="00B46571">
        <w:rPr>
          <w:rFonts w:ascii="Times New Roman" w:eastAsia="Times New Roman" w:hAnsi="Times New Roman" w:cs="Times New Roman"/>
          <w:i/>
          <w:iCs/>
          <w:sz w:val="24"/>
          <w:szCs w:val="24"/>
        </w:rPr>
        <w:t xml:space="preserve"> American Control Conference (ACC)</w:t>
      </w:r>
      <w:r w:rsidRPr="00B46571">
        <w:rPr>
          <w:rFonts w:ascii="Times New Roman" w:eastAsia="Times New Roman" w:hAnsi="Times New Roman" w:cs="Times New Roman"/>
          <w:sz w:val="24"/>
          <w:szCs w:val="24"/>
        </w:rPr>
        <w:t>, 2017, pp. 2237–2242.</w:t>
      </w:r>
    </w:p>
    <w:p w14:paraId="32796AAE" w14:textId="31963BD0" w:rsidR="00DF2110" w:rsidRPr="00B46571" w:rsidRDefault="00DF2110" w:rsidP="006D0668">
      <w:pPr>
        <w:spacing w:before="100" w:beforeAutospacing="1" w:after="100" w:afterAutospacing="1" w:line="360" w:lineRule="auto"/>
        <w:ind w:left="640" w:hanging="640"/>
        <w:rPr>
          <w:rFonts w:ascii="Times New Roman" w:eastAsia="Times New Roman" w:hAnsi="Times New Roman" w:cs="Times New Roman"/>
          <w:sz w:val="24"/>
          <w:szCs w:val="24"/>
        </w:rPr>
      </w:pPr>
      <w:r w:rsidRPr="00B46571">
        <w:rPr>
          <w:rFonts w:ascii="Times New Roman" w:eastAsia="Times New Roman" w:hAnsi="Times New Roman" w:cs="Times New Roman"/>
          <w:sz w:val="24"/>
          <w:szCs w:val="24"/>
        </w:rPr>
        <w:t>[20]</w:t>
      </w:r>
      <w:r w:rsidRPr="00B46571">
        <w:rPr>
          <w:rFonts w:ascii="Times New Roman" w:eastAsia="Times New Roman" w:hAnsi="Times New Roman" w:cs="Times New Roman"/>
          <w:sz w:val="24"/>
          <w:szCs w:val="24"/>
        </w:rPr>
        <w:tab/>
        <w:t xml:space="preserve">F. Trevisi, M. Poli, M. Pezzato, E. Di Iorio, A. Madonna, N. Bressanin, and S. Debei, “Simulation of a sounding rocket flight’s dynamic,” in </w:t>
      </w:r>
      <w:r w:rsidR="00275E98">
        <w:rPr>
          <w:rFonts w:ascii="Times New Roman" w:eastAsia="Times New Roman" w:hAnsi="Times New Roman" w:cs="Times New Roman"/>
          <w:sz w:val="24"/>
          <w:szCs w:val="24"/>
        </w:rPr>
        <w:t>Proceedings</w:t>
      </w:r>
      <w:r w:rsidR="00375B41">
        <w:rPr>
          <w:rFonts w:ascii="Times New Roman" w:eastAsia="Times New Roman" w:hAnsi="Times New Roman" w:cs="Times New Roman"/>
          <w:sz w:val="24"/>
          <w:szCs w:val="24"/>
        </w:rPr>
        <w:t xml:space="preserve"> </w:t>
      </w:r>
      <w:proofErr w:type="gramStart"/>
      <w:r w:rsidR="00375B41">
        <w:rPr>
          <w:rFonts w:ascii="Times New Roman" w:eastAsia="Times New Roman" w:hAnsi="Times New Roman" w:cs="Times New Roman"/>
          <w:sz w:val="24"/>
          <w:szCs w:val="24"/>
        </w:rPr>
        <w:t xml:space="preserve">of </w:t>
      </w:r>
      <w:r w:rsidRPr="00B46571">
        <w:rPr>
          <w:rFonts w:ascii="Times New Roman" w:eastAsia="Times New Roman" w:hAnsi="Times New Roman" w:cs="Times New Roman"/>
          <w:i/>
          <w:iCs/>
          <w:sz w:val="24"/>
          <w:szCs w:val="24"/>
        </w:rPr>
        <w:t xml:space="preserve"> IEEE</w:t>
      </w:r>
      <w:proofErr w:type="gramEnd"/>
      <w:r w:rsidRPr="00B46571">
        <w:rPr>
          <w:rFonts w:ascii="Times New Roman" w:eastAsia="Times New Roman" w:hAnsi="Times New Roman" w:cs="Times New Roman"/>
          <w:i/>
          <w:iCs/>
          <w:sz w:val="24"/>
          <w:szCs w:val="24"/>
        </w:rPr>
        <w:t xml:space="preserve"> International Workshop on Metrology for AeroSpace (MetroAeroSpace)</w:t>
      </w:r>
      <w:r w:rsidRPr="00B46571">
        <w:rPr>
          <w:rFonts w:ascii="Times New Roman" w:eastAsia="Times New Roman" w:hAnsi="Times New Roman" w:cs="Times New Roman"/>
          <w:sz w:val="24"/>
          <w:szCs w:val="24"/>
        </w:rPr>
        <w:t>, 2017, pp. 296–300.</w:t>
      </w:r>
    </w:p>
    <w:p w14:paraId="76FE6A7A" w14:textId="2F68D90E" w:rsidR="00DF2110" w:rsidRPr="00B46571" w:rsidRDefault="00DF2110" w:rsidP="006D0668">
      <w:pPr>
        <w:spacing w:before="100" w:beforeAutospacing="1" w:after="100" w:afterAutospacing="1" w:line="360" w:lineRule="auto"/>
        <w:ind w:left="640" w:hanging="640"/>
        <w:rPr>
          <w:rFonts w:ascii="Times New Roman" w:eastAsia="Times New Roman" w:hAnsi="Times New Roman" w:cs="Times New Roman"/>
          <w:sz w:val="24"/>
          <w:szCs w:val="24"/>
        </w:rPr>
      </w:pPr>
      <w:r w:rsidRPr="00B46571">
        <w:rPr>
          <w:rFonts w:ascii="Times New Roman" w:eastAsia="Times New Roman" w:hAnsi="Times New Roman" w:cs="Times New Roman"/>
          <w:sz w:val="24"/>
          <w:szCs w:val="24"/>
        </w:rPr>
        <w:t>[21]</w:t>
      </w:r>
      <w:r w:rsidRPr="00B46571">
        <w:rPr>
          <w:rFonts w:ascii="Times New Roman" w:eastAsia="Times New Roman" w:hAnsi="Times New Roman" w:cs="Times New Roman"/>
          <w:sz w:val="24"/>
          <w:szCs w:val="24"/>
        </w:rPr>
        <w:tab/>
        <w:t xml:space="preserve">N. Patra, K. Halder, A. Routh, A. Mukherjee, and S. Das, “Kalman Filter based Optimal Control Approach for Attitude Control of a Missile,” </w:t>
      </w:r>
      <w:r w:rsidRPr="00B46571">
        <w:rPr>
          <w:rFonts w:ascii="Times New Roman" w:eastAsia="Times New Roman" w:hAnsi="Times New Roman" w:cs="Times New Roman"/>
          <w:i/>
          <w:iCs/>
          <w:sz w:val="24"/>
          <w:szCs w:val="24"/>
        </w:rPr>
        <w:t>ICCCI-2013</w:t>
      </w:r>
      <w:r w:rsidRPr="00B46571">
        <w:rPr>
          <w:rFonts w:ascii="Times New Roman" w:eastAsia="Times New Roman" w:hAnsi="Times New Roman" w:cs="Times New Roman"/>
          <w:sz w:val="24"/>
          <w:szCs w:val="24"/>
        </w:rPr>
        <w:t>, 2013.</w:t>
      </w:r>
    </w:p>
    <w:p w14:paraId="1947BF49" w14:textId="35DFF6E6" w:rsidR="00DF2110" w:rsidRPr="00B46571" w:rsidRDefault="00DF2110" w:rsidP="006D0668">
      <w:pPr>
        <w:spacing w:before="100" w:beforeAutospacing="1" w:after="100" w:afterAutospacing="1" w:line="360" w:lineRule="auto"/>
        <w:ind w:left="640" w:hanging="640"/>
        <w:rPr>
          <w:rFonts w:ascii="Times New Roman" w:eastAsia="Times New Roman" w:hAnsi="Times New Roman" w:cs="Times New Roman"/>
          <w:sz w:val="24"/>
          <w:szCs w:val="24"/>
        </w:rPr>
      </w:pPr>
      <w:r w:rsidRPr="00B46571">
        <w:rPr>
          <w:rFonts w:ascii="Times New Roman" w:eastAsia="Times New Roman" w:hAnsi="Times New Roman" w:cs="Times New Roman"/>
          <w:sz w:val="24"/>
          <w:szCs w:val="24"/>
        </w:rPr>
        <w:t>[22]</w:t>
      </w:r>
      <w:r w:rsidRPr="00B46571">
        <w:rPr>
          <w:rFonts w:ascii="Times New Roman" w:eastAsia="Times New Roman" w:hAnsi="Times New Roman" w:cs="Times New Roman"/>
          <w:sz w:val="24"/>
          <w:szCs w:val="24"/>
        </w:rPr>
        <w:tab/>
        <w:t>Airfoil Tools, “NACA 63A010 AIRFOIL (n63010a-il),” 2018. [Online]. Available: http://airfoiltools.com/airfoil/details?airfoil=n63010a-il#polars. [Accessed: 01-Oct-2018].</w:t>
      </w:r>
    </w:p>
    <w:p w14:paraId="70821BD3" w14:textId="1A9F66E2" w:rsidR="00DF2110" w:rsidRPr="00B46571" w:rsidRDefault="00DF2110" w:rsidP="006D0668">
      <w:pPr>
        <w:spacing w:before="100" w:beforeAutospacing="1" w:after="100" w:afterAutospacing="1" w:line="360" w:lineRule="auto"/>
        <w:ind w:left="640" w:hanging="640"/>
        <w:rPr>
          <w:rFonts w:ascii="Times New Roman" w:eastAsia="Times New Roman" w:hAnsi="Times New Roman" w:cs="Times New Roman"/>
          <w:sz w:val="24"/>
          <w:szCs w:val="24"/>
        </w:rPr>
      </w:pPr>
      <w:r w:rsidRPr="00B46571">
        <w:rPr>
          <w:rFonts w:ascii="Times New Roman" w:eastAsia="Times New Roman" w:hAnsi="Times New Roman" w:cs="Times New Roman"/>
          <w:sz w:val="24"/>
          <w:szCs w:val="24"/>
        </w:rPr>
        <w:t>[23]</w:t>
      </w:r>
      <w:r w:rsidRPr="00B46571">
        <w:rPr>
          <w:rFonts w:ascii="Times New Roman" w:eastAsia="Times New Roman" w:hAnsi="Times New Roman" w:cs="Times New Roman"/>
          <w:sz w:val="24"/>
          <w:szCs w:val="24"/>
        </w:rPr>
        <w:tab/>
        <w:t>D. Wyatt, “An Actively Stabilized Model Rocket,” 2006.</w:t>
      </w:r>
    </w:p>
    <w:p w14:paraId="4A72525B" w14:textId="15F66A36" w:rsidR="00DF2110" w:rsidRPr="00B46571" w:rsidRDefault="00DF2110" w:rsidP="006D0668">
      <w:pPr>
        <w:spacing w:before="100" w:beforeAutospacing="1" w:after="100" w:afterAutospacing="1" w:line="360" w:lineRule="auto"/>
        <w:ind w:left="640" w:hanging="640"/>
        <w:rPr>
          <w:rFonts w:ascii="Times New Roman" w:eastAsia="Times New Roman" w:hAnsi="Times New Roman" w:cs="Times New Roman"/>
          <w:sz w:val="24"/>
          <w:szCs w:val="24"/>
        </w:rPr>
      </w:pPr>
      <w:r w:rsidRPr="00B46571">
        <w:rPr>
          <w:rFonts w:ascii="Times New Roman" w:eastAsia="Times New Roman" w:hAnsi="Times New Roman" w:cs="Times New Roman"/>
          <w:sz w:val="24"/>
          <w:szCs w:val="24"/>
        </w:rPr>
        <w:t>[24]</w:t>
      </w:r>
      <w:r w:rsidRPr="00B46571">
        <w:rPr>
          <w:rFonts w:ascii="Times New Roman" w:eastAsia="Times New Roman" w:hAnsi="Times New Roman" w:cs="Times New Roman"/>
          <w:sz w:val="24"/>
          <w:szCs w:val="24"/>
        </w:rPr>
        <w:tab/>
        <w:t xml:space="preserve">S. M. Kaplan Brian J Carlson and </w:t>
      </w:r>
      <w:r w:rsidR="0043634D" w:rsidRPr="00B46571">
        <w:rPr>
          <w:rFonts w:ascii="Times New Roman" w:eastAsia="Times New Roman" w:hAnsi="Times New Roman" w:cs="Times New Roman"/>
          <w:sz w:val="24"/>
          <w:szCs w:val="24"/>
        </w:rPr>
        <w:t>P</w:t>
      </w:r>
      <w:r w:rsidRPr="00B46571">
        <w:rPr>
          <w:rFonts w:ascii="Times New Roman" w:eastAsia="Times New Roman" w:hAnsi="Times New Roman" w:cs="Times New Roman"/>
          <w:sz w:val="24"/>
          <w:szCs w:val="24"/>
        </w:rPr>
        <w:t>rofessor A. Mi</w:t>
      </w:r>
      <w:r w:rsidR="0043634D" w:rsidRPr="00B46571">
        <w:rPr>
          <w:rFonts w:ascii="Times New Roman" w:eastAsia="Times New Roman" w:hAnsi="Times New Roman" w:cs="Times New Roman"/>
          <w:sz w:val="24"/>
          <w:szCs w:val="24"/>
        </w:rPr>
        <w:t>ch</w:t>
      </w:r>
      <w:r w:rsidRPr="00B46571">
        <w:rPr>
          <w:rFonts w:ascii="Times New Roman" w:eastAsia="Times New Roman" w:hAnsi="Times New Roman" w:cs="Times New Roman"/>
          <w:sz w:val="24"/>
          <w:szCs w:val="24"/>
        </w:rPr>
        <w:t>ael Demetriou, “Missile Attitude Control System Design , liAtt.41,” 2002.</w:t>
      </w:r>
    </w:p>
    <w:p w14:paraId="1ECE4BB2" w14:textId="27D8D6B8" w:rsidR="00DF2110" w:rsidRPr="00B46571" w:rsidRDefault="00DF2110" w:rsidP="006D0668">
      <w:pPr>
        <w:spacing w:before="100" w:beforeAutospacing="1" w:after="100" w:afterAutospacing="1" w:line="360" w:lineRule="auto"/>
        <w:ind w:left="640" w:hanging="640"/>
        <w:rPr>
          <w:rFonts w:ascii="Times New Roman" w:eastAsia="Times New Roman" w:hAnsi="Times New Roman" w:cs="Times New Roman"/>
          <w:sz w:val="24"/>
          <w:szCs w:val="24"/>
        </w:rPr>
      </w:pPr>
      <w:r w:rsidRPr="00B46571">
        <w:rPr>
          <w:rFonts w:ascii="Times New Roman" w:eastAsia="Times New Roman" w:hAnsi="Times New Roman" w:cs="Times New Roman"/>
          <w:sz w:val="24"/>
          <w:szCs w:val="24"/>
        </w:rPr>
        <w:t>[25]</w:t>
      </w:r>
      <w:r w:rsidRPr="00B46571">
        <w:rPr>
          <w:rFonts w:ascii="Times New Roman" w:eastAsia="Times New Roman" w:hAnsi="Times New Roman" w:cs="Times New Roman"/>
          <w:sz w:val="24"/>
          <w:szCs w:val="24"/>
        </w:rPr>
        <w:tab/>
        <w:t>“Early Space Age! Launch Vehicle Dynamics! Launch Vehicle Flight Dynamics&amp;quot; Political Rains and First Fruit: The Cold War and Sputnik ! 2!,” 2015.</w:t>
      </w:r>
    </w:p>
    <w:p w14:paraId="6B3AAEF3" w14:textId="0FB929CB" w:rsidR="00DF2110" w:rsidRPr="00B46571" w:rsidRDefault="00DF2110" w:rsidP="006D0668">
      <w:pPr>
        <w:spacing w:before="100" w:beforeAutospacing="1" w:after="100" w:afterAutospacing="1" w:line="360" w:lineRule="auto"/>
        <w:ind w:left="640" w:hanging="640"/>
        <w:rPr>
          <w:rFonts w:ascii="Times New Roman" w:eastAsia="Times New Roman" w:hAnsi="Times New Roman" w:cs="Times New Roman"/>
          <w:sz w:val="24"/>
          <w:szCs w:val="24"/>
        </w:rPr>
      </w:pPr>
      <w:r w:rsidRPr="00B46571">
        <w:rPr>
          <w:rFonts w:ascii="Times New Roman" w:eastAsia="Times New Roman" w:hAnsi="Times New Roman" w:cs="Times New Roman"/>
          <w:sz w:val="24"/>
          <w:szCs w:val="24"/>
        </w:rPr>
        <w:lastRenderedPageBreak/>
        <w:t>[26]</w:t>
      </w:r>
      <w:r w:rsidRPr="00B46571">
        <w:rPr>
          <w:rFonts w:ascii="Times New Roman" w:eastAsia="Times New Roman" w:hAnsi="Times New Roman" w:cs="Times New Roman"/>
          <w:sz w:val="24"/>
          <w:szCs w:val="24"/>
        </w:rPr>
        <w:tab/>
        <w:t>C. R. Garcia, “Project Hermes - MIT Rocket Team - MIT Wiki Service,” 2018. [Online]. Available: https://wikis.mit.edu/confluence/display/RocketTeam/Project+Hermes. [Accessed: 01-Oct-2018].</w:t>
      </w:r>
    </w:p>
    <w:p w14:paraId="5EA88F19" w14:textId="4EB1D0CB" w:rsidR="00A1135A" w:rsidRPr="00B46571" w:rsidRDefault="00DF2110" w:rsidP="006D0668">
      <w:pPr>
        <w:spacing w:before="100" w:beforeAutospacing="1" w:after="100" w:afterAutospacing="1" w:line="360" w:lineRule="auto"/>
        <w:ind w:left="640" w:hanging="640"/>
        <w:rPr>
          <w:rFonts w:ascii="Times New Roman" w:eastAsiaTheme="minorEastAsia" w:hAnsi="Times New Roman" w:cs="Times New Roman"/>
          <w:color w:val="000000" w:themeColor="text1"/>
          <w:sz w:val="24"/>
          <w:szCs w:val="24"/>
        </w:rPr>
      </w:pPr>
      <w:r w:rsidRPr="00B46571">
        <w:rPr>
          <w:rFonts w:ascii="Times New Roman" w:eastAsia="Times New Roman" w:hAnsi="Times New Roman" w:cs="Times New Roman"/>
          <w:sz w:val="24"/>
          <w:szCs w:val="24"/>
        </w:rPr>
        <w:t>[27]</w:t>
      </w:r>
      <w:r w:rsidRPr="00B46571">
        <w:rPr>
          <w:rFonts w:ascii="Times New Roman" w:eastAsia="Times New Roman" w:hAnsi="Times New Roman" w:cs="Times New Roman"/>
          <w:sz w:val="24"/>
          <w:szCs w:val="24"/>
        </w:rPr>
        <w:tab/>
        <w:t>“Proposal for Entry to NASA Student Launch Project U,” 2016.</w:t>
      </w:r>
      <w:r w:rsidR="00A1135A" w:rsidRPr="00B46571">
        <w:rPr>
          <w:rFonts w:ascii="Times New Roman" w:eastAsiaTheme="minorEastAsia" w:hAnsi="Times New Roman" w:cs="Times New Roman"/>
          <w:color w:val="000000" w:themeColor="text1"/>
          <w:sz w:val="24"/>
          <w:szCs w:val="24"/>
        </w:rPr>
        <w:fldChar w:fldCharType="end"/>
      </w:r>
      <w:commentRangeEnd w:id="84"/>
      <w:commentRangeEnd w:id="85"/>
      <w:commentRangeEnd w:id="86"/>
      <w:commentRangeEnd w:id="87"/>
      <w:commentRangeEnd w:id="88"/>
      <w:commentRangeEnd w:id="89"/>
      <w:commentRangeEnd w:id="90"/>
      <w:commentRangeEnd w:id="91"/>
      <w:r w:rsidR="00275E98">
        <w:rPr>
          <w:rStyle w:val="CommentReference"/>
        </w:rPr>
        <w:commentReference w:id="91"/>
      </w:r>
      <w:r w:rsidR="00375B41">
        <w:rPr>
          <w:rStyle w:val="CommentReference"/>
        </w:rPr>
        <w:commentReference w:id="90"/>
      </w:r>
      <w:r w:rsidR="00375B41">
        <w:rPr>
          <w:rStyle w:val="CommentReference"/>
        </w:rPr>
        <w:commentReference w:id="89"/>
      </w:r>
      <w:r w:rsidR="00375B41">
        <w:rPr>
          <w:rStyle w:val="CommentReference"/>
        </w:rPr>
        <w:commentReference w:id="88"/>
      </w:r>
      <w:r w:rsidR="00375B41">
        <w:rPr>
          <w:rStyle w:val="CommentReference"/>
        </w:rPr>
        <w:commentReference w:id="87"/>
      </w:r>
      <w:r w:rsidR="00375B41">
        <w:rPr>
          <w:rStyle w:val="CommentReference"/>
        </w:rPr>
        <w:commentReference w:id="86"/>
      </w:r>
      <w:r w:rsidR="00375B41">
        <w:rPr>
          <w:rStyle w:val="CommentReference"/>
        </w:rPr>
        <w:commentReference w:id="85"/>
      </w:r>
      <w:r w:rsidR="00375B41">
        <w:rPr>
          <w:rStyle w:val="CommentReference"/>
        </w:rPr>
        <w:commentReference w:id="84"/>
      </w:r>
    </w:p>
    <w:p w14:paraId="495D5D4D" w14:textId="749DCEEE" w:rsidR="01660E9E" w:rsidRPr="00B46571" w:rsidRDefault="01660E9E" w:rsidP="006D0668">
      <w:pPr>
        <w:spacing w:line="360" w:lineRule="auto"/>
        <w:rPr>
          <w:rFonts w:ascii="Times New Roman" w:hAnsi="Times New Roman" w:cs="Times New Roman"/>
          <w:color w:val="000000" w:themeColor="text1"/>
        </w:rPr>
      </w:pPr>
    </w:p>
    <w:sectPr w:rsidR="01660E9E" w:rsidRPr="00B46571" w:rsidSect="0043582C">
      <w:headerReference w:type="default" r:id="rId47"/>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Evan Kelly" w:date="2019-02-26T15:14:00Z" w:initials="EK">
    <w:p w14:paraId="50CDCF78" w14:textId="77777777" w:rsidR="00715C60" w:rsidRDefault="00715C60">
      <w:pPr>
        <w:pStyle w:val="CommentText"/>
      </w:pPr>
      <w:r>
        <w:rPr>
          <w:rStyle w:val="CommentReference"/>
        </w:rPr>
        <w:annotationRef/>
      </w:r>
      <w:r>
        <w:t>Trademark/ copyright</w:t>
      </w:r>
    </w:p>
    <w:p w14:paraId="3CEE2BA2" w14:textId="658595B9" w:rsidR="00715C60" w:rsidRDefault="00715C60">
      <w:pPr>
        <w:pStyle w:val="CommentText"/>
      </w:pPr>
    </w:p>
  </w:comment>
  <w:comment w:id="5" w:author="Evan Kelly" w:date="2019-02-26T15:15:00Z" w:initials="EK">
    <w:p w14:paraId="029D12B4" w14:textId="335838E4" w:rsidR="00715C60" w:rsidRDefault="00715C60">
      <w:pPr>
        <w:pStyle w:val="CommentText"/>
      </w:pPr>
      <w:r>
        <w:rPr>
          <w:rStyle w:val="CommentReference"/>
        </w:rPr>
        <w:annotationRef/>
      </w:r>
      <w:r>
        <w:t>(1) to the side and dot not *</w:t>
      </w:r>
    </w:p>
  </w:comment>
  <w:comment w:id="9" w:author="Evan Kelly" w:date="2019-02-26T15:16:00Z" w:initials="EK">
    <w:p w14:paraId="5B54EEEE" w14:textId="5369C931" w:rsidR="00715C60" w:rsidRDefault="00715C60">
      <w:pPr>
        <w:pStyle w:val="CommentText"/>
      </w:pPr>
      <w:r>
        <w:rPr>
          <w:rStyle w:val="CommentReference"/>
        </w:rPr>
        <w:annotationRef/>
      </w:r>
      <w:r>
        <w:t>Automate citations</w:t>
      </w:r>
    </w:p>
  </w:comment>
  <w:comment w:id="15" w:author="Evan Kelly" w:date="2019-02-26T15:18:00Z" w:initials="EK">
    <w:p w14:paraId="0FED29D3" w14:textId="2ADD3DB3" w:rsidR="00715C60" w:rsidRDefault="00715C60">
      <w:pPr>
        <w:pStyle w:val="CommentText"/>
      </w:pPr>
      <w:r>
        <w:rPr>
          <w:rStyle w:val="CommentReference"/>
        </w:rPr>
        <w:annotationRef/>
      </w:r>
      <w:r>
        <w:t>Crop red line out of pic</w:t>
      </w:r>
    </w:p>
  </w:comment>
  <w:comment w:id="26" w:author="Kelly, Evan Robert" w:date="2019-02-24T13:24:00Z" w:initials="KR">
    <w:p w14:paraId="4F96DE5D" w14:textId="6A924214" w:rsidR="00715C60" w:rsidRDefault="00715C60">
      <w:pPr>
        <w:pStyle w:val="CommentText"/>
      </w:pPr>
      <w:r>
        <w:t>Update equations in word</w:t>
      </w:r>
      <w:r>
        <w:rPr>
          <w:rStyle w:val="CommentReference"/>
        </w:rPr>
        <w:annotationRef/>
      </w:r>
    </w:p>
  </w:comment>
  <w:comment w:id="28" w:author="Evan Kelly" w:date="2019-02-26T15:20:00Z" w:initials="EK">
    <w:p w14:paraId="1F1A51B8" w14:textId="241FE274" w:rsidR="00375B41" w:rsidRDefault="00375B41">
      <w:pPr>
        <w:pStyle w:val="CommentText"/>
      </w:pPr>
      <w:r>
        <w:rPr>
          <w:rStyle w:val="CommentReference"/>
        </w:rPr>
        <w:annotationRef/>
      </w:r>
      <w:r>
        <w:t>Move text so table is uninterrupted</w:t>
      </w:r>
    </w:p>
  </w:comment>
  <w:comment w:id="31" w:author="Evan Kelly" w:date="2019-02-26T15:20:00Z" w:initials="EK">
    <w:p w14:paraId="736E36E9" w14:textId="0AD56893" w:rsidR="00375B41" w:rsidRDefault="00375B41">
      <w:pPr>
        <w:pStyle w:val="CommentText"/>
      </w:pPr>
      <w:r>
        <w:rPr>
          <w:rStyle w:val="CommentReference"/>
        </w:rPr>
        <w:annotationRef/>
      </w:r>
      <w:r>
        <w:t>Period at end of figure</w:t>
      </w:r>
    </w:p>
  </w:comment>
  <w:comment w:id="32" w:author="Evan Kelly" w:date="2019-02-26T15:22:00Z" w:initials="EK">
    <w:p w14:paraId="38199636" w14:textId="250A588C" w:rsidR="00375B41" w:rsidRDefault="00375B41">
      <w:pPr>
        <w:pStyle w:val="CommentText"/>
      </w:pPr>
      <w:r>
        <w:rPr>
          <w:rStyle w:val="CommentReference"/>
        </w:rPr>
        <w:annotationRef/>
      </w:r>
      <w:r>
        <w:t>Fix font so it matches figure</w:t>
      </w:r>
    </w:p>
  </w:comment>
  <w:comment w:id="34" w:author="Evan Kelly" w:date="2019-02-26T15:22:00Z" w:initials="EK">
    <w:p w14:paraId="18F3A870" w14:textId="6623E248" w:rsidR="00375B41" w:rsidRDefault="00375B41">
      <w:pPr>
        <w:pStyle w:val="CommentText"/>
      </w:pPr>
      <w:r>
        <w:rPr>
          <w:rStyle w:val="CommentReference"/>
        </w:rPr>
        <w:annotationRef/>
      </w:r>
      <w:r>
        <w:t>trademark</w:t>
      </w:r>
    </w:p>
  </w:comment>
  <w:comment w:id="35" w:author="Evan Kelly" w:date="2019-02-26T15:23:00Z" w:initials="EK">
    <w:p w14:paraId="09ACC4AB" w14:textId="2C9D7BD0" w:rsidR="00375B41" w:rsidRDefault="00375B41">
      <w:pPr>
        <w:pStyle w:val="CommentText"/>
      </w:pPr>
      <w:r>
        <w:rPr>
          <w:rStyle w:val="CommentReference"/>
        </w:rPr>
        <w:annotationRef/>
      </w:r>
      <w:r>
        <w:t>add explanation</w:t>
      </w:r>
    </w:p>
  </w:comment>
  <w:comment w:id="36" w:author="Evan Kelly" w:date="2019-02-26T15:23:00Z" w:initials="EK">
    <w:p w14:paraId="16F4A8D8" w14:textId="23B52C24" w:rsidR="00375B41" w:rsidRDefault="00375B41">
      <w:pPr>
        <w:pStyle w:val="CommentText"/>
      </w:pPr>
      <w:r>
        <w:rPr>
          <w:rStyle w:val="CommentReference"/>
        </w:rPr>
        <w:annotationRef/>
      </w:r>
      <w:r>
        <w:t>check tense</w:t>
      </w:r>
    </w:p>
  </w:comment>
  <w:comment w:id="54" w:author="Gerhardt, Grace Helen" w:date="2019-02-05T11:44:00Z" w:initials="GH">
    <w:p w14:paraId="3A4CD347" w14:textId="770FAFDB" w:rsidR="00715C60" w:rsidRDefault="00715C60">
      <w:pPr>
        <w:pStyle w:val="CommentText"/>
      </w:pPr>
      <w:r>
        <w:t>This got messed up, @ Evan is there any chance you could update this to the correct version?</w:t>
      </w:r>
      <w:r>
        <w:rPr>
          <w:rStyle w:val="CommentReference"/>
        </w:rPr>
        <w:annotationRef/>
      </w:r>
    </w:p>
  </w:comment>
  <w:comment w:id="61" w:author="O'Neill, John Ryan" w:date="2019-02-24T13:22:00Z" w:initials="OR">
    <w:p w14:paraId="78462E17" w14:textId="71BAAB78" w:rsidR="00715C60" w:rsidRDefault="00715C60">
      <w:pPr>
        <w:pStyle w:val="CommentText"/>
      </w:pPr>
      <w:r>
        <w:t>need to snip the updated code for launch and apogee detection</w:t>
      </w:r>
      <w:r>
        <w:rPr>
          <w:rStyle w:val="CommentReference"/>
        </w:rPr>
        <w:annotationRef/>
      </w:r>
    </w:p>
    <w:p w14:paraId="76856D01" w14:textId="7B39CC7D" w:rsidR="00715C60" w:rsidRDefault="00715C60">
      <w:pPr>
        <w:pStyle w:val="CommentText"/>
      </w:pPr>
    </w:p>
  </w:comment>
  <w:comment w:id="68" w:author="Evan Kelly" w:date="2019-02-26T15:34:00Z" w:initials="EK">
    <w:p w14:paraId="7D344C37" w14:textId="0B240CC7" w:rsidR="00275E98" w:rsidRDefault="00275E98">
      <w:pPr>
        <w:pStyle w:val="CommentText"/>
      </w:pPr>
      <w:r>
        <w:rPr>
          <w:rStyle w:val="CommentReference"/>
        </w:rPr>
        <w:annotationRef/>
      </w:r>
      <w:r>
        <w:t xml:space="preserve">meters squared add </w:t>
      </w:r>
      <w:proofErr w:type="spellStart"/>
      <w:r>
        <w:t>subscrip</w:t>
      </w:r>
      <w:proofErr w:type="spellEnd"/>
    </w:p>
  </w:comment>
  <w:comment w:id="70" w:author="Gerhardt, Grace Helen" w:date="2019-02-25T17:17:00Z" w:initials="GH">
    <w:p w14:paraId="2F148F38" w14:textId="61ACE3D3" w:rsidR="00715C60" w:rsidRDefault="00715C60">
      <w:pPr>
        <w:pStyle w:val="CommentText"/>
      </w:pPr>
      <w:r>
        <w:t>will add the picture once we download to word</w:t>
      </w:r>
      <w:r>
        <w:rPr>
          <w:rStyle w:val="CommentReference"/>
        </w:rPr>
        <w:annotationRef/>
      </w:r>
    </w:p>
  </w:comment>
  <w:comment w:id="71" w:author="Gerhardt, Grace Helen" w:date="2019-02-25T17:26:00Z" w:initials="GH">
    <w:p w14:paraId="586E7F5A" w14:textId="33F0BC8C" w:rsidR="00715C60" w:rsidRDefault="00715C60">
      <w:pPr>
        <w:pStyle w:val="CommentText"/>
      </w:pPr>
      <w:r>
        <w:t>add pictures of these once the document has been downloaded</w:t>
      </w:r>
      <w:r>
        <w:rPr>
          <w:rStyle w:val="CommentReference"/>
        </w:rPr>
        <w:annotationRef/>
      </w:r>
    </w:p>
  </w:comment>
  <w:comment w:id="72" w:author="Evan Kelly" w:date="2019-02-26T15:33:00Z" w:initials="EK">
    <w:p w14:paraId="047818C2" w14:textId="78B47497" w:rsidR="00275E98" w:rsidRDefault="00275E98">
      <w:pPr>
        <w:pStyle w:val="CommentText"/>
      </w:pPr>
      <w:r>
        <w:rPr>
          <w:rStyle w:val="CommentReference"/>
        </w:rPr>
        <w:annotationRef/>
      </w:r>
      <w:r>
        <w:t>fix formatting centered and add title</w:t>
      </w:r>
    </w:p>
  </w:comment>
  <w:comment w:id="91" w:author="Evan Kelly" w:date="2019-02-26T15:31:00Z" w:initials="EK">
    <w:p w14:paraId="49960D23" w14:textId="629E5B25" w:rsidR="00275E98" w:rsidRDefault="00275E98">
      <w:pPr>
        <w:pStyle w:val="CommentText"/>
      </w:pPr>
      <w:r>
        <w:rPr>
          <w:rStyle w:val="CommentReference"/>
        </w:rPr>
        <w:annotationRef/>
      </w:r>
      <w:r>
        <w:t>fix online citations</w:t>
      </w:r>
    </w:p>
  </w:comment>
  <w:comment w:id="90" w:author="Evan Kelly" w:date="2019-02-26T15:30:00Z" w:initials="EK">
    <w:p w14:paraId="15BD6F79" w14:textId="328C1435" w:rsidR="00375B41" w:rsidRDefault="00375B41">
      <w:pPr>
        <w:pStyle w:val="CommentText"/>
      </w:pPr>
      <w:r>
        <w:rPr>
          <w:rStyle w:val="CommentReference"/>
        </w:rPr>
        <w:annotationRef/>
      </w:r>
      <w:r>
        <w:t xml:space="preserve">way to reference MQP from </w:t>
      </w:r>
      <w:r w:rsidR="00275E98">
        <w:t>WPI</w:t>
      </w:r>
    </w:p>
  </w:comment>
  <w:comment w:id="89" w:author="Evan Kelly" w:date="2019-02-26T15:29:00Z" w:initials="EK">
    <w:p w14:paraId="69300C34" w14:textId="55B1D33C" w:rsidR="00375B41" w:rsidRDefault="00375B41">
      <w:pPr>
        <w:pStyle w:val="CommentText"/>
      </w:pPr>
      <w:r>
        <w:rPr>
          <w:rStyle w:val="CommentReference"/>
        </w:rPr>
        <w:annotationRef/>
      </w:r>
      <w:r>
        <w:t xml:space="preserve">add location (19) </w:t>
      </w:r>
      <w:proofErr w:type="gramStart"/>
      <w:r>
        <w:t>&amp;(</w:t>
      </w:r>
      <w:proofErr w:type="gramEnd"/>
      <w:r>
        <w:t>20) no year twice</w:t>
      </w:r>
    </w:p>
  </w:comment>
  <w:comment w:id="88" w:author="Evan Kelly" w:date="2019-02-26T15:28:00Z" w:initials="EK">
    <w:p w14:paraId="0957C059" w14:textId="786EFD03" w:rsidR="00375B41" w:rsidRDefault="00375B41">
      <w:pPr>
        <w:pStyle w:val="CommentText"/>
      </w:pPr>
      <w:r>
        <w:rPr>
          <w:rStyle w:val="CommentReference"/>
        </w:rPr>
        <w:annotationRef/>
      </w:r>
      <w:r>
        <w:t xml:space="preserve">make sure style is </w:t>
      </w:r>
      <w:proofErr w:type="spellStart"/>
      <w:r>
        <w:t>consistant</w:t>
      </w:r>
      <w:proofErr w:type="spellEnd"/>
      <w:r>
        <w:t xml:space="preserve"> remove all caps and add </w:t>
      </w:r>
      <w:proofErr w:type="spellStart"/>
      <w:r>
        <w:t>m.s.</w:t>
      </w:r>
      <w:proofErr w:type="spellEnd"/>
      <w:r>
        <w:t xml:space="preserve"> thesis</w:t>
      </w:r>
    </w:p>
  </w:comment>
  <w:comment w:id="87" w:author="Evan Kelly" w:date="2019-02-26T15:27:00Z" w:initials="EK">
    <w:p w14:paraId="3802A7FC" w14:textId="2C963968" w:rsidR="00375B41" w:rsidRDefault="00375B41">
      <w:pPr>
        <w:pStyle w:val="CommentText"/>
      </w:pPr>
      <w:r>
        <w:rPr>
          <w:rStyle w:val="CommentReference"/>
        </w:rPr>
        <w:annotationRef/>
      </w:r>
      <w:r>
        <w:t>check spelling of name (14)</w:t>
      </w:r>
    </w:p>
  </w:comment>
  <w:comment w:id="86" w:author="Evan Kelly" w:date="2019-02-26T15:26:00Z" w:initials="EK">
    <w:p w14:paraId="44DA6DE8" w14:textId="2597F210" w:rsidR="00375B41" w:rsidRDefault="00375B41">
      <w:pPr>
        <w:pStyle w:val="CommentText"/>
      </w:pPr>
      <w:r>
        <w:rPr>
          <w:rStyle w:val="CommentReference"/>
        </w:rPr>
        <w:annotationRef/>
      </w:r>
      <w:r>
        <w:t xml:space="preserve">add year and </w:t>
      </w:r>
      <w:proofErr w:type="gramStart"/>
      <w:r>
        <w:t>pages  (</w:t>
      </w:r>
      <w:proofErr w:type="gramEnd"/>
      <w:r>
        <w:t>6)</w:t>
      </w:r>
    </w:p>
  </w:comment>
  <w:comment w:id="85" w:author="Evan Kelly" w:date="2019-02-26T15:26:00Z" w:initials="EK">
    <w:p w14:paraId="211D3B07" w14:textId="0D7AC7DD" w:rsidR="00375B41" w:rsidRDefault="00375B41">
      <w:pPr>
        <w:pStyle w:val="CommentText"/>
      </w:pPr>
      <w:r>
        <w:rPr>
          <w:rStyle w:val="CommentReference"/>
        </w:rPr>
        <w:annotationRef/>
      </w:r>
      <w:r>
        <w:t>fix online citation</w:t>
      </w:r>
    </w:p>
  </w:comment>
  <w:comment w:id="84" w:author="Evan Kelly" w:date="2019-02-26T15:26:00Z" w:initials="EK">
    <w:p w14:paraId="786B39A4" w14:textId="05238C00" w:rsidR="00375B41" w:rsidRDefault="00375B41">
      <w:pPr>
        <w:pStyle w:val="CommentText"/>
      </w:pPr>
      <w:r>
        <w:rPr>
          <w:rStyle w:val="CommentReference"/>
        </w:rPr>
        <w:annotationRef/>
      </w:r>
      <w:r>
        <w:t>check J.J. 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CEE2BA2" w15:done="0"/>
  <w15:commentEx w15:paraId="029D12B4" w15:done="0"/>
  <w15:commentEx w15:paraId="5B54EEEE" w15:done="0"/>
  <w15:commentEx w15:paraId="0FED29D3" w15:done="0"/>
  <w15:commentEx w15:paraId="4F96DE5D" w15:done="1"/>
  <w15:commentEx w15:paraId="1F1A51B8" w15:done="0"/>
  <w15:commentEx w15:paraId="736E36E9" w15:done="0"/>
  <w15:commentEx w15:paraId="38199636" w15:done="0"/>
  <w15:commentEx w15:paraId="18F3A870" w15:done="0"/>
  <w15:commentEx w15:paraId="09ACC4AB" w15:done="0"/>
  <w15:commentEx w15:paraId="16F4A8D8" w15:done="0"/>
  <w15:commentEx w15:paraId="3A4CD347" w15:done="1"/>
  <w15:commentEx w15:paraId="76856D01" w15:done="0"/>
  <w15:commentEx w15:paraId="7D344C37" w15:done="0"/>
  <w15:commentEx w15:paraId="2F148F38" w15:done="1"/>
  <w15:commentEx w15:paraId="586E7F5A" w15:done="0"/>
  <w15:commentEx w15:paraId="047818C2" w15:done="0"/>
  <w15:commentEx w15:paraId="49960D23" w15:done="0"/>
  <w15:commentEx w15:paraId="15BD6F79" w15:done="0"/>
  <w15:commentEx w15:paraId="69300C34" w15:done="0"/>
  <w15:commentEx w15:paraId="0957C059" w15:done="0"/>
  <w15:commentEx w15:paraId="3802A7FC" w15:done="0"/>
  <w15:commentEx w15:paraId="44DA6DE8" w15:done="0"/>
  <w15:commentEx w15:paraId="211D3B07" w15:done="0"/>
  <w15:commentEx w15:paraId="786B39A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EE2BA2" w16cid:durableId="201FD649"/>
  <w16cid:commentId w16cid:paraId="029D12B4" w16cid:durableId="201FD67C"/>
  <w16cid:commentId w16cid:paraId="5B54EEEE" w16cid:durableId="201FD6DF"/>
  <w16cid:commentId w16cid:paraId="0FED29D3" w16cid:durableId="201FD72E"/>
  <w16cid:commentId w16cid:paraId="4F96DE5D" w16cid:durableId="2CF6F4F0"/>
  <w16cid:commentId w16cid:paraId="1F1A51B8" w16cid:durableId="201FD7B2"/>
  <w16cid:commentId w16cid:paraId="736E36E9" w16cid:durableId="201FD7CA"/>
  <w16cid:commentId w16cid:paraId="38199636" w16cid:durableId="201FD826"/>
  <w16cid:commentId w16cid:paraId="18F3A870" w16cid:durableId="201FD84C"/>
  <w16cid:commentId w16cid:paraId="09ACC4AB" w16cid:durableId="201FD861"/>
  <w16cid:commentId w16cid:paraId="16F4A8D8" w16cid:durableId="201FD885"/>
  <w16cid:commentId w16cid:paraId="3A4CD347" w16cid:durableId="20F9050A"/>
  <w16cid:commentId w16cid:paraId="76856D01" w16cid:durableId="40962C7E"/>
  <w16cid:commentId w16cid:paraId="7D344C37" w16cid:durableId="201FDB19"/>
  <w16cid:commentId w16cid:paraId="2F148F38" w16cid:durableId="27D672FB"/>
  <w16cid:commentId w16cid:paraId="586E7F5A" w16cid:durableId="2DBE40B7"/>
  <w16cid:commentId w16cid:paraId="047818C2" w16cid:durableId="201FDAD0"/>
  <w16cid:commentId w16cid:paraId="49960D23" w16cid:durableId="201FDA3E"/>
  <w16cid:commentId w16cid:paraId="15BD6F79" w16cid:durableId="201FDA08"/>
  <w16cid:commentId w16cid:paraId="69300C34" w16cid:durableId="201FD9C4"/>
  <w16cid:commentId w16cid:paraId="0957C059" w16cid:durableId="201FD986"/>
  <w16cid:commentId w16cid:paraId="3802A7FC" w16cid:durableId="201FD960"/>
  <w16cid:commentId w16cid:paraId="44DA6DE8" w16cid:durableId="201FD935"/>
  <w16cid:commentId w16cid:paraId="211D3B07" w16cid:durableId="201FD91E"/>
  <w16cid:commentId w16cid:paraId="786B39A4" w16cid:durableId="201FD90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39BDD1" w14:textId="77777777" w:rsidR="00F10081" w:rsidRDefault="00F10081" w:rsidP="006A4217">
      <w:pPr>
        <w:spacing w:after="0" w:line="240" w:lineRule="auto"/>
      </w:pPr>
      <w:r>
        <w:separator/>
      </w:r>
    </w:p>
  </w:endnote>
  <w:endnote w:type="continuationSeparator" w:id="0">
    <w:p w14:paraId="740A7DBA" w14:textId="77777777" w:rsidR="00F10081" w:rsidRDefault="00F10081" w:rsidP="006A42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0DE0AE" w14:textId="77777777" w:rsidR="00F10081" w:rsidRDefault="00F10081" w:rsidP="006A4217">
      <w:pPr>
        <w:spacing w:after="0" w:line="240" w:lineRule="auto"/>
      </w:pPr>
      <w:r>
        <w:separator/>
      </w:r>
    </w:p>
  </w:footnote>
  <w:footnote w:type="continuationSeparator" w:id="0">
    <w:p w14:paraId="5830F341" w14:textId="77777777" w:rsidR="00F10081" w:rsidRDefault="00F10081" w:rsidP="006A421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color w:val="7F7F7F" w:themeColor="background1" w:themeShade="7F"/>
        <w:spacing w:val="60"/>
      </w:rPr>
      <w:id w:val="1045100625"/>
      <w:docPartObj>
        <w:docPartGallery w:val="Page Numbers (Top of Page)"/>
        <w:docPartUnique/>
      </w:docPartObj>
    </w:sdtPr>
    <w:sdtEndPr>
      <w:rPr>
        <w:b/>
        <w:bCs/>
        <w:noProof/>
        <w:color w:val="auto"/>
        <w:spacing w:val="0"/>
      </w:rPr>
    </w:sdtEndPr>
    <w:sdtContent>
      <w:p w14:paraId="7D5F769C" w14:textId="00833D44" w:rsidR="00715C60" w:rsidRDefault="00715C60">
        <w:pPr>
          <w:pStyle w:val="Header"/>
          <w:pBdr>
            <w:bottom w:val="single" w:sz="4" w:space="1" w:color="D9D9D9" w:themeColor="background1" w:themeShade="D9"/>
          </w:pBdr>
          <w:jc w:val="right"/>
          <w:rPr>
            <w:b/>
            <w:bCs/>
          </w:rPr>
        </w:pPr>
        <w:r>
          <w:rPr>
            <w:color w:val="7F7F7F" w:themeColor="background1" w:themeShade="7F"/>
            <w:spacing w:val="60"/>
          </w:rPr>
          <w:t>Page</w:t>
        </w:r>
        <w:r>
          <w:t xml:space="preserve"> | </w:t>
        </w:r>
        <w:r>
          <w:fldChar w:fldCharType="begin"/>
        </w:r>
        <w:r>
          <w:instrText xml:space="preserve"> PAGE   \* MERGEFORMAT </w:instrText>
        </w:r>
        <w:r>
          <w:fldChar w:fldCharType="separate"/>
        </w:r>
        <w:r w:rsidRPr="00CE0448">
          <w:rPr>
            <w:b/>
            <w:bCs/>
            <w:noProof/>
          </w:rPr>
          <w:t>26</w:t>
        </w:r>
        <w:r>
          <w:rPr>
            <w:b/>
            <w:bCs/>
            <w:noProof/>
          </w:rPr>
          <w:fldChar w:fldCharType="end"/>
        </w:r>
      </w:p>
    </w:sdtContent>
  </w:sdt>
  <w:p w14:paraId="2218BA7B" w14:textId="77777777" w:rsidR="00715C60" w:rsidRDefault="00715C6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6173C7"/>
    <w:multiLevelType w:val="hybridMultilevel"/>
    <w:tmpl w:val="D0EA5186"/>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 w15:restartNumberingAfterBreak="0">
    <w:nsid w:val="0A6D2109"/>
    <w:multiLevelType w:val="hybridMultilevel"/>
    <w:tmpl w:val="1E1EB2B6"/>
    <w:lvl w:ilvl="0" w:tplc="04090001">
      <w:start w:val="1"/>
      <w:numFmt w:val="bullet"/>
      <w:lvlText w:val=""/>
      <w:lvlJc w:val="left"/>
      <w:pPr>
        <w:ind w:left="1440" w:hanging="360"/>
      </w:pPr>
      <w:rPr>
        <w:rFonts w:ascii="Symbol" w:hAnsi="Symbol" w:hint="default"/>
      </w:rPr>
    </w:lvl>
    <w:lvl w:ilvl="1" w:tplc="FFFFFFFF"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B061364"/>
    <w:multiLevelType w:val="hybridMultilevel"/>
    <w:tmpl w:val="C0EC9C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4635F8"/>
    <w:multiLevelType w:val="hybridMultilevel"/>
    <w:tmpl w:val="4E5A587E"/>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4" w15:restartNumberingAfterBreak="0">
    <w:nsid w:val="1A0D0BC8"/>
    <w:multiLevelType w:val="hybridMultilevel"/>
    <w:tmpl w:val="5E3A59E6"/>
    <w:lvl w:ilvl="0" w:tplc="4B72DEEC">
      <w:start w:val="1"/>
      <w:numFmt w:val="bullet"/>
      <w:lvlText w:val=""/>
      <w:lvlJc w:val="left"/>
      <w:pPr>
        <w:ind w:left="720" w:hanging="360"/>
      </w:pPr>
      <w:rPr>
        <w:rFonts w:ascii="Symbol" w:hAnsi="Symbol" w:hint="default"/>
      </w:rPr>
    </w:lvl>
    <w:lvl w:ilvl="1" w:tplc="C8F4EAA0">
      <w:start w:val="1"/>
      <w:numFmt w:val="bullet"/>
      <w:lvlText w:val="o"/>
      <w:lvlJc w:val="left"/>
      <w:pPr>
        <w:ind w:left="1440" w:hanging="360"/>
      </w:pPr>
      <w:rPr>
        <w:rFonts w:ascii="Courier New" w:hAnsi="Courier New" w:hint="default"/>
      </w:rPr>
    </w:lvl>
    <w:lvl w:ilvl="2" w:tplc="9758791A">
      <w:start w:val="1"/>
      <w:numFmt w:val="bullet"/>
      <w:lvlText w:val=""/>
      <w:lvlJc w:val="left"/>
      <w:pPr>
        <w:ind w:left="2160" w:hanging="360"/>
      </w:pPr>
      <w:rPr>
        <w:rFonts w:ascii="Wingdings" w:hAnsi="Wingdings" w:hint="default"/>
      </w:rPr>
    </w:lvl>
    <w:lvl w:ilvl="3" w:tplc="572A7754">
      <w:start w:val="1"/>
      <w:numFmt w:val="bullet"/>
      <w:lvlText w:val=""/>
      <w:lvlJc w:val="left"/>
      <w:pPr>
        <w:ind w:left="2880" w:hanging="360"/>
      </w:pPr>
      <w:rPr>
        <w:rFonts w:ascii="Symbol" w:hAnsi="Symbol" w:hint="default"/>
      </w:rPr>
    </w:lvl>
    <w:lvl w:ilvl="4" w:tplc="4E2C86C0">
      <w:start w:val="1"/>
      <w:numFmt w:val="bullet"/>
      <w:lvlText w:val="o"/>
      <w:lvlJc w:val="left"/>
      <w:pPr>
        <w:ind w:left="3600" w:hanging="360"/>
      </w:pPr>
      <w:rPr>
        <w:rFonts w:ascii="Courier New" w:hAnsi="Courier New" w:hint="default"/>
      </w:rPr>
    </w:lvl>
    <w:lvl w:ilvl="5" w:tplc="0DF0FABA">
      <w:start w:val="1"/>
      <w:numFmt w:val="bullet"/>
      <w:lvlText w:val=""/>
      <w:lvlJc w:val="left"/>
      <w:pPr>
        <w:ind w:left="4320" w:hanging="360"/>
      </w:pPr>
      <w:rPr>
        <w:rFonts w:ascii="Wingdings" w:hAnsi="Wingdings" w:hint="default"/>
      </w:rPr>
    </w:lvl>
    <w:lvl w:ilvl="6" w:tplc="5EBCD3A0">
      <w:start w:val="1"/>
      <w:numFmt w:val="bullet"/>
      <w:lvlText w:val=""/>
      <w:lvlJc w:val="left"/>
      <w:pPr>
        <w:ind w:left="5040" w:hanging="360"/>
      </w:pPr>
      <w:rPr>
        <w:rFonts w:ascii="Symbol" w:hAnsi="Symbol" w:hint="default"/>
      </w:rPr>
    </w:lvl>
    <w:lvl w:ilvl="7" w:tplc="540848CA">
      <w:start w:val="1"/>
      <w:numFmt w:val="bullet"/>
      <w:lvlText w:val="o"/>
      <w:lvlJc w:val="left"/>
      <w:pPr>
        <w:ind w:left="5760" w:hanging="360"/>
      </w:pPr>
      <w:rPr>
        <w:rFonts w:ascii="Courier New" w:hAnsi="Courier New" w:hint="default"/>
      </w:rPr>
    </w:lvl>
    <w:lvl w:ilvl="8" w:tplc="C2027DF4">
      <w:start w:val="1"/>
      <w:numFmt w:val="bullet"/>
      <w:lvlText w:val=""/>
      <w:lvlJc w:val="left"/>
      <w:pPr>
        <w:ind w:left="6480" w:hanging="360"/>
      </w:pPr>
      <w:rPr>
        <w:rFonts w:ascii="Wingdings" w:hAnsi="Wingdings" w:hint="default"/>
      </w:rPr>
    </w:lvl>
  </w:abstractNum>
  <w:abstractNum w:abstractNumId="5" w15:restartNumberingAfterBreak="0">
    <w:nsid w:val="1B193D51"/>
    <w:multiLevelType w:val="hybridMultilevel"/>
    <w:tmpl w:val="3A66B5D2"/>
    <w:lvl w:ilvl="0" w:tplc="D3120496">
      <w:start w:val="1"/>
      <w:numFmt w:val="bullet"/>
      <w:lvlText w:val=""/>
      <w:lvlJc w:val="left"/>
      <w:pPr>
        <w:ind w:left="720" w:hanging="360"/>
      </w:pPr>
      <w:rPr>
        <w:rFonts w:ascii="Symbol" w:hAnsi="Symbol" w:hint="default"/>
      </w:rPr>
    </w:lvl>
    <w:lvl w:ilvl="1" w:tplc="68527AEE">
      <w:start w:val="1"/>
      <w:numFmt w:val="bullet"/>
      <w:lvlText w:val="o"/>
      <w:lvlJc w:val="left"/>
      <w:pPr>
        <w:ind w:left="1440" w:hanging="360"/>
      </w:pPr>
      <w:rPr>
        <w:rFonts w:ascii="Courier New" w:hAnsi="Courier New" w:hint="default"/>
      </w:rPr>
    </w:lvl>
    <w:lvl w:ilvl="2" w:tplc="A0BE1F6C">
      <w:start w:val="1"/>
      <w:numFmt w:val="bullet"/>
      <w:lvlText w:val=""/>
      <w:lvlJc w:val="left"/>
      <w:pPr>
        <w:ind w:left="2160" w:hanging="360"/>
      </w:pPr>
      <w:rPr>
        <w:rFonts w:ascii="Wingdings" w:hAnsi="Wingdings" w:hint="default"/>
      </w:rPr>
    </w:lvl>
    <w:lvl w:ilvl="3" w:tplc="FC4C9E16">
      <w:start w:val="1"/>
      <w:numFmt w:val="bullet"/>
      <w:lvlText w:val=""/>
      <w:lvlJc w:val="left"/>
      <w:pPr>
        <w:ind w:left="2880" w:hanging="360"/>
      </w:pPr>
      <w:rPr>
        <w:rFonts w:ascii="Symbol" w:hAnsi="Symbol" w:hint="default"/>
      </w:rPr>
    </w:lvl>
    <w:lvl w:ilvl="4" w:tplc="52363B60">
      <w:start w:val="1"/>
      <w:numFmt w:val="bullet"/>
      <w:lvlText w:val="o"/>
      <w:lvlJc w:val="left"/>
      <w:pPr>
        <w:ind w:left="3600" w:hanging="360"/>
      </w:pPr>
      <w:rPr>
        <w:rFonts w:ascii="Courier New" w:hAnsi="Courier New" w:hint="default"/>
      </w:rPr>
    </w:lvl>
    <w:lvl w:ilvl="5" w:tplc="5D9EC8C8">
      <w:start w:val="1"/>
      <w:numFmt w:val="bullet"/>
      <w:lvlText w:val=""/>
      <w:lvlJc w:val="left"/>
      <w:pPr>
        <w:ind w:left="4320" w:hanging="360"/>
      </w:pPr>
      <w:rPr>
        <w:rFonts w:ascii="Wingdings" w:hAnsi="Wingdings" w:hint="default"/>
      </w:rPr>
    </w:lvl>
    <w:lvl w:ilvl="6" w:tplc="1930C0D8">
      <w:start w:val="1"/>
      <w:numFmt w:val="bullet"/>
      <w:lvlText w:val=""/>
      <w:lvlJc w:val="left"/>
      <w:pPr>
        <w:ind w:left="5040" w:hanging="360"/>
      </w:pPr>
      <w:rPr>
        <w:rFonts w:ascii="Symbol" w:hAnsi="Symbol" w:hint="default"/>
      </w:rPr>
    </w:lvl>
    <w:lvl w:ilvl="7" w:tplc="9C88A2C8">
      <w:start w:val="1"/>
      <w:numFmt w:val="bullet"/>
      <w:lvlText w:val="o"/>
      <w:lvlJc w:val="left"/>
      <w:pPr>
        <w:ind w:left="5760" w:hanging="360"/>
      </w:pPr>
      <w:rPr>
        <w:rFonts w:ascii="Courier New" w:hAnsi="Courier New" w:hint="default"/>
      </w:rPr>
    </w:lvl>
    <w:lvl w:ilvl="8" w:tplc="5B5C3DD6">
      <w:start w:val="1"/>
      <w:numFmt w:val="bullet"/>
      <w:lvlText w:val=""/>
      <w:lvlJc w:val="left"/>
      <w:pPr>
        <w:ind w:left="6480" w:hanging="360"/>
      </w:pPr>
      <w:rPr>
        <w:rFonts w:ascii="Wingdings" w:hAnsi="Wingdings" w:hint="default"/>
      </w:rPr>
    </w:lvl>
  </w:abstractNum>
  <w:abstractNum w:abstractNumId="6" w15:restartNumberingAfterBreak="0">
    <w:nsid w:val="1D991EFB"/>
    <w:multiLevelType w:val="hybridMultilevel"/>
    <w:tmpl w:val="57364B50"/>
    <w:lvl w:ilvl="0" w:tplc="04090001">
      <w:start w:val="1"/>
      <w:numFmt w:val="bullet"/>
      <w:lvlText w:val=""/>
      <w:lvlJc w:val="left"/>
      <w:pPr>
        <w:ind w:left="1152" w:hanging="360"/>
      </w:pPr>
      <w:rPr>
        <w:rFonts w:ascii="Symbol" w:hAnsi="Symbol" w:hint="default"/>
      </w:rPr>
    </w:lvl>
    <w:lvl w:ilvl="1" w:tplc="04090003">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7" w15:restartNumberingAfterBreak="0">
    <w:nsid w:val="263E465D"/>
    <w:multiLevelType w:val="hybridMultilevel"/>
    <w:tmpl w:val="41803D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C4A458F"/>
    <w:multiLevelType w:val="hybridMultilevel"/>
    <w:tmpl w:val="8BF47AA4"/>
    <w:lvl w:ilvl="0" w:tplc="FFFFFFFF">
      <w:start w:val="1"/>
      <w:numFmt w:val="bullet"/>
      <w:lvlText w:val=""/>
      <w:lvlJc w:val="left"/>
      <w:pPr>
        <w:ind w:left="1152" w:hanging="360"/>
      </w:pPr>
      <w:rPr>
        <w:rFonts w:ascii="Symbol" w:hAnsi="Symbol" w:hint="default"/>
      </w:rPr>
    </w:lvl>
    <w:lvl w:ilvl="1" w:tplc="04090003">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9" w15:restartNumberingAfterBreak="0">
    <w:nsid w:val="2F0E60BE"/>
    <w:multiLevelType w:val="hybridMultilevel"/>
    <w:tmpl w:val="39B89164"/>
    <w:lvl w:ilvl="0" w:tplc="04090001">
      <w:start w:val="1"/>
      <w:numFmt w:val="bullet"/>
      <w:lvlText w:val=""/>
      <w:lvlJc w:val="left"/>
      <w:pPr>
        <w:ind w:left="1152" w:hanging="360"/>
      </w:pPr>
      <w:rPr>
        <w:rFonts w:ascii="Symbol" w:hAnsi="Symbol" w:hint="default"/>
      </w:rPr>
    </w:lvl>
    <w:lvl w:ilvl="1" w:tplc="04090003">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0" w15:restartNumberingAfterBreak="0">
    <w:nsid w:val="2FA16CF8"/>
    <w:multiLevelType w:val="hybridMultilevel"/>
    <w:tmpl w:val="44AAA64E"/>
    <w:lvl w:ilvl="0" w:tplc="7C4E5E4C">
      <w:start w:val="1"/>
      <w:numFmt w:val="bullet"/>
      <w:lvlText w:val=""/>
      <w:lvlJc w:val="left"/>
      <w:pPr>
        <w:ind w:left="720" w:hanging="360"/>
      </w:pPr>
      <w:rPr>
        <w:rFonts w:ascii="Symbol" w:hAnsi="Symbol" w:hint="default"/>
      </w:rPr>
    </w:lvl>
    <w:lvl w:ilvl="1" w:tplc="DCE6158A">
      <w:start w:val="1"/>
      <w:numFmt w:val="bullet"/>
      <w:lvlText w:val="o"/>
      <w:lvlJc w:val="left"/>
      <w:pPr>
        <w:ind w:left="1440" w:hanging="360"/>
      </w:pPr>
      <w:rPr>
        <w:rFonts w:ascii="Courier New" w:hAnsi="Courier New" w:hint="default"/>
      </w:rPr>
    </w:lvl>
    <w:lvl w:ilvl="2" w:tplc="C8EEFA4A">
      <w:start w:val="1"/>
      <w:numFmt w:val="bullet"/>
      <w:lvlText w:val=""/>
      <w:lvlJc w:val="left"/>
      <w:pPr>
        <w:ind w:left="2160" w:hanging="360"/>
      </w:pPr>
      <w:rPr>
        <w:rFonts w:ascii="Wingdings" w:hAnsi="Wingdings" w:hint="default"/>
      </w:rPr>
    </w:lvl>
    <w:lvl w:ilvl="3" w:tplc="831AE614">
      <w:start w:val="1"/>
      <w:numFmt w:val="bullet"/>
      <w:lvlText w:val=""/>
      <w:lvlJc w:val="left"/>
      <w:pPr>
        <w:ind w:left="2880" w:hanging="360"/>
      </w:pPr>
      <w:rPr>
        <w:rFonts w:ascii="Symbol" w:hAnsi="Symbol" w:hint="default"/>
      </w:rPr>
    </w:lvl>
    <w:lvl w:ilvl="4" w:tplc="3C1C5938">
      <w:start w:val="1"/>
      <w:numFmt w:val="bullet"/>
      <w:lvlText w:val="o"/>
      <w:lvlJc w:val="left"/>
      <w:pPr>
        <w:ind w:left="3600" w:hanging="360"/>
      </w:pPr>
      <w:rPr>
        <w:rFonts w:ascii="Courier New" w:hAnsi="Courier New" w:hint="default"/>
      </w:rPr>
    </w:lvl>
    <w:lvl w:ilvl="5" w:tplc="0E10E702">
      <w:start w:val="1"/>
      <w:numFmt w:val="bullet"/>
      <w:lvlText w:val=""/>
      <w:lvlJc w:val="left"/>
      <w:pPr>
        <w:ind w:left="4320" w:hanging="360"/>
      </w:pPr>
      <w:rPr>
        <w:rFonts w:ascii="Wingdings" w:hAnsi="Wingdings" w:hint="default"/>
      </w:rPr>
    </w:lvl>
    <w:lvl w:ilvl="6" w:tplc="FD1CB31E">
      <w:start w:val="1"/>
      <w:numFmt w:val="bullet"/>
      <w:lvlText w:val=""/>
      <w:lvlJc w:val="left"/>
      <w:pPr>
        <w:ind w:left="5040" w:hanging="360"/>
      </w:pPr>
      <w:rPr>
        <w:rFonts w:ascii="Symbol" w:hAnsi="Symbol" w:hint="default"/>
      </w:rPr>
    </w:lvl>
    <w:lvl w:ilvl="7" w:tplc="0B38E386">
      <w:start w:val="1"/>
      <w:numFmt w:val="bullet"/>
      <w:lvlText w:val="o"/>
      <w:lvlJc w:val="left"/>
      <w:pPr>
        <w:ind w:left="5760" w:hanging="360"/>
      </w:pPr>
      <w:rPr>
        <w:rFonts w:ascii="Courier New" w:hAnsi="Courier New" w:hint="default"/>
      </w:rPr>
    </w:lvl>
    <w:lvl w:ilvl="8" w:tplc="29A4FC74">
      <w:start w:val="1"/>
      <w:numFmt w:val="bullet"/>
      <w:lvlText w:val=""/>
      <w:lvlJc w:val="left"/>
      <w:pPr>
        <w:ind w:left="6480" w:hanging="360"/>
      </w:pPr>
      <w:rPr>
        <w:rFonts w:ascii="Wingdings" w:hAnsi="Wingdings" w:hint="default"/>
      </w:rPr>
    </w:lvl>
  </w:abstractNum>
  <w:abstractNum w:abstractNumId="11" w15:restartNumberingAfterBreak="0">
    <w:nsid w:val="33E46F13"/>
    <w:multiLevelType w:val="hybridMultilevel"/>
    <w:tmpl w:val="1216513E"/>
    <w:lvl w:ilvl="0" w:tplc="22C67FBE">
      <w:start w:val="1"/>
      <w:numFmt w:val="bullet"/>
      <w:lvlText w:val="o"/>
      <w:lvlJc w:val="left"/>
      <w:pPr>
        <w:ind w:left="720" w:hanging="360"/>
      </w:pPr>
      <w:rPr>
        <w:rFonts w:ascii="Courier New" w:hAnsi="Courier New" w:hint="default"/>
      </w:rPr>
    </w:lvl>
    <w:lvl w:ilvl="1" w:tplc="2042EC3A">
      <w:start w:val="1"/>
      <w:numFmt w:val="bullet"/>
      <w:lvlText w:val="o"/>
      <w:lvlJc w:val="left"/>
      <w:pPr>
        <w:ind w:left="1440" w:hanging="360"/>
      </w:pPr>
      <w:rPr>
        <w:rFonts w:ascii="Courier New" w:hAnsi="Courier New" w:hint="default"/>
      </w:rPr>
    </w:lvl>
    <w:lvl w:ilvl="2" w:tplc="10EA4F20">
      <w:start w:val="1"/>
      <w:numFmt w:val="bullet"/>
      <w:lvlText w:val=""/>
      <w:lvlJc w:val="left"/>
      <w:pPr>
        <w:ind w:left="2160" w:hanging="360"/>
      </w:pPr>
      <w:rPr>
        <w:rFonts w:ascii="Wingdings" w:hAnsi="Wingdings" w:hint="default"/>
      </w:rPr>
    </w:lvl>
    <w:lvl w:ilvl="3" w:tplc="E83CF428">
      <w:start w:val="1"/>
      <w:numFmt w:val="bullet"/>
      <w:lvlText w:val=""/>
      <w:lvlJc w:val="left"/>
      <w:pPr>
        <w:ind w:left="2880" w:hanging="360"/>
      </w:pPr>
      <w:rPr>
        <w:rFonts w:ascii="Symbol" w:hAnsi="Symbol" w:hint="default"/>
      </w:rPr>
    </w:lvl>
    <w:lvl w:ilvl="4" w:tplc="4F306370">
      <w:start w:val="1"/>
      <w:numFmt w:val="bullet"/>
      <w:lvlText w:val="o"/>
      <w:lvlJc w:val="left"/>
      <w:pPr>
        <w:ind w:left="3600" w:hanging="360"/>
      </w:pPr>
      <w:rPr>
        <w:rFonts w:ascii="Courier New" w:hAnsi="Courier New" w:hint="default"/>
      </w:rPr>
    </w:lvl>
    <w:lvl w:ilvl="5" w:tplc="2EE42F2C">
      <w:start w:val="1"/>
      <w:numFmt w:val="bullet"/>
      <w:lvlText w:val=""/>
      <w:lvlJc w:val="left"/>
      <w:pPr>
        <w:ind w:left="4320" w:hanging="360"/>
      </w:pPr>
      <w:rPr>
        <w:rFonts w:ascii="Wingdings" w:hAnsi="Wingdings" w:hint="default"/>
      </w:rPr>
    </w:lvl>
    <w:lvl w:ilvl="6" w:tplc="1264F536">
      <w:start w:val="1"/>
      <w:numFmt w:val="bullet"/>
      <w:lvlText w:val=""/>
      <w:lvlJc w:val="left"/>
      <w:pPr>
        <w:ind w:left="5040" w:hanging="360"/>
      </w:pPr>
      <w:rPr>
        <w:rFonts w:ascii="Symbol" w:hAnsi="Symbol" w:hint="default"/>
      </w:rPr>
    </w:lvl>
    <w:lvl w:ilvl="7" w:tplc="AB16DAB4">
      <w:start w:val="1"/>
      <w:numFmt w:val="bullet"/>
      <w:lvlText w:val="o"/>
      <w:lvlJc w:val="left"/>
      <w:pPr>
        <w:ind w:left="5760" w:hanging="360"/>
      </w:pPr>
      <w:rPr>
        <w:rFonts w:ascii="Courier New" w:hAnsi="Courier New" w:hint="default"/>
      </w:rPr>
    </w:lvl>
    <w:lvl w:ilvl="8" w:tplc="C1520D7C">
      <w:start w:val="1"/>
      <w:numFmt w:val="bullet"/>
      <w:lvlText w:val=""/>
      <w:lvlJc w:val="left"/>
      <w:pPr>
        <w:ind w:left="6480" w:hanging="360"/>
      </w:pPr>
      <w:rPr>
        <w:rFonts w:ascii="Wingdings" w:hAnsi="Wingdings" w:hint="default"/>
      </w:rPr>
    </w:lvl>
  </w:abstractNum>
  <w:abstractNum w:abstractNumId="12" w15:restartNumberingAfterBreak="0">
    <w:nsid w:val="47B65E98"/>
    <w:multiLevelType w:val="hybridMultilevel"/>
    <w:tmpl w:val="78B41F6A"/>
    <w:lvl w:ilvl="0" w:tplc="73BA3A30">
      <w:start w:val="1"/>
      <w:numFmt w:val="bullet"/>
      <w:lvlText w:val=""/>
      <w:lvlJc w:val="left"/>
      <w:pPr>
        <w:ind w:left="720" w:hanging="360"/>
      </w:pPr>
      <w:rPr>
        <w:rFonts w:ascii="Symbol" w:hAnsi="Symbol" w:hint="default"/>
      </w:rPr>
    </w:lvl>
    <w:lvl w:ilvl="1" w:tplc="9EDE22AA">
      <w:start w:val="1"/>
      <w:numFmt w:val="bullet"/>
      <w:lvlText w:val="o"/>
      <w:lvlJc w:val="left"/>
      <w:pPr>
        <w:ind w:left="1440" w:hanging="360"/>
      </w:pPr>
      <w:rPr>
        <w:rFonts w:ascii="Courier New" w:hAnsi="Courier New" w:hint="default"/>
      </w:rPr>
    </w:lvl>
    <w:lvl w:ilvl="2" w:tplc="192899E4">
      <w:start w:val="1"/>
      <w:numFmt w:val="bullet"/>
      <w:lvlText w:val=""/>
      <w:lvlJc w:val="left"/>
      <w:pPr>
        <w:ind w:left="2160" w:hanging="360"/>
      </w:pPr>
      <w:rPr>
        <w:rFonts w:ascii="Wingdings" w:hAnsi="Wingdings" w:hint="default"/>
      </w:rPr>
    </w:lvl>
    <w:lvl w:ilvl="3" w:tplc="3D8C8822">
      <w:start w:val="1"/>
      <w:numFmt w:val="bullet"/>
      <w:lvlText w:val=""/>
      <w:lvlJc w:val="left"/>
      <w:pPr>
        <w:ind w:left="2880" w:hanging="360"/>
      </w:pPr>
      <w:rPr>
        <w:rFonts w:ascii="Symbol" w:hAnsi="Symbol" w:hint="default"/>
      </w:rPr>
    </w:lvl>
    <w:lvl w:ilvl="4" w:tplc="EFFE745E">
      <w:start w:val="1"/>
      <w:numFmt w:val="bullet"/>
      <w:lvlText w:val="o"/>
      <w:lvlJc w:val="left"/>
      <w:pPr>
        <w:ind w:left="3600" w:hanging="360"/>
      </w:pPr>
      <w:rPr>
        <w:rFonts w:ascii="Courier New" w:hAnsi="Courier New" w:hint="default"/>
      </w:rPr>
    </w:lvl>
    <w:lvl w:ilvl="5" w:tplc="A8AAFEF0">
      <w:start w:val="1"/>
      <w:numFmt w:val="bullet"/>
      <w:lvlText w:val=""/>
      <w:lvlJc w:val="left"/>
      <w:pPr>
        <w:ind w:left="4320" w:hanging="360"/>
      </w:pPr>
      <w:rPr>
        <w:rFonts w:ascii="Wingdings" w:hAnsi="Wingdings" w:hint="default"/>
      </w:rPr>
    </w:lvl>
    <w:lvl w:ilvl="6" w:tplc="DAFA55D2">
      <w:start w:val="1"/>
      <w:numFmt w:val="bullet"/>
      <w:lvlText w:val=""/>
      <w:lvlJc w:val="left"/>
      <w:pPr>
        <w:ind w:left="5040" w:hanging="360"/>
      </w:pPr>
      <w:rPr>
        <w:rFonts w:ascii="Symbol" w:hAnsi="Symbol" w:hint="default"/>
      </w:rPr>
    </w:lvl>
    <w:lvl w:ilvl="7" w:tplc="DE4C85EE">
      <w:start w:val="1"/>
      <w:numFmt w:val="bullet"/>
      <w:lvlText w:val="o"/>
      <w:lvlJc w:val="left"/>
      <w:pPr>
        <w:ind w:left="5760" w:hanging="360"/>
      </w:pPr>
      <w:rPr>
        <w:rFonts w:ascii="Courier New" w:hAnsi="Courier New" w:hint="default"/>
      </w:rPr>
    </w:lvl>
    <w:lvl w:ilvl="8" w:tplc="7CC87828">
      <w:start w:val="1"/>
      <w:numFmt w:val="bullet"/>
      <w:lvlText w:val=""/>
      <w:lvlJc w:val="left"/>
      <w:pPr>
        <w:ind w:left="6480" w:hanging="360"/>
      </w:pPr>
      <w:rPr>
        <w:rFonts w:ascii="Wingdings" w:hAnsi="Wingdings" w:hint="default"/>
      </w:rPr>
    </w:lvl>
  </w:abstractNum>
  <w:abstractNum w:abstractNumId="13" w15:restartNumberingAfterBreak="0">
    <w:nsid w:val="4D7C5318"/>
    <w:multiLevelType w:val="multilevel"/>
    <w:tmpl w:val="068800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1543BAE"/>
    <w:multiLevelType w:val="multilevel"/>
    <w:tmpl w:val="88FCC1E6"/>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EDA1FB4"/>
    <w:multiLevelType w:val="hybridMultilevel"/>
    <w:tmpl w:val="EC24C72A"/>
    <w:lvl w:ilvl="0" w:tplc="04090001">
      <w:start w:val="1"/>
      <w:numFmt w:val="bullet"/>
      <w:lvlText w:val=""/>
      <w:lvlJc w:val="left"/>
      <w:pPr>
        <w:ind w:left="1152" w:hanging="360"/>
      </w:pPr>
      <w:rPr>
        <w:rFonts w:ascii="Symbol" w:hAnsi="Symbol" w:hint="default"/>
      </w:rPr>
    </w:lvl>
    <w:lvl w:ilvl="1" w:tplc="04090003">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6" w15:restartNumberingAfterBreak="0">
    <w:nsid w:val="7671274B"/>
    <w:multiLevelType w:val="multilevel"/>
    <w:tmpl w:val="33EA1504"/>
    <w:lvl w:ilvl="0">
      <w:start w:val="1"/>
      <w:numFmt w:val="decimal"/>
      <w:pStyle w:val="Heading1"/>
      <w:lvlText w:val="%1."/>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lvlText w:val="%1.%2"/>
      <w:lvlJc w:val="left"/>
      <w:pPr>
        <w:ind w:left="840" w:hanging="480"/>
      </w:pPr>
      <w:rPr>
        <w:rFonts w:hint="default"/>
      </w:rPr>
    </w:lvl>
    <w:lvl w:ilvl="2">
      <w:start w:val="6"/>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5"/>
  </w:num>
  <w:num w:numId="2">
    <w:abstractNumId w:val="11"/>
  </w:num>
  <w:num w:numId="3">
    <w:abstractNumId w:val="12"/>
  </w:num>
  <w:num w:numId="4">
    <w:abstractNumId w:val="4"/>
  </w:num>
  <w:num w:numId="5">
    <w:abstractNumId w:val="10"/>
  </w:num>
  <w:num w:numId="6">
    <w:abstractNumId w:val="13"/>
  </w:num>
  <w:num w:numId="7">
    <w:abstractNumId w:val="1"/>
  </w:num>
  <w:num w:numId="8">
    <w:abstractNumId w:val="14"/>
  </w:num>
  <w:num w:numId="9">
    <w:abstractNumId w:val="2"/>
  </w:num>
  <w:num w:numId="10">
    <w:abstractNumId w:val="7"/>
  </w:num>
  <w:num w:numId="11">
    <w:abstractNumId w:val="16"/>
  </w:num>
  <w:num w:numId="12">
    <w:abstractNumId w:val="3"/>
  </w:num>
  <w:num w:numId="13">
    <w:abstractNumId w:val="6"/>
  </w:num>
  <w:num w:numId="14">
    <w:abstractNumId w:val="8"/>
  </w:num>
  <w:num w:numId="15">
    <w:abstractNumId w:val="9"/>
  </w:num>
  <w:num w:numId="16">
    <w:abstractNumId w:val="15"/>
  </w:num>
  <w:num w:numId="1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van Kelly">
    <w15:presenceInfo w15:providerId="Windows Live" w15:userId="f915a4445fc9cf63"/>
  </w15:person>
  <w15:person w15:author="Gerhardt, Grace Helen">
    <w15:presenceInfo w15:providerId="AD" w15:userId="S::ghgerhardt@wpi.edu::934d607f-39a6-4c5f-8c87-b7b0e43300f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46E1"/>
    <w:rsid w:val="00000D16"/>
    <w:rsid w:val="00024E55"/>
    <w:rsid w:val="000306BD"/>
    <w:rsid w:val="00030C26"/>
    <w:rsid w:val="00031D83"/>
    <w:rsid w:val="00033591"/>
    <w:rsid w:val="00037E0E"/>
    <w:rsid w:val="000414FE"/>
    <w:rsid w:val="00044AA0"/>
    <w:rsid w:val="000476F0"/>
    <w:rsid w:val="00052E8B"/>
    <w:rsid w:val="00053E9E"/>
    <w:rsid w:val="000550DA"/>
    <w:rsid w:val="00055E4A"/>
    <w:rsid w:val="00061092"/>
    <w:rsid w:val="00063133"/>
    <w:rsid w:val="00065E7B"/>
    <w:rsid w:val="00071E2D"/>
    <w:rsid w:val="00076B9E"/>
    <w:rsid w:val="000A4D0F"/>
    <w:rsid w:val="000C2434"/>
    <w:rsid w:val="000F22D3"/>
    <w:rsid w:val="00100CF1"/>
    <w:rsid w:val="00123176"/>
    <w:rsid w:val="00134D3F"/>
    <w:rsid w:val="001368F4"/>
    <w:rsid w:val="00145AB8"/>
    <w:rsid w:val="00147661"/>
    <w:rsid w:val="0015359D"/>
    <w:rsid w:val="0016356A"/>
    <w:rsid w:val="0016578D"/>
    <w:rsid w:val="0017721F"/>
    <w:rsid w:val="00177234"/>
    <w:rsid w:val="001778FE"/>
    <w:rsid w:val="00186B99"/>
    <w:rsid w:val="001957BF"/>
    <w:rsid w:val="001B26ED"/>
    <w:rsid w:val="001B37D7"/>
    <w:rsid w:val="001B4C3B"/>
    <w:rsid w:val="001B773A"/>
    <w:rsid w:val="001C6EB4"/>
    <w:rsid w:val="001D383F"/>
    <w:rsid w:val="00206722"/>
    <w:rsid w:val="002124CD"/>
    <w:rsid w:val="002126BF"/>
    <w:rsid w:val="002132E9"/>
    <w:rsid w:val="002168B9"/>
    <w:rsid w:val="0024400B"/>
    <w:rsid w:val="00247E65"/>
    <w:rsid w:val="00250882"/>
    <w:rsid w:val="00252124"/>
    <w:rsid w:val="00263192"/>
    <w:rsid w:val="00271F4E"/>
    <w:rsid w:val="00275E98"/>
    <w:rsid w:val="00275F7B"/>
    <w:rsid w:val="002A2D6B"/>
    <w:rsid w:val="002B7258"/>
    <w:rsid w:val="002C2253"/>
    <w:rsid w:val="002C3580"/>
    <w:rsid w:val="002C71DB"/>
    <w:rsid w:val="002D1006"/>
    <w:rsid w:val="002D69F0"/>
    <w:rsid w:val="003067A9"/>
    <w:rsid w:val="00320AF6"/>
    <w:rsid w:val="00334FCD"/>
    <w:rsid w:val="0034314C"/>
    <w:rsid w:val="00375075"/>
    <w:rsid w:val="00375B41"/>
    <w:rsid w:val="00376D0C"/>
    <w:rsid w:val="0039717E"/>
    <w:rsid w:val="003A719B"/>
    <w:rsid w:val="003B1031"/>
    <w:rsid w:val="003C1120"/>
    <w:rsid w:val="003C3BFE"/>
    <w:rsid w:val="003C59DD"/>
    <w:rsid w:val="003D4FA8"/>
    <w:rsid w:val="003F08D9"/>
    <w:rsid w:val="004063EB"/>
    <w:rsid w:val="004119BF"/>
    <w:rsid w:val="0043582C"/>
    <w:rsid w:val="0043634D"/>
    <w:rsid w:val="004439DC"/>
    <w:rsid w:val="00446C40"/>
    <w:rsid w:val="00460475"/>
    <w:rsid w:val="00471A5A"/>
    <w:rsid w:val="004742EB"/>
    <w:rsid w:val="00483AFE"/>
    <w:rsid w:val="00497439"/>
    <w:rsid w:val="004A08D3"/>
    <w:rsid w:val="004A42EA"/>
    <w:rsid w:val="004A5557"/>
    <w:rsid w:val="004C5086"/>
    <w:rsid w:val="004D35F6"/>
    <w:rsid w:val="004E12C6"/>
    <w:rsid w:val="004E1318"/>
    <w:rsid w:val="004E6D41"/>
    <w:rsid w:val="00516A96"/>
    <w:rsid w:val="00545E61"/>
    <w:rsid w:val="0056081D"/>
    <w:rsid w:val="00573193"/>
    <w:rsid w:val="005753D1"/>
    <w:rsid w:val="00577625"/>
    <w:rsid w:val="00587A07"/>
    <w:rsid w:val="0059149C"/>
    <w:rsid w:val="005945D7"/>
    <w:rsid w:val="005A1A82"/>
    <w:rsid w:val="005A4F19"/>
    <w:rsid w:val="005B752D"/>
    <w:rsid w:val="005C3150"/>
    <w:rsid w:val="005D0E17"/>
    <w:rsid w:val="005F5FB0"/>
    <w:rsid w:val="006045D5"/>
    <w:rsid w:val="00626BF9"/>
    <w:rsid w:val="00634610"/>
    <w:rsid w:val="00641D6C"/>
    <w:rsid w:val="0065111B"/>
    <w:rsid w:val="00663FC8"/>
    <w:rsid w:val="00665C0A"/>
    <w:rsid w:val="006775BC"/>
    <w:rsid w:val="00677D03"/>
    <w:rsid w:val="00681E94"/>
    <w:rsid w:val="0068643A"/>
    <w:rsid w:val="006872AF"/>
    <w:rsid w:val="0069150B"/>
    <w:rsid w:val="0069238E"/>
    <w:rsid w:val="00694544"/>
    <w:rsid w:val="006979EF"/>
    <w:rsid w:val="006A2604"/>
    <w:rsid w:val="006A4217"/>
    <w:rsid w:val="006D0668"/>
    <w:rsid w:val="006D650F"/>
    <w:rsid w:val="006D72DC"/>
    <w:rsid w:val="006E1438"/>
    <w:rsid w:val="006F0DA8"/>
    <w:rsid w:val="007006F5"/>
    <w:rsid w:val="00703B10"/>
    <w:rsid w:val="007114C3"/>
    <w:rsid w:val="00715C60"/>
    <w:rsid w:val="00717939"/>
    <w:rsid w:val="00724BEE"/>
    <w:rsid w:val="00751704"/>
    <w:rsid w:val="007552BE"/>
    <w:rsid w:val="0076112C"/>
    <w:rsid w:val="00774B29"/>
    <w:rsid w:val="007757BB"/>
    <w:rsid w:val="00783408"/>
    <w:rsid w:val="007977C1"/>
    <w:rsid w:val="007C3147"/>
    <w:rsid w:val="007C4051"/>
    <w:rsid w:val="007E091B"/>
    <w:rsid w:val="007E2FDF"/>
    <w:rsid w:val="00820B13"/>
    <w:rsid w:val="008224BF"/>
    <w:rsid w:val="00822BCE"/>
    <w:rsid w:val="0083076D"/>
    <w:rsid w:val="008332F5"/>
    <w:rsid w:val="00847340"/>
    <w:rsid w:val="00883752"/>
    <w:rsid w:val="00896AFD"/>
    <w:rsid w:val="008B08BB"/>
    <w:rsid w:val="008C50F8"/>
    <w:rsid w:val="008C5364"/>
    <w:rsid w:val="008C6779"/>
    <w:rsid w:val="008D1298"/>
    <w:rsid w:val="008D7769"/>
    <w:rsid w:val="008F3A51"/>
    <w:rsid w:val="00915AE1"/>
    <w:rsid w:val="00922D77"/>
    <w:rsid w:val="009326B9"/>
    <w:rsid w:val="009330B0"/>
    <w:rsid w:val="00936260"/>
    <w:rsid w:val="0094430A"/>
    <w:rsid w:val="0097136D"/>
    <w:rsid w:val="00972840"/>
    <w:rsid w:val="00981930"/>
    <w:rsid w:val="0098779E"/>
    <w:rsid w:val="009922AD"/>
    <w:rsid w:val="009D1457"/>
    <w:rsid w:val="009D35DB"/>
    <w:rsid w:val="009D6288"/>
    <w:rsid w:val="009D7E5D"/>
    <w:rsid w:val="00A071EF"/>
    <w:rsid w:val="00A1135A"/>
    <w:rsid w:val="00A172D1"/>
    <w:rsid w:val="00A20CA6"/>
    <w:rsid w:val="00A33006"/>
    <w:rsid w:val="00A412F0"/>
    <w:rsid w:val="00A47654"/>
    <w:rsid w:val="00A664E1"/>
    <w:rsid w:val="00A677D0"/>
    <w:rsid w:val="00A97BFB"/>
    <w:rsid w:val="00AA1FBB"/>
    <w:rsid w:val="00AA5E3B"/>
    <w:rsid w:val="00AA6B2C"/>
    <w:rsid w:val="00AB034B"/>
    <w:rsid w:val="00AC35DF"/>
    <w:rsid w:val="00AC4CA1"/>
    <w:rsid w:val="00AC5FF9"/>
    <w:rsid w:val="00AC7DA3"/>
    <w:rsid w:val="00AD19BD"/>
    <w:rsid w:val="00AE1109"/>
    <w:rsid w:val="00AF2190"/>
    <w:rsid w:val="00B01DFB"/>
    <w:rsid w:val="00B14C5C"/>
    <w:rsid w:val="00B203E9"/>
    <w:rsid w:val="00B244B3"/>
    <w:rsid w:val="00B36846"/>
    <w:rsid w:val="00B43DA0"/>
    <w:rsid w:val="00B46571"/>
    <w:rsid w:val="00B51AB2"/>
    <w:rsid w:val="00B646E1"/>
    <w:rsid w:val="00B657E6"/>
    <w:rsid w:val="00B91D4B"/>
    <w:rsid w:val="00B9397B"/>
    <w:rsid w:val="00B96EF2"/>
    <w:rsid w:val="00B970DF"/>
    <w:rsid w:val="00BB29BC"/>
    <w:rsid w:val="00BB37D0"/>
    <w:rsid w:val="00BB7D6B"/>
    <w:rsid w:val="00BC1C6F"/>
    <w:rsid w:val="00BD12B2"/>
    <w:rsid w:val="00BD640A"/>
    <w:rsid w:val="00C13F86"/>
    <w:rsid w:val="00C23F33"/>
    <w:rsid w:val="00C240B0"/>
    <w:rsid w:val="00C41C89"/>
    <w:rsid w:val="00C43AE9"/>
    <w:rsid w:val="00C52AF9"/>
    <w:rsid w:val="00C56817"/>
    <w:rsid w:val="00C66756"/>
    <w:rsid w:val="00C72490"/>
    <w:rsid w:val="00C75EEE"/>
    <w:rsid w:val="00C90D4E"/>
    <w:rsid w:val="00C91338"/>
    <w:rsid w:val="00CA2997"/>
    <w:rsid w:val="00CE0448"/>
    <w:rsid w:val="00CE085D"/>
    <w:rsid w:val="00CE30E5"/>
    <w:rsid w:val="00CE5CB4"/>
    <w:rsid w:val="00CF76CE"/>
    <w:rsid w:val="00D12A39"/>
    <w:rsid w:val="00D17E64"/>
    <w:rsid w:val="00D27680"/>
    <w:rsid w:val="00D36CDD"/>
    <w:rsid w:val="00D421D4"/>
    <w:rsid w:val="00D8247D"/>
    <w:rsid w:val="00DA2EEF"/>
    <w:rsid w:val="00DAB222"/>
    <w:rsid w:val="00DF1CFB"/>
    <w:rsid w:val="00DF2110"/>
    <w:rsid w:val="00E40297"/>
    <w:rsid w:val="00E628BB"/>
    <w:rsid w:val="00E6440C"/>
    <w:rsid w:val="00E75EC6"/>
    <w:rsid w:val="00E866A1"/>
    <w:rsid w:val="00E90C97"/>
    <w:rsid w:val="00E91C16"/>
    <w:rsid w:val="00EA24E7"/>
    <w:rsid w:val="00EB4BF5"/>
    <w:rsid w:val="00EF30A9"/>
    <w:rsid w:val="00EF44E1"/>
    <w:rsid w:val="00F10081"/>
    <w:rsid w:val="00F22AD7"/>
    <w:rsid w:val="00F257A0"/>
    <w:rsid w:val="00F32243"/>
    <w:rsid w:val="00F37BD0"/>
    <w:rsid w:val="00F41699"/>
    <w:rsid w:val="00F52072"/>
    <w:rsid w:val="00F95D7A"/>
    <w:rsid w:val="00F96675"/>
    <w:rsid w:val="00FA04B1"/>
    <w:rsid w:val="00FA34FC"/>
    <w:rsid w:val="00FB72DE"/>
    <w:rsid w:val="00FC3B8F"/>
    <w:rsid w:val="00FD3C1A"/>
    <w:rsid w:val="00FE3D9C"/>
    <w:rsid w:val="01660E9E"/>
    <w:rsid w:val="09BCA631"/>
    <w:rsid w:val="0C871B36"/>
    <w:rsid w:val="0EC05A3F"/>
    <w:rsid w:val="1B1D1C01"/>
    <w:rsid w:val="213885D6"/>
    <w:rsid w:val="291D8FA7"/>
    <w:rsid w:val="2F86ABB5"/>
    <w:rsid w:val="33921116"/>
    <w:rsid w:val="34616799"/>
    <w:rsid w:val="3F1F6523"/>
    <w:rsid w:val="481C3885"/>
    <w:rsid w:val="49466C26"/>
    <w:rsid w:val="4BB74FE3"/>
    <w:rsid w:val="53339BCF"/>
    <w:rsid w:val="5378C16A"/>
    <w:rsid w:val="59759139"/>
    <w:rsid w:val="5DC6E439"/>
    <w:rsid w:val="60AA18BE"/>
    <w:rsid w:val="675B6DE1"/>
    <w:rsid w:val="7A6CCAFE"/>
    <w:rsid w:val="7C4645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7A988F"/>
  <w15:chartTrackingRefBased/>
  <w15:docId w15:val="{8F2919AC-C740-409C-9FB9-3D7335ABEA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D1457"/>
    <w:pPr>
      <w:keepNext/>
      <w:keepLines/>
      <w:numPr>
        <w:numId w:val="11"/>
      </w:numPr>
      <w:spacing w:before="240" w:after="0" w:line="360" w:lineRule="auto"/>
      <w:outlineLvl w:val="0"/>
    </w:pPr>
    <w:rPr>
      <w:rFonts w:ascii="Times New Roman" w:eastAsia="Times New Roman" w:hAnsi="Times New Roman" w:cs="Times New Roman"/>
      <w:b/>
      <w:color w:val="000000" w:themeColor="text1"/>
      <w:sz w:val="32"/>
      <w:szCs w:val="24"/>
    </w:rPr>
  </w:style>
  <w:style w:type="paragraph" w:styleId="Heading2">
    <w:name w:val="heading 2"/>
    <w:basedOn w:val="Normal"/>
    <w:next w:val="Normal"/>
    <w:link w:val="Heading2Char"/>
    <w:uiPriority w:val="9"/>
    <w:unhideWhenUsed/>
    <w:qFormat/>
    <w:rsid w:val="00DA2EEF"/>
    <w:pPr>
      <w:keepNext/>
      <w:keepLines/>
      <w:spacing w:before="40" w:after="0" w:line="360" w:lineRule="auto"/>
      <w:outlineLvl w:val="1"/>
    </w:pPr>
    <w:rPr>
      <w:rFonts w:ascii="Times New Roman" w:eastAsiaTheme="majorEastAsia" w:hAnsi="Times New Roman" w:cs="Times New Roman"/>
      <w:b/>
      <w:color w:val="000000" w:themeColor="text1"/>
      <w:sz w:val="28"/>
      <w:szCs w:val="26"/>
    </w:rPr>
  </w:style>
  <w:style w:type="paragraph" w:styleId="Heading3">
    <w:name w:val="heading 3"/>
    <w:basedOn w:val="Heading2"/>
    <w:next w:val="Normal"/>
    <w:link w:val="Heading3Char"/>
    <w:uiPriority w:val="9"/>
    <w:unhideWhenUsed/>
    <w:qFormat/>
    <w:rsid w:val="009D1457"/>
    <w:pPr>
      <w:outlineLvl w:val="2"/>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C3B8F"/>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FC3B8F"/>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1D383F"/>
    <w:rPr>
      <w:color w:val="808080"/>
    </w:rPr>
  </w:style>
  <w:style w:type="table" w:styleId="TableGrid">
    <w:name w:val="Table Grid"/>
    <w:basedOn w:val="TableNormal"/>
    <w:uiPriority w:val="59"/>
    <w:rsid w:val="00000D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119BF"/>
    <w:pPr>
      <w:ind w:left="720"/>
      <w:contextualSpacing/>
    </w:pPr>
  </w:style>
  <w:style w:type="character" w:customStyle="1" w:styleId="apple-tab-span">
    <w:name w:val="apple-tab-span"/>
    <w:basedOn w:val="DefaultParagraphFont"/>
    <w:rsid w:val="006E1438"/>
  </w:style>
  <w:style w:type="paragraph" w:customStyle="1" w:styleId="paragraph">
    <w:name w:val="paragraph"/>
    <w:basedOn w:val="Normal"/>
    <w:rsid w:val="0057319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573193"/>
  </w:style>
  <w:style w:type="character" w:customStyle="1" w:styleId="eop">
    <w:name w:val="eop"/>
    <w:basedOn w:val="DefaultParagraphFont"/>
    <w:rsid w:val="00573193"/>
  </w:style>
  <w:style w:type="character" w:customStyle="1" w:styleId="contentcontrolboundarysink">
    <w:name w:val="contentcontrolboundarysink"/>
    <w:basedOn w:val="DefaultParagraphFont"/>
    <w:rsid w:val="00573193"/>
  </w:style>
  <w:style w:type="character" w:styleId="CommentReference">
    <w:name w:val="annotation reference"/>
    <w:basedOn w:val="DefaultParagraphFont"/>
    <w:uiPriority w:val="99"/>
    <w:semiHidden/>
    <w:unhideWhenUsed/>
    <w:rsid w:val="0083076D"/>
    <w:rPr>
      <w:sz w:val="16"/>
      <w:szCs w:val="16"/>
    </w:rPr>
  </w:style>
  <w:style w:type="paragraph" w:styleId="CommentText">
    <w:name w:val="annotation text"/>
    <w:basedOn w:val="Normal"/>
    <w:link w:val="CommentTextChar"/>
    <w:uiPriority w:val="99"/>
    <w:semiHidden/>
    <w:unhideWhenUsed/>
    <w:rsid w:val="0083076D"/>
    <w:pPr>
      <w:spacing w:line="240" w:lineRule="auto"/>
    </w:pPr>
    <w:rPr>
      <w:sz w:val="20"/>
      <w:szCs w:val="20"/>
    </w:rPr>
  </w:style>
  <w:style w:type="character" w:customStyle="1" w:styleId="CommentTextChar">
    <w:name w:val="Comment Text Char"/>
    <w:basedOn w:val="DefaultParagraphFont"/>
    <w:link w:val="CommentText"/>
    <w:uiPriority w:val="99"/>
    <w:semiHidden/>
    <w:rsid w:val="0083076D"/>
    <w:rPr>
      <w:sz w:val="20"/>
      <w:szCs w:val="20"/>
    </w:rPr>
  </w:style>
  <w:style w:type="paragraph" w:styleId="CommentSubject">
    <w:name w:val="annotation subject"/>
    <w:basedOn w:val="CommentText"/>
    <w:next w:val="CommentText"/>
    <w:link w:val="CommentSubjectChar"/>
    <w:uiPriority w:val="99"/>
    <w:semiHidden/>
    <w:unhideWhenUsed/>
    <w:rsid w:val="0083076D"/>
    <w:rPr>
      <w:b/>
      <w:bCs/>
    </w:rPr>
  </w:style>
  <w:style w:type="character" w:customStyle="1" w:styleId="CommentSubjectChar">
    <w:name w:val="Comment Subject Char"/>
    <w:basedOn w:val="CommentTextChar"/>
    <w:link w:val="CommentSubject"/>
    <w:uiPriority w:val="99"/>
    <w:semiHidden/>
    <w:rsid w:val="0083076D"/>
    <w:rPr>
      <w:b/>
      <w:bCs/>
      <w:sz w:val="20"/>
      <w:szCs w:val="20"/>
    </w:rPr>
  </w:style>
  <w:style w:type="paragraph" w:styleId="BalloonText">
    <w:name w:val="Balloon Text"/>
    <w:basedOn w:val="Normal"/>
    <w:link w:val="BalloonTextChar"/>
    <w:uiPriority w:val="99"/>
    <w:semiHidden/>
    <w:unhideWhenUsed/>
    <w:rsid w:val="0083076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076D"/>
    <w:rPr>
      <w:rFonts w:ascii="Segoe UI" w:hAnsi="Segoe UI" w:cs="Segoe UI"/>
      <w:sz w:val="18"/>
      <w:szCs w:val="18"/>
    </w:rPr>
  </w:style>
  <w:style w:type="character" w:styleId="Hyperlink">
    <w:name w:val="Hyperlink"/>
    <w:basedOn w:val="DefaultParagraphFont"/>
    <w:uiPriority w:val="99"/>
    <w:unhideWhenUsed/>
    <w:rPr>
      <w:color w:val="0563C1" w:themeColor="hyperlink"/>
      <w:u w:val="single"/>
    </w:rPr>
  </w:style>
  <w:style w:type="character" w:customStyle="1" w:styleId="spellingerror">
    <w:name w:val="spellingerror"/>
    <w:basedOn w:val="DefaultParagraphFont"/>
    <w:rsid w:val="002C2253"/>
  </w:style>
  <w:style w:type="paragraph" w:styleId="Header">
    <w:name w:val="header"/>
    <w:basedOn w:val="Normal"/>
    <w:link w:val="HeaderChar"/>
    <w:uiPriority w:val="99"/>
    <w:unhideWhenUsed/>
    <w:rsid w:val="006A42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4217"/>
  </w:style>
  <w:style w:type="paragraph" w:styleId="Footer">
    <w:name w:val="footer"/>
    <w:basedOn w:val="Normal"/>
    <w:link w:val="FooterChar"/>
    <w:uiPriority w:val="99"/>
    <w:unhideWhenUsed/>
    <w:rsid w:val="006A42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4217"/>
  </w:style>
  <w:style w:type="paragraph" w:styleId="NoSpacing">
    <w:name w:val="No Spacing"/>
    <w:link w:val="NoSpacingChar"/>
    <w:uiPriority w:val="1"/>
    <w:qFormat/>
    <w:rsid w:val="006A4217"/>
    <w:pPr>
      <w:spacing w:after="0" w:line="240" w:lineRule="auto"/>
    </w:pPr>
    <w:rPr>
      <w:rFonts w:eastAsiaTheme="minorEastAsia"/>
    </w:rPr>
  </w:style>
  <w:style w:type="character" w:customStyle="1" w:styleId="NoSpacingChar">
    <w:name w:val="No Spacing Char"/>
    <w:basedOn w:val="DefaultParagraphFont"/>
    <w:link w:val="NoSpacing"/>
    <w:uiPriority w:val="1"/>
    <w:rsid w:val="006A4217"/>
    <w:rPr>
      <w:rFonts w:eastAsiaTheme="minorEastAsia"/>
    </w:rPr>
  </w:style>
  <w:style w:type="character" w:customStyle="1" w:styleId="Heading1Char">
    <w:name w:val="Heading 1 Char"/>
    <w:basedOn w:val="DefaultParagraphFont"/>
    <w:link w:val="Heading1"/>
    <w:uiPriority w:val="9"/>
    <w:rsid w:val="009D1457"/>
    <w:rPr>
      <w:rFonts w:ascii="Times New Roman" w:eastAsia="Times New Roman" w:hAnsi="Times New Roman" w:cs="Times New Roman"/>
      <w:b/>
      <w:color w:val="000000" w:themeColor="text1"/>
      <w:sz w:val="32"/>
      <w:szCs w:val="24"/>
    </w:rPr>
  </w:style>
  <w:style w:type="paragraph" w:styleId="TOCHeading">
    <w:name w:val="TOC Heading"/>
    <w:basedOn w:val="Heading1"/>
    <w:next w:val="Normal"/>
    <w:uiPriority w:val="39"/>
    <w:unhideWhenUsed/>
    <w:qFormat/>
    <w:rsid w:val="000550DA"/>
    <w:pPr>
      <w:outlineLvl w:val="9"/>
    </w:pPr>
  </w:style>
  <w:style w:type="character" w:customStyle="1" w:styleId="Heading2Char">
    <w:name w:val="Heading 2 Char"/>
    <w:basedOn w:val="DefaultParagraphFont"/>
    <w:link w:val="Heading2"/>
    <w:uiPriority w:val="9"/>
    <w:rsid w:val="00DA2EEF"/>
    <w:rPr>
      <w:rFonts w:ascii="Times New Roman" w:eastAsiaTheme="majorEastAsia" w:hAnsi="Times New Roman" w:cs="Times New Roman"/>
      <w:b/>
      <w:color w:val="000000" w:themeColor="text1"/>
      <w:sz w:val="28"/>
      <w:szCs w:val="26"/>
    </w:rPr>
  </w:style>
  <w:style w:type="character" w:customStyle="1" w:styleId="Heading3Char">
    <w:name w:val="Heading 3 Char"/>
    <w:basedOn w:val="DefaultParagraphFont"/>
    <w:link w:val="Heading3"/>
    <w:uiPriority w:val="9"/>
    <w:rsid w:val="009D1457"/>
    <w:rPr>
      <w:rFonts w:ascii="Times New Roman" w:eastAsiaTheme="majorEastAsia" w:hAnsi="Times New Roman" w:cs="Times New Roman"/>
      <w:b/>
      <w:i/>
      <w:color w:val="000000" w:themeColor="text1"/>
      <w:sz w:val="24"/>
      <w:szCs w:val="26"/>
    </w:rPr>
  </w:style>
  <w:style w:type="paragraph" w:styleId="TOC1">
    <w:name w:val="toc 1"/>
    <w:basedOn w:val="Normal"/>
    <w:next w:val="Normal"/>
    <w:autoRedefine/>
    <w:uiPriority w:val="39"/>
    <w:unhideWhenUsed/>
    <w:rsid w:val="006F0DA8"/>
    <w:pPr>
      <w:spacing w:after="100"/>
    </w:pPr>
  </w:style>
  <w:style w:type="paragraph" w:styleId="TOC2">
    <w:name w:val="toc 2"/>
    <w:basedOn w:val="Normal"/>
    <w:next w:val="Normal"/>
    <w:autoRedefine/>
    <w:uiPriority w:val="39"/>
    <w:unhideWhenUsed/>
    <w:rsid w:val="006F0DA8"/>
    <w:pPr>
      <w:spacing w:after="100"/>
      <w:ind w:left="220"/>
    </w:pPr>
  </w:style>
  <w:style w:type="paragraph" w:styleId="TableofFigures">
    <w:name w:val="table of figures"/>
    <w:basedOn w:val="Normal"/>
    <w:next w:val="Normal"/>
    <w:uiPriority w:val="99"/>
    <w:unhideWhenUsed/>
    <w:rsid w:val="00C90D4E"/>
    <w:pPr>
      <w:spacing w:after="0"/>
    </w:pPr>
  </w:style>
  <w:style w:type="character" w:customStyle="1" w:styleId="mi">
    <w:name w:val="mi"/>
    <w:basedOn w:val="DefaultParagraphFont"/>
    <w:rsid w:val="007552BE"/>
  </w:style>
  <w:style w:type="character" w:customStyle="1" w:styleId="mo">
    <w:name w:val="mo"/>
    <w:basedOn w:val="DefaultParagraphFont"/>
    <w:rsid w:val="007552BE"/>
  </w:style>
  <w:style w:type="character" w:customStyle="1" w:styleId="mn">
    <w:name w:val="mn"/>
    <w:basedOn w:val="DefaultParagraphFont"/>
    <w:rsid w:val="007552BE"/>
  </w:style>
  <w:style w:type="paragraph" w:styleId="TOC3">
    <w:name w:val="toc 3"/>
    <w:basedOn w:val="Normal"/>
    <w:next w:val="Normal"/>
    <w:autoRedefine/>
    <w:uiPriority w:val="39"/>
    <w:unhideWhenUsed/>
    <w:rsid w:val="00DA2EEF"/>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7224869">
      <w:bodyDiv w:val="1"/>
      <w:marLeft w:val="0"/>
      <w:marRight w:val="0"/>
      <w:marTop w:val="0"/>
      <w:marBottom w:val="0"/>
      <w:divBdr>
        <w:top w:val="none" w:sz="0" w:space="0" w:color="auto"/>
        <w:left w:val="none" w:sz="0" w:space="0" w:color="auto"/>
        <w:bottom w:val="none" w:sz="0" w:space="0" w:color="auto"/>
        <w:right w:val="none" w:sz="0" w:space="0" w:color="auto"/>
      </w:divBdr>
    </w:div>
    <w:div w:id="843857398">
      <w:bodyDiv w:val="1"/>
      <w:marLeft w:val="0"/>
      <w:marRight w:val="0"/>
      <w:marTop w:val="0"/>
      <w:marBottom w:val="0"/>
      <w:divBdr>
        <w:top w:val="none" w:sz="0" w:space="0" w:color="auto"/>
        <w:left w:val="none" w:sz="0" w:space="0" w:color="auto"/>
        <w:bottom w:val="none" w:sz="0" w:space="0" w:color="auto"/>
        <w:right w:val="none" w:sz="0" w:space="0" w:color="auto"/>
      </w:divBdr>
    </w:div>
    <w:div w:id="1200509989">
      <w:bodyDiv w:val="1"/>
      <w:marLeft w:val="0"/>
      <w:marRight w:val="0"/>
      <w:marTop w:val="0"/>
      <w:marBottom w:val="0"/>
      <w:divBdr>
        <w:top w:val="none" w:sz="0" w:space="0" w:color="auto"/>
        <w:left w:val="none" w:sz="0" w:space="0" w:color="auto"/>
        <w:bottom w:val="none" w:sz="0" w:space="0" w:color="auto"/>
        <w:right w:val="none" w:sz="0" w:space="0" w:color="auto"/>
      </w:divBdr>
    </w:div>
    <w:div w:id="1340699123">
      <w:bodyDiv w:val="1"/>
      <w:marLeft w:val="0"/>
      <w:marRight w:val="0"/>
      <w:marTop w:val="0"/>
      <w:marBottom w:val="0"/>
      <w:divBdr>
        <w:top w:val="none" w:sz="0" w:space="0" w:color="auto"/>
        <w:left w:val="none" w:sz="0" w:space="0" w:color="auto"/>
        <w:bottom w:val="none" w:sz="0" w:space="0" w:color="auto"/>
        <w:right w:val="none" w:sz="0" w:space="0" w:color="auto"/>
      </w:divBdr>
    </w:div>
    <w:div w:id="1437092272">
      <w:bodyDiv w:val="1"/>
      <w:marLeft w:val="0"/>
      <w:marRight w:val="0"/>
      <w:marTop w:val="0"/>
      <w:marBottom w:val="0"/>
      <w:divBdr>
        <w:top w:val="none" w:sz="0" w:space="0" w:color="auto"/>
        <w:left w:val="none" w:sz="0" w:space="0" w:color="auto"/>
        <w:bottom w:val="none" w:sz="0" w:space="0" w:color="auto"/>
        <w:right w:val="none" w:sz="0" w:space="0" w:color="auto"/>
      </w:divBdr>
    </w:div>
    <w:div w:id="1561137662">
      <w:bodyDiv w:val="1"/>
      <w:marLeft w:val="0"/>
      <w:marRight w:val="0"/>
      <w:marTop w:val="0"/>
      <w:marBottom w:val="0"/>
      <w:divBdr>
        <w:top w:val="none" w:sz="0" w:space="0" w:color="auto"/>
        <w:left w:val="none" w:sz="0" w:space="0" w:color="auto"/>
        <w:bottom w:val="none" w:sz="0" w:space="0" w:color="auto"/>
        <w:right w:val="none" w:sz="0" w:space="0" w:color="auto"/>
      </w:divBdr>
      <w:divsChild>
        <w:div w:id="1799957067">
          <w:marLeft w:val="0"/>
          <w:marRight w:val="0"/>
          <w:marTop w:val="0"/>
          <w:marBottom w:val="0"/>
          <w:divBdr>
            <w:top w:val="none" w:sz="0" w:space="0" w:color="auto"/>
            <w:left w:val="none" w:sz="0" w:space="0" w:color="auto"/>
            <w:bottom w:val="none" w:sz="0" w:space="0" w:color="auto"/>
            <w:right w:val="none" w:sz="0" w:space="0" w:color="auto"/>
          </w:divBdr>
          <w:divsChild>
            <w:div w:id="1102534381">
              <w:marLeft w:val="0"/>
              <w:marRight w:val="0"/>
              <w:marTop w:val="0"/>
              <w:marBottom w:val="0"/>
              <w:divBdr>
                <w:top w:val="none" w:sz="0" w:space="0" w:color="auto"/>
                <w:left w:val="none" w:sz="0" w:space="0" w:color="auto"/>
                <w:bottom w:val="none" w:sz="0" w:space="0" w:color="auto"/>
                <w:right w:val="none" w:sz="0" w:space="0" w:color="auto"/>
              </w:divBdr>
            </w:div>
          </w:divsChild>
        </w:div>
        <w:div w:id="1268974666">
          <w:marLeft w:val="0"/>
          <w:marRight w:val="0"/>
          <w:marTop w:val="0"/>
          <w:marBottom w:val="0"/>
          <w:divBdr>
            <w:top w:val="none" w:sz="0" w:space="0" w:color="auto"/>
            <w:left w:val="none" w:sz="0" w:space="0" w:color="auto"/>
            <w:bottom w:val="none" w:sz="0" w:space="0" w:color="auto"/>
            <w:right w:val="none" w:sz="0" w:space="0" w:color="auto"/>
          </w:divBdr>
          <w:divsChild>
            <w:div w:id="276372507">
              <w:marLeft w:val="0"/>
              <w:marRight w:val="0"/>
              <w:marTop w:val="0"/>
              <w:marBottom w:val="0"/>
              <w:divBdr>
                <w:top w:val="none" w:sz="0" w:space="0" w:color="auto"/>
                <w:left w:val="none" w:sz="0" w:space="0" w:color="auto"/>
                <w:bottom w:val="none" w:sz="0" w:space="0" w:color="auto"/>
                <w:right w:val="none" w:sz="0" w:space="0" w:color="auto"/>
              </w:divBdr>
            </w:div>
          </w:divsChild>
        </w:div>
        <w:div w:id="776559656">
          <w:marLeft w:val="0"/>
          <w:marRight w:val="0"/>
          <w:marTop w:val="0"/>
          <w:marBottom w:val="0"/>
          <w:divBdr>
            <w:top w:val="none" w:sz="0" w:space="0" w:color="auto"/>
            <w:left w:val="none" w:sz="0" w:space="0" w:color="auto"/>
            <w:bottom w:val="none" w:sz="0" w:space="0" w:color="auto"/>
            <w:right w:val="none" w:sz="0" w:space="0" w:color="auto"/>
          </w:divBdr>
          <w:divsChild>
            <w:div w:id="625309445">
              <w:marLeft w:val="0"/>
              <w:marRight w:val="0"/>
              <w:marTop w:val="0"/>
              <w:marBottom w:val="0"/>
              <w:divBdr>
                <w:top w:val="none" w:sz="0" w:space="0" w:color="auto"/>
                <w:left w:val="none" w:sz="0" w:space="0" w:color="auto"/>
                <w:bottom w:val="none" w:sz="0" w:space="0" w:color="auto"/>
                <w:right w:val="none" w:sz="0" w:space="0" w:color="auto"/>
              </w:divBdr>
            </w:div>
          </w:divsChild>
        </w:div>
        <w:div w:id="1650788230">
          <w:marLeft w:val="0"/>
          <w:marRight w:val="0"/>
          <w:marTop w:val="0"/>
          <w:marBottom w:val="0"/>
          <w:divBdr>
            <w:top w:val="none" w:sz="0" w:space="0" w:color="auto"/>
            <w:left w:val="none" w:sz="0" w:space="0" w:color="auto"/>
            <w:bottom w:val="none" w:sz="0" w:space="0" w:color="auto"/>
            <w:right w:val="none" w:sz="0" w:space="0" w:color="auto"/>
          </w:divBdr>
          <w:divsChild>
            <w:div w:id="396319282">
              <w:marLeft w:val="0"/>
              <w:marRight w:val="0"/>
              <w:marTop w:val="0"/>
              <w:marBottom w:val="0"/>
              <w:divBdr>
                <w:top w:val="none" w:sz="0" w:space="0" w:color="auto"/>
                <w:left w:val="none" w:sz="0" w:space="0" w:color="auto"/>
                <w:bottom w:val="none" w:sz="0" w:space="0" w:color="auto"/>
                <w:right w:val="none" w:sz="0" w:space="0" w:color="auto"/>
              </w:divBdr>
            </w:div>
          </w:divsChild>
        </w:div>
        <w:div w:id="978992087">
          <w:marLeft w:val="0"/>
          <w:marRight w:val="0"/>
          <w:marTop w:val="0"/>
          <w:marBottom w:val="0"/>
          <w:divBdr>
            <w:top w:val="none" w:sz="0" w:space="0" w:color="auto"/>
            <w:left w:val="none" w:sz="0" w:space="0" w:color="auto"/>
            <w:bottom w:val="none" w:sz="0" w:space="0" w:color="auto"/>
            <w:right w:val="none" w:sz="0" w:space="0" w:color="auto"/>
          </w:divBdr>
          <w:divsChild>
            <w:div w:id="684064946">
              <w:marLeft w:val="0"/>
              <w:marRight w:val="0"/>
              <w:marTop w:val="0"/>
              <w:marBottom w:val="0"/>
              <w:divBdr>
                <w:top w:val="none" w:sz="0" w:space="0" w:color="auto"/>
                <w:left w:val="none" w:sz="0" w:space="0" w:color="auto"/>
                <w:bottom w:val="none" w:sz="0" w:space="0" w:color="auto"/>
                <w:right w:val="none" w:sz="0" w:space="0" w:color="auto"/>
              </w:divBdr>
            </w:div>
          </w:divsChild>
        </w:div>
        <w:div w:id="1107459788">
          <w:marLeft w:val="0"/>
          <w:marRight w:val="0"/>
          <w:marTop w:val="0"/>
          <w:marBottom w:val="0"/>
          <w:divBdr>
            <w:top w:val="none" w:sz="0" w:space="0" w:color="auto"/>
            <w:left w:val="none" w:sz="0" w:space="0" w:color="auto"/>
            <w:bottom w:val="none" w:sz="0" w:space="0" w:color="auto"/>
            <w:right w:val="none" w:sz="0" w:space="0" w:color="auto"/>
          </w:divBdr>
          <w:divsChild>
            <w:div w:id="1144473280">
              <w:marLeft w:val="0"/>
              <w:marRight w:val="0"/>
              <w:marTop w:val="0"/>
              <w:marBottom w:val="0"/>
              <w:divBdr>
                <w:top w:val="none" w:sz="0" w:space="0" w:color="auto"/>
                <w:left w:val="none" w:sz="0" w:space="0" w:color="auto"/>
                <w:bottom w:val="none" w:sz="0" w:space="0" w:color="auto"/>
                <w:right w:val="none" w:sz="0" w:space="0" w:color="auto"/>
              </w:divBdr>
            </w:div>
          </w:divsChild>
        </w:div>
        <w:div w:id="444429299">
          <w:marLeft w:val="0"/>
          <w:marRight w:val="0"/>
          <w:marTop w:val="0"/>
          <w:marBottom w:val="0"/>
          <w:divBdr>
            <w:top w:val="none" w:sz="0" w:space="0" w:color="auto"/>
            <w:left w:val="none" w:sz="0" w:space="0" w:color="auto"/>
            <w:bottom w:val="none" w:sz="0" w:space="0" w:color="auto"/>
            <w:right w:val="none" w:sz="0" w:space="0" w:color="auto"/>
          </w:divBdr>
          <w:divsChild>
            <w:div w:id="390730841">
              <w:marLeft w:val="0"/>
              <w:marRight w:val="0"/>
              <w:marTop w:val="0"/>
              <w:marBottom w:val="0"/>
              <w:divBdr>
                <w:top w:val="none" w:sz="0" w:space="0" w:color="auto"/>
                <w:left w:val="none" w:sz="0" w:space="0" w:color="auto"/>
                <w:bottom w:val="none" w:sz="0" w:space="0" w:color="auto"/>
                <w:right w:val="none" w:sz="0" w:space="0" w:color="auto"/>
              </w:divBdr>
            </w:div>
          </w:divsChild>
        </w:div>
        <w:div w:id="1197696456">
          <w:marLeft w:val="0"/>
          <w:marRight w:val="0"/>
          <w:marTop w:val="0"/>
          <w:marBottom w:val="0"/>
          <w:divBdr>
            <w:top w:val="none" w:sz="0" w:space="0" w:color="auto"/>
            <w:left w:val="none" w:sz="0" w:space="0" w:color="auto"/>
            <w:bottom w:val="none" w:sz="0" w:space="0" w:color="auto"/>
            <w:right w:val="none" w:sz="0" w:space="0" w:color="auto"/>
          </w:divBdr>
          <w:divsChild>
            <w:div w:id="1286350696">
              <w:marLeft w:val="0"/>
              <w:marRight w:val="0"/>
              <w:marTop w:val="0"/>
              <w:marBottom w:val="0"/>
              <w:divBdr>
                <w:top w:val="none" w:sz="0" w:space="0" w:color="auto"/>
                <w:left w:val="none" w:sz="0" w:space="0" w:color="auto"/>
                <w:bottom w:val="none" w:sz="0" w:space="0" w:color="auto"/>
                <w:right w:val="none" w:sz="0" w:space="0" w:color="auto"/>
              </w:divBdr>
            </w:div>
          </w:divsChild>
        </w:div>
        <w:div w:id="1303845987">
          <w:marLeft w:val="0"/>
          <w:marRight w:val="0"/>
          <w:marTop w:val="0"/>
          <w:marBottom w:val="0"/>
          <w:divBdr>
            <w:top w:val="none" w:sz="0" w:space="0" w:color="auto"/>
            <w:left w:val="none" w:sz="0" w:space="0" w:color="auto"/>
            <w:bottom w:val="none" w:sz="0" w:space="0" w:color="auto"/>
            <w:right w:val="none" w:sz="0" w:space="0" w:color="auto"/>
          </w:divBdr>
          <w:divsChild>
            <w:div w:id="1614899666">
              <w:marLeft w:val="0"/>
              <w:marRight w:val="0"/>
              <w:marTop w:val="0"/>
              <w:marBottom w:val="0"/>
              <w:divBdr>
                <w:top w:val="none" w:sz="0" w:space="0" w:color="auto"/>
                <w:left w:val="none" w:sz="0" w:space="0" w:color="auto"/>
                <w:bottom w:val="none" w:sz="0" w:space="0" w:color="auto"/>
                <w:right w:val="none" w:sz="0" w:space="0" w:color="auto"/>
              </w:divBdr>
            </w:div>
          </w:divsChild>
        </w:div>
        <w:div w:id="1809668277">
          <w:marLeft w:val="0"/>
          <w:marRight w:val="0"/>
          <w:marTop w:val="0"/>
          <w:marBottom w:val="0"/>
          <w:divBdr>
            <w:top w:val="none" w:sz="0" w:space="0" w:color="auto"/>
            <w:left w:val="none" w:sz="0" w:space="0" w:color="auto"/>
            <w:bottom w:val="none" w:sz="0" w:space="0" w:color="auto"/>
            <w:right w:val="none" w:sz="0" w:space="0" w:color="auto"/>
          </w:divBdr>
          <w:divsChild>
            <w:div w:id="60950908">
              <w:marLeft w:val="0"/>
              <w:marRight w:val="0"/>
              <w:marTop w:val="0"/>
              <w:marBottom w:val="0"/>
              <w:divBdr>
                <w:top w:val="none" w:sz="0" w:space="0" w:color="auto"/>
                <w:left w:val="none" w:sz="0" w:space="0" w:color="auto"/>
                <w:bottom w:val="none" w:sz="0" w:space="0" w:color="auto"/>
                <w:right w:val="none" w:sz="0" w:space="0" w:color="auto"/>
              </w:divBdr>
            </w:div>
          </w:divsChild>
        </w:div>
        <w:div w:id="136145489">
          <w:marLeft w:val="0"/>
          <w:marRight w:val="0"/>
          <w:marTop w:val="0"/>
          <w:marBottom w:val="0"/>
          <w:divBdr>
            <w:top w:val="none" w:sz="0" w:space="0" w:color="auto"/>
            <w:left w:val="none" w:sz="0" w:space="0" w:color="auto"/>
            <w:bottom w:val="none" w:sz="0" w:space="0" w:color="auto"/>
            <w:right w:val="none" w:sz="0" w:space="0" w:color="auto"/>
          </w:divBdr>
          <w:divsChild>
            <w:div w:id="913244831">
              <w:marLeft w:val="0"/>
              <w:marRight w:val="0"/>
              <w:marTop w:val="0"/>
              <w:marBottom w:val="0"/>
              <w:divBdr>
                <w:top w:val="none" w:sz="0" w:space="0" w:color="auto"/>
                <w:left w:val="none" w:sz="0" w:space="0" w:color="auto"/>
                <w:bottom w:val="none" w:sz="0" w:space="0" w:color="auto"/>
                <w:right w:val="none" w:sz="0" w:space="0" w:color="auto"/>
              </w:divBdr>
            </w:div>
          </w:divsChild>
        </w:div>
        <w:div w:id="61559882">
          <w:marLeft w:val="0"/>
          <w:marRight w:val="0"/>
          <w:marTop w:val="0"/>
          <w:marBottom w:val="0"/>
          <w:divBdr>
            <w:top w:val="none" w:sz="0" w:space="0" w:color="auto"/>
            <w:left w:val="none" w:sz="0" w:space="0" w:color="auto"/>
            <w:bottom w:val="none" w:sz="0" w:space="0" w:color="auto"/>
            <w:right w:val="none" w:sz="0" w:space="0" w:color="auto"/>
          </w:divBdr>
          <w:divsChild>
            <w:div w:id="1568832948">
              <w:marLeft w:val="0"/>
              <w:marRight w:val="0"/>
              <w:marTop w:val="0"/>
              <w:marBottom w:val="0"/>
              <w:divBdr>
                <w:top w:val="none" w:sz="0" w:space="0" w:color="auto"/>
                <w:left w:val="none" w:sz="0" w:space="0" w:color="auto"/>
                <w:bottom w:val="none" w:sz="0" w:space="0" w:color="auto"/>
                <w:right w:val="none" w:sz="0" w:space="0" w:color="auto"/>
              </w:divBdr>
            </w:div>
          </w:divsChild>
        </w:div>
        <w:div w:id="1542984934">
          <w:marLeft w:val="0"/>
          <w:marRight w:val="0"/>
          <w:marTop w:val="0"/>
          <w:marBottom w:val="0"/>
          <w:divBdr>
            <w:top w:val="none" w:sz="0" w:space="0" w:color="auto"/>
            <w:left w:val="none" w:sz="0" w:space="0" w:color="auto"/>
            <w:bottom w:val="none" w:sz="0" w:space="0" w:color="auto"/>
            <w:right w:val="none" w:sz="0" w:space="0" w:color="auto"/>
          </w:divBdr>
          <w:divsChild>
            <w:div w:id="1166482850">
              <w:marLeft w:val="0"/>
              <w:marRight w:val="0"/>
              <w:marTop w:val="0"/>
              <w:marBottom w:val="0"/>
              <w:divBdr>
                <w:top w:val="none" w:sz="0" w:space="0" w:color="auto"/>
                <w:left w:val="none" w:sz="0" w:space="0" w:color="auto"/>
                <w:bottom w:val="none" w:sz="0" w:space="0" w:color="auto"/>
                <w:right w:val="none" w:sz="0" w:space="0" w:color="auto"/>
              </w:divBdr>
            </w:div>
          </w:divsChild>
        </w:div>
        <w:div w:id="1550385162">
          <w:marLeft w:val="0"/>
          <w:marRight w:val="0"/>
          <w:marTop w:val="0"/>
          <w:marBottom w:val="0"/>
          <w:divBdr>
            <w:top w:val="none" w:sz="0" w:space="0" w:color="auto"/>
            <w:left w:val="none" w:sz="0" w:space="0" w:color="auto"/>
            <w:bottom w:val="none" w:sz="0" w:space="0" w:color="auto"/>
            <w:right w:val="none" w:sz="0" w:space="0" w:color="auto"/>
          </w:divBdr>
          <w:divsChild>
            <w:div w:id="1166361323">
              <w:marLeft w:val="0"/>
              <w:marRight w:val="0"/>
              <w:marTop w:val="0"/>
              <w:marBottom w:val="0"/>
              <w:divBdr>
                <w:top w:val="none" w:sz="0" w:space="0" w:color="auto"/>
                <w:left w:val="none" w:sz="0" w:space="0" w:color="auto"/>
                <w:bottom w:val="none" w:sz="0" w:space="0" w:color="auto"/>
                <w:right w:val="none" w:sz="0" w:space="0" w:color="auto"/>
              </w:divBdr>
            </w:div>
          </w:divsChild>
        </w:div>
        <w:div w:id="405759668">
          <w:marLeft w:val="0"/>
          <w:marRight w:val="0"/>
          <w:marTop w:val="0"/>
          <w:marBottom w:val="0"/>
          <w:divBdr>
            <w:top w:val="none" w:sz="0" w:space="0" w:color="auto"/>
            <w:left w:val="none" w:sz="0" w:space="0" w:color="auto"/>
            <w:bottom w:val="none" w:sz="0" w:space="0" w:color="auto"/>
            <w:right w:val="none" w:sz="0" w:space="0" w:color="auto"/>
          </w:divBdr>
          <w:divsChild>
            <w:div w:id="2113477020">
              <w:marLeft w:val="0"/>
              <w:marRight w:val="0"/>
              <w:marTop w:val="0"/>
              <w:marBottom w:val="0"/>
              <w:divBdr>
                <w:top w:val="none" w:sz="0" w:space="0" w:color="auto"/>
                <w:left w:val="none" w:sz="0" w:space="0" w:color="auto"/>
                <w:bottom w:val="none" w:sz="0" w:space="0" w:color="auto"/>
                <w:right w:val="none" w:sz="0" w:space="0" w:color="auto"/>
              </w:divBdr>
            </w:div>
          </w:divsChild>
        </w:div>
        <w:div w:id="1496217769">
          <w:marLeft w:val="0"/>
          <w:marRight w:val="0"/>
          <w:marTop w:val="0"/>
          <w:marBottom w:val="0"/>
          <w:divBdr>
            <w:top w:val="none" w:sz="0" w:space="0" w:color="auto"/>
            <w:left w:val="none" w:sz="0" w:space="0" w:color="auto"/>
            <w:bottom w:val="none" w:sz="0" w:space="0" w:color="auto"/>
            <w:right w:val="none" w:sz="0" w:space="0" w:color="auto"/>
          </w:divBdr>
          <w:divsChild>
            <w:div w:id="626660626">
              <w:marLeft w:val="0"/>
              <w:marRight w:val="0"/>
              <w:marTop w:val="0"/>
              <w:marBottom w:val="0"/>
              <w:divBdr>
                <w:top w:val="none" w:sz="0" w:space="0" w:color="auto"/>
                <w:left w:val="none" w:sz="0" w:space="0" w:color="auto"/>
                <w:bottom w:val="none" w:sz="0" w:space="0" w:color="auto"/>
                <w:right w:val="none" w:sz="0" w:space="0" w:color="auto"/>
              </w:divBdr>
            </w:div>
          </w:divsChild>
        </w:div>
        <w:div w:id="381372516">
          <w:marLeft w:val="0"/>
          <w:marRight w:val="0"/>
          <w:marTop w:val="0"/>
          <w:marBottom w:val="0"/>
          <w:divBdr>
            <w:top w:val="none" w:sz="0" w:space="0" w:color="auto"/>
            <w:left w:val="none" w:sz="0" w:space="0" w:color="auto"/>
            <w:bottom w:val="none" w:sz="0" w:space="0" w:color="auto"/>
            <w:right w:val="none" w:sz="0" w:space="0" w:color="auto"/>
          </w:divBdr>
          <w:divsChild>
            <w:div w:id="222722337">
              <w:marLeft w:val="0"/>
              <w:marRight w:val="0"/>
              <w:marTop w:val="0"/>
              <w:marBottom w:val="0"/>
              <w:divBdr>
                <w:top w:val="none" w:sz="0" w:space="0" w:color="auto"/>
                <w:left w:val="none" w:sz="0" w:space="0" w:color="auto"/>
                <w:bottom w:val="none" w:sz="0" w:space="0" w:color="auto"/>
                <w:right w:val="none" w:sz="0" w:space="0" w:color="auto"/>
              </w:divBdr>
            </w:div>
          </w:divsChild>
        </w:div>
        <w:div w:id="249045859">
          <w:marLeft w:val="0"/>
          <w:marRight w:val="0"/>
          <w:marTop w:val="0"/>
          <w:marBottom w:val="0"/>
          <w:divBdr>
            <w:top w:val="none" w:sz="0" w:space="0" w:color="auto"/>
            <w:left w:val="none" w:sz="0" w:space="0" w:color="auto"/>
            <w:bottom w:val="none" w:sz="0" w:space="0" w:color="auto"/>
            <w:right w:val="none" w:sz="0" w:space="0" w:color="auto"/>
          </w:divBdr>
          <w:divsChild>
            <w:div w:id="1081176326">
              <w:marLeft w:val="0"/>
              <w:marRight w:val="0"/>
              <w:marTop w:val="0"/>
              <w:marBottom w:val="0"/>
              <w:divBdr>
                <w:top w:val="none" w:sz="0" w:space="0" w:color="auto"/>
                <w:left w:val="none" w:sz="0" w:space="0" w:color="auto"/>
                <w:bottom w:val="none" w:sz="0" w:space="0" w:color="auto"/>
                <w:right w:val="none" w:sz="0" w:space="0" w:color="auto"/>
              </w:divBdr>
            </w:div>
          </w:divsChild>
        </w:div>
        <w:div w:id="952639285">
          <w:marLeft w:val="0"/>
          <w:marRight w:val="0"/>
          <w:marTop w:val="0"/>
          <w:marBottom w:val="0"/>
          <w:divBdr>
            <w:top w:val="none" w:sz="0" w:space="0" w:color="auto"/>
            <w:left w:val="none" w:sz="0" w:space="0" w:color="auto"/>
            <w:bottom w:val="none" w:sz="0" w:space="0" w:color="auto"/>
            <w:right w:val="none" w:sz="0" w:space="0" w:color="auto"/>
          </w:divBdr>
          <w:divsChild>
            <w:div w:id="743912466">
              <w:marLeft w:val="0"/>
              <w:marRight w:val="0"/>
              <w:marTop w:val="0"/>
              <w:marBottom w:val="0"/>
              <w:divBdr>
                <w:top w:val="none" w:sz="0" w:space="0" w:color="auto"/>
                <w:left w:val="none" w:sz="0" w:space="0" w:color="auto"/>
                <w:bottom w:val="none" w:sz="0" w:space="0" w:color="auto"/>
                <w:right w:val="none" w:sz="0" w:space="0" w:color="auto"/>
              </w:divBdr>
            </w:div>
          </w:divsChild>
        </w:div>
        <w:div w:id="476263063">
          <w:marLeft w:val="0"/>
          <w:marRight w:val="0"/>
          <w:marTop w:val="0"/>
          <w:marBottom w:val="0"/>
          <w:divBdr>
            <w:top w:val="none" w:sz="0" w:space="0" w:color="auto"/>
            <w:left w:val="none" w:sz="0" w:space="0" w:color="auto"/>
            <w:bottom w:val="none" w:sz="0" w:space="0" w:color="auto"/>
            <w:right w:val="none" w:sz="0" w:space="0" w:color="auto"/>
          </w:divBdr>
          <w:divsChild>
            <w:div w:id="1081753712">
              <w:marLeft w:val="0"/>
              <w:marRight w:val="0"/>
              <w:marTop w:val="0"/>
              <w:marBottom w:val="0"/>
              <w:divBdr>
                <w:top w:val="none" w:sz="0" w:space="0" w:color="auto"/>
                <w:left w:val="none" w:sz="0" w:space="0" w:color="auto"/>
                <w:bottom w:val="none" w:sz="0" w:space="0" w:color="auto"/>
                <w:right w:val="none" w:sz="0" w:space="0" w:color="auto"/>
              </w:divBdr>
            </w:div>
          </w:divsChild>
        </w:div>
        <w:div w:id="164177673">
          <w:marLeft w:val="0"/>
          <w:marRight w:val="0"/>
          <w:marTop w:val="0"/>
          <w:marBottom w:val="0"/>
          <w:divBdr>
            <w:top w:val="none" w:sz="0" w:space="0" w:color="auto"/>
            <w:left w:val="none" w:sz="0" w:space="0" w:color="auto"/>
            <w:bottom w:val="none" w:sz="0" w:space="0" w:color="auto"/>
            <w:right w:val="none" w:sz="0" w:space="0" w:color="auto"/>
          </w:divBdr>
          <w:divsChild>
            <w:div w:id="1928659751">
              <w:marLeft w:val="0"/>
              <w:marRight w:val="0"/>
              <w:marTop w:val="0"/>
              <w:marBottom w:val="0"/>
              <w:divBdr>
                <w:top w:val="none" w:sz="0" w:space="0" w:color="auto"/>
                <w:left w:val="none" w:sz="0" w:space="0" w:color="auto"/>
                <w:bottom w:val="none" w:sz="0" w:space="0" w:color="auto"/>
                <w:right w:val="none" w:sz="0" w:space="0" w:color="auto"/>
              </w:divBdr>
            </w:div>
          </w:divsChild>
        </w:div>
        <w:div w:id="116266407">
          <w:marLeft w:val="0"/>
          <w:marRight w:val="0"/>
          <w:marTop w:val="0"/>
          <w:marBottom w:val="0"/>
          <w:divBdr>
            <w:top w:val="none" w:sz="0" w:space="0" w:color="auto"/>
            <w:left w:val="none" w:sz="0" w:space="0" w:color="auto"/>
            <w:bottom w:val="none" w:sz="0" w:space="0" w:color="auto"/>
            <w:right w:val="none" w:sz="0" w:space="0" w:color="auto"/>
          </w:divBdr>
          <w:divsChild>
            <w:div w:id="622157360">
              <w:marLeft w:val="0"/>
              <w:marRight w:val="0"/>
              <w:marTop w:val="0"/>
              <w:marBottom w:val="0"/>
              <w:divBdr>
                <w:top w:val="none" w:sz="0" w:space="0" w:color="auto"/>
                <w:left w:val="none" w:sz="0" w:space="0" w:color="auto"/>
                <w:bottom w:val="none" w:sz="0" w:space="0" w:color="auto"/>
                <w:right w:val="none" w:sz="0" w:space="0" w:color="auto"/>
              </w:divBdr>
            </w:div>
          </w:divsChild>
        </w:div>
        <w:div w:id="356201508">
          <w:marLeft w:val="0"/>
          <w:marRight w:val="0"/>
          <w:marTop w:val="0"/>
          <w:marBottom w:val="0"/>
          <w:divBdr>
            <w:top w:val="none" w:sz="0" w:space="0" w:color="auto"/>
            <w:left w:val="none" w:sz="0" w:space="0" w:color="auto"/>
            <w:bottom w:val="none" w:sz="0" w:space="0" w:color="auto"/>
            <w:right w:val="none" w:sz="0" w:space="0" w:color="auto"/>
          </w:divBdr>
          <w:divsChild>
            <w:div w:id="1123158531">
              <w:marLeft w:val="0"/>
              <w:marRight w:val="0"/>
              <w:marTop w:val="0"/>
              <w:marBottom w:val="0"/>
              <w:divBdr>
                <w:top w:val="none" w:sz="0" w:space="0" w:color="auto"/>
                <w:left w:val="none" w:sz="0" w:space="0" w:color="auto"/>
                <w:bottom w:val="none" w:sz="0" w:space="0" w:color="auto"/>
                <w:right w:val="none" w:sz="0" w:space="0" w:color="auto"/>
              </w:divBdr>
            </w:div>
          </w:divsChild>
        </w:div>
        <w:div w:id="994794082">
          <w:marLeft w:val="0"/>
          <w:marRight w:val="0"/>
          <w:marTop w:val="0"/>
          <w:marBottom w:val="0"/>
          <w:divBdr>
            <w:top w:val="none" w:sz="0" w:space="0" w:color="auto"/>
            <w:left w:val="none" w:sz="0" w:space="0" w:color="auto"/>
            <w:bottom w:val="none" w:sz="0" w:space="0" w:color="auto"/>
            <w:right w:val="none" w:sz="0" w:space="0" w:color="auto"/>
          </w:divBdr>
          <w:divsChild>
            <w:div w:id="1857035958">
              <w:marLeft w:val="0"/>
              <w:marRight w:val="0"/>
              <w:marTop w:val="0"/>
              <w:marBottom w:val="0"/>
              <w:divBdr>
                <w:top w:val="none" w:sz="0" w:space="0" w:color="auto"/>
                <w:left w:val="none" w:sz="0" w:space="0" w:color="auto"/>
                <w:bottom w:val="none" w:sz="0" w:space="0" w:color="auto"/>
                <w:right w:val="none" w:sz="0" w:space="0" w:color="auto"/>
              </w:divBdr>
            </w:div>
          </w:divsChild>
        </w:div>
        <w:div w:id="1222406332">
          <w:marLeft w:val="0"/>
          <w:marRight w:val="0"/>
          <w:marTop w:val="0"/>
          <w:marBottom w:val="0"/>
          <w:divBdr>
            <w:top w:val="none" w:sz="0" w:space="0" w:color="auto"/>
            <w:left w:val="none" w:sz="0" w:space="0" w:color="auto"/>
            <w:bottom w:val="none" w:sz="0" w:space="0" w:color="auto"/>
            <w:right w:val="none" w:sz="0" w:space="0" w:color="auto"/>
          </w:divBdr>
          <w:divsChild>
            <w:div w:id="1949656623">
              <w:marLeft w:val="0"/>
              <w:marRight w:val="0"/>
              <w:marTop w:val="0"/>
              <w:marBottom w:val="0"/>
              <w:divBdr>
                <w:top w:val="none" w:sz="0" w:space="0" w:color="auto"/>
                <w:left w:val="none" w:sz="0" w:space="0" w:color="auto"/>
                <w:bottom w:val="none" w:sz="0" w:space="0" w:color="auto"/>
                <w:right w:val="none" w:sz="0" w:space="0" w:color="auto"/>
              </w:divBdr>
            </w:div>
          </w:divsChild>
        </w:div>
        <w:div w:id="1590692939">
          <w:marLeft w:val="0"/>
          <w:marRight w:val="0"/>
          <w:marTop w:val="0"/>
          <w:marBottom w:val="0"/>
          <w:divBdr>
            <w:top w:val="none" w:sz="0" w:space="0" w:color="auto"/>
            <w:left w:val="none" w:sz="0" w:space="0" w:color="auto"/>
            <w:bottom w:val="none" w:sz="0" w:space="0" w:color="auto"/>
            <w:right w:val="none" w:sz="0" w:space="0" w:color="auto"/>
          </w:divBdr>
          <w:divsChild>
            <w:div w:id="2073655247">
              <w:marLeft w:val="0"/>
              <w:marRight w:val="0"/>
              <w:marTop w:val="0"/>
              <w:marBottom w:val="0"/>
              <w:divBdr>
                <w:top w:val="none" w:sz="0" w:space="0" w:color="auto"/>
                <w:left w:val="none" w:sz="0" w:space="0" w:color="auto"/>
                <w:bottom w:val="none" w:sz="0" w:space="0" w:color="auto"/>
                <w:right w:val="none" w:sz="0" w:space="0" w:color="auto"/>
              </w:divBdr>
            </w:div>
          </w:divsChild>
        </w:div>
        <w:div w:id="2018073561">
          <w:marLeft w:val="0"/>
          <w:marRight w:val="0"/>
          <w:marTop w:val="0"/>
          <w:marBottom w:val="0"/>
          <w:divBdr>
            <w:top w:val="none" w:sz="0" w:space="0" w:color="auto"/>
            <w:left w:val="none" w:sz="0" w:space="0" w:color="auto"/>
            <w:bottom w:val="none" w:sz="0" w:space="0" w:color="auto"/>
            <w:right w:val="none" w:sz="0" w:space="0" w:color="auto"/>
          </w:divBdr>
          <w:divsChild>
            <w:div w:id="446315450">
              <w:marLeft w:val="0"/>
              <w:marRight w:val="0"/>
              <w:marTop w:val="0"/>
              <w:marBottom w:val="0"/>
              <w:divBdr>
                <w:top w:val="none" w:sz="0" w:space="0" w:color="auto"/>
                <w:left w:val="none" w:sz="0" w:space="0" w:color="auto"/>
                <w:bottom w:val="none" w:sz="0" w:space="0" w:color="auto"/>
                <w:right w:val="none" w:sz="0" w:space="0" w:color="auto"/>
              </w:divBdr>
            </w:div>
          </w:divsChild>
        </w:div>
        <w:div w:id="1413622289">
          <w:marLeft w:val="0"/>
          <w:marRight w:val="0"/>
          <w:marTop w:val="0"/>
          <w:marBottom w:val="0"/>
          <w:divBdr>
            <w:top w:val="none" w:sz="0" w:space="0" w:color="auto"/>
            <w:left w:val="none" w:sz="0" w:space="0" w:color="auto"/>
            <w:bottom w:val="none" w:sz="0" w:space="0" w:color="auto"/>
            <w:right w:val="none" w:sz="0" w:space="0" w:color="auto"/>
          </w:divBdr>
          <w:divsChild>
            <w:div w:id="670374456">
              <w:marLeft w:val="0"/>
              <w:marRight w:val="0"/>
              <w:marTop w:val="0"/>
              <w:marBottom w:val="0"/>
              <w:divBdr>
                <w:top w:val="none" w:sz="0" w:space="0" w:color="auto"/>
                <w:left w:val="none" w:sz="0" w:space="0" w:color="auto"/>
                <w:bottom w:val="none" w:sz="0" w:space="0" w:color="auto"/>
                <w:right w:val="none" w:sz="0" w:space="0" w:color="auto"/>
              </w:divBdr>
            </w:div>
          </w:divsChild>
        </w:div>
        <w:div w:id="764880986">
          <w:marLeft w:val="0"/>
          <w:marRight w:val="0"/>
          <w:marTop w:val="0"/>
          <w:marBottom w:val="0"/>
          <w:divBdr>
            <w:top w:val="none" w:sz="0" w:space="0" w:color="auto"/>
            <w:left w:val="none" w:sz="0" w:space="0" w:color="auto"/>
            <w:bottom w:val="none" w:sz="0" w:space="0" w:color="auto"/>
            <w:right w:val="none" w:sz="0" w:space="0" w:color="auto"/>
          </w:divBdr>
          <w:divsChild>
            <w:div w:id="1479373880">
              <w:marLeft w:val="0"/>
              <w:marRight w:val="0"/>
              <w:marTop w:val="0"/>
              <w:marBottom w:val="0"/>
              <w:divBdr>
                <w:top w:val="none" w:sz="0" w:space="0" w:color="auto"/>
                <w:left w:val="none" w:sz="0" w:space="0" w:color="auto"/>
                <w:bottom w:val="none" w:sz="0" w:space="0" w:color="auto"/>
                <w:right w:val="none" w:sz="0" w:space="0" w:color="auto"/>
              </w:divBdr>
            </w:div>
          </w:divsChild>
        </w:div>
        <w:div w:id="353850349">
          <w:marLeft w:val="0"/>
          <w:marRight w:val="0"/>
          <w:marTop w:val="0"/>
          <w:marBottom w:val="0"/>
          <w:divBdr>
            <w:top w:val="none" w:sz="0" w:space="0" w:color="auto"/>
            <w:left w:val="none" w:sz="0" w:space="0" w:color="auto"/>
            <w:bottom w:val="none" w:sz="0" w:space="0" w:color="auto"/>
            <w:right w:val="none" w:sz="0" w:space="0" w:color="auto"/>
          </w:divBdr>
          <w:divsChild>
            <w:div w:id="462188622">
              <w:marLeft w:val="0"/>
              <w:marRight w:val="0"/>
              <w:marTop w:val="0"/>
              <w:marBottom w:val="0"/>
              <w:divBdr>
                <w:top w:val="none" w:sz="0" w:space="0" w:color="auto"/>
                <w:left w:val="none" w:sz="0" w:space="0" w:color="auto"/>
                <w:bottom w:val="none" w:sz="0" w:space="0" w:color="auto"/>
                <w:right w:val="none" w:sz="0" w:space="0" w:color="auto"/>
              </w:divBdr>
            </w:div>
          </w:divsChild>
        </w:div>
        <w:div w:id="1639529911">
          <w:marLeft w:val="0"/>
          <w:marRight w:val="0"/>
          <w:marTop w:val="0"/>
          <w:marBottom w:val="0"/>
          <w:divBdr>
            <w:top w:val="none" w:sz="0" w:space="0" w:color="auto"/>
            <w:left w:val="none" w:sz="0" w:space="0" w:color="auto"/>
            <w:bottom w:val="none" w:sz="0" w:space="0" w:color="auto"/>
            <w:right w:val="none" w:sz="0" w:space="0" w:color="auto"/>
          </w:divBdr>
          <w:divsChild>
            <w:div w:id="1016421401">
              <w:marLeft w:val="0"/>
              <w:marRight w:val="0"/>
              <w:marTop w:val="0"/>
              <w:marBottom w:val="0"/>
              <w:divBdr>
                <w:top w:val="none" w:sz="0" w:space="0" w:color="auto"/>
                <w:left w:val="none" w:sz="0" w:space="0" w:color="auto"/>
                <w:bottom w:val="none" w:sz="0" w:space="0" w:color="auto"/>
                <w:right w:val="none" w:sz="0" w:space="0" w:color="auto"/>
              </w:divBdr>
            </w:div>
          </w:divsChild>
        </w:div>
        <w:div w:id="1178617054">
          <w:marLeft w:val="0"/>
          <w:marRight w:val="0"/>
          <w:marTop w:val="0"/>
          <w:marBottom w:val="0"/>
          <w:divBdr>
            <w:top w:val="none" w:sz="0" w:space="0" w:color="auto"/>
            <w:left w:val="none" w:sz="0" w:space="0" w:color="auto"/>
            <w:bottom w:val="none" w:sz="0" w:space="0" w:color="auto"/>
            <w:right w:val="none" w:sz="0" w:space="0" w:color="auto"/>
          </w:divBdr>
          <w:divsChild>
            <w:div w:id="996152847">
              <w:marLeft w:val="0"/>
              <w:marRight w:val="0"/>
              <w:marTop w:val="0"/>
              <w:marBottom w:val="0"/>
              <w:divBdr>
                <w:top w:val="none" w:sz="0" w:space="0" w:color="auto"/>
                <w:left w:val="none" w:sz="0" w:space="0" w:color="auto"/>
                <w:bottom w:val="none" w:sz="0" w:space="0" w:color="auto"/>
                <w:right w:val="none" w:sz="0" w:space="0" w:color="auto"/>
              </w:divBdr>
            </w:div>
          </w:divsChild>
        </w:div>
        <w:div w:id="1646007661">
          <w:marLeft w:val="0"/>
          <w:marRight w:val="0"/>
          <w:marTop w:val="0"/>
          <w:marBottom w:val="0"/>
          <w:divBdr>
            <w:top w:val="none" w:sz="0" w:space="0" w:color="auto"/>
            <w:left w:val="none" w:sz="0" w:space="0" w:color="auto"/>
            <w:bottom w:val="none" w:sz="0" w:space="0" w:color="auto"/>
            <w:right w:val="none" w:sz="0" w:space="0" w:color="auto"/>
          </w:divBdr>
          <w:divsChild>
            <w:div w:id="132866377">
              <w:marLeft w:val="0"/>
              <w:marRight w:val="0"/>
              <w:marTop w:val="0"/>
              <w:marBottom w:val="0"/>
              <w:divBdr>
                <w:top w:val="none" w:sz="0" w:space="0" w:color="auto"/>
                <w:left w:val="none" w:sz="0" w:space="0" w:color="auto"/>
                <w:bottom w:val="none" w:sz="0" w:space="0" w:color="auto"/>
                <w:right w:val="none" w:sz="0" w:space="0" w:color="auto"/>
              </w:divBdr>
            </w:div>
          </w:divsChild>
        </w:div>
        <w:div w:id="1854956016">
          <w:marLeft w:val="0"/>
          <w:marRight w:val="0"/>
          <w:marTop w:val="0"/>
          <w:marBottom w:val="0"/>
          <w:divBdr>
            <w:top w:val="none" w:sz="0" w:space="0" w:color="auto"/>
            <w:left w:val="none" w:sz="0" w:space="0" w:color="auto"/>
            <w:bottom w:val="none" w:sz="0" w:space="0" w:color="auto"/>
            <w:right w:val="none" w:sz="0" w:space="0" w:color="auto"/>
          </w:divBdr>
          <w:divsChild>
            <w:div w:id="2026395690">
              <w:marLeft w:val="0"/>
              <w:marRight w:val="0"/>
              <w:marTop w:val="0"/>
              <w:marBottom w:val="0"/>
              <w:divBdr>
                <w:top w:val="none" w:sz="0" w:space="0" w:color="auto"/>
                <w:left w:val="none" w:sz="0" w:space="0" w:color="auto"/>
                <w:bottom w:val="none" w:sz="0" w:space="0" w:color="auto"/>
                <w:right w:val="none" w:sz="0" w:space="0" w:color="auto"/>
              </w:divBdr>
            </w:div>
          </w:divsChild>
        </w:div>
        <w:div w:id="1334602748">
          <w:marLeft w:val="0"/>
          <w:marRight w:val="0"/>
          <w:marTop w:val="0"/>
          <w:marBottom w:val="0"/>
          <w:divBdr>
            <w:top w:val="none" w:sz="0" w:space="0" w:color="auto"/>
            <w:left w:val="none" w:sz="0" w:space="0" w:color="auto"/>
            <w:bottom w:val="none" w:sz="0" w:space="0" w:color="auto"/>
            <w:right w:val="none" w:sz="0" w:space="0" w:color="auto"/>
          </w:divBdr>
          <w:divsChild>
            <w:div w:id="1182015459">
              <w:marLeft w:val="0"/>
              <w:marRight w:val="0"/>
              <w:marTop w:val="0"/>
              <w:marBottom w:val="0"/>
              <w:divBdr>
                <w:top w:val="none" w:sz="0" w:space="0" w:color="auto"/>
                <w:left w:val="none" w:sz="0" w:space="0" w:color="auto"/>
                <w:bottom w:val="none" w:sz="0" w:space="0" w:color="auto"/>
                <w:right w:val="none" w:sz="0" w:space="0" w:color="auto"/>
              </w:divBdr>
            </w:div>
          </w:divsChild>
        </w:div>
        <w:div w:id="1193687845">
          <w:marLeft w:val="0"/>
          <w:marRight w:val="0"/>
          <w:marTop w:val="0"/>
          <w:marBottom w:val="0"/>
          <w:divBdr>
            <w:top w:val="none" w:sz="0" w:space="0" w:color="auto"/>
            <w:left w:val="none" w:sz="0" w:space="0" w:color="auto"/>
            <w:bottom w:val="none" w:sz="0" w:space="0" w:color="auto"/>
            <w:right w:val="none" w:sz="0" w:space="0" w:color="auto"/>
          </w:divBdr>
          <w:divsChild>
            <w:div w:id="1495493047">
              <w:marLeft w:val="0"/>
              <w:marRight w:val="0"/>
              <w:marTop w:val="0"/>
              <w:marBottom w:val="0"/>
              <w:divBdr>
                <w:top w:val="none" w:sz="0" w:space="0" w:color="auto"/>
                <w:left w:val="none" w:sz="0" w:space="0" w:color="auto"/>
                <w:bottom w:val="none" w:sz="0" w:space="0" w:color="auto"/>
                <w:right w:val="none" w:sz="0" w:space="0" w:color="auto"/>
              </w:divBdr>
            </w:div>
          </w:divsChild>
        </w:div>
        <w:div w:id="1280920188">
          <w:marLeft w:val="0"/>
          <w:marRight w:val="0"/>
          <w:marTop w:val="0"/>
          <w:marBottom w:val="0"/>
          <w:divBdr>
            <w:top w:val="none" w:sz="0" w:space="0" w:color="auto"/>
            <w:left w:val="none" w:sz="0" w:space="0" w:color="auto"/>
            <w:bottom w:val="none" w:sz="0" w:space="0" w:color="auto"/>
            <w:right w:val="none" w:sz="0" w:space="0" w:color="auto"/>
          </w:divBdr>
          <w:divsChild>
            <w:div w:id="500897285">
              <w:marLeft w:val="0"/>
              <w:marRight w:val="0"/>
              <w:marTop w:val="0"/>
              <w:marBottom w:val="0"/>
              <w:divBdr>
                <w:top w:val="none" w:sz="0" w:space="0" w:color="auto"/>
                <w:left w:val="none" w:sz="0" w:space="0" w:color="auto"/>
                <w:bottom w:val="none" w:sz="0" w:space="0" w:color="auto"/>
                <w:right w:val="none" w:sz="0" w:space="0" w:color="auto"/>
              </w:divBdr>
            </w:div>
          </w:divsChild>
        </w:div>
        <w:div w:id="1955745776">
          <w:marLeft w:val="0"/>
          <w:marRight w:val="0"/>
          <w:marTop w:val="0"/>
          <w:marBottom w:val="0"/>
          <w:divBdr>
            <w:top w:val="none" w:sz="0" w:space="0" w:color="auto"/>
            <w:left w:val="none" w:sz="0" w:space="0" w:color="auto"/>
            <w:bottom w:val="none" w:sz="0" w:space="0" w:color="auto"/>
            <w:right w:val="none" w:sz="0" w:space="0" w:color="auto"/>
          </w:divBdr>
          <w:divsChild>
            <w:div w:id="499124544">
              <w:marLeft w:val="0"/>
              <w:marRight w:val="0"/>
              <w:marTop w:val="0"/>
              <w:marBottom w:val="0"/>
              <w:divBdr>
                <w:top w:val="none" w:sz="0" w:space="0" w:color="auto"/>
                <w:left w:val="none" w:sz="0" w:space="0" w:color="auto"/>
                <w:bottom w:val="none" w:sz="0" w:space="0" w:color="auto"/>
                <w:right w:val="none" w:sz="0" w:space="0" w:color="auto"/>
              </w:divBdr>
            </w:div>
          </w:divsChild>
        </w:div>
        <w:div w:id="1914851214">
          <w:marLeft w:val="0"/>
          <w:marRight w:val="0"/>
          <w:marTop w:val="0"/>
          <w:marBottom w:val="0"/>
          <w:divBdr>
            <w:top w:val="none" w:sz="0" w:space="0" w:color="auto"/>
            <w:left w:val="none" w:sz="0" w:space="0" w:color="auto"/>
            <w:bottom w:val="none" w:sz="0" w:space="0" w:color="auto"/>
            <w:right w:val="none" w:sz="0" w:space="0" w:color="auto"/>
          </w:divBdr>
          <w:divsChild>
            <w:div w:id="1197545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9551442">
      <w:bodyDiv w:val="1"/>
      <w:marLeft w:val="0"/>
      <w:marRight w:val="0"/>
      <w:marTop w:val="0"/>
      <w:marBottom w:val="0"/>
      <w:divBdr>
        <w:top w:val="none" w:sz="0" w:space="0" w:color="auto"/>
        <w:left w:val="none" w:sz="0" w:space="0" w:color="auto"/>
        <w:bottom w:val="none" w:sz="0" w:space="0" w:color="auto"/>
        <w:right w:val="none" w:sz="0" w:space="0" w:color="auto"/>
      </w:divBdr>
      <w:divsChild>
        <w:div w:id="2106223504">
          <w:marLeft w:val="0"/>
          <w:marRight w:val="0"/>
          <w:marTop w:val="0"/>
          <w:marBottom w:val="0"/>
          <w:divBdr>
            <w:top w:val="none" w:sz="0" w:space="0" w:color="auto"/>
            <w:left w:val="none" w:sz="0" w:space="0" w:color="auto"/>
            <w:bottom w:val="none" w:sz="0" w:space="0" w:color="auto"/>
            <w:right w:val="none" w:sz="0" w:space="0" w:color="auto"/>
          </w:divBdr>
        </w:div>
        <w:div w:id="328021468">
          <w:marLeft w:val="0"/>
          <w:marRight w:val="0"/>
          <w:marTop w:val="0"/>
          <w:marBottom w:val="0"/>
          <w:divBdr>
            <w:top w:val="none" w:sz="0" w:space="0" w:color="auto"/>
            <w:left w:val="none" w:sz="0" w:space="0" w:color="auto"/>
            <w:bottom w:val="none" w:sz="0" w:space="0" w:color="auto"/>
            <w:right w:val="none" w:sz="0" w:space="0" w:color="auto"/>
          </w:divBdr>
        </w:div>
      </w:divsChild>
    </w:div>
    <w:div w:id="1826625676">
      <w:bodyDiv w:val="1"/>
      <w:marLeft w:val="0"/>
      <w:marRight w:val="0"/>
      <w:marTop w:val="0"/>
      <w:marBottom w:val="0"/>
      <w:divBdr>
        <w:top w:val="none" w:sz="0" w:space="0" w:color="auto"/>
        <w:left w:val="none" w:sz="0" w:space="0" w:color="auto"/>
        <w:bottom w:val="none" w:sz="0" w:space="0" w:color="auto"/>
        <w:right w:val="none" w:sz="0" w:space="0" w:color="auto"/>
      </w:divBdr>
      <w:divsChild>
        <w:div w:id="1499610749">
          <w:marLeft w:val="0"/>
          <w:marRight w:val="0"/>
          <w:marTop w:val="0"/>
          <w:marBottom w:val="0"/>
          <w:divBdr>
            <w:top w:val="none" w:sz="0" w:space="0" w:color="auto"/>
            <w:left w:val="none" w:sz="0" w:space="0" w:color="auto"/>
            <w:bottom w:val="none" w:sz="0" w:space="0" w:color="auto"/>
            <w:right w:val="none" w:sz="0" w:space="0" w:color="auto"/>
          </w:divBdr>
        </w:div>
        <w:div w:id="1764719706">
          <w:marLeft w:val="0"/>
          <w:marRight w:val="0"/>
          <w:marTop w:val="0"/>
          <w:marBottom w:val="0"/>
          <w:divBdr>
            <w:top w:val="none" w:sz="0" w:space="0" w:color="auto"/>
            <w:left w:val="none" w:sz="0" w:space="0" w:color="auto"/>
            <w:bottom w:val="none" w:sz="0" w:space="0" w:color="auto"/>
            <w:right w:val="none" w:sz="0" w:space="0" w:color="auto"/>
          </w:divBdr>
        </w:div>
        <w:div w:id="1054238857">
          <w:marLeft w:val="0"/>
          <w:marRight w:val="0"/>
          <w:marTop w:val="0"/>
          <w:marBottom w:val="0"/>
          <w:divBdr>
            <w:top w:val="none" w:sz="0" w:space="0" w:color="auto"/>
            <w:left w:val="none" w:sz="0" w:space="0" w:color="auto"/>
            <w:bottom w:val="none" w:sz="0" w:space="0" w:color="auto"/>
            <w:right w:val="none" w:sz="0" w:space="0" w:color="auto"/>
          </w:divBdr>
        </w:div>
        <w:div w:id="1819767077">
          <w:marLeft w:val="0"/>
          <w:marRight w:val="0"/>
          <w:marTop w:val="0"/>
          <w:marBottom w:val="0"/>
          <w:divBdr>
            <w:top w:val="none" w:sz="0" w:space="0" w:color="auto"/>
            <w:left w:val="none" w:sz="0" w:space="0" w:color="auto"/>
            <w:bottom w:val="none" w:sz="0" w:space="0" w:color="auto"/>
            <w:right w:val="none" w:sz="0" w:space="0" w:color="auto"/>
          </w:divBdr>
        </w:div>
        <w:div w:id="861019567">
          <w:marLeft w:val="0"/>
          <w:marRight w:val="0"/>
          <w:marTop w:val="0"/>
          <w:marBottom w:val="0"/>
          <w:divBdr>
            <w:top w:val="none" w:sz="0" w:space="0" w:color="auto"/>
            <w:left w:val="none" w:sz="0" w:space="0" w:color="auto"/>
            <w:bottom w:val="none" w:sz="0" w:space="0" w:color="auto"/>
            <w:right w:val="none" w:sz="0" w:space="0" w:color="auto"/>
          </w:divBdr>
        </w:div>
        <w:div w:id="161220098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Gracefart\Documents\18-19%20School%20Year\MQP\Paper%20Drafts\Draft_3.docx" TargetMode="External"/><Relationship Id="rId18" Type="http://schemas.microsoft.com/office/2011/relationships/commentsExtended" Target="commentsExtended.xml"/><Relationship Id="rId26" Type="http://schemas.openxmlformats.org/officeDocument/2006/relationships/image" Target="media/image7.png"/><Relationship Id="rId39" Type="http://schemas.openxmlformats.org/officeDocument/2006/relationships/image" Target="media/image20.png"/><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image" Target="media/image15.png"/><Relationship Id="rId42" Type="http://schemas.openxmlformats.org/officeDocument/2006/relationships/image" Target="media/image22.jpeg"/><Relationship Id="rId47" Type="http://schemas.openxmlformats.org/officeDocument/2006/relationships/header" Target="header1.xm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file:///C:\Users\Gracefart\Documents\18-19%20School%20Year\MQP\Paper%20Drafts\Draft_3.docx" TargetMode="External"/><Relationship Id="rId17" Type="http://schemas.openxmlformats.org/officeDocument/2006/relationships/comments" Target="comments.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jpg"/><Relationship Id="rId46" Type="http://schemas.openxmlformats.org/officeDocument/2006/relationships/image" Target="media/image26.jpeg"/><Relationship Id="rId2" Type="http://schemas.openxmlformats.org/officeDocument/2006/relationships/numbering" Target="numbering.xml"/><Relationship Id="rId16" Type="http://schemas.openxmlformats.org/officeDocument/2006/relationships/hyperlink" Target="file:///C:\Users\Gracefart\Documents\18-19%20School%20Year\MQP\Paper%20Drafts\Draft_3.docx" TargetMode="External"/><Relationship Id="rId20" Type="http://schemas.openxmlformats.org/officeDocument/2006/relationships/image" Target="media/image1.png"/><Relationship Id="rId29" Type="http://schemas.openxmlformats.org/officeDocument/2006/relationships/image" Target="media/image10.png"/><Relationship Id="rId41"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Gracefart\Documents\18-19%20School%20Year\MQP\Paper%20Drafts\Draft_3.docx" TargetMode="Externa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5.jpeg"/><Relationship Id="rId5" Type="http://schemas.openxmlformats.org/officeDocument/2006/relationships/webSettings" Target="webSettings.xml"/><Relationship Id="rId15" Type="http://schemas.openxmlformats.org/officeDocument/2006/relationships/hyperlink" Target="file:///C:\Users\Gracefart\Documents\18-19%20School%20Year\MQP\Paper%20Drafts\Draft_3.docx" TargetMode="Externa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7.png"/><Relationship Id="rId49" Type="http://schemas.microsoft.com/office/2011/relationships/people" Target="people.xml"/><Relationship Id="rId10" Type="http://schemas.openxmlformats.org/officeDocument/2006/relationships/hyperlink" Target="file:///C:\Users\Gracefart\Documents\18-19%20School%20Year\MQP\Paper%20Drafts\Draft_3.docx" TargetMode="External"/><Relationship Id="rId19" Type="http://schemas.microsoft.com/office/2016/09/relationships/commentsIds" Target="commentsIds.xml"/><Relationship Id="rId31" Type="http://schemas.openxmlformats.org/officeDocument/2006/relationships/image" Target="media/image12.png"/><Relationship Id="rId44" Type="http://schemas.openxmlformats.org/officeDocument/2006/relationships/image" Target="media/image24.jpeg"/><Relationship Id="rId4" Type="http://schemas.openxmlformats.org/officeDocument/2006/relationships/settings" Target="settings.xml"/><Relationship Id="rId9" Type="http://schemas.openxmlformats.org/officeDocument/2006/relationships/hyperlink" Target="file:///C:\Users\Gracefart\Documents\18-19%20School%20Year\MQP\Paper%20Drafts\Draft_3.docx" TargetMode="External"/><Relationship Id="rId14" Type="http://schemas.openxmlformats.org/officeDocument/2006/relationships/hyperlink" Target="file:///C:\Users\Gracefart\Documents\18-19%20School%20Year\MQP\Paper%20Drafts\Draft_3.docx" TargetMode="Externa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jpg"/><Relationship Id="rId35" Type="http://schemas.openxmlformats.org/officeDocument/2006/relationships/image" Target="media/image16.png"/><Relationship Id="rId43" Type="http://schemas.openxmlformats.org/officeDocument/2006/relationships/image" Target="media/image23.jpeg"/><Relationship Id="rId48" Type="http://schemas.openxmlformats.org/officeDocument/2006/relationships/fontTable" Target="fontTable.xml"/><Relationship Id="rId8" Type="http://schemas.openxmlformats.org/officeDocument/2006/relationships/hyperlink" Target="file:///C:\Users\Gracefart\Documents\18-19%20School%20Year\MQP\Paper%20Drafts\Draft_3.doc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Gracefart\Documents\18-19%20School%20Year\MQP\Paper%20Drafts\Test-Launch-Data-January-19.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cceleration vs. Time</a:t>
            </a:r>
          </a:p>
        </c:rich>
      </c:tx>
      <c:layout>
        <c:manualLayout>
          <c:xMode val="edge"/>
          <c:yMode val="edge"/>
          <c:x val="0.32404155730533685"/>
          <c:y val="2.777777777777777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Sheet1!$G$1</c:f>
              <c:strCache>
                <c:ptCount val="1"/>
                <c:pt idx="0">
                  <c:v>Accel X</c:v>
                </c:pt>
              </c:strCache>
            </c:strRef>
          </c:tx>
          <c:spPr>
            <a:ln w="19050" cap="rnd">
              <a:noFill/>
              <a:round/>
            </a:ln>
            <a:effectLst/>
          </c:spPr>
          <c:marker>
            <c:symbol val="circle"/>
            <c:size val="5"/>
            <c:spPr>
              <a:solidFill>
                <a:schemeClr val="accent2"/>
              </a:solidFill>
              <a:ln w="9525">
                <a:solidFill>
                  <a:schemeClr val="accent2"/>
                </a:solidFill>
              </a:ln>
              <a:effectLst/>
            </c:spPr>
          </c:marker>
          <c:xVal>
            <c:numRef>
              <c:f>Sheet1!$A$2:$A$2059</c:f>
              <c:numCache>
                <c:formatCode>General</c:formatCode>
                <c:ptCount val="2058"/>
                <c:pt idx="0">
                  <c:v>0</c:v>
                </c:pt>
                <c:pt idx="1">
                  <c:v>2.97</c:v>
                </c:pt>
                <c:pt idx="2">
                  <c:v>5.94</c:v>
                </c:pt>
                <c:pt idx="3">
                  <c:v>8.91</c:v>
                </c:pt>
                <c:pt idx="4">
                  <c:v>11.88</c:v>
                </c:pt>
                <c:pt idx="5">
                  <c:v>14.85</c:v>
                </c:pt>
                <c:pt idx="6">
                  <c:v>17.82</c:v>
                </c:pt>
                <c:pt idx="7">
                  <c:v>20.79</c:v>
                </c:pt>
                <c:pt idx="8">
                  <c:v>23.76</c:v>
                </c:pt>
                <c:pt idx="9">
                  <c:v>26.73</c:v>
                </c:pt>
                <c:pt idx="10">
                  <c:v>29.7</c:v>
                </c:pt>
                <c:pt idx="11">
                  <c:v>32.67</c:v>
                </c:pt>
                <c:pt idx="12">
                  <c:v>35.64</c:v>
                </c:pt>
                <c:pt idx="13">
                  <c:v>38.61</c:v>
                </c:pt>
                <c:pt idx="14">
                  <c:v>41.58</c:v>
                </c:pt>
                <c:pt idx="15">
                  <c:v>44.55</c:v>
                </c:pt>
                <c:pt idx="16">
                  <c:v>47.52</c:v>
                </c:pt>
                <c:pt idx="17">
                  <c:v>50.49</c:v>
                </c:pt>
                <c:pt idx="18">
                  <c:v>53.46</c:v>
                </c:pt>
                <c:pt idx="19">
                  <c:v>56.43</c:v>
                </c:pt>
                <c:pt idx="20">
                  <c:v>59.4</c:v>
                </c:pt>
                <c:pt idx="21">
                  <c:v>62.37</c:v>
                </c:pt>
                <c:pt idx="22">
                  <c:v>65.34</c:v>
                </c:pt>
                <c:pt idx="23">
                  <c:v>68.31</c:v>
                </c:pt>
                <c:pt idx="24">
                  <c:v>71.28</c:v>
                </c:pt>
                <c:pt idx="25">
                  <c:v>74.25</c:v>
                </c:pt>
                <c:pt idx="26">
                  <c:v>77.22</c:v>
                </c:pt>
                <c:pt idx="27">
                  <c:v>80.19</c:v>
                </c:pt>
                <c:pt idx="28">
                  <c:v>83.16</c:v>
                </c:pt>
                <c:pt idx="29">
                  <c:v>86.13</c:v>
                </c:pt>
                <c:pt idx="30">
                  <c:v>89.1</c:v>
                </c:pt>
                <c:pt idx="31">
                  <c:v>92.07</c:v>
                </c:pt>
                <c:pt idx="32">
                  <c:v>95.04</c:v>
                </c:pt>
                <c:pt idx="33">
                  <c:v>98.01</c:v>
                </c:pt>
                <c:pt idx="34">
                  <c:v>100.98</c:v>
                </c:pt>
                <c:pt idx="35">
                  <c:v>103.95</c:v>
                </c:pt>
                <c:pt idx="36">
                  <c:v>106.92</c:v>
                </c:pt>
                <c:pt idx="37">
                  <c:v>109.89</c:v>
                </c:pt>
                <c:pt idx="38">
                  <c:v>112.86</c:v>
                </c:pt>
                <c:pt idx="39">
                  <c:v>115.83</c:v>
                </c:pt>
                <c:pt idx="40">
                  <c:v>118.8</c:v>
                </c:pt>
                <c:pt idx="41">
                  <c:v>121.77</c:v>
                </c:pt>
                <c:pt idx="42">
                  <c:v>124.74</c:v>
                </c:pt>
                <c:pt idx="43">
                  <c:v>127.71</c:v>
                </c:pt>
                <c:pt idx="44">
                  <c:v>130.68</c:v>
                </c:pt>
                <c:pt idx="45">
                  <c:v>133.65</c:v>
                </c:pt>
                <c:pt idx="46">
                  <c:v>136.62</c:v>
                </c:pt>
                <c:pt idx="47">
                  <c:v>139.59</c:v>
                </c:pt>
                <c:pt idx="48">
                  <c:v>142.56</c:v>
                </c:pt>
                <c:pt idx="49">
                  <c:v>145.53</c:v>
                </c:pt>
                <c:pt idx="50">
                  <c:v>148.5</c:v>
                </c:pt>
                <c:pt idx="51">
                  <c:v>151.47</c:v>
                </c:pt>
                <c:pt idx="52">
                  <c:v>154.44</c:v>
                </c:pt>
                <c:pt idx="53">
                  <c:v>157.41</c:v>
                </c:pt>
                <c:pt idx="54">
                  <c:v>160.38</c:v>
                </c:pt>
                <c:pt idx="55">
                  <c:v>163.35</c:v>
                </c:pt>
                <c:pt idx="56">
                  <c:v>166.32</c:v>
                </c:pt>
                <c:pt idx="57">
                  <c:v>169.29</c:v>
                </c:pt>
                <c:pt idx="58">
                  <c:v>172.26</c:v>
                </c:pt>
                <c:pt idx="59">
                  <c:v>175.23</c:v>
                </c:pt>
                <c:pt idx="60">
                  <c:v>178.2</c:v>
                </c:pt>
                <c:pt idx="61">
                  <c:v>181.17</c:v>
                </c:pt>
                <c:pt idx="62">
                  <c:v>184.14</c:v>
                </c:pt>
                <c:pt idx="63">
                  <c:v>187.11</c:v>
                </c:pt>
                <c:pt idx="64">
                  <c:v>190.08</c:v>
                </c:pt>
                <c:pt idx="65">
                  <c:v>193.05</c:v>
                </c:pt>
                <c:pt idx="66">
                  <c:v>196.02</c:v>
                </c:pt>
                <c:pt idx="67">
                  <c:v>198.99</c:v>
                </c:pt>
                <c:pt idx="68">
                  <c:v>201.96</c:v>
                </c:pt>
                <c:pt idx="69">
                  <c:v>204.93</c:v>
                </c:pt>
                <c:pt idx="70">
                  <c:v>207.9</c:v>
                </c:pt>
                <c:pt idx="71">
                  <c:v>210.87</c:v>
                </c:pt>
                <c:pt idx="72">
                  <c:v>213.84</c:v>
                </c:pt>
                <c:pt idx="73">
                  <c:v>216.81</c:v>
                </c:pt>
                <c:pt idx="74">
                  <c:v>219.78</c:v>
                </c:pt>
                <c:pt idx="75">
                  <c:v>222.75</c:v>
                </c:pt>
                <c:pt idx="76">
                  <c:v>225.72</c:v>
                </c:pt>
                <c:pt idx="77">
                  <c:v>228.69</c:v>
                </c:pt>
                <c:pt idx="78">
                  <c:v>231.66</c:v>
                </c:pt>
                <c:pt idx="79">
                  <c:v>234.63</c:v>
                </c:pt>
                <c:pt idx="80">
                  <c:v>237.6</c:v>
                </c:pt>
                <c:pt idx="81">
                  <c:v>240.57</c:v>
                </c:pt>
                <c:pt idx="82">
                  <c:v>243.54</c:v>
                </c:pt>
                <c:pt idx="83">
                  <c:v>246.51</c:v>
                </c:pt>
                <c:pt idx="84">
                  <c:v>249.48</c:v>
                </c:pt>
                <c:pt idx="85">
                  <c:v>252.45</c:v>
                </c:pt>
                <c:pt idx="86">
                  <c:v>255.42</c:v>
                </c:pt>
                <c:pt idx="87">
                  <c:v>258.39</c:v>
                </c:pt>
                <c:pt idx="88">
                  <c:v>261.36</c:v>
                </c:pt>
                <c:pt idx="89">
                  <c:v>264.33</c:v>
                </c:pt>
                <c:pt idx="90">
                  <c:v>267.3</c:v>
                </c:pt>
                <c:pt idx="91">
                  <c:v>270.27</c:v>
                </c:pt>
                <c:pt idx="92">
                  <c:v>273.24</c:v>
                </c:pt>
                <c:pt idx="93">
                  <c:v>276.20999999999998</c:v>
                </c:pt>
                <c:pt idx="94">
                  <c:v>279.18</c:v>
                </c:pt>
                <c:pt idx="95">
                  <c:v>282.14999999999998</c:v>
                </c:pt>
                <c:pt idx="96">
                  <c:v>285.12</c:v>
                </c:pt>
                <c:pt idx="97">
                  <c:v>288.08999999999997</c:v>
                </c:pt>
                <c:pt idx="98">
                  <c:v>291.06</c:v>
                </c:pt>
                <c:pt idx="99">
                  <c:v>294.02999999999997</c:v>
                </c:pt>
                <c:pt idx="100">
                  <c:v>297</c:v>
                </c:pt>
                <c:pt idx="101">
                  <c:v>299.97000000000003</c:v>
                </c:pt>
                <c:pt idx="102">
                  <c:v>302.94</c:v>
                </c:pt>
                <c:pt idx="103">
                  <c:v>305.91000000000003</c:v>
                </c:pt>
                <c:pt idx="104">
                  <c:v>308.88</c:v>
                </c:pt>
                <c:pt idx="105">
                  <c:v>311.85000000000002</c:v>
                </c:pt>
                <c:pt idx="106">
                  <c:v>314.82</c:v>
                </c:pt>
                <c:pt idx="107">
                  <c:v>317.79000000000002</c:v>
                </c:pt>
                <c:pt idx="108">
                  <c:v>320.76</c:v>
                </c:pt>
                <c:pt idx="109">
                  <c:v>323.73</c:v>
                </c:pt>
                <c:pt idx="110">
                  <c:v>326.7</c:v>
                </c:pt>
                <c:pt idx="111">
                  <c:v>329.67</c:v>
                </c:pt>
                <c:pt idx="112">
                  <c:v>332.64</c:v>
                </c:pt>
                <c:pt idx="113">
                  <c:v>335.61</c:v>
                </c:pt>
                <c:pt idx="114">
                  <c:v>338.58</c:v>
                </c:pt>
                <c:pt idx="115">
                  <c:v>341.55</c:v>
                </c:pt>
                <c:pt idx="116">
                  <c:v>344.52</c:v>
                </c:pt>
                <c:pt idx="117">
                  <c:v>347.49</c:v>
                </c:pt>
                <c:pt idx="118">
                  <c:v>350.46</c:v>
                </c:pt>
                <c:pt idx="119">
                  <c:v>353.43</c:v>
                </c:pt>
                <c:pt idx="120">
                  <c:v>356.4</c:v>
                </c:pt>
                <c:pt idx="121">
                  <c:v>359.37</c:v>
                </c:pt>
                <c:pt idx="122">
                  <c:v>362.34</c:v>
                </c:pt>
                <c:pt idx="123">
                  <c:v>365.31</c:v>
                </c:pt>
                <c:pt idx="124">
                  <c:v>368.28</c:v>
                </c:pt>
                <c:pt idx="125">
                  <c:v>371.25</c:v>
                </c:pt>
                <c:pt idx="126">
                  <c:v>374.22</c:v>
                </c:pt>
                <c:pt idx="127">
                  <c:v>377.19</c:v>
                </c:pt>
                <c:pt idx="128">
                  <c:v>380.16</c:v>
                </c:pt>
                <c:pt idx="129">
                  <c:v>383.13</c:v>
                </c:pt>
                <c:pt idx="130">
                  <c:v>386.1</c:v>
                </c:pt>
                <c:pt idx="131">
                  <c:v>389.07</c:v>
                </c:pt>
                <c:pt idx="132">
                  <c:v>392.04</c:v>
                </c:pt>
                <c:pt idx="133">
                  <c:v>395.01</c:v>
                </c:pt>
                <c:pt idx="134">
                  <c:v>397.98</c:v>
                </c:pt>
                <c:pt idx="135">
                  <c:v>400.95</c:v>
                </c:pt>
                <c:pt idx="136">
                  <c:v>403.92</c:v>
                </c:pt>
                <c:pt idx="137">
                  <c:v>406.89</c:v>
                </c:pt>
                <c:pt idx="138">
                  <c:v>409.86</c:v>
                </c:pt>
                <c:pt idx="139">
                  <c:v>412.83</c:v>
                </c:pt>
                <c:pt idx="140">
                  <c:v>415.8</c:v>
                </c:pt>
                <c:pt idx="141">
                  <c:v>418.77</c:v>
                </c:pt>
                <c:pt idx="142">
                  <c:v>421.74</c:v>
                </c:pt>
                <c:pt idx="143">
                  <c:v>424.71</c:v>
                </c:pt>
                <c:pt idx="144">
                  <c:v>427.68</c:v>
                </c:pt>
                <c:pt idx="145">
                  <c:v>430.65</c:v>
                </c:pt>
                <c:pt idx="146">
                  <c:v>433.62</c:v>
                </c:pt>
                <c:pt idx="147">
                  <c:v>436.59</c:v>
                </c:pt>
                <c:pt idx="148">
                  <c:v>439.56</c:v>
                </c:pt>
                <c:pt idx="149">
                  <c:v>442.53</c:v>
                </c:pt>
                <c:pt idx="150">
                  <c:v>445.5</c:v>
                </c:pt>
                <c:pt idx="151">
                  <c:v>448.47</c:v>
                </c:pt>
                <c:pt idx="152">
                  <c:v>451.44</c:v>
                </c:pt>
                <c:pt idx="153">
                  <c:v>454.41</c:v>
                </c:pt>
                <c:pt idx="154">
                  <c:v>457.38</c:v>
                </c:pt>
                <c:pt idx="155">
                  <c:v>460.35</c:v>
                </c:pt>
                <c:pt idx="156">
                  <c:v>463.32</c:v>
                </c:pt>
                <c:pt idx="157">
                  <c:v>466.29</c:v>
                </c:pt>
                <c:pt idx="158">
                  <c:v>469.26</c:v>
                </c:pt>
                <c:pt idx="159">
                  <c:v>472.23</c:v>
                </c:pt>
                <c:pt idx="160">
                  <c:v>475.2</c:v>
                </c:pt>
                <c:pt idx="161">
                  <c:v>478.17</c:v>
                </c:pt>
                <c:pt idx="162">
                  <c:v>481.14</c:v>
                </c:pt>
                <c:pt idx="163">
                  <c:v>484.11</c:v>
                </c:pt>
                <c:pt idx="164">
                  <c:v>487.08</c:v>
                </c:pt>
                <c:pt idx="165">
                  <c:v>490.05</c:v>
                </c:pt>
                <c:pt idx="166">
                  <c:v>493.02</c:v>
                </c:pt>
                <c:pt idx="167">
                  <c:v>495.99</c:v>
                </c:pt>
                <c:pt idx="168">
                  <c:v>498.96</c:v>
                </c:pt>
                <c:pt idx="169">
                  <c:v>501.93</c:v>
                </c:pt>
                <c:pt idx="170">
                  <c:v>504.9</c:v>
                </c:pt>
                <c:pt idx="171">
                  <c:v>507.87</c:v>
                </c:pt>
                <c:pt idx="172">
                  <c:v>510.84</c:v>
                </c:pt>
                <c:pt idx="173">
                  <c:v>513.80999999999995</c:v>
                </c:pt>
                <c:pt idx="174">
                  <c:v>516.78</c:v>
                </c:pt>
                <c:pt idx="175">
                  <c:v>519.75</c:v>
                </c:pt>
                <c:pt idx="176">
                  <c:v>522.72</c:v>
                </c:pt>
                <c:pt idx="177">
                  <c:v>525.69000000000005</c:v>
                </c:pt>
                <c:pt idx="178">
                  <c:v>528.66</c:v>
                </c:pt>
                <c:pt idx="179">
                  <c:v>531.63</c:v>
                </c:pt>
                <c:pt idx="180">
                  <c:v>534.6</c:v>
                </c:pt>
                <c:pt idx="181">
                  <c:v>537.57000000000005</c:v>
                </c:pt>
                <c:pt idx="182">
                  <c:v>540.54</c:v>
                </c:pt>
                <c:pt idx="183">
                  <c:v>543.51</c:v>
                </c:pt>
                <c:pt idx="184">
                  <c:v>546.48</c:v>
                </c:pt>
                <c:pt idx="185">
                  <c:v>549.45000000000005</c:v>
                </c:pt>
                <c:pt idx="186">
                  <c:v>552.41999999999996</c:v>
                </c:pt>
                <c:pt idx="187">
                  <c:v>555.39</c:v>
                </c:pt>
                <c:pt idx="188">
                  <c:v>558.36</c:v>
                </c:pt>
                <c:pt idx="189">
                  <c:v>561.33000000000004</c:v>
                </c:pt>
                <c:pt idx="190">
                  <c:v>564.29999999999995</c:v>
                </c:pt>
                <c:pt idx="191">
                  <c:v>567.27</c:v>
                </c:pt>
                <c:pt idx="192">
                  <c:v>570.24</c:v>
                </c:pt>
                <c:pt idx="193">
                  <c:v>573.21</c:v>
                </c:pt>
                <c:pt idx="194">
                  <c:v>576.17999999999995</c:v>
                </c:pt>
                <c:pt idx="195">
                  <c:v>579.15</c:v>
                </c:pt>
                <c:pt idx="196">
                  <c:v>582.12</c:v>
                </c:pt>
                <c:pt idx="197">
                  <c:v>585.09</c:v>
                </c:pt>
                <c:pt idx="198">
                  <c:v>588.05999999999995</c:v>
                </c:pt>
                <c:pt idx="199">
                  <c:v>591.03</c:v>
                </c:pt>
                <c:pt idx="200">
                  <c:v>594</c:v>
                </c:pt>
                <c:pt idx="201">
                  <c:v>596.97</c:v>
                </c:pt>
                <c:pt idx="202">
                  <c:v>599.94000000000005</c:v>
                </c:pt>
                <c:pt idx="203">
                  <c:v>602.91</c:v>
                </c:pt>
                <c:pt idx="204">
                  <c:v>605.88</c:v>
                </c:pt>
                <c:pt idx="205">
                  <c:v>608.85</c:v>
                </c:pt>
                <c:pt idx="206">
                  <c:v>611.82000000000005</c:v>
                </c:pt>
                <c:pt idx="207">
                  <c:v>614.79</c:v>
                </c:pt>
                <c:pt idx="208">
                  <c:v>617.76</c:v>
                </c:pt>
                <c:pt idx="209">
                  <c:v>620.73</c:v>
                </c:pt>
                <c:pt idx="210">
                  <c:v>623.70000000000005</c:v>
                </c:pt>
                <c:pt idx="211">
                  <c:v>626.66999999999996</c:v>
                </c:pt>
                <c:pt idx="212">
                  <c:v>629.64</c:v>
                </c:pt>
                <c:pt idx="213">
                  <c:v>632.61</c:v>
                </c:pt>
                <c:pt idx="214">
                  <c:v>635.58000000000004</c:v>
                </c:pt>
                <c:pt idx="215">
                  <c:v>638.54999999999995</c:v>
                </c:pt>
                <c:pt idx="216">
                  <c:v>641.52</c:v>
                </c:pt>
                <c:pt idx="217">
                  <c:v>644.49</c:v>
                </c:pt>
                <c:pt idx="218">
                  <c:v>647.46</c:v>
                </c:pt>
                <c:pt idx="219">
                  <c:v>650.42999999999995</c:v>
                </c:pt>
                <c:pt idx="220">
                  <c:v>653.4</c:v>
                </c:pt>
                <c:pt idx="221">
                  <c:v>656.37</c:v>
                </c:pt>
                <c:pt idx="222">
                  <c:v>659.34</c:v>
                </c:pt>
                <c:pt idx="223">
                  <c:v>662.31</c:v>
                </c:pt>
                <c:pt idx="224">
                  <c:v>665.28</c:v>
                </c:pt>
                <c:pt idx="225">
                  <c:v>668.25</c:v>
                </c:pt>
                <c:pt idx="226">
                  <c:v>671.22</c:v>
                </c:pt>
                <c:pt idx="227">
                  <c:v>674.19</c:v>
                </c:pt>
                <c:pt idx="228">
                  <c:v>677.16</c:v>
                </c:pt>
                <c:pt idx="229">
                  <c:v>680.13</c:v>
                </c:pt>
                <c:pt idx="230">
                  <c:v>683.1</c:v>
                </c:pt>
                <c:pt idx="231">
                  <c:v>686.07</c:v>
                </c:pt>
                <c:pt idx="232">
                  <c:v>689.04</c:v>
                </c:pt>
                <c:pt idx="233">
                  <c:v>692.01</c:v>
                </c:pt>
                <c:pt idx="234">
                  <c:v>694.98</c:v>
                </c:pt>
                <c:pt idx="235">
                  <c:v>697.95</c:v>
                </c:pt>
                <c:pt idx="236">
                  <c:v>700.92</c:v>
                </c:pt>
                <c:pt idx="237">
                  <c:v>703.89</c:v>
                </c:pt>
                <c:pt idx="238">
                  <c:v>706.86</c:v>
                </c:pt>
                <c:pt idx="239">
                  <c:v>709.83</c:v>
                </c:pt>
                <c:pt idx="240">
                  <c:v>712.8</c:v>
                </c:pt>
                <c:pt idx="241">
                  <c:v>715.77</c:v>
                </c:pt>
                <c:pt idx="242">
                  <c:v>718.74</c:v>
                </c:pt>
                <c:pt idx="243">
                  <c:v>721.71</c:v>
                </c:pt>
                <c:pt idx="244">
                  <c:v>724.68</c:v>
                </c:pt>
                <c:pt idx="245">
                  <c:v>727.65</c:v>
                </c:pt>
                <c:pt idx="246">
                  <c:v>730.62</c:v>
                </c:pt>
                <c:pt idx="247">
                  <c:v>733.59</c:v>
                </c:pt>
                <c:pt idx="248">
                  <c:v>736.56</c:v>
                </c:pt>
                <c:pt idx="249">
                  <c:v>739.53</c:v>
                </c:pt>
                <c:pt idx="250">
                  <c:v>742.5</c:v>
                </c:pt>
                <c:pt idx="251">
                  <c:v>745.47</c:v>
                </c:pt>
                <c:pt idx="252">
                  <c:v>748.44</c:v>
                </c:pt>
                <c:pt idx="253">
                  <c:v>751.41</c:v>
                </c:pt>
                <c:pt idx="254">
                  <c:v>754.38</c:v>
                </c:pt>
                <c:pt idx="255">
                  <c:v>757.35</c:v>
                </c:pt>
                <c:pt idx="256">
                  <c:v>760.32</c:v>
                </c:pt>
                <c:pt idx="257">
                  <c:v>763.29</c:v>
                </c:pt>
                <c:pt idx="258">
                  <c:v>766.26</c:v>
                </c:pt>
                <c:pt idx="259">
                  <c:v>769.23</c:v>
                </c:pt>
                <c:pt idx="260">
                  <c:v>772.2</c:v>
                </c:pt>
                <c:pt idx="261">
                  <c:v>775.17</c:v>
                </c:pt>
                <c:pt idx="262">
                  <c:v>778.14</c:v>
                </c:pt>
                <c:pt idx="263">
                  <c:v>781.11</c:v>
                </c:pt>
                <c:pt idx="264">
                  <c:v>784.08</c:v>
                </c:pt>
                <c:pt idx="265">
                  <c:v>787.05</c:v>
                </c:pt>
                <c:pt idx="266">
                  <c:v>790.02</c:v>
                </c:pt>
                <c:pt idx="267">
                  <c:v>792.99</c:v>
                </c:pt>
                <c:pt idx="268">
                  <c:v>795.96</c:v>
                </c:pt>
                <c:pt idx="269">
                  <c:v>798.93</c:v>
                </c:pt>
                <c:pt idx="270">
                  <c:v>801.9</c:v>
                </c:pt>
                <c:pt idx="271">
                  <c:v>804.87</c:v>
                </c:pt>
                <c:pt idx="272">
                  <c:v>807.84</c:v>
                </c:pt>
                <c:pt idx="273">
                  <c:v>810.81</c:v>
                </c:pt>
                <c:pt idx="274">
                  <c:v>813.78</c:v>
                </c:pt>
                <c:pt idx="275">
                  <c:v>816.75</c:v>
                </c:pt>
                <c:pt idx="276">
                  <c:v>819.72</c:v>
                </c:pt>
                <c:pt idx="277">
                  <c:v>822.69</c:v>
                </c:pt>
                <c:pt idx="278">
                  <c:v>825.66</c:v>
                </c:pt>
                <c:pt idx="279">
                  <c:v>828.63</c:v>
                </c:pt>
                <c:pt idx="280">
                  <c:v>831.6</c:v>
                </c:pt>
                <c:pt idx="281">
                  <c:v>834.57</c:v>
                </c:pt>
                <c:pt idx="282">
                  <c:v>837.54</c:v>
                </c:pt>
                <c:pt idx="283">
                  <c:v>840.51</c:v>
                </c:pt>
                <c:pt idx="284">
                  <c:v>843.48</c:v>
                </c:pt>
                <c:pt idx="285">
                  <c:v>846.45</c:v>
                </c:pt>
                <c:pt idx="286">
                  <c:v>849.42</c:v>
                </c:pt>
                <c:pt idx="287">
                  <c:v>852.39</c:v>
                </c:pt>
                <c:pt idx="288">
                  <c:v>855.36</c:v>
                </c:pt>
                <c:pt idx="289">
                  <c:v>858.33</c:v>
                </c:pt>
                <c:pt idx="290">
                  <c:v>861.3</c:v>
                </c:pt>
                <c:pt idx="291">
                  <c:v>864.27</c:v>
                </c:pt>
                <c:pt idx="292">
                  <c:v>867.24</c:v>
                </c:pt>
                <c:pt idx="293">
                  <c:v>870.21</c:v>
                </c:pt>
                <c:pt idx="294">
                  <c:v>873.18</c:v>
                </c:pt>
                <c:pt idx="295">
                  <c:v>876.15</c:v>
                </c:pt>
                <c:pt idx="296">
                  <c:v>879.12</c:v>
                </c:pt>
                <c:pt idx="297">
                  <c:v>882.09</c:v>
                </c:pt>
                <c:pt idx="298">
                  <c:v>885.06</c:v>
                </c:pt>
                <c:pt idx="299">
                  <c:v>888.03</c:v>
                </c:pt>
                <c:pt idx="300">
                  <c:v>891</c:v>
                </c:pt>
                <c:pt idx="301">
                  <c:v>893.97</c:v>
                </c:pt>
                <c:pt idx="302">
                  <c:v>896.94</c:v>
                </c:pt>
                <c:pt idx="303">
                  <c:v>899.91</c:v>
                </c:pt>
                <c:pt idx="304">
                  <c:v>902.88</c:v>
                </c:pt>
                <c:pt idx="305">
                  <c:v>905.85</c:v>
                </c:pt>
                <c:pt idx="306">
                  <c:v>908.82</c:v>
                </c:pt>
                <c:pt idx="307">
                  <c:v>911.79</c:v>
                </c:pt>
                <c:pt idx="308">
                  <c:v>914.76</c:v>
                </c:pt>
                <c:pt idx="309">
                  <c:v>917.73</c:v>
                </c:pt>
                <c:pt idx="310">
                  <c:v>920.7</c:v>
                </c:pt>
                <c:pt idx="311">
                  <c:v>923.67</c:v>
                </c:pt>
                <c:pt idx="312">
                  <c:v>926.64</c:v>
                </c:pt>
                <c:pt idx="313">
                  <c:v>929.61</c:v>
                </c:pt>
                <c:pt idx="314">
                  <c:v>932.58</c:v>
                </c:pt>
                <c:pt idx="315">
                  <c:v>935.55</c:v>
                </c:pt>
                <c:pt idx="316">
                  <c:v>938.52</c:v>
                </c:pt>
                <c:pt idx="317">
                  <c:v>941.49</c:v>
                </c:pt>
                <c:pt idx="318">
                  <c:v>944.46</c:v>
                </c:pt>
                <c:pt idx="319">
                  <c:v>947.43</c:v>
                </c:pt>
                <c:pt idx="320">
                  <c:v>950.4</c:v>
                </c:pt>
                <c:pt idx="321">
                  <c:v>953.37</c:v>
                </c:pt>
                <c:pt idx="322">
                  <c:v>956.34</c:v>
                </c:pt>
                <c:pt idx="323">
                  <c:v>959.31</c:v>
                </c:pt>
                <c:pt idx="324">
                  <c:v>962.28</c:v>
                </c:pt>
                <c:pt idx="325">
                  <c:v>965.25</c:v>
                </c:pt>
                <c:pt idx="326">
                  <c:v>968.22</c:v>
                </c:pt>
                <c:pt idx="327">
                  <c:v>971.19</c:v>
                </c:pt>
                <c:pt idx="328">
                  <c:v>974.16</c:v>
                </c:pt>
                <c:pt idx="329">
                  <c:v>977.13</c:v>
                </c:pt>
                <c:pt idx="330">
                  <c:v>980.1</c:v>
                </c:pt>
                <c:pt idx="331">
                  <c:v>983.07</c:v>
                </c:pt>
                <c:pt idx="332">
                  <c:v>986.04</c:v>
                </c:pt>
                <c:pt idx="333">
                  <c:v>989.01</c:v>
                </c:pt>
                <c:pt idx="334">
                  <c:v>991.98</c:v>
                </c:pt>
                <c:pt idx="335">
                  <c:v>994.95</c:v>
                </c:pt>
                <c:pt idx="336">
                  <c:v>997.92</c:v>
                </c:pt>
                <c:pt idx="337">
                  <c:v>1000.89</c:v>
                </c:pt>
                <c:pt idx="338">
                  <c:v>1003.86</c:v>
                </c:pt>
                <c:pt idx="339">
                  <c:v>1006.83</c:v>
                </c:pt>
                <c:pt idx="340">
                  <c:v>1009.8</c:v>
                </c:pt>
                <c:pt idx="341">
                  <c:v>1012.77</c:v>
                </c:pt>
                <c:pt idx="342">
                  <c:v>1015.74</c:v>
                </c:pt>
                <c:pt idx="343">
                  <c:v>1018.71</c:v>
                </c:pt>
                <c:pt idx="344">
                  <c:v>1021.68</c:v>
                </c:pt>
                <c:pt idx="345">
                  <c:v>1024.6500000000001</c:v>
                </c:pt>
                <c:pt idx="346">
                  <c:v>1027.6199999999999</c:v>
                </c:pt>
                <c:pt idx="347">
                  <c:v>1030.5899999999999</c:v>
                </c:pt>
                <c:pt idx="348">
                  <c:v>1033.56</c:v>
                </c:pt>
                <c:pt idx="349">
                  <c:v>1036.53</c:v>
                </c:pt>
                <c:pt idx="350">
                  <c:v>1039.5</c:v>
                </c:pt>
                <c:pt idx="351">
                  <c:v>1042.47</c:v>
                </c:pt>
                <c:pt idx="352">
                  <c:v>1045.44</c:v>
                </c:pt>
                <c:pt idx="353">
                  <c:v>1048.4100000000001</c:v>
                </c:pt>
                <c:pt idx="354">
                  <c:v>1051.3800000000001</c:v>
                </c:pt>
                <c:pt idx="355">
                  <c:v>1054.3499999999999</c:v>
                </c:pt>
                <c:pt idx="356">
                  <c:v>1057.32</c:v>
                </c:pt>
                <c:pt idx="357">
                  <c:v>1060.29</c:v>
                </c:pt>
                <c:pt idx="358">
                  <c:v>1063.26</c:v>
                </c:pt>
                <c:pt idx="359">
                  <c:v>1066.23</c:v>
                </c:pt>
                <c:pt idx="360">
                  <c:v>1069.2</c:v>
                </c:pt>
                <c:pt idx="361">
                  <c:v>1072.17</c:v>
                </c:pt>
                <c:pt idx="362">
                  <c:v>1075.1400000000001</c:v>
                </c:pt>
                <c:pt idx="363">
                  <c:v>1078.1099999999999</c:v>
                </c:pt>
                <c:pt idx="364">
                  <c:v>1081.08</c:v>
                </c:pt>
                <c:pt idx="365">
                  <c:v>1084.05</c:v>
                </c:pt>
                <c:pt idx="366">
                  <c:v>1087.02</c:v>
                </c:pt>
                <c:pt idx="367">
                  <c:v>1089.99</c:v>
                </c:pt>
                <c:pt idx="368">
                  <c:v>1092.96</c:v>
                </c:pt>
                <c:pt idx="369">
                  <c:v>1095.93</c:v>
                </c:pt>
                <c:pt idx="370">
                  <c:v>1098.9000000000001</c:v>
                </c:pt>
                <c:pt idx="371">
                  <c:v>1101.8699999999999</c:v>
                </c:pt>
                <c:pt idx="372">
                  <c:v>1104.8399999999999</c:v>
                </c:pt>
                <c:pt idx="373">
                  <c:v>1107.81</c:v>
                </c:pt>
                <c:pt idx="374">
                  <c:v>1110.78</c:v>
                </c:pt>
                <c:pt idx="375">
                  <c:v>1113.75</c:v>
                </c:pt>
                <c:pt idx="376">
                  <c:v>1116.72</c:v>
                </c:pt>
                <c:pt idx="377">
                  <c:v>1119.69</c:v>
                </c:pt>
                <c:pt idx="378">
                  <c:v>1122.6600000000001</c:v>
                </c:pt>
                <c:pt idx="379">
                  <c:v>1125.6300000000001</c:v>
                </c:pt>
                <c:pt idx="380">
                  <c:v>1128.5999999999999</c:v>
                </c:pt>
                <c:pt idx="381">
                  <c:v>1131.57</c:v>
                </c:pt>
                <c:pt idx="382">
                  <c:v>1134.54</c:v>
                </c:pt>
                <c:pt idx="383">
                  <c:v>1137.51</c:v>
                </c:pt>
                <c:pt idx="384">
                  <c:v>1140.48</c:v>
                </c:pt>
                <c:pt idx="385">
                  <c:v>1143.45</c:v>
                </c:pt>
                <c:pt idx="386">
                  <c:v>1146.42</c:v>
                </c:pt>
                <c:pt idx="387">
                  <c:v>1149.3900000000001</c:v>
                </c:pt>
                <c:pt idx="388">
                  <c:v>1152.3599999999999</c:v>
                </c:pt>
                <c:pt idx="389">
                  <c:v>1155.33</c:v>
                </c:pt>
                <c:pt idx="390">
                  <c:v>1158.3</c:v>
                </c:pt>
                <c:pt idx="391">
                  <c:v>1161.27</c:v>
                </c:pt>
                <c:pt idx="392">
                  <c:v>1164.24</c:v>
                </c:pt>
                <c:pt idx="393">
                  <c:v>1167.21</c:v>
                </c:pt>
                <c:pt idx="394">
                  <c:v>1170.18</c:v>
                </c:pt>
                <c:pt idx="395">
                  <c:v>1173.1500000000001</c:v>
                </c:pt>
                <c:pt idx="396">
                  <c:v>1176.1199999999999</c:v>
                </c:pt>
                <c:pt idx="397">
                  <c:v>1179.0899999999999</c:v>
                </c:pt>
                <c:pt idx="398">
                  <c:v>1182.06</c:v>
                </c:pt>
                <c:pt idx="399">
                  <c:v>1185.03</c:v>
                </c:pt>
                <c:pt idx="400">
                  <c:v>1188</c:v>
                </c:pt>
                <c:pt idx="401">
                  <c:v>1190.97</c:v>
                </c:pt>
                <c:pt idx="402">
                  <c:v>1193.94</c:v>
                </c:pt>
                <c:pt idx="403">
                  <c:v>1196.9100000000001</c:v>
                </c:pt>
                <c:pt idx="404">
                  <c:v>1199.8800000000001</c:v>
                </c:pt>
                <c:pt idx="405">
                  <c:v>1202.8499999999999</c:v>
                </c:pt>
                <c:pt idx="406">
                  <c:v>1205.82</c:v>
                </c:pt>
                <c:pt idx="407">
                  <c:v>1208.79</c:v>
                </c:pt>
                <c:pt idx="408">
                  <c:v>1211.76</c:v>
                </c:pt>
                <c:pt idx="409">
                  <c:v>1214.73</c:v>
                </c:pt>
                <c:pt idx="410">
                  <c:v>1217.7</c:v>
                </c:pt>
                <c:pt idx="411">
                  <c:v>1220.67</c:v>
                </c:pt>
                <c:pt idx="412">
                  <c:v>1223.6400000000001</c:v>
                </c:pt>
                <c:pt idx="413">
                  <c:v>1226.6099999999999</c:v>
                </c:pt>
                <c:pt idx="414">
                  <c:v>1229.58</c:v>
                </c:pt>
                <c:pt idx="415">
                  <c:v>1232.55</c:v>
                </c:pt>
                <c:pt idx="416">
                  <c:v>1235.52</c:v>
                </c:pt>
                <c:pt idx="417">
                  <c:v>1238.49</c:v>
                </c:pt>
                <c:pt idx="418">
                  <c:v>1241.46</c:v>
                </c:pt>
                <c:pt idx="419">
                  <c:v>1244.43</c:v>
                </c:pt>
                <c:pt idx="420">
                  <c:v>1247.4000000000001</c:v>
                </c:pt>
                <c:pt idx="421">
                  <c:v>1250.3699999999999</c:v>
                </c:pt>
                <c:pt idx="422">
                  <c:v>1253.3399999999999</c:v>
                </c:pt>
                <c:pt idx="423">
                  <c:v>1256.31</c:v>
                </c:pt>
                <c:pt idx="424">
                  <c:v>1259.28</c:v>
                </c:pt>
                <c:pt idx="425">
                  <c:v>1262.25</c:v>
                </c:pt>
                <c:pt idx="426">
                  <c:v>1265.22</c:v>
                </c:pt>
                <c:pt idx="427">
                  <c:v>1268.19</c:v>
                </c:pt>
                <c:pt idx="428">
                  <c:v>1271.1600000000001</c:v>
                </c:pt>
                <c:pt idx="429">
                  <c:v>1274.1300000000001</c:v>
                </c:pt>
                <c:pt idx="430">
                  <c:v>1277.0999999999999</c:v>
                </c:pt>
                <c:pt idx="431">
                  <c:v>1280.07</c:v>
                </c:pt>
                <c:pt idx="432">
                  <c:v>1283.04</c:v>
                </c:pt>
                <c:pt idx="433">
                  <c:v>1286.01</c:v>
                </c:pt>
                <c:pt idx="434">
                  <c:v>1288.98</c:v>
                </c:pt>
                <c:pt idx="435">
                  <c:v>1291.95</c:v>
                </c:pt>
                <c:pt idx="436">
                  <c:v>1294.92</c:v>
                </c:pt>
                <c:pt idx="437">
                  <c:v>1297.8900000000001</c:v>
                </c:pt>
                <c:pt idx="438">
                  <c:v>1300.8599999999999</c:v>
                </c:pt>
                <c:pt idx="439">
                  <c:v>1303.83</c:v>
                </c:pt>
                <c:pt idx="440">
                  <c:v>1306.8</c:v>
                </c:pt>
                <c:pt idx="441">
                  <c:v>1309.77</c:v>
                </c:pt>
                <c:pt idx="442">
                  <c:v>1312.74</c:v>
                </c:pt>
                <c:pt idx="443">
                  <c:v>1315.71</c:v>
                </c:pt>
                <c:pt idx="444">
                  <c:v>1318.68</c:v>
                </c:pt>
                <c:pt idx="445">
                  <c:v>1321.65</c:v>
                </c:pt>
                <c:pt idx="446">
                  <c:v>1324.62</c:v>
                </c:pt>
                <c:pt idx="447">
                  <c:v>1327.59</c:v>
                </c:pt>
                <c:pt idx="448">
                  <c:v>1330.56</c:v>
                </c:pt>
                <c:pt idx="449">
                  <c:v>1333.53</c:v>
                </c:pt>
                <c:pt idx="450">
                  <c:v>1336.5</c:v>
                </c:pt>
                <c:pt idx="451">
                  <c:v>1339.47</c:v>
                </c:pt>
                <c:pt idx="452">
                  <c:v>1342.44</c:v>
                </c:pt>
                <c:pt idx="453">
                  <c:v>1345.41</c:v>
                </c:pt>
                <c:pt idx="454">
                  <c:v>1348.38</c:v>
                </c:pt>
                <c:pt idx="455">
                  <c:v>1351.35</c:v>
                </c:pt>
                <c:pt idx="456">
                  <c:v>1354.32</c:v>
                </c:pt>
                <c:pt idx="457">
                  <c:v>1357.29</c:v>
                </c:pt>
                <c:pt idx="458">
                  <c:v>1360.26</c:v>
                </c:pt>
                <c:pt idx="459">
                  <c:v>1363.23</c:v>
                </c:pt>
                <c:pt idx="460">
                  <c:v>1366.2</c:v>
                </c:pt>
                <c:pt idx="461">
                  <c:v>1369.17</c:v>
                </c:pt>
                <c:pt idx="462">
                  <c:v>1372.14</c:v>
                </c:pt>
                <c:pt idx="463">
                  <c:v>1375.11</c:v>
                </c:pt>
                <c:pt idx="464">
                  <c:v>1378.08</c:v>
                </c:pt>
                <c:pt idx="465">
                  <c:v>1381.05</c:v>
                </c:pt>
                <c:pt idx="466">
                  <c:v>1384.02</c:v>
                </c:pt>
                <c:pt idx="467">
                  <c:v>1386.99</c:v>
                </c:pt>
                <c:pt idx="468">
                  <c:v>1389.96</c:v>
                </c:pt>
                <c:pt idx="469">
                  <c:v>1392.93</c:v>
                </c:pt>
                <c:pt idx="470">
                  <c:v>1395.9</c:v>
                </c:pt>
                <c:pt idx="471">
                  <c:v>1398.87</c:v>
                </c:pt>
                <c:pt idx="472">
                  <c:v>1401.84</c:v>
                </c:pt>
                <c:pt idx="473">
                  <c:v>1404.81</c:v>
                </c:pt>
                <c:pt idx="474">
                  <c:v>1407.78</c:v>
                </c:pt>
                <c:pt idx="475">
                  <c:v>1410.75</c:v>
                </c:pt>
                <c:pt idx="476">
                  <c:v>1413.72</c:v>
                </c:pt>
                <c:pt idx="477">
                  <c:v>1416.69</c:v>
                </c:pt>
                <c:pt idx="478">
                  <c:v>1419.66</c:v>
                </c:pt>
                <c:pt idx="479">
                  <c:v>1422.63</c:v>
                </c:pt>
                <c:pt idx="480">
                  <c:v>1425.6</c:v>
                </c:pt>
                <c:pt idx="481">
                  <c:v>1428.57</c:v>
                </c:pt>
                <c:pt idx="482">
                  <c:v>1431.54</c:v>
                </c:pt>
                <c:pt idx="483">
                  <c:v>1434.51</c:v>
                </c:pt>
                <c:pt idx="484">
                  <c:v>1437.48</c:v>
                </c:pt>
                <c:pt idx="485">
                  <c:v>1440.45</c:v>
                </c:pt>
                <c:pt idx="486">
                  <c:v>1443.42</c:v>
                </c:pt>
                <c:pt idx="487">
                  <c:v>1446.39</c:v>
                </c:pt>
                <c:pt idx="488">
                  <c:v>1449.36</c:v>
                </c:pt>
                <c:pt idx="489">
                  <c:v>1452.33</c:v>
                </c:pt>
                <c:pt idx="490">
                  <c:v>1455.3</c:v>
                </c:pt>
                <c:pt idx="491">
                  <c:v>1458.27</c:v>
                </c:pt>
                <c:pt idx="492">
                  <c:v>1461.24</c:v>
                </c:pt>
                <c:pt idx="493">
                  <c:v>1464.21</c:v>
                </c:pt>
                <c:pt idx="494">
                  <c:v>1467.18</c:v>
                </c:pt>
                <c:pt idx="495">
                  <c:v>1470.15</c:v>
                </c:pt>
                <c:pt idx="496">
                  <c:v>1473.12</c:v>
                </c:pt>
                <c:pt idx="497">
                  <c:v>1476.09</c:v>
                </c:pt>
                <c:pt idx="498">
                  <c:v>1479.06</c:v>
                </c:pt>
                <c:pt idx="499">
                  <c:v>1482.03</c:v>
                </c:pt>
                <c:pt idx="500">
                  <c:v>1485</c:v>
                </c:pt>
                <c:pt idx="501">
                  <c:v>1487.97</c:v>
                </c:pt>
                <c:pt idx="502">
                  <c:v>1490.94</c:v>
                </c:pt>
                <c:pt idx="503">
                  <c:v>1493.91</c:v>
                </c:pt>
                <c:pt idx="504">
                  <c:v>1496.88</c:v>
                </c:pt>
                <c:pt idx="505">
                  <c:v>1499.85</c:v>
                </c:pt>
                <c:pt idx="506">
                  <c:v>1502.82</c:v>
                </c:pt>
                <c:pt idx="507">
                  <c:v>1505.79</c:v>
                </c:pt>
                <c:pt idx="508">
                  <c:v>1508.76</c:v>
                </c:pt>
                <c:pt idx="509">
                  <c:v>1511.73</c:v>
                </c:pt>
                <c:pt idx="510">
                  <c:v>1514.7</c:v>
                </c:pt>
                <c:pt idx="511">
                  <c:v>1517.67</c:v>
                </c:pt>
                <c:pt idx="512">
                  <c:v>1520.64</c:v>
                </c:pt>
                <c:pt idx="513">
                  <c:v>1523.61</c:v>
                </c:pt>
                <c:pt idx="514">
                  <c:v>1526.58</c:v>
                </c:pt>
                <c:pt idx="515">
                  <c:v>1529.55</c:v>
                </c:pt>
                <c:pt idx="516">
                  <c:v>1532.52</c:v>
                </c:pt>
                <c:pt idx="517">
                  <c:v>1535.49</c:v>
                </c:pt>
                <c:pt idx="518">
                  <c:v>1538.46</c:v>
                </c:pt>
                <c:pt idx="519">
                  <c:v>1541.43</c:v>
                </c:pt>
                <c:pt idx="520">
                  <c:v>1544.4</c:v>
                </c:pt>
                <c:pt idx="521">
                  <c:v>1547.37</c:v>
                </c:pt>
                <c:pt idx="522">
                  <c:v>1550.34</c:v>
                </c:pt>
                <c:pt idx="523">
                  <c:v>1553.31</c:v>
                </c:pt>
                <c:pt idx="524">
                  <c:v>1556.28</c:v>
                </c:pt>
                <c:pt idx="525">
                  <c:v>1559.25</c:v>
                </c:pt>
                <c:pt idx="526">
                  <c:v>1562.22</c:v>
                </c:pt>
                <c:pt idx="527">
                  <c:v>1565.19</c:v>
                </c:pt>
                <c:pt idx="528">
                  <c:v>1568.16</c:v>
                </c:pt>
                <c:pt idx="529">
                  <c:v>1571.13</c:v>
                </c:pt>
                <c:pt idx="530">
                  <c:v>1574.1</c:v>
                </c:pt>
                <c:pt idx="531">
                  <c:v>1577.07</c:v>
                </c:pt>
                <c:pt idx="532">
                  <c:v>1580.04</c:v>
                </c:pt>
                <c:pt idx="533">
                  <c:v>1583.01</c:v>
                </c:pt>
                <c:pt idx="534">
                  <c:v>1585.98</c:v>
                </c:pt>
                <c:pt idx="535">
                  <c:v>1588.95</c:v>
                </c:pt>
                <c:pt idx="536">
                  <c:v>1591.92</c:v>
                </c:pt>
                <c:pt idx="537">
                  <c:v>1594.89</c:v>
                </c:pt>
                <c:pt idx="538">
                  <c:v>1597.86</c:v>
                </c:pt>
                <c:pt idx="539">
                  <c:v>1600.83</c:v>
                </c:pt>
                <c:pt idx="540">
                  <c:v>1603.8</c:v>
                </c:pt>
                <c:pt idx="541">
                  <c:v>1606.77</c:v>
                </c:pt>
                <c:pt idx="542">
                  <c:v>1609.74</c:v>
                </c:pt>
                <c:pt idx="543">
                  <c:v>1612.71</c:v>
                </c:pt>
                <c:pt idx="544">
                  <c:v>1615.68</c:v>
                </c:pt>
                <c:pt idx="545">
                  <c:v>1618.65</c:v>
                </c:pt>
                <c:pt idx="546">
                  <c:v>1621.62</c:v>
                </c:pt>
                <c:pt idx="547">
                  <c:v>1624.59</c:v>
                </c:pt>
                <c:pt idx="548">
                  <c:v>1627.56</c:v>
                </c:pt>
                <c:pt idx="549">
                  <c:v>1630.53</c:v>
                </c:pt>
                <c:pt idx="550">
                  <c:v>1633.5</c:v>
                </c:pt>
                <c:pt idx="551">
                  <c:v>1636.47</c:v>
                </c:pt>
                <c:pt idx="552">
                  <c:v>1639.44</c:v>
                </c:pt>
                <c:pt idx="553">
                  <c:v>1642.41</c:v>
                </c:pt>
                <c:pt idx="554">
                  <c:v>1645.38</c:v>
                </c:pt>
                <c:pt idx="555">
                  <c:v>1648.35</c:v>
                </c:pt>
                <c:pt idx="556">
                  <c:v>1651.32</c:v>
                </c:pt>
                <c:pt idx="557">
                  <c:v>1654.29</c:v>
                </c:pt>
                <c:pt idx="558">
                  <c:v>1657.26</c:v>
                </c:pt>
                <c:pt idx="559">
                  <c:v>1660.23</c:v>
                </c:pt>
                <c:pt idx="560">
                  <c:v>1663.2</c:v>
                </c:pt>
                <c:pt idx="561">
                  <c:v>1666.17</c:v>
                </c:pt>
                <c:pt idx="562">
                  <c:v>1669.14</c:v>
                </c:pt>
                <c:pt idx="563">
                  <c:v>1672.11</c:v>
                </c:pt>
                <c:pt idx="564">
                  <c:v>1675.08</c:v>
                </c:pt>
                <c:pt idx="565">
                  <c:v>1678.05</c:v>
                </c:pt>
                <c:pt idx="566">
                  <c:v>1681.02</c:v>
                </c:pt>
                <c:pt idx="567">
                  <c:v>1683.99</c:v>
                </c:pt>
                <c:pt idx="568">
                  <c:v>1686.96</c:v>
                </c:pt>
                <c:pt idx="569">
                  <c:v>1689.93</c:v>
                </c:pt>
                <c:pt idx="570">
                  <c:v>1692.9</c:v>
                </c:pt>
                <c:pt idx="571">
                  <c:v>1695.87</c:v>
                </c:pt>
                <c:pt idx="572">
                  <c:v>1698.84</c:v>
                </c:pt>
                <c:pt idx="573">
                  <c:v>1701.81</c:v>
                </c:pt>
                <c:pt idx="574">
                  <c:v>1704.78</c:v>
                </c:pt>
                <c:pt idx="575">
                  <c:v>1707.75</c:v>
                </c:pt>
                <c:pt idx="576">
                  <c:v>1710.72</c:v>
                </c:pt>
                <c:pt idx="577">
                  <c:v>1713.69</c:v>
                </c:pt>
                <c:pt idx="578">
                  <c:v>1716.66</c:v>
                </c:pt>
                <c:pt idx="579">
                  <c:v>1719.63</c:v>
                </c:pt>
                <c:pt idx="580">
                  <c:v>1722.6</c:v>
                </c:pt>
                <c:pt idx="581">
                  <c:v>1725.57</c:v>
                </c:pt>
                <c:pt idx="582">
                  <c:v>1728.54</c:v>
                </c:pt>
                <c:pt idx="583">
                  <c:v>1731.51</c:v>
                </c:pt>
                <c:pt idx="584">
                  <c:v>1734.48</c:v>
                </c:pt>
                <c:pt idx="585">
                  <c:v>1737.45</c:v>
                </c:pt>
                <c:pt idx="586">
                  <c:v>1740.42</c:v>
                </c:pt>
                <c:pt idx="587">
                  <c:v>1743.39</c:v>
                </c:pt>
                <c:pt idx="588">
                  <c:v>1746.36</c:v>
                </c:pt>
                <c:pt idx="589">
                  <c:v>1749.33</c:v>
                </c:pt>
                <c:pt idx="590">
                  <c:v>1752.3</c:v>
                </c:pt>
                <c:pt idx="591">
                  <c:v>1755.27</c:v>
                </c:pt>
                <c:pt idx="592">
                  <c:v>1758.24</c:v>
                </c:pt>
                <c:pt idx="593">
                  <c:v>1761.21</c:v>
                </c:pt>
                <c:pt idx="594">
                  <c:v>1764.18</c:v>
                </c:pt>
                <c:pt idx="595">
                  <c:v>1767.15</c:v>
                </c:pt>
                <c:pt idx="596">
                  <c:v>1770.12</c:v>
                </c:pt>
                <c:pt idx="597">
                  <c:v>1773.09</c:v>
                </c:pt>
                <c:pt idx="598">
                  <c:v>1776.06</c:v>
                </c:pt>
                <c:pt idx="599">
                  <c:v>1779.03</c:v>
                </c:pt>
                <c:pt idx="600">
                  <c:v>1782</c:v>
                </c:pt>
                <c:pt idx="601">
                  <c:v>1784.97</c:v>
                </c:pt>
                <c:pt idx="602">
                  <c:v>1787.94</c:v>
                </c:pt>
                <c:pt idx="603">
                  <c:v>1790.91</c:v>
                </c:pt>
                <c:pt idx="604">
                  <c:v>1793.88</c:v>
                </c:pt>
                <c:pt idx="605">
                  <c:v>1796.85</c:v>
                </c:pt>
                <c:pt idx="606">
                  <c:v>1799.82</c:v>
                </c:pt>
                <c:pt idx="607">
                  <c:v>1802.79</c:v>
                </c:pt>
                <c:pt idx="608">
                  <c:v>1805.76</c:v>
                </c:pt>
                <c:pt idx="609">
                  <c:v>1808.73</c:v>
                </c:pt>
                <c:pt idx="610">
                  <c:v>1811.7</c:v>
                </c:pt>
                <c:pt idx="611">
                  <c:v>1814.67</c:v>
                </c:pt>
                <c:pt idx="612">
                  <c:v>1817.64</c:v>
                </c:pt>
                <c:pt idx="613">
                  <c:v>1820.61</c:v>
                </c:pt>
                <c:pt idx="614">
                  <c:v>1823.58</c:v>
                </c:pt>
                <c:pt idx="615">
                  <c:v>1826.55</c:v>
                </c:pt>
                <c:pt idx="616">
                  <c:v>1829.52</c:v>
                </c:pt>
                <c:pt idx="617">
                  <c:v>1832.49</c:v>
                </c:pt>
                <c:pt idx="618">
                  <c:v>1835.46</c:v>
                </c:pt>
                <c:pt idx="619">
                  <c:v>1838.43</c:v>
                </c:pt>
                <c:pt idx="620">
                  <c:v>1841.4</c:v>
                </c:pt>
                <c:pt idx="621">
                  <c:v>1844.37</c:v>
                </c:pt>
                <c:pt idx="622">
                  <c:v>1847.34</c:v>
                </c:pt>
                <c:pt idx="623">
                  <c:v>1850.31</c:v>
                </c:pt>
                <c:pt idx="624">
                  <c:v>1853.28</c:v>
                </c:pt>
                <c:pt idx="625">
                  <c:v>1856.25</c:v>
                </c:pt>
                <c:pt idx="626">
                  <c:v>1859.22</c:v>
                </c:pt>
                <c:pt idx="627">
                  <c:v>1862.19</c:v>
                </c:pt>
                <c:pt idx="628">
                  <c:v>1865.16</c:v>
                </c:pt>
                <c:pt idx="629">
                  <c:v>1868.13</c:v>
                </c:pt>
                <c:pt idx="630">
                  <c:v>1871.1</c:v>
                </c:pt>
                <c:pt idx="631">
                  <c:v>1874.07</c:v>
                </c:pt>
                <c:pt idx="632">
                  <c:v>1877.04</c:v>
                </c:pt>
                <c:pt idx="633">
                  <c:v>1880.01</c:v>
                </c:pt>
                <c:pt idx="634">
                  <c:v>1882.98</c:v>
                </c:pt>
                <c:pt idx="635">
                  <c:v>1885.95</c:v>
                </c:pt>
                <c:pt idx="636">
                  <c:v>1888.92</c:v>
                </c:pt>
                <c:pt idx="637">
                  <c:v>1891.89</c:v>
                </c:pt>
                <c:pt idx="638">
                  <c:v>1894.86</c:v>
                </c:pt>
                <c:pt idx="639">
                  <c:v>1897.83</c:v>
                </c:pt>
                <c:pt idx="640">
                  <c:v>1900.8</c:v>
                </c:pt>
                <c:pt idx="641">
                  <c:v>1903.77</c:v>
                </c:pt>
                <c:pt idx="642">
                  <c:v>1906.74</c:v>
                </c:pt>
                <c:pt idx="643">
                  <c:v>1909.71</c:v>
                </c:pt>
                <c:pt idx="644">
                  <c:v>1912.68</c:v>
                </c:pt>
                <c:pt idx="645">
                  <c:v>1915.65</c:v>
                </c:pt>
                <c:pt idx="646">
                  <c:v>1918.62</c:v>
                </c:pt>
                <c:pt idx="647">
                  <c:v>1921.59</c:v>
                </c:pt>
                <c:pt idx="648">
                  <c:v>1924.56</c:v>
                </c:pt>
                <c:pt idx="649">
                  <c:v>1927.53</c:v>
                </c:pt>
                <c:pt idx="650">
                  <c:v>1930.5</c:v>
                </c:pt>
                <c:pt idx="651">
                  <c:v>1933.47</c:v>
                </c:pt>
                <c:pt idx="652">
                  <c:v>1936.44</c:v>
                </c:pt>
                <c:pt idx="653">
                  <c:v>1939.41</c:v>
                </c:pt>
                <c:pt idx="654">
                  <c:v>1942.38</c:v>
                </c:pt>
                <c:pt idx="655">
                  <c:v>1945.35</c:v>
                </c:pt>
                <c:pt idx="656">
                  <c:v>1948.32</c:v>
                </c:pt>
                <c:pt idx="657">
                  <c:v>1951.29</c:v>
                </c:pt>
                <c:pt idx="658">
                  <c:v>1954.26</c:v>
                </c:pt>
                <c:pt idx="659">
                  <c:v>1957.23</c:v>
                </c:pt>
                <c:pt idx="660">
                  <c:v>1960.2</c:v>
                </c:pt>
                <c:pt idx="661">
                  <c:v>1963.17</c:v>
                </c:pt>
                <c:pt idx="662">
                  <c:v>1966.14</c:v>
                </c:pt>
                <c:pt idx="663">
                  <c:v>1969.11</c:v>
                </c:pt>
                <c:pt idx="664">
                  <c:v>1972.08</c:v>
                </c:pt>
                <c:pt idx="665">
                  <c:v>1975.05</c:v>
                </c:pt>
                <c:pt idx="666">
                  <c:v>1978.02</c:v>
                </c:pt>
                <c:pt idx="667">
                  <c:v>1980.99</c:v>
                </c:pt>
                <c:pt idx="668">
                  <c:v>1983.96</c:v>
                </c:pt>
                <c:pt idx="669">
                  <c:v>1986.93</c:v>
                </c:pt>
                <c:pt idx="670">
                  <c:v>1989.9</c:v>
                </c:pt>
                <c:pt idx="671">
                  <c:v>1992.87</c:v>
                </c:pt>
                <c:pt idx="672">
                  <c:v>1995.84</c:v>
                </c:pt>
                <c:pt idx="673">
                  <c:v>1998.81</c:v>
                </c:pt>
                <c:pt idx="674">
                  <c:v>2001.78</c:v>
                </c:pt>
                <c:pt idx="675">
                  <c:v>2004.75</c:v>
                </c:pt>
                <c:pt idx="676">
                  <c:v>2007.72</c:v>
                </c:pt>
                <c:pt idx="677">
                  <c:v>2010.69</c:v>
                </c:pt>
                <c:pt idx="678">
                  <c:v>2013.66</c:v>
                </c:pt>
                <c:pt idx="679">
                  <c:v>2016.63</c:v>
                </c:pt>
                <c:pt idx="680">
                  <c:v>2019.6</c:v>
                </c:pt>
                <c:pt idx="681">
                  <c:v>2022.57</c:v>
                </c:pt>
                <c:pt idx="682">
                  <c:v>2025.54</c:v>
                </c:pt>
                <c:pt idx="683">
                  <c:v>2028.51</c:v>
                </c:pt>
                <c:pt idx="684">
                  <c:v>2031.48</c:v>
                </c:pt>
                <c:pt idx="685">
                  <c:v>2034.45</c:v>
                </c:pt>
                <c:pt idx="686">
                  <c:v>2037.42</c:v>
                </c:pt>
                <c:pt idx="687">
                  <c:v>2040.39</c:v>
                </c:pt>
                <c:pt idx="688">
                  <c:v>2043.36</c:v>
                </c:pt>
                <c:pt idx="689">
                  <c:v>2046.33</c:v>
                </c:pt>
                <c:pt idx="690">
                  <c:v>2049.3000000000002</c:v>
                </c:pt>
                <c:pt idx="691">
                  <c:v>2052.27</c:v>
                </c:pt>
                <c:pt idx="692">
                  <c:v>2055.2399999999998</c:v>
                </c:pt>
                <c:pt idx="693">
                  <c:v>2058.21</c:v>
                </c:pt>
                <c:pt idx="694">
                  <c:v>2061.1799999999998</c:v>
                </c:pt>
                <c:pt idx="695">
                  <c:v>2064.15</c:v>
                </c:pt>
                <c:pt idx="696">
                  <c:v>2067.12</c:v>
                </c:pt>
                <c:pt idx="697">
                  <c:v>2070.09</c:v>
                </c:pt>
                <c:pt idx="698">
                  <c:v>2073.06</c:v>
                </c:pt>
                <c:pt idx="699">
                  <c:v>2076.0300000000002</c:v>
                </c:pt>
                <c:pt idx="700">
                  <c:v>2079</c:v>
                </c:pt>
                <c:pt idx="701">
                  <c:v>2081.9699999999998</c:v>
                </c:pt>
                <c:pt idx="702">
                  <c:v>2084.94</c:v>
                </c:pt>
                <c:pt idx="703">
                  <c:v>2087.91</c:v>
                </c:pt>
                <c:pt idx="704">
                  <c:v>2090.88</c:v>
                </c:pt>
                <c:pt idx="705">
                  <c:v>2093.85</c:v>
                </c:pt>
                <c:pt idx="706">
                  <c:v>2096.8200000000002</c:v>
                </c:pt>
                <c:pt idx="707">
                  <c:v>2099.79</c:v>
                </c:pt>
                <c:pt idx="708">
                  <c:v>2102.7600000000002</c:v>
                </c:pt>
                <c:pt idx="709">
                  <c:v>2105.73</c:v>
                </c:pt>
                <c:pt idx="710">
                  <c:v>2108.6999999999998</c:v>
                </c:pt>
                <c:pt idx="711">
                  <c:v>2111.67</c:v>
                </c:pt>
                <c:pt idx="712">
                  <c:v>2114.64</c:v>
                </c:pt>
                <c:pt idx="713">
                  <c:v>2117.61</c:v>
                </c:pt>
                <c:pt idx="714">
                  <c:v>2120.58</c:v>
                </c:pt>
                <c:pt idx="715">
                  <c:v>2123.5500000000002</c:v>
                </c:pt>
                <c:pt idx="716">
                  <c:v>2126.52</c:v>
                </c:pt>
                <c:pt idx="717">
                  <c:v>2129.4899999999998</c:v>
                </c:pt>
                <c:pt idx="718">
                  <c:v>2132.46</c:v>
                </c:pt>
                <c:pt idx="719">
                  <c:v>2135.4299999999998</c:v>
                </c:pt>
                <c:pt idx="720">
                  <c:v>2138.4</c:v>
                </c:pt>
                <c:pt idx="721">
                  <c:v>2141.37</c:v>
                </c:pt>
                <c:pt idx="722">
                  <c:v>2144.34</c:v>
                </c:pt>
                <c:pt idx="723">
                  <c:v>2147.31</c:v>
                </c:pt>
                <c:pt idx="724">
                  <c:v>2150.2800000000002</c:v>
                </c:pt>
                <c:pt idx="725">
                  <c:v>2153.25</c:v>
                </c:pt>
                <c:pt idx="726">
                  <c:v>2156.2199999999998</c:v>
                </c:pt>
                <c:pt idx="727">
                  <c:v>2159.19</c:v>
                </c:pt>
                <c:pt idx="728">
                  <c:v>2162.16</c:v>
                </c:pt>
                <c:pt idx="729">
                  <c:v>2165.13</c:v>
                </c:pt>
                <c:pt idx="730">
                  <c:v>2168.1</c:v>
                </c:pt>
                <c:pt idx="731">
                  <c:v>2171.0700000000002</c:v>
                </c:pt>
                <c:pt idx="732">
                  <c:v>2174.04</c:v>
                </c:pt>
                <c:pt idx="733">
                  <c:v>2177.0100000000002</c:v>
                </c:pt>
                <c:pt idx="734">
                  <c:v>2179.98</c:v>
                </c:pt>
                <c:pt idx="735">
                  <c:v>2182.9499999999998</c:v>
                </c:pt>
                <c:pt idx="736">
                  <c:v>2185.92</c:v>
                </c:pt>
                <c:pt idx="737">
                  <c:v>2188.89</c:v>
                </c:pt>
                <c:pt idx="738">
                  <c:v>2191.86</c:v>
                </c:pt>
                <c:pt idx="739">
                  <c:v>2194.83</c:v>
                </c:pt>
                <c:pt idx="740">
                  <c:v>2197.8000000000002</c:v>
                </c:pt>
                <c:pt idx="741">
                  <c:v>2200.77</c:v>
                </c:pt>
                <c:pt idx="742">
                  <c:v>2203.7399999999998</c:v>
                </c:pt>
                <c:pt idx="743">
                  <c:v>2206.71</c:v>
                </c:pt>
                <c:pt idx="744">
                  <c:v>2209.6799999999998</c:v>
                </c:pt>
                <c:pt idx="745">
                  <c:v>2212.65</c:v>
                </c:pt>
                <c:pt idx="746">
                  <c:v>2215.62</c:v>
                </c:pt>
                <c:pt idx="747">
                  <c:v>2218.59</c:v>
                </c:pt>
                <c:pt idx="748">
                  <c:v>2221.56</c:v>
                </c:pt>
                <c:pt idx="749">
                  <c:v>2224.5300000000002</c:v>
                </c:pt>
                <c:pt idx="750">
                  <c:v>2227.5</c:v>
                </c:pt>
                <c:pt idx="751">
                  <c:v>2230.4699999999998</c:v>
                </c:pt>
                <c:pt idx="752">
                  <c:v>2233.44</c:v>
                </c:pt>
                <c:pt idx="753">
                  <c:v>2236.41</c:v>
                </c:pt>
                <c:pt idx="754">
                  <c:v>2239.38</c:v>
                </c:pt>
                <c:pt idx="755">
                  <c:v>2242.35</c:v>
                </c:pt>
                <c:pt idx="756">
                  <c:v>2245.3200000000002</c:v>
                </c:pt>
                <c:pt idx="757">
                  <c:v>2248.29</c:v>
                </c:pt>
                <c:pt idx="758">
                  <c:v>2251.2600000000002</c:v>
                </c:pt>
                <c:pt idx="759">
                  <c:v>2254.23</c:v>
                </c:pt>
                <c:pt idx="760">
                  <c:v>2257.1999999999998</c:v>
                </c:pt>
                <c:pt idx="761">
                  <c:v>2260.17</c:v>
                </c:pt>
                <c:pt idx="762">
                  <c:v>2263.14</c:v>
                </c:pt>
                <c:pt idx="763">
                  <c:v>2266.11</c:v>
                </c:pt>
                <c:pt idx="764">
                  <c:v>2269.08</c:v>
                </c:pt>
                <c:pt idx="765">
                  <c:v>2272.0500000000002</c:v>
                </c:pt>
                <c:pt idx="766">
                  <c:v>2275.02</c:v>
                </c:pt>
                <c:pt idx="767">
                  <c:v>2277.9899999999998</c:v>
                </c:pt>
                <c:pt idx="768">
                  <c:v>2280.96</c:v>
                </c:pt>
                <c:pt idx="769">
                  <c:v>2283.9299999999998</c:v>
                </c:pt>
                <c:pt idx="770">
                  <c:v>2286.9</c:v>
                </c:pt>
                <c:pt idx="771">
                  <c:v>2289.87</c:v>
                </c:pt>
                <c:pt idx="772">
                  <c:v>2292.84</c:v>
                </c:pt>
                <c:pt idx="773">
                  <c:v>2295.81</c:v>
                </c:pt>
                <c:pt idx="774">
                  <c:v>2298.7800000000002</c:v>
                </c:pt>
                <c:pt idx="775">
                  <c:v>2301.75</c:v>
                </c:pt>
                <c:pt idx="776">
                  <c:v>2304.7199999999998</c:v>
                </c:pt>
                <c:pt idx="777">
                  <c:v>2307.69</c:v>
                </c:pt>
                <c:pt idx="778">
                  <c:v>2310.66</c:v>
                </c:pt>
                <c:pt idx="779">
                  <c:v>2313.63</c:v>
                </c:pt>
                <c:pt idx="780">
                  <c:v>2316.6</c:v>
                </c:pt>
                <c:pt idx="781">
                  <c:v>2319.5700000000002</c:v>
                </c:pt>
                <c:pt idx="782">
                  <c:v>2322.54</c:v>
                </c:pt>
                <c:pt idx="783">
                  <c:v>2325.5100000000002</c:v>
                </c:pt>
                <c:pt idx="784">
                  <c:v>2328.48</c:v>
                </c:pt>
                <c:pt idx="785">
                  <c:v>2331.4499999999998</c:v>
                </c:pt>
                <c:pt idx="786">
                  <c:v>2334.42</c:v>
                </c:pt>
                <c:pt idx="787">
                  <c:v>2337.39</c:v>
                </c:pt>
                <c:pt idx="788">
                  <c:v>2340.36</c:v>
                </c:pt>
                <c:pt idx="789">
                  <c:v>2343.33</c:v>
                </c:pt>
                <c:pt idx="790">
                  <c:v>2346.3000000000002</c:v>
                </c:pt>
                <c:pt idx="791">
                  <c:v>2349.27</c:v>
                </c:pt>
                <c:pt idx="792">
                  <c:v>2352.2399999999998</c:v>
                </c:pt>
                <c:pt idx="793">
                  <c:v>2355.21</c:v>
                </c:pt>
                <c:pt idx="794">
                  <c:v>2358.1799999999998</c:v>
                </c:pt>
                <c:pt idx="795">
                  <c:v>2361.15</c:v>
                </c:pt>
                <c:pt idx="796">
                  <c:v>2364.12</c:v>
                </c:pt>
                <c:pt idx="797">
                  <c:v>2367.09</c:v>
                </c:pt>
                <c:pt idx="798">
                  <c:v>2370.06</c:v>
                </c:pt>
                <c:pt idx="799">
                  <c:v>2373.0300000000002</c:v>
                </c:pt>
                <c:pt idx="800">
                  <c:v>2376</c:v>
                </c:pt>
                <c:pt idx="801">
                  <c:v>2378.9699999999998</c:v>
                </c:pt>
                <c:pt idx="802">
                  <c:v>2381.94</c:v>
                </c:pt>
                <c:pt idx="803">
                  <c:v>2384.91</c:v>
                </c:pt>
                <c:pt idx="804">
                  <c:v>2387.88</c:v>
                </c:pt>
                <c:pt idx="805">
                  <c:v>2390.85</c:v>
                </c:pt>
                <c:pt idx="806">
                  <c:v>2393.8200000000002</c:v>
                </c:pt>
                <c:pt idx="807">
                  <c:v>2396.79</c:v>
                </c:pt>
                <c:pt idx="808">
                  <c:v>2399.7600000000002</c:v>
                </c:pt>
                <c:pt idx="809">
                  <c:v>2402.73</c:v>
                </c:pt>
                <c:pt idx="810">
                  <c:v>2405.6999999999998</c:v>
                </c:pt>
                <c:pt idx="811">
                  <c:v>2408.67</c:v>
                </c:pt>
                <c:pt idx="812">
                  <c:v>2411.64</c:v>
                </c:pt>
                <c:pt idx="813">
                  <c:v>2414.61</c:v>
                </c:pt>
                <c:pt idx="814">
                  <c:v>2417.58</c:v>
                </c:pt>
                <c:pt idx="815">
                  <c:v>2420.5500000000002</c:v>
                </c:pt>
                <c:pt idx="816">
                  <c:v>2423.52</c:v>
                </c:pt>
                <c:pt idx="817">
                  <c:v>2426.4899999999998</c:v>
                </c:pt>
                <c:pt idx="818">
                  <c:v>2429.46</c:v>
                </c:pt>
                <c:pt idx="819">
                  <c:v>2432.4299999999998</c:v>
                </c:pt>
                <c:pt idx="820">
                  <c:v>2435.4</c:v>
                </c:pt>
                <c:pt idx="821">
                  <c:v>2438.37</c:v>
                </c:pt>
                <c:pt idx="822">
                  <c:v>2441.34</c:v>
                </c:pt>
                <c:pt idx="823">
                  <c:v>2444.31</c:v>
                </c:pt>
                <c:pt idx="824">
                  <c:v>2447.2800000000002</c:v>
                </c:pt>
                <c:pt idx="825">
                  <c:v>2450.25</c:v>
                </c:pt>
                <c:pt idx="826">
                  <c:v>2453.2199999999998</c:v>
                </c:pt>
                <c:pt idx="827">
                  <c:v>2456.19</c:v>
                </c:pt>
                <c:pt idx="828">
                  <c:v>2459.16</c:v>
                </c:pt>
                <c:pt idx="829">
                  <c:v>2462.13</c:v>
                </c:pt>
                <c:pt idx="830">
                  <c:v>2465.1</c:v>
                </c:pt>
                <c:pt idx="831">
                  <c:v>2468.0700000000002</c:v>
                </c:pt>
                <c:pt idx="832">
                  <c:v>2471.04</c:v>
                </c:pt>
                <c:pt idx="833">
                  <c:v>2474.0100000000002</c:v>
                </c:pt>
                <c:pt idx="834">
                  <c:v>2476.98</c:v>
                </c:pt>
                <c:pt idx="835">
                  <c:v>2479.9499999999998</c:v>
                </c:pt>
                <c:pt idx="836">
                  <c:v>2482.92</c:v>
                </c:pt>
                <c:pt idx="837">
                  <c:v>2485.89</c:v>
                </c:pt>
                <c:pt idx="838">
                  <c:v>2488.86</c:v>
                </c:pt>
                <c:pt idx="839">
                  <c:v>2491.83</c:v>
                </c:pt>
                <c:pt idx="840">
                  <c:v>2494.8000000000002</c:v>
                </c:pt>
                <c:pt idx="841">
                  <c:v>2497.77</c:v>
                </c:pt>
                <c:pt idx="842">
                  <c:v>2500.7399999999998</c:v>
                </c:pt>
                <c:pt idx="843">
                  <c:v>2503.71</c:v>
                </c:pt>
                <c:pt idx="844">
                  <c:v>2506.6799999999998</c:v>
                </c:pt>
                <c:pt idx="845">
                  <c:v>2509.65</c:v>
                </c:pt>
                <c:pt idx="846">
                  <c:v>2512.62</c:v>
                </c:pt>
                <c:pt idx="847">
                  <c:v>2515.59</c:v>
                </c:pt>
                <c:pt idx="848">
                  <c:v>2518.56</c:v>
                </c:pt>
                <c:pt idx="849">
                  <c:v>2521.5300000000002</c:v>
                </c:pt>
                <c:pt idx="850">
                  <c:v>2524.5</c:v>
                </c:pt>
                <c:pt idx="851">
                  <c:v>2527.4699999999998</c:v>
                </c:pt>
                <c:pt idx="852">
                  <c:v>2530.44</c:v>
                </c:pt>
                <c:pt idx="853">
                  <c:v>2533.41</c:v>
                </c:pt>
                <c:pt idx="854">
                  <c:v>2536.38</c:v>
                </c:pt>
                <c:pt idx="855">
                  <c:v>2539.35</c:v>
                </c:pt>
                <c:pt idx="856">
                  <c:v>2542.3200000000002</c:v>
                </c:pt>
                <c:pt idx="857">
                  <c:v>2545.29</c:v>
                </c:pt>
                <c:pt idx="858">
                  <c:v>2548.2600000000002</c:v>
                </c:pt>
                <c:pt idx="859">
                  <c:v>2551.23</c:v>
                </c:pt>
                <c:pt idx="860">
                  <c:v>2554.1999999999998</c:v>
                </c:pt>
                <c:pt idx="861">
                  <c:v>2557.17</c:v>
                </c:pt>
                <c:pt idx="862">
                  <c:v>2560.14</c:v>
                </c:pt>
                <c:pt idx="863">
                  <c:v>2563.11</c:v>
                </c:pt>
                <c:pt idx="864">
                  <c:v>2566.08</c:v>
                </c:pt>
                <c:pt idx="865">
                  <c:v>2569.0500000000002</c:v>
                </c:pt>
                <c:pt idx="866">
                  <c:v>2572.02</c:v>
                </c:pt>
                <c:pt idx="867">
                  <c:v>2574.9899999999998</c:v>
                </c:pt>
                <c:pt idx="868">
                  <c:v>2577.96</c:v>
                </c:pt>
                <c:pt idx="869">
                  <c:v>2580.9299999999998</c:v>
                </c:pt>
                <c:pt idx="870">
                  <c:v>2583.9</c:v>
                </c:pt>
                <c:pt idx="871">
                  <c:v>2586.87</c:v>
                </c:pt>
                <c:pt idx="872">
                  <c:v>2589.84</c:v>
                </c:pt>
                <c:pt idx="873">
                  <c:v>2592.81</c:v>
                </c:pt>
                <c:pt idx="874">
                  <c:v>2595.7800000000002</c:v>
                </c:pt>
                <c:pt idx="875">
                  <c:v>2598.75</c:v>
                </c:pt>
                <c:pt idx="876">
                  <c:v>2601.7199999999998</c:v>
                </c:pt>
                <c:pt idx="877">
                  <c:v>2604.69</c:v>
                </c:pt>
                <c:pt idx="878">
                  <c:v>2607.66</c:v>
                </c:pt>
                <c:pt idx="879">
                  <c:v>2610.63</c:v>
                </c:pt>
                <c:pt idx="880">
                  <c:v>2613.6</c:v>
                </c:pt>
                <c:pt idx="881">
                  <c:v>2616.5700000000002</c:v>
                </c:pt>
                <c:pt idx="882">
                  <c:v>2619.54</c:v>
                </c:pt>
                <c:pt idx="883">
                  <c:v>2622.51</c:v>
                </c:pt>
                <c:pt idx="884">
                  <c:v>2625.48</c:v>
                </c:pt>
                <c:pt idx="885">
                  <c:v>2628.45</c:v>
                </c:pt>
                <c:pt idx="886">
                  <c:v>2631.42</c:v>
                </c:pt>
                <c:pt idx="887">
                  <c:v>2634.39</c:v>
                </c:pt>
                <c:pt idx="888">
                  <c:v>2637.36</c:v>
                </c:pt>
                <c:pt idx="889">
                  <c:v>2640.33</c:v>
                </c:pt>
                <c:pt idx="890">
                  <c:v>2643.3</c:v>
                </c:pt>
                <c:pt idx="891">
                  <c:v>2646.27</c:v>
                </c:pt>
                <c:pt idx="892">
                  <c:v>2649.24</c:v>
                </c:pt>
                <c:pt idx="893">
                  <c:v>2652.21</c:v>
                </c:pt>
                <c:pt idx="894">
                  <c:v>2655.18</c:v>
                </c:pt>
                <c:pt idx="895">
                  <c:v>2658.15</c:v>
                </c:pt>
                <c:pt idx="896">
                  <c:v>2661.12</c:v>
                </c:pt>
                <c:pt idx="897">
                  <c:v>2664.09</c:v>
                </c:pt>
                <c:pt idx="898">
                  <c:v>2667.06</c:v>
                </c:pt>
                <c:pt idx="899">
                  <c:v>2670.03</c:v>
                </c:pt>
                <c:pt idx="900">
                  <c:v>2673</c:v>
                </c:pt>
                <c:pt idx="901">
                  <c:v>2675.97</c:v>
                </c:pt>
                <c:pt idx="902">
                  <c:v>2678.94</c:v>
                </c:pt>
                <c:pt idx="903">
                  <c:v>2681.91</c:v>
                </c:pt>
                <c:pt idx="904">
                  <c:v>2684.88</c:v>
                </c:pt>
                <c:pt idx="905">
                  <c:v>2687.85</c:v>
                </c:pt>
                <c:pt idx="906">
                  <c:v>2690.82</c:v>
                </c:pt>
                <c:pt idx="907">
                  <c:v>2693.79</c:v>
                </c:pt>
                <c:pt idx="908">
                  <c:v>2696.76</c:v>
                </c:pt>
                <c:pt idx="909">
                  <c:v>2699.73</c:v>
                </c:pt>
                <c:pt idx="910">
                  <c:v>2702.7</c:v>
                </c:pt>
                <c:pt idx="911">
                  <c:v>2705.67</c:v>
                </c:pt>
                <c:pt idx="912">
                  <c:v>2708.64</c:v>
                </c:pt>
                <c:pt idx="913">
                  <c:v>2711.61</c:v>
                </c:pt>
                <c:pt idx="914">
                  <c:v>2714.58</c:v>
                </c:pt>
                <c:pt idx="915">
                  <c:v>2717.55</c:v>
                </c:pt>
                <c:pt idx="916">
                  <c:v>2720.52</c:v>
                </c:pt>
                <c:pt idx="917">
                  <c:v>2723.49</c:v>
                </c:pt>
                <c:pt idx="918">
                  <c:v>2726.46</c:v>
                </c:pt>
                <c:pt idx="919">
                  <c:v>2729.43</c:v>
                </c:pt>
                <c:pt idx="920">
                  <c:v>2732.4</c:v>
                </c:pt>
                <c:pt idx="921">
                  <c:v>2735.37</c:v>
                </c:pt>
                <c:pt idx="922">
                  <c:v>2738.34</c:v>
                </c:pt>
                <c:pt idx="923">
                  <c:v>2741.31</c:v>
                </c:pt>
                <c:pt idx="924">
                  <c:v>2744.28</c:v>
                </c:pt>
                <c:pt idx="925">
                  <c:v>2747.25</c:v>
                </c:pt>
                <c:pt idx="926">
                  <c:v>2750.22</c:v>
                </c:pt>
                <c:pt idx="927">
                  <c:v>2753.19</c:v>
                </c:pt>
                <c:pt idx="928">
                  <c:v>2756.16</c:v>
                </c:pt>
                <c:pt idx="929">
                  <c:v>2759.13</c:v>
                </c:pt>
                <c:pt idx="930">
                  <c:v>2762.1</c:v>
                </c:pt>
                <c:pt idx="931">
                  <c:v>2765.07</c:v>
                </c:pt>
                <c:pt idx="932">
                  <c:v>2768.04</c:v>
                </c:pt>
                <c:pt idx="933">
                  <c:v>2771.01</c:v>
                </c:pt>
                <c:pt idx="934">
                  <c:v>2773.98</c:v>
                </c:pt>
                <c:pt idx="935">
                  <c:v>2776.95</c:v>
                </c:pt>
                <c:pt idx="936">
                  <c:v>2779.92</c:v>
                </c:pt>
                <c:pt idx="937">
                  <c:v>2782.89</c:v>
                </c:pt>
                <c:pt idx="938">
                  <c:v>2785.86</c:v>
                </c:pt>
                <c:pt idx="939">
                  <c:v>2788.83</c:v>
                </c:pt>
                <c:pt idx="940">
                  <c:v>2791.8</c:v>
                </c:pt>
                <c:pt idx="941">
                  <c:v>2794.77</c:v>
                </c:pt>
                <c:pt idx="942">
                  <c:v>2797.74</c:v>
                </c:pt>
                <c:pt idx="943">
                  <c:v>2800.71</c:v>
                </c:pt>
                <c:pt idx="944">
                  <c:v>2803.68</c:v>
                </c:pt>
                <c:pt idx="945">
                  <c:v>2806.65</c:v>
                </c:pt>
                <c:pt idx="946">
                  <c:v>2809.62</c:v>
                </c:pt>
                <c:pt idx="947">
                  <c:v>2812.59</c:v>
                </c:pt>
                <c:pt idx="948">
                  <c:v>2815.56</c:v>
                </c:pt>
                <c:pt idx="949">
                  <c:v>2818.53</c:v>
                </c:pt>
                <c:pt idx="950">
                  <c:v>2821.5</c:v>
                </c:pt>
                <c:pt idx="951">
                  <c:v>2824.47</c:v>
                </c:pt>
                <c:pt idx="952">
                  <c:v>2827.44</c:v>
                </c:pt>
                <c:pt idx="953">
                  <c:v>2830.41</c:v>
                </c:pt>
                <c:pt idx="954">
                  <c:v>2833.38</c:v>
                </c:pt>
                <c:pt idx="955">
                  <c:v>2836.35</c:v>
                </c:pt>
                <c:pt idx="956">
                  <c:v>2839.32</c:v>
                </c:pt>
                <c:pt idx="957">
                  <c:v>2842.29</c:v>
                </c:pt>
                <c:pt idx="958">
                  <c:v>2845.26</c:v>
                </c:pt>
                <c:pt idx="959">
                  <c:v>2848.23</c:v>
                </c:pt>
                <c:pt idx="960">
                  <c:v>2851.2</c:v>
                </c:pt>
                <c:pt idx="961">
                  <c:v>2854.17</c:v>
                </c:pt>
                <c:pt idx="962">
                  <c:v>2857.14</c:v>
                </c:pt>
                <c:pt idx="963">
                  <c:v>2860.11</c:v>
                </c:pt>
                <c:pt idx="964">
                  <c:v>2863.08</c:v>
                </c:pt>
                <c:pt idx="965">
                  <c:v>2866.05</c:v>
                </c:pt>
                <c:pt idx="966">
                  <c:v>2869.02</c:v>
                </c:pt>
                <c:pt idx="967">
                  <c:v>2871.99</c:v>
                </c:pt>
                <c:pt idx="968">
                  <c:v>2874.96</c:v>
                </c:pt>
                <c:pt idx="969">
                  <c:v>2877.93</c:v>
                </c:pt>
                <c:pt idx="970">
                  <c:v>2880.9</c:v>
                </c:pt>
                <c:pt idx="971">
                  <c:v>2883.87</c:v>
                </c:pt>
                <c:pt idx="972">
                  <c:v>2886.84</c:v>
                </c:pt>
                <c:pt idx="973">
                  <c:v>2889.81</c:v>
                </c:pt>
                <c:pt idx="974">
                  <c:v>2892.78</c:v>
                </c:pt>
                <c:pt idx="975">
                  <c:v>2895.75</c:v>
                </c:pt>
                <c:pt idx="976">
                  <c:v>2898.72</c:v>
                </c:pt>
                <c:pt idx="977">
                  <c:v>2901.69</c:v>
                </c:pt>
                <c:pt idx="978">
                  <c:v>2904.66</c:v>
                </c:pt>
                <c:pt idx="979">
                  <c:v>2907.63</c:v>
                </c:pt>
                <c:pt idx="980">
                  <c:v>2910.6</c:v>
                </c:pt>
                <c:pt idx="981">
                  <c:v>2913.57</c:v>
                </c:pt>
                <c:pt idx="982">
                  <c:v>2916.54</c:v>
                </c:pt>
                <c:pt idx="983">
                  <c:v>2919.51</c:v>
                </c:pt>
                <c:pt idx="984">
                  <c:v>2922.48</c:v>
                </c:pt>
                <c:pt idx="985">
                  <c:v>2925.45</c:v>
                </c:pt>
                <c:pt idx="986">
                  <c:v>2928.42</c:v>
                </c:pt>
                <c:pt idx="987">
                  <c:v>2931.39</c:v>
                </c:pt>
                <c:pt idx="988">
                  <c:v>2934.36</c:v>
                </c:pt>
                <c:pt idx="989">
                  <c:v>2937.33</c:v>
                </c:pt>
                <c:pt idx="990">
                  <c:v>2940.3</c:v>
                </c:pt>
                <c:pt idx="991">
                  <c:v>2943.27</c:v>
                </c:pt>
                <c:pt idx="992">
                  <c:v>2946.24</c:v>
                </c:pt>
                <c:pt idx="993">
                  <c:v>2949.21</c:v>
                </c:pt>
                <c:pt idx="994">
                  <c:v>2952.18</c:v>
                </c:pt>
                <c:pt idx="995">
                  <c:v>2955.15</c:v>
                </c:pt>
                <c:pt idx="996">
                  <c:v>2958.12</c:v>
                </c:pt>
                <c:pt idx="997">
                  <c:v>2961.09</c:v>
                </c:pt>
                <c:pt idx="998">
                  <c:v>2964.06</c:v>
                </c:pt>
                <c:pt idx="999">
                  <c:v>2967.03</c:v>
                </c:pt>
                <c:pt idx="1000">
                  <c:v>2970</c:v>
                </c:pt>
                <c:pt idx="1001">
                  <c:v>2972.97</c:v>
                </c:pt>
                <c:pt idx="1002">
                  <c:v>2975.94</c:v>
                </c:pt>
                <c:pt idx="1003">
                  <c:v>2978.91</c:v>
                </c:pt>
                <c:pt idx="1004">
                  <c:v>2981.88</c:v>
                </c:pt>
                <c:pt idx="1005">
                  <c:v>2984.85</c:v>
                </c:pt>
                <c:pt idx="1006">
                  <c:v>2987.82</c:v>
                </c:pt>
                <c:pt idx="1007">
                  <c:v>2990.79</c:v>
                </c:pt>
                <c:pt idx="1008">
                  <c:v>2993.76</c:v>
                </c:pt>
                <c:pt idx="1009">
                  <c:v>2996.73</c:v>
                </c:pt>
                <c:pt idx="1010">
                  <c:v>2999.7</c:v>
                </c:pt>
                <c:pt idx="1011">
                  <c:v>3002.67</c:v>
                </c:pt>
                <c:pt idx="1012">
                  <c:v>3005.64</c:v>
                </c:pt>
                <c:pt idx="1013">
                  <c:v>3008.61</c:v>
                </c:pt>
                <c:pt idx="1014">
                  <c:v>3011.58</c:v>
                </c:pt>
                <c:pt idx="1015">
                  <c:v>3014.55</c:v>
                </c:pt>
                <c:pt idx="1016">
                  <c:v>3017.52</c:v>
                </c:pt>
                <c:pt idx="1017">
                  <c:v>3020.49</c:v>
                </c:pt>
                <c:pt idx="1018">
                  <c:v>3023.46</c:v>
                </c:pt>
                <c:pt idx="1019">
                  <c:v>3026.43</c:v>
                </c:pt>
                <c:pt idx="1020">
                  <c:v>3029.4</c:v>
                </c:pt>
                <c:pt idx="1021">
                  <c:v>3032.37</c:v>
                </c:pt>
                <c:pt idx="1022">
                  <c:v>3035.34</c:v>
                </c:pt>
                <c:pt idx="1023">
                  <c:v>3038.31</c:v>
                </c:pt>
                <c:pt idx="1024">
                  <c:v>3041.28</c:v>
                </c:pt>
                <c:pt idx="1025">
                  <c:v>3044.25</c:v>
                </c:pt>
                <c:pt idx="1026">
                  <c:v>3047.22</c:v>
                </c:pt>
                <c:pt idx="1027">
                  <c:v>3050.19</c:v>
                </c:pt>
                <c:pt idx="1028">
                  <c:v>3053.16</c:v>
                </c:pt>
                <c:pt idx="1029">
                  <c:v>3056.13</c:v>
                </c:pt>
                <c:pt idx="1030">
                  <c:v>3059.1</c:v>
                </c:pt>
                <c:pt idx="1031">
                  <c:v>3062.07</c:v>
                </c:pt>
                <c:pt idx="1032">
                  <c:v>3065.04</c:v>
                </c:pt>
                <c:pt idx="1033">
                  <c:v>3068.01</c:v>
                </c:pt>
                <c:pt idx="1034">
                  <c:v>3070.98</c:v>
                </c:pt>
                <c:pt idx="1035">
                  <c:v>3073.95</c:v>
                </c:pt>
                <c:pt idx="1036">
                  <c:v>3076.92</c:v>
                </c:pt>
                <c:pt idx="1037">
                  <c:v>3079.89</c:v>
                </c:pt>
                <c:pt idx="1038">
                  <c:v>3082.86</c:v>
                </c:pt>
                <c:pt idx="1039">
                  <c:v>3085.83</c:v>
                </c:pt>
                <c:pt idx="1040">
                  <c:v>3088.8</c:v>
                </c:pt>
                <c:pt idx="1041">
                  <c:v>3091.77</c:v>
                </c:pt>
                <c:pt idx="1042">
                  <c:v>3094.74</c:v>
                </c:pt>
                <c:pt idx="1043">
                  <c:v>3097.71</c:v>
                </c:pt>
                <c:pt idx="1044">
                  <c:v>3100.68</c:v>
                </c:pt>
                <c:pt idx="1045">
                  <c:v>3103.65</c:v>
                </c:pt>
                <c:pt idx="1046">
                  <c:v>3106.62</c:v>
                </c:pt>
                <c:pt idx="1047">
                  <c:v>3109.59</c:v>
                </c:pt>
                <c:pt idx="1048">
                  <c:v>3112.56</c:v>
                </c:pt>
                <c:pt idx="1049">
                  <c:v>3115.53</c:v>
                </c:pt>
                <c:pt idx="1050">
                  <c:v>3118.5</c:v>
                </c:pt>
                <c:pt idx="1051">
                  <c:v>3121.47</c:v>
                </c:pt>
                <c:pt idx="1052">
                  <c:v>3124.44</c:v>
                </c:pt>
                <c:pt idx="1053">
                  <c:v>3127.41</c:v>
                </c:pt>
                <c:pt idx="1054">
                  <c:v>3130.38</c:v>
                </c:pt>
                <c:pt idx="1055">
                  <c:v>3133.35</c:v>
                </c:pt>
                <c:pt idx="1056">
                  <c:v>3136.32</c:v>
                </c:pt>
                <c:pt idx="1057">
                  <c:v>3139.29</c:v>
                </c:pt>
                <c:pt idx="1058">
                  <c:v>3142.26</c:v>
                </c:pt>
                <c:pt idx="1059">
                  <c:v>3145.23</c:v>
                </c:pt>
                <c:pt idx="1060">
                  <c:v>3148.2</c:v>
                </c:pt>
                <c:pt idx="1061">
                  <c:v>3151.17</c:v>
                </c:pt>
                <c:pt idx="1062">
                  <c:v>3154.14</c:v>
                </c:pt>
                <c:pt idx="1063">
                  <c:v>3157.11</c:v>
                </c:pt>
                <c:pt idx="1064">
                  <c:v>3160.08</c:v>
                </c:pt>
                <c:pt idx="1065">
                  <c:v>3163.05</c:v>
                </c:pt>
                <c:pt idx="1066">
                  <c:v>3166.02</c:v>
                </c:pt>
                <c:pt idx="1067">
                  <c:v>3168.99</c:v>
                </c:pt>
                <c:pt idx="1068">
                  <c:v>3171.96</c:v>
                </c:pt>
                <c:pt idx="1069">
                  <c:v>3174.93</c:v>
                </c:pt>
                <c:pt idx="1070">
                  <c:v>3177.9</c:v>
                </c:pt>
                <c:pt idx="1071">
                  <c:v>3180.87</c:v>
                </c:pt>
                <c:pt idx="1072">
                  <c:v>3183.84</c:v>
                </c:pt>
                <c:pt idx="1073">
                  <c:v>3186.81</c:v>
                </c:pt>
                <c:pt idx="1074">
                  <c:v>3189.78</c:v>
                </c:pt>
                <c:pt idx="1075">
                  <c:v>3192.75</c:v>
                </c:pt>
                <c:pt idx="1076">
                  <c:v>3195.72</c:v>
                </c:pt>
                <c:pt idx="1077">
                  <c:v>3198.69</c:v>
                </c:pt>
                <c:pt idx="1078">
                  <c:v>3201.66</c:v>
                </c:pt>
                <c:pt idx="1079">
                  <c:v>3204.63</c:v>
                </c:pt>
                <c:pt idx="1080">
                  <c:v>3207.6</c:v>
                </c:pt>
                <c:pt idx="1081">
                  <c:v>3210.57</c:v>
                </c:pt>
                <c:pt idx="1082">
                  <c:v>3213.54</c:v>
                </c:pt>
                <c:pt idx="1083">
                  <c:v>3216.51</c:v>
                </c:pt>
                <c:pt idx="1084">
                  <c:v>3219.48</c:v>
                </c:pt>
                <c:pt idx="1085">
                  <c:v>3222.45</c:v>
                </c:pt>
                <c:pt idx="1086">
                  <c:v>3225.42</c:v>
                </c:pt>
                <c:pt idx="1087">
                  <c:v>3228.39</c:v>
                </c:pt>
                <c:pt idx="1088">
                  <c:v>3231.36</c:v>
                </c:pt>
                <c:pt idx="1089">
                  <c:v>3234.33</c:v>
                </c:pt>
                <c:pt idx="1090">
                  <c:v>3237.3</c:v>
                </c:pt>
                <c:pt idx="1091">
                  <c:v>3240.27</c:v>
                </c:pt>
                <c:pt idx="1092">
                  <c:v>3243.24</c:v>
                </c:pt>
                <c:pt idx="1093">
                  <c:v>3246.21</c:v>
                </c:pt>
                <c:pt idx="1094">
                  <c:v>3249.18</c:v>
                </c:pt>
                <c:pt idx="1095">
                  <c:v>3252.15</c:v>
                </c:pt>
                <c:pt idx="1096">
                  <c:v>3255.12</c:v>
                </c:pt>
                <c:pt idx="1097">
                  <c:v>3258.09</c:v>
                </c:pt>
                <c:pt idx="1098">
                  <c:v>3261.06</c:v>
                </c:pt>
                <c:pt idx="1099">
                  <c:v>3264.03</c:v>
                </c:pt>
                <c:pt idx="1100">
                  <c:v>3267</c:v>
                </c:pt>
                <c:pt idx="1101">
                  <c:v>3269.97</c:v>
                </c:pt>
                <c:pt idx="1102">
                  <c:v>3272.94</c:v>
                </c:pt>
                <c:pt idx="1103">
                  <c:v>3275.91</c:v>
                </c:pt>
                <c:pt idx="1104">
                  <c:v>3278.88</c:v>
                </c:pt>
                <c:pt idx="1105">
                  <c:v>3281.85</c:v>
                </c:pt>
                <c:pt idx="1106">
                  <c:v>3284.82</c:v>
                </c:pt>
                <c:pt idx="1107">
                  <c:v>3287.79</c:v>
                </c:pt>
                <c:pt idx="1108">
                  <c:v>3290.76</c:v>
                </c:pt>
                <c:pt idx="1109">
                  <c:v>3293.73</c:v>
                </c:pt>
                <c:pt idx="1110">
                  <c:v>3296.7</c:v>
                </c:pt>
                <c:pt idx="1111">
                  <c:v>3299.67</c:v>
                </c:pt>
                <c:pt idx="1112">
                  <c:v>3302.64</c:v>
                </c:pt>
                <c:pt idx="1113">
                  <c:v>3305.61</c:v>
                </c:pt>
                <c:pt idx="1114">
                  <c:v>3308.58</c:v>
                </c:pt>
                <c:pt idx="1115">
                  <c:v>3311.55</c:v>
                </c:pt>
                <c:pt idx="1116">
                  <c:v>3314.52</c:v>
                </c:pt>
                <c:pt idx="1117">
                  <c:v>3317.49</c:v>
                </c:pt>
                <c:pt idx="1118">
                  <c:v>3320.46</c:v>
                </c:pt>
                <c:pt idx="1119">
                  <c:v>3323.43</c:v>
                </c:pt>
                <c:pt idx="1120">
                  <c:v>3326.4</c:v>
                </c:pt>
                <c:pt idx="1121">
                  <c:v>3329.37</c:v>
                </c:pt>
                <c:pt idx="1122">
                  <c:v>3332.34</c:v>
                </c:pt>
                <c:pt idx="1123">
                  <c:v>3335.31</c:v>
                </c:pt>
                <c:pt idx="1124">
                  <c:v>3338.28</c:v>
                </c:pt>
                <c:pt idx="1125">
                  <c:v>3341.25</c:v>
                </c:pt>
                <c:pt idx="1126">
                  <c:v>3344.22</c:v>
                </c:pt>
                <c:pt idx="1127">
                  <c:v>3347.19</c:v>
                </c:pt>
                <c:pt idx="1128">
                  <c:v>3350.16</c:v>
                </c:pt>
                <c:pt idx="1129">
                  <c:v>3353.13</c:v>
                </c:pt>
                <c:pt idx="1130">
                  <c:v>3356.1</c:v>
                </c:pt>
                <c:pt idx="1131">
                  <c:v>3359.07</c:v>
                </c:pt>
                <c:pt idx="1132">
                  <c:v>3362.04</c:v>
                </c:pt>
                <c:pt idx="1133">
                  <c:v>3365.01</c:v>
                </c:pt>
                <c:pt idx="1134">
                  <c:v>3367.98</c:v>
                </c:pt>
                <c:pt idx="1135">
                  <c:v>3370.95</c:v>
                </c:pt>
                <c:pt idx="1136">
                  <c:v>3373.92</c:v>
                </c:pt>
                <c:pt idx="1137">
                  <c:v>3376.89</c:v>
                </c:pt>
                <c:pt idx="1138">
                  <c:v>3379.86</c:v>
                </c:pt>
                <c:pt idx="1139">
                  <c:v>3382.83</c:v>
                </c:pt>
                <c:pt idx="1140">
                  <c:v>3385.8</c:v>
                </c:pt>
                <c:pt idx="1141">
                  <c:v>3388.77</c:v>
                </c:pt>
                <c:pt idx="1142">
                  <c:v>3391.74</c:v>
                </c:pt>
                <c:pt idx="1143">
                  <c:v>3394.71</c:v>
                </c:pt>
                <c:pt idx="1144">
                  <c:v>3397.68</c:v>
                </c:pt>
                <c:pt idx="1145">
                  <c:v>3400.65</c:v>
                </c:pt>
                <c:pt idx="1146">
                  <c:v>3403.62</c:v>
                </c:pt>
                <c:pt idx="1147">
                  <c:v>3406.59</c:v>
                </c:pt>
                <c:pt idx="1148">
                  <c:v>3409.56</c:v>
                </c:pt>
                <c:pt idx="1149">
                  <c:v>3412.53</c:v>
                </c:pt>
                <c:pt idx="1150">
                  <c:v>3415.5</c:v>
                </c:pt>
                <c:pt idx="1151">
                  <c:v>3418.47</c:v>
                </c:pt>
                <c:pt idx="1152">
                  <c:v>3421.44</c:v>
                </c:pt>
                <c:pt idx="1153">
                  <c:v>3424.41</c:v>
                </c:pt>
                <c:pt idx="1154">
                  <c:v>3427.38</c:v>
                </c:pt>
                <c:pt idx="1155">
                  <c:v>3430.35</c:v>
                </c:pt>
                <c:pt idx="1156">
                  <c:v>3433.32</c:v>
                </c:pt>
                <c:pt idx="1157">
                  <c:v>3436.29</c:v>
                </c:pt>
                <c:pt idx="1158">
                  <c:v>3439.26</c:v>
                </c:pt>
                <c:pt idx="1159">
                  <c:v>3442.23</c:v>
                </c:pt>
                <c:pt idx="1160">
                  <c:v>3445.2</c:v>
                </c:pt>
                <c:pt idx="1161">
                  <c:v>3448.17</c:v>
                </c:pt>
                <c:pt idx="1162">
                  <c:v>3451.14</c:v>
                </c:pt>
                <c:pt idx="1163">
                  <c:v>3454.11</c:v>
                </c:pt>
                <c:pt idx="1164">
                  <c:v>3457.08</c:v>
                </c:pt>
                <c:pt idx="1165">
                  <c:v>3460.05</c:v>
                </c:pt>
                <c:pt idx="1166">
                  <c:v>3463.02</c:v>
                </c:pt>
                <c:pt idx="1167">
                  <c:v>3465.99</c:v>
                </c:pt>
                <c:pt idx="1168">
                  <c:v>3468.96</c:v>
                </c:pt>
                <c:pt idx="1169">
                  <c:v>3471.93</c:v>
                </c:pt>
                <c:pt idx="1170">
                  <c:v>3474.9</c:v>
                </c:pt>
                <c:pt idx="1171">
                  <c:v>3477.87</c:v>
                </c:pt>
                <c:pt idx="1172">
                  <c:v>3480.84</c:v>
                </c:pt>
                <c:pt idx="1173">
                  <c:v>3483.81</c:v>
                </c:pt>
                <c:pt idx="1174">
                  <c:v>3486.78</c:v>
                </c:pt>
                <c:pt idx="1175">
                  <c:v>3489.75</c:v>
                </c:pt>
                <c:pt idx="1176">
                  <c:v>3492.72</c:v>
                </c:pt>
                <c:pt idx="1177">
                  <c:v>3495.69</c:v>
                </c:pt>
                <c:pt idx="1178">
                  <c:v>3498.66</c:v>
                </c:pt>
                <c:pt idx="1179">
                  <c:v>3501.63</c:v>
                </c:pt>
                <c:pt idx="1180">
                  <c:v>3504.6</c:v>
                </c:pt>
                <c:pt idx="1181">
                  <c:v>3507.57</c:v>
                </c:pt>
                <c:pt idx="1182">
                  <c:v>3510.54</c:v>
                </c:pt>
                <c:pt idx="1183">
                  <c:v>3513.51</c:v>
                </c:pt>
                <c:pt idx="1184">
                  <c:v>3516.48</c:v>
                </c:pt>
                <c:pt idx="1185">
                  <c:v>3519.45</c:v>
                </c:pt>
                <c:pt idx="1186">
                  <c:v>3522.42</c:v>
                </c:pt>
                <c:pt idx="1187">
                  <c:v>3525.39</c:v>
                </c:pt>
                <c:pt idx="1188">
                  <c:v>3528.36</c:v>
                </c:pt>
                <c:pt idx="1189">
                  <c:v>3531.33</c:v>
                </c:pt>
                <c:pt idx="1190">
                  <c:v>3534.3</c:v>
                </c:pt>
                <c:pt idx="1191">
                  <c:v>3537.27</c:v>
                </c:pt>
                <c:pt idx="1192">
                  <c:v>3540.24</c:v>
                </c:pt>
                <c:pt idx="1193">
                  <c:v>3543.21</c:v>
                </c:pt>
                <c:pt idx="1194">
                  <c:v>3546.18</c:v>
                </c:pt>
                <c:pt idx="1195">
                  <c:v>3549.15</c:v>
                </c:pt>
                <c:pt idx="1196">
                  <c:v>3552.12</c:v>
                </c:pt>
                <c:pt idx="1197">
                  <c:v>3555.09</c:v>
                </c:pt>
                <c:pt idx="1198">
                  <c:v>3558.06</c:v>
                </c:pt>
                <c:pt idx="1199">
                  <c:v>3561.03</c:v>
                </c:pt>
                <c:pt idx="1200">
                  <c:v>3564</c:v>
                </c:pt>
                <c:pt idx="1201">
                  <c:v>3566.97</c:v>
                </c:pt>
                <c:pt idx="1202">
                  <c:v>3569.94</c:v>
                </c:pt>
                <c:pt idx="1203">
                  <c:v>3572.91</c:v>
                </c:pt>
                <c:pt idx="1204">
                  <c:v>3575.88</c:v>
                </c:pt>
                <c:pt idx="1205">
                  <c:v>3578.85</c:v>
                </c:pt>
                <c:pt idx="1206">
                  <c:v>3581.82</c:v>
                </c:pt>
                <c:pt idx="1207">
                  <c:v>3584.79</c:v>
                </c:pt>
                <c:pt idx="1208">
                  <c:v>3587.76</c:v>
                </c:pt>
                <c:pt idx="1209">
                  <c:v>3590.73</c:v>
                </c:pt>
                <c:pt idx="1210">
                  <c:v>3593.7</c:v>
                </c:pt>
                <c:pt idx="1211">
                  <c:v>3596.67</c:v>
                </c:pt>
                <c:pt idx="1212">
                  <c:v>3599.64</c:v>
                </c:pt>
                <c:pt idx="1213">
                  <c:v>3602.61</c:v>
                </c:pt>
                <c:pt idx="1214">
                  <c:v>3605.58</c:v>
                </c:pt>
                <c:pt idx="1215">
                  <c:v>3608.55</c:v>
                </c:pt>
                <c:pt idx="1216">
                  <c:v>3611.52</c:v>
                </c:pt>
                <c:pt idx="1217">
                  <c:v>3614.49</c:v>
                </c:pt>
                <c:pt idx="1218">
                  <c:v>3617.46</c:v>
                </c:pt>
                <c:pt idx="1219">
                  <c:v>3620.43</c:v>
                </c:pt>
                <c:pt idx="1220">
                  <c:v>3623.4</c:v>
                </c:pt>
                <c:pt idx="1221">
                  <c:v>3626.37</c:v>
                </c:pt>
                <c:pt idx="1222">
                  <c:v>3629.34</c:v>
                </c:pt>
                <c:pt idx="1223">
                  <c:v>3632.31</c:v>
                </c:pt>
                <c:pt idx="1224">
                  <c:v>3635.28</c:v>
                </c:pt>
                <c:pt idx="1225">
                  <c:v>3638.25</c:v>
                </c:pt>
                <c:pt idx="1226">
                  <c:v>3641.22</c:v>
                </c:pt>
                <c:pt idx="1227">
                  <c:v>3644.19</c:v>
                </c:pt>
                <c:pt idx="1228">
                  <c:v>3647.16</c:v>
                </c:pt>
                <c:pt idx="1229">
                  <c:v>3650.13</c:v>
                </c:pt>
                <c:pt idx="1230">
                  <c:v>3653.1</c:v>
                </c:pt>
                <c:pt idx="1231">
                  <c:v>3656.07</c:v>
                </c:pt>
                <c:pt idx="1232">
                  <c:v>3659.04</c:v>
                </c:pt>
                <c:pt idx="1233">
                  <c:v>3662.01</c:v>
                </c:pt>
                <c:pt idx="1234">
                  <c:v>3664.98</c:v>
                </c:pt>
                <c:pt idx="1235">
                  <c:v>3667.95</c:v>
                </c:pt>
                <c:pt idx="1236">
                  <c:v>3670.92</c:v>
                </c:pt>
                <c:pt idx="1237">
                  <c:v>3673.89</c:v>
                </c:pt>
                <c:pt idx="1238">
                  <c:v>3676.86</c:v>
                </c:pt>
                <c:pt idx="1239">
                  <c:v>3679.83</c:v>
                </c:pt>
                <c:pt idx="1240">
                  <c:v>3682.8</c:v>
                </c:pt>
                <c:pt idx="1241">
                  <c:v>3685.77</c:v>
                </c:pt>
                <c:pt idx="1242">
                  <c:v>3688.74</c:v>
                </c:pt>
                <c:pt idx="1243">
                  <c:v>3691.71</c:v>
                </c:pt>
                <c:pt idx="1244">
                  <c:v>3694.68</c:v>
                </c:pt>
                <c:pt idx="1245">
                  <c:v>3697.65</c:v>
                </c:pt>
                <c:pt idx="1246">
                  <c:v>3700.62</c:v>
                </c:pt>
                <c:pt idx="1247">
                  <c:v>3703.59</c:v>
                </c:pt>
                <c:pt idx="1248">
                  <c:v>3706.56</c:v>
                </c:pt>
                <c:pt idx="1249">
                  <c:v>3709.53</c:v>
                </c:pt>
                <c:pt idx="1250">
                  <c:v>3712.5</c:v>
                </c:pt>
                <c:pt idx="1251">
                  <c:v>3715.47</c:v>
                </c:pt>
                <c:pt idx="1252">
                  <c:v>3718.44</c:v>
                </c:pt>
                <c:pt idx="1253">
                  <c:v>3721.41</c:v>
                </c:pt>
                <c:pt idx="1254">
                  <c:v>3724.38</c:v>
                </c:pt>
                <c:pt idx="1255">
                  <c:v>3727.35</c:v>
                </c:pt>
                <c:pt idx="1256">
                  <c:v>3730.32</c:v>
                </c:pt>
                <c:pt idx="1257">
                  <c:v>3733.29</c:v>
                </c:pt>
                <c:pt idx="1258">
                  <c:v>3736.26</c:v>
                </c:pt>
                <c:pt idx="1259">
                  <c:v>3739.23</c:v>
                </c:pt>
                <c:pt idx="1260">
                  <c:v>3742.2</c:v>
                </c:pt>
                <c:pt idx="1261">
                  <c:v>3745.17</c:v>
                </c:pt>
                <c:pt idx="1262">
                  <c:v>3748.14</c:v>
                </c:pt>
                <c:pt idx="1263">
                  <c:v>3751.11</c:v>
                </c:pt>
                <c:pt idx="1264">
                  <c:v>3754.08</c:v>
                </c:pt>
                <c:pt idx="1265">
                  <c:v>3757.05</c:v>
                </c:pt>
                <c:pt idx="1266">
                  <c:v>3760.02</c:v>
                </c:pt>
                <c:pt idx="1267">
                  <c:v>3762.99</c:v>
                </c:pt>
                <c:pt idx="1268">
                  <c:v>3765.96</c:v>
                </c:pt>
                <c:pt idx="1269">
                  <c:v>3768.93</c:v>
                </c:pt>
                <c:pt idx="1270">
                  <c:v>3771.9</c:v>
                </c:pt>
                <c:pt idx="1271">
                  <c:v>3774.87</c:v>
                </c:pt>
                <c:pt idx="1272">
                  <c:v>3777.84</c:v>
                </c:pt>
                <c:pt idx="1273">
                  <c:v>3780.81</c:v>
                </c:pt>
                <c:pt idx="1274">
                  <c:v>3783.78</c:v>
                </c:pt>
                <c:pt idx="1275">
                  <c:v>3786.75</c:v>
                </c:pt>
                <c:pt idx="1276">
                  <c:v>3789.72</c:v>
                </c:pt>
                <c:pt idx="1277">
                  <c:v>3792.69</c:v>
                </c:pt>
                <c:pt idx="1278">
                  <c:v>3795.66</c:v>
                </c:pt>
                <c:pt idx="1279">
                  <c:v>3798.63</c:v>
                </c:pt>
                <c:pt idx="1280">
                  <c:v>3801.6</c:v>
                </c:pt>
                <c:pt idx="1281">
                  <c:v>3804.57</c:v>
                </c:pt>
                <c:pt idx="1282">
                  <c:v>3807.54</c:v>
                </c:pt>
                <c:pt idx="1283">
                  <c:v>3810.51</c:v>
                </c:pt>
                <c:pt idx="1284">
                  <c:v>3813.48</c:v>
                </c:pt>
                <c:pt idx="1285">
                  <c:v>3816.45</c:v>
                </c:pt>
                <c:pt idx="1286">
                  <c:v>3819.42</c:v>
                </c:pt>
                <c:pt idx="1287">
                  <c:v>3822.39</c:v>
                </c:pt>
                <c:pt idx="1288">
                  <c:v>3825.36</c:v>
                </c:pt>
                <c:pt idx="1289">
                  <c:v>3828.33</c:v>
                </c:pt>
                <c:pt idx="1290">
                  <c:v>3831.3</c:v>
                </c:pt>
                <c:pt idx="1291">
                  <c:v>3834.27</c:v>
                </c:pt>
                <c:pt idx="1292">
                  <c:v>3837.24</c:v>
                </c:pt>
                <c:pt idx="1293">
                  <c:v>3840.21</c:v>
                </c:pt>
                <c:pt idx="1294">
                  <c:v>3843.18</c:v>
                </c:pt>
                <c:pt idx="1295">
                  <c:v>3846.15</c:v>
                </c:pt>
                <c:pt idx="1296">
                  <c:v>3849.12</c:v>
                </c:pt>
                <c:pt idx="1297">
                  <c:v>3852.09</c:v>
                </c:pt>
                <c:pt idx="1298">
                  <c:v>3855.06</c:v>
                </c:pt>
                <c:pt idx="1299">
                  <c:v>3858.03</c:v>
                </c:pt>
                <c:pt idx="1300">
                  <c:v>3861</c:v>
                </c:pt>
                <c:pt idx="1301">
                  <c:v>3863.97</c:v>
                </c:pt>
                <c:pt idx="1302">
                  <c:v>3866.94</c:v>
                </c:pt>
                <c:pt idx="1303">
                  <c:v>3869.91</c:v>
                </c:pt>
                <c:pt idx="1304">
                  <c:v>3872.88</c:v>
                </c:pt>
                <c:pt idx="1305">
                  <c:v>3875.85</c:v>
                </c:pt>
                <c:pt idx="1306">
                  <c:v>3878.82</c:v>
                </c:pt>
                <c:pt idx="1307">
                  <c:v>3881.79</c:v>
                </c:pt>
                <c:pt idx="1308">
                  <c:v>3884.76</c:v>
                </c:pt>
                <c:pt idx="1309">
                  <c:v>3887.73</c:v>
                </c:pt>
                <c:pt idx="1310">
                  <c:v>3890.7</c:v>
                </c:pt>
                <c:pt idx="1311">
                  <c:v>3893.67</c:v>
                </c:pt>
                <c:pt idx="1312">
                  <c:v>3896.64</c:v>
                </c:pt>
                <c:pt idx="1313">
                  <c:v>3899.61</c:v>
                </c:pt>
                <c:pt idx="1314">
                  <c:v>3902.58</c:v>
                </c:pt>
                <c:pt idx="1315">
                  <c:v>3905.55</c:v>
                </c:pt>
                <c:pt idx="1316">
                  <c:v>3908.52</c:v>
                </c:pt>
                <c:pt idx="1317">
                  <c:v>3911.49</c:v>
                </c:pt>
                <c:pt idx="1318">
                  <c:v>3914.46</c:v>
                </c:pt>
                <c:pt idx="1319">
                  <c:v>3917.43</c:v>
                </c:pt>
                <c:pt idx="1320">
                  <c:v>3920.4</c:v>
                </c:pt>
                <c:pt idx="1321">
                  <c:v>3923.37</c:v>
                </c:pt>
                <c:pt idx="1322">
                  <c:v>3926.34</c:v>
                </c:pt>
                <c:pt idx="1323">
                  <c:v>3929.31</c:v>
                </c:pt>
                <c:pt idx="1324">
                  <c:v>3932.28</c:v>
                </c:pt>
                <c:pt idx="1325">
                  <c:v>3935.25</c:v>
                </c:pt>
                <c:pt idx="1326">
                  <c:v>3938.22</c:v>
                </c:pt>
                <c:pt idx="1327">
                  <c:v>3941.19</c:v>
                </c:pt>
                <c:pt idx="1328">
                  <c:v>3944.16</c:v>
                </c:pt>
                <c:pt idx="1329">
                  <c:v>3947.13</c:v>
                </c:pt>
                <c:pt idx="1330">
                  <c:v>3950.1</c:v>
                </c:pt>
                <c:pt idx="1331">
                  <c:v>3953.07</c:v>
                </c:pt>
                <c:pt idx="1332">
                  <c:v>3956.04</c:v>
                </c:pt>
                <c:pt idx="1333">
                  <c:v>3959.01</c:v>
                </c:pt>
                <c:pt idx="1334">
                  <c:v>3961.98</c:v>
                </c:pt>
                <c:pt idx="1335">
                  <c:v>3964.95</c:v>
                </c:pt>
                <c:pt idx="1336">
                  <c:v>3967.92</c:v>
                </c:pt>
                <c:pt idx="1337">
                  <c:v>3970.89</c:v>
                </c:pt>
                <c:pt idx="1338">
                  <c:v>3973.86</c:v>
                </c:pt>
                <c:pt idx="1339">
                  <c:v>3976.83</c:v>
                </c:pt>
                <c:pt idx="1340">
                  <c:v>3979.8</c:v>
                </c:pt>
                <c:pt idx="1341">
                  <c:v>3982.77</c:v>
                </c:pt>
                <c:pt idx="1342">
                  <c:v>3985.74</c:v>
                </c:pt>
                <c:pt idx="1343">
                  <c:v>3988.71</c:v>
                </c:pt>
                <c:pt idx="1344">
                  <c:v>3991.68</c:v>
                </c:pt>
                <c:pt idx="1345">
                  <c:v>3994.65</c:v>
                </c:pt>
                <c:pt idx="1346">
                  <c:v>3997.62</c:v>
                </c:pt>
                <c:pt idx="1347">
                  <c:v>4000.59</c:v>
                </c:pt>
                <c:pt idx="1348">
                  <c:v>4003.56</c:v>
                </c:pt>
                <c:pt idx="1349">
                  <c:v>4006.53</c:v>
                </c:pt>
                <c:pt idx="1350">
                  <c:v>4009.5</c:v>
                </c:pt>
                <c:pt idx="1351">
                  <c:v>4012.47</c:v>
                </c:pt>
                <c:pt idx="1352">
                  <c:v>4015.44</c:v>
                </c:pt>
                <c:pt idx="1353">
                  <c:v>4018.41</c:v>
                </c:pt>
                <c:pt idx="1354">
                  <c:v>4021.38</c:v>
                </c:pt>
                <c:pt idx="1355">
                  <c:v>4024.35</c:v>
                </c:pt>
                <c:pt idx="1356">
                  <c:v>4027.32</c:v>
                </c:pt>
                <c:pt idx="1357">
                  <c:v>4030.29</c:v>
                </c:pt>
                <c:pt idx="1358">
                  <c:v>4033.26</c:v>
                </c:pt>
                <c:pt idx="1359">
                  <c:v>4036.23</c:v>
                </c:pt>
                <c:pt idx="1360">
                  <c:v>4039.2</c:v>
                </c:pt>
                <c:pt idx="1361">
                  <c:v>4042.17</c:v>
                </c:pt>
                <c:pt idx="1362">
                  <c:v>4045.14</c:v>
                </c:pt>
                <c:pt idx="1363">
                  <c:v>4048.11</c:v>
                </c:pt>
                <c:pt idx="1364">
                  <c:v>4051.08</c:v>
                </c:pt>
                <c:pt idx="1365">
                  <c:v>4054.05</c:v>
                </c:pt>
                <c:pt idx="1366">
                  <c:v>4057.02</c:v>
                </c:pt>
                <c:pt idx="1367">
                  <c:v>4059.99</c:v>
                </c:pt>
                <c:pt idx="1368">
                  <c:v>4062.96</c:v>
                </c:pt>
                <c:pt idx="1369">
                  <c:v>4065.93</c:v>
                </c:pt>
                <c:pt idx="1370">
                  <c:v>4068.9</c:v>
                </c:pt>
                <c:pt idx="1371">
                  <c:v>4071.87</c:v>
                </c:pt>
                <c:pt idx="1372">
                  <c:v>4074.84</c:v>
                </c:pt>
                <c:pt idx="1373">
                  <c:v>4077.81</c:v>
                </c:pt>
                <c:pt idx="1374">
                  <c:v>4080.78</c:v>
                </c:pt>
                <c:pt idx="1375">
                  <c:v>4083.75</c:v>
                </c:pt>
                <c:pt idx="1376">
                  <c:v>4086.72</c:v>
                </c:pt>
                <c:pt idx="1377">
                  <c:v>4089.69</c:v>
                </c:pt>
                <c:pt idx="1378">
                  <c:v>4092.66</c:v>
                </c:pt>
                <c:pt idx="1379">
                  <c:v>4095.63</c:v>
                </c:pt>
                <c:pt idx="1380">
                  <c:v>4098.6000000000004</c:v>
                </c:pt>
                <c:pt idx="1381">
                  <c:v>4101.57</c:v>
                </c:pt>
                <c:pt idx="1382">
                  <c:v>4104.54</c:v>
                </c:pt>
                <c:pt idx="1383">
                  <c:v>4107.51</c:v>
                </c:pt>
                <c:pt idx="1384">
                  <c:v>4110.4799999999996</c:v>
                </c:pt>
                <c:pt idx="1385">
                  <c:v>4113.45</c:v>
                </c:pt>
                <c:pt idx="1386">
                  <c:v>4116.42</c:v>
                </c:pt>
                <c:pt idx="1387">
                  <c:v>4119.3900000000003</c:v>
                </c:pt>
                <c:pt idx="1388">
                  <c:v>4122.3599999999997</c:v>
                </c:pt>
                <c:pt idx="1389">
                  <c:v>4125.33</c:v>
                </c:pt>
                <c:pt idx="1390">
                  <c:v>4128.3</c:v>
                </c:pt>
                <c:pt idx="1391">
                  <c:v>4131.2700000000004</c:v>
                </c:pt>
                <c:pt idx="1392">
                  <c:v>4134.24</c:v>
                </c:pt>
                <c:pt idx="1393">
                  <c:v>4137.21</c:v>
                </c:pt>
                <c:pt idx="1394">
                  <c:v>4140.18</c:v>
                </c:pt>
                <c:pt idx="1395">
                  <c:v>4143.1499999999996</c:v>
                </c:pt>
                <c:pt idx="1396">
                  <c:v>4146.12</c:v>
                </c:pt>
                <c:pt idx="1397">
                  <c:v>4149.09</c:v>
                </c:pt>
                <c:pt idx="1398">
                  <c:v>4152.0600000000004</c:v>
                </c:pt>
                <c:pt idx="1399">
                  <c:v>4155.03</c:v>
                </c:pt>
                <c:pt idx="1400">
                  <c:v>4158</c:v>
                </c:pt>
                <c:pt idx="1401">
                  <c:v>4160.97</c:v>
                </c:pt>
                <c:pt idx="1402">
                  <c:v>4163.9399999999996</c:v>
                </c:pt>
                <c:pt idx="1403">
                  <c:v>4166.91</c:v>
                </c:pt>
                <c:pt idx="1404">
                  <c:v>4169.88</c:v>
                </c:pt>
                <c:pt idx="1405">
                  <c:v>4172.8500000000004</c:v>
                </c:pt>
                <c:pt idx="1406">
                  <c:v>4175.82</c:v>
                </c:pt>
                <c:pt idx="1407">
                  <c:v>4178.79</c:v>
                </c:pt>
                <c:pt idx="1408">
                  <c:v>4181.76</c:v>
                </c:pt>
                <c:pt idx="1409">
                  <c:v>4184.7299999999996</c:v>
                </c:pt>
                <c:pt idx="1410">
                  <c:v>4187.7</c:v>
                </c:pt>
                <c:pt idx="1411">
                  <c:v>4190.67</c:v>
                </c:pt>
                <c:pt idx="1412">
                  <c:v>4193.6400000000003</c:v>
                </c:pt>
                <c:pt idx="1413">
                  <c:v>4196.6099999999997</c:v>
                </c:pt>
                <c:pt idx="1414">
                  <c:v>4199.58</c:v>
                </c:pt>
                <c:pt idx="1415">
                  <c:v>4202.55</c:v>
                </c:pt>
                <c:pt idx="1416">
                  <c:v>4205.5200000000004</c:v>
                </c:pt>
                <c:pt idx="1417">
                  <c:v>4208.49</c:v>
                </c:pt>
                <c:pt idx="1418">
                  <c:v>4211.46</c:v>
                </c:pt>
                <c:pt idx="1419">
                  <c:v>4214.43</c:v>
                </c:pt>
                <c:pt idx="1420">
                  <c:v>4217.3999999999996</c:v>
                </c:pt>
                <c:pt idx="1421">
                  <c:v>4220.37</c:v>
                </c:pt>
                <c:pt idx="1422">
                  <c:v>4223.34</c:v>
                </c:pt>
                <c:pt idx="1423">
                  <c:v>4226.3100000000004</c:v>
                </c:pt>
                <c:pt idx="1424">
                  <c:v>4229.28</c:v>
                </c:pt>
                <c:pt idx="1425">
                  <c:v>4232.25</c:v>
                </c:pt>
                <c:pt idx="1426">
                  <c:v>4235.22</c:v>
                </c:pt>
                <c:pt idx="1427">
                  <c:v>4238.1899999999996</c:v>
                </c:pt>
                <c:pt idx="1428">
                  <c:v>4241.16</c:v>
                </c:pt>
                <c:pt idx="1429">
                  <c:v>4244.13</c:v>
                </c:pt>
                <c:pt idx="1430">
                  <c:v>4247.1000000000004</c:v>
                </c:pt>
                <c:pt idx="1431">
                  <c:v>4250.07</c:v>
                </c:pt>
                <c:pt idx="1432">
                  <c:v>4253.04</c:v>
                </c:pt>
                <c:pt idx="1433">
                  <c:v>4256.01</c:v>
                </c:pt>
                <c:pt idx="1434">
                  <c:v>4258.9799999999996</c:v>
                </c:pt>
                <c:pt idx="1435">
                  <c:v>4261.95</c:v>
                </c:pt>
                <c:pt idx="1436">
                  <c:v>4264.92</c:v>
                </c:pt>
                <c:pt idx="1437">
                  <c:v>4267.8900000000003</c:v>
                </c:pt>
                <c:pt idx="1438">
                  <c:v>4270.8599999999997</c:v>
                </c:pt>
                <c:pt idx="1439">
                  <c:v>4273.83</c:v>
                </c:pt>
                <c:pt idx="1440">
                  <c:v>4276.8</c:v>
                </c:pt>
                <c:pt idx="1441">
                  <c:v>4279.7700000000004</c:v>
                </c:pt>
                <c:pt idx="1442">
                  <c:v>4282.74</c:v>
                </c:pt>
                <c:pt idx="1443">
                  <c:v>4285.71</c:v>
                </c:pt>
                <c:pt idx="1444">
                  <c:v>4288.68</c:v>
                </c:pt>
                <c:pt idx="1445">
                  <c:v>4291.6499999999996</c:v>
                </c:pt>
                <c:pt idx="1446">
                  <c:v>4294.62</c:v>
                </c:pt>
                <c:pt idx="1447">
                  <c:v>4297.59</c:v>
                </c:pt>
                <c:pt idx="1448">
                  <c:v>4300.5600000000004</c:v>
                </c:pt>
                <c:pt idx="1449">
                  <c:v>4303.53</c:v>
                </c:pt>
                <c:pt idx="1450">
                  <c:v>4306.5</c:v>
                </c:pt>
                <c:pt idx="1451">
                  <c:v>4309.47</c:v>
                </c:pt>
                <c:pt idx="1452">
                  <c:v>4312.4399999999996</c:v>
                </c:pt>
                <c:pt idx="1453">
                  <c:v>4315.41</c:v>
                </c:pt>
                <c:pt idx="1454">
                  <c:v>4318.38</c:v>
                </c:pt>
                <c:pt idx="1455">
                  <c:v>4321.3500000000004</c:v>
                </c:pt>
                <c:pt idx="1456">
                  <c:v>4324.32</c:v>
                </c:pt>
                <c:pt idx="1457">
                  <c:v>4327.29</c:v>
                </c:pt>
                <c:pt idx="1458">
                  <c:v>4330.26</c:v>
                </c:pt>
                <c:pt idx="1459">
                  <c:v>4333.2299999999996</c:v>
                </c:pt>
                <c:pt idx="1460">
                  <c:v>4336.2</c:v>
                </c:pt>
                <c:pt idx="1461">
                  <c:v>4339.17</c:v>
                </c:pt>
                <c:pt idx="1462">
                  <c:v>4342.1400000000003</c:v>
                </c:pt>
                <c:pt idx="1463">
                  <c:v>4345.1099999999997</c:v>
                </c:pt>
                <c:pt idx="1464">
                  <c:v>4348.08</c:v>
                </c:pt>
                <c:pt idx="1465">
                  <c:v>4351.05</c:v>
                </c:pt>
                <c:pt idx="1466">
                  <c:v>4354.0200000000004</c:v>
                </c:pt>
                <c:pt idx="1467">
                  <c:v>4356.99</c:v>
                </c:pt>
                <c:pt idx="1468">
                  <c:v>4359.96</c:v>
                </c:pt>
                <c:pt idx="1469">
                  <c:v>4362.93</c:v>
                </c:pt>
                <c:pt idx="1470">
                  <c:v>4365.8999999999996</c:v>
                </c:pt>
                <c:pt idx="1471">
                  <c:v>4368.87</c:v>
                </c:pt>
                <c:pt idx="1472">
                  <c:v>4371.84</c:v>
                </c:pt>
                <c:pt idx="1473">
                  <c:v>4374.8100000000004</c:v>
                </c:pt>
                <c:pt idx="1474">
                  <c:v>4377.78</c:v>
                </c:pt>
                <c:pt idx="1475">
                  <c:v>4380.75</c:v>
                </c:pt>
                <c:pt idx="1476">
                  <c:v>4383.72</c:v>
                </c:pt>
                <c:pt idx="1477">
                  <c:v>4386.6899999999996</c:v>
                </c:pt>
                <c:pt idx="1478">
                  <c:v>4389.66</c:v>
                </c:pt>
                <c:pt idx="1479">
                  <c:v>4392.63</c:v>
                </c:pt>
                <c:pt idx="1480">
                  <c:v>4395.6000000000004</c:v>
                </c:pt>
                <c:pt idx="1481">
                  <c:v>4398.57</c:v>
                </c:pt>
                <c:pt idx="1482">
                  <c:v>4401.54</c:v>
                </c:pt>
                <c:pt idx="1483">
                  <c:v>4404.51</c:v>
                </c:pt>
                <c:pt idx="1484">
                  <c:v>4407.4799999999996</c:v>
                </c:pt>
                <c:pt idx="1485">
                  <c:v>4410.45</c:v>
                </c:pt>
                <c:pt idx="1486">
                  <c:v>4413.42</c:v>
                </c:pt>
                <c:pt idx="1487">
                  <c:v>4416.3900000000003</c:v>
                </c:pt>
                <c:pt idx="1488">
                  <c:v>4419.3599999999997</c:v>
                </c:pt>
                <c:pt idx="1489">
                  <c:v>4422.33</c:v>
                </c:pt>
                <c:pt idx="1490">
                  <c:v>4425.3</c:v>
                </c:pt>
                <c:pt idx="1491">
                  <c:v>4428.2700000000004</c:v>
                </c:pt>
                <c:pt idx="1492">
                  <c:v>4431.24</c:v>
                </c:pt>
                <c:pt idx="1493">
                  <c:v>4434.21</c:v>
                </c:pt>
                <c:pt idx="1494">
                  <c:v>4437.18</c:v>
                </c:pt>
                <c:pt idx="1495">
                  <c:v>4440.1499999999996</c:v>
                </c:pt>
                <c:pt idx="1496">
                  <c:v>4443.12</c:v>
                </c:pt>
                <c:pt idx="1497">
                  <c:v>4446.09</c:v>
                </c:pt>
                <c:pt idx="1498">
                  <c:v>4449.0600000000004</c:v>
                </c:pt>
                <c:pt idx="1499">
                  <c:v>4452.03</c:v>
                </c:pt>
                <c:pt idx="1500">
                  <c:v>4455</c:v>
                </c:pt>
                <c:pt idx="1501">
                  <c:v>4457.97</c:v>
                </c:pt>
                <c:pt idx="1502">
                  <c:v>4460.9399999999996</c:v>
                </c:pt>
                <c:pt idx="1503">
                  <c:v>4463.91</c:v>
                </c:pt>
                <c:pt idx="1504">
                  <c:v>4466.88</c:v>
                </c:pt>
                <c:pt idx="1505">
                  <c:v>4469.8500000000004</c:v>
                </c:pt>
                <c:pt idx="1506">
                  <c:v>4472.82</c:v>
                </c:pt>
                <c:pt idx="1507">
                  <c:v>4475.79</c:v>
                </c:pt>
                <c:pt idx="1508">
                  <c:v>4478.76</c:v>
                </c:pt>
                <c:pt idx="1509">
                  <c:v>4481.7299999999996</c:v>
                </c:pt>
                <c:pt idx="1510">
                  <c:v>4484.7</c:v>
                </c:pt>
                <c:pt idx="1511">
                  <c:v>4487.67</c:v>
                </c:pt>
                <c:pt idx="1512">
                  <c:v>4490.6400000000003</c:v>
                </c:pt>
                <c:pt idx="1513">
                  <c:v>4493.6099999999997</c:v>
                </c:pt>
                <c:pt idx="1514">
                  <c:v>4496.58</c:v>
                </c:pt>
                <c:pt idx="1515">
                  <c:v>4499.55</c:v>
                </c:pt>
                <c:pt idx="1516">
                  <c:v>4502.5200000000004</c:v>
                </c:pt>
                <c:pt idx="1517">
                  <c:v>4505.49</c:v>
                </c:pt>
                <c:pt idx="1518">
                  <c:v>4508.46</c:v>
                </c:pt>
                <c:pt idx="1519">
                  <c:v>4511.43</c:v>
                </c:pt>
                <c:pt idx="1520">
                  <c:v>4514.3999999999996</c:v>
                </c:pt>
                <c:pt idx="1521">
                  <c:v>4517.37</c:v>
                </c:pt>
                <c:pt idx="1522">
                  <c:v>4520.34</c:v>
                </c:pt>
                <c:pt idx="1523">
                  <c:v>4523.3100000000004</c:v>
                </c:pt>
                <c:pt idx="1524">
                  <c:v>4526.28</c:v>
                </c:pt>
                <c:pt idx="1525">
                  <c:v>4529.25</c:v>
                </c:pt>
                <c:pt idx="1526">
                  <c:v>4532.22</c:v>
                </c:pt>
                <c:pt idx="1527">
                  <c:v>4535.1899999999996</c:v>
                </c:pt>
                <c:pt idx="1528">
                  <c:v>4538.16</c:v>
                </c:pt>
                <c:pt idx="1529">
                  <c:v>4541.13</c:v>
                </c:pt>
                <c:pt idx="1530">
                  <c:v>4544.1000000000004</c:v>
                </c:pt>
                <c:pt idx="1531">
                  <c:v>4547.07</c:v>
                </c:pt>
                <c:pt idx="1532">
                  <c:v>4550.04</c:v>
                </c:pt>
                <c:pt idx="1533">
                  <c:v>4553.01</c:v>
                </c:pt>
                <c:pt idx="1534">
                  <c:v>4555.9799999999996</c:v>
                </c:pt>
                <c:pt idx="1535">
                  <c:v>4558.95</c:v>
                </c:pt>
                <c:pt idx="1536">
                  <c:v>4561.92</c:v>
                </c:pt>
                <c:pt idx="1537">
                  <c:v>4564.8900000000003</c:v>
                </c:pt>
                <c:pt idx="1538">
                  <c:v>4567.8599999999997</c:v>
                </c:pt>
                <c:pt idx="1539">
                  <c:v>4570.83</c:v>
                </c:pt>
                <c:pt idx="1540">
                  <c:v>4573.8</c:v>
                </c:pt>
                <c:pt idx="1541">
                  <c:v>4576.7700000000004</c:v>
                </c:pt>
                <c:pt idx="1542">
                  <c:v>4579.74</c:v>
                </c:pt>
                <c:pt idx="1543">
                  <c:v>4582.71</c:v>
                </c:pt>
                <c:pt idx="1544">
                  <c:v>4585.68</c:v>
                </c:pt>
                <c:pt idx="1545">
                  <c:v>4588.6499999999996</c:v>
                </c:pt>
                <c:pt idx="1546">
                  <c:v>4591.62</c:v>
                </c:pt>
                <c:pt idx="1547">
                  <c:v>4594.59</c:v>
                </c:pt>
                <c:pt idx="1548">
                  <c:v>4597.5600000000004</c:v>
                </c:pt>
                <c:pt idx="1549">
                  <c:v>4600.53</c:v>
                </c:pt>
                <c:pt idx="1550">
                  <c:v>4603.5</c:v>
                </c:pt>
                <c:pt idx="1551">
                  <c:v>4606.47</c:v>
                </c:pt>
                <c:pt idx="1552">
                  <c:v>4609.4399999999996</c:v>
                </c:pt>
                <c:pt idx="1553">
                  <c:v>4612.41</c:v>
                </c:pt>
                <c:pt idx="1554">
                  <c:v>4615.38</c:v>
                </c:pt>
                <c:pt idx="1555">
                  <c:v>4618.3500000000004</c:v>
                </c:pt>
                <c:pt idx="1556">
                  <c:v>4621.32</c:v>
                </c:pt>
                <c:pt idx="1557">
                  <c:v>4624.29</c:v>
                </c:pt>
                <c:pt idx="1558">
                  <c:v>4627.26</c:v>
                </c:pt>
                <c:pt idx="1559">
                  <c:v>4630.2299999999996</c:v>
                </c:pt>
                <c:pt idx="1560">
                  <c:v>4633.2</c:v>
                </c:pt>
                <c:pt idx="1561">
                  <c:v>4636.17</c:v>
                </c:pt>
                <c:pt idx="1562">
                  <c:v>4639.1400000000003</c:v>
                </c:pt>
                <c:pt idx="1563">
                  <c:v>4642.1099999999997</c:v>
                </c:pt>
                <c:pt idx="1564">
                  <c:v>4645.08</c:v>
                </c:pt>
                <c:pt idx="1565">
                  <c:v>4648.05</c:v>
                </c:pt>
                <c:pt idx="1566">
                  <c:v>4651.0200000000004</c:v>
                </c:pt>
                <c:pt idx="1567">
                  <c:v>4653.99</c:v>
                </c:pt>
                <c:pt idx="1568">
                  <c:v>4656.96</c:v>
                </c:pt>
                <c:pt idx="1569">
                  <c:v>4659.93</c:v>
                </c:pt>
                <c:pt idx="1570">
                  <c:v>4662.8999999999996</c:v>
                </c:pt>
                <c:pt idx="1571">
                  <c:v>4665.87</c:v>
                </c:pt>
                <c:pt idx="1572">
                  <c:v>4668.84</c:v>
                </c:pt>
                <c:pt idx="1573">
                  <c:v>4671.8100000000004</c:v>
                </c:pt>
                <c:pt idx="1574">
                  <c:v>4674.78</c:v>
                </c:pt>
                <c:pt idx="1575">
                  <c:v>4677.75</c:v>
                </c:pt>
                <c:pt idx="1576">
                  <c:v>4680.72</c:v>
                </c:pt>
                <c:pt idx="1577">
                  <c:v>4683.6899999999996</c:v>
                </c:pt>
                <c:pt idx="1578">
                  <c:v>4686.66</c:v>
                </c:pt>
                <c:pt idx="1579">
                  <c:v>4689.63</c:v>
                </c:pt>
                <c:pt idx="1580">
                  <c:v>4692.6000000000004</c:v>
                </c:pt>
                <c:pt idx="1581">
                  <c:v>4695.57</c:v>
                </c:pt>
                <c:pt idx="1582">
                  <c:v>4698.54</c:v>
                </c:pt>
                <c:pt idx="1583">
                  <c:v>4701.51</c:v>
                </c:pt>
                <c:pt idx="1584">
                  <c:v>4704.4799999999996</c:v>
                </c:pt>
                <c:pt idx="1585">
                  <c:v>4707.45</c:v>
                </c:pt>
                <c:pt idx="1586">
                  <c:v>4710.42</c:v>
                </c:pt>
                <c:pt idx="1587">
                  <c:v>4713.3900000000003</c:v>
                </c:pt>
                <c:pt idx="1588">
                  <c:v>4716.3599999999997</c:v>
                </c:pt>
                <c:pt idx="1589">
                  <c:v>4719.33</c:v>
                </c:pt>
                <c:pt idx="1590">
                  <c:v>4722.3</c:v>
                </c:pt>
                <c:pt idx="1591">
                  <c:v>4725.2700000000004</c:v>
                </c:pt>
                <c:pt idx="1592">
                  <c:v>4728.24</c:v>
                </c:pt>
                <c:pt idx="1593">
                  <c:v>4731.21</c:v>
                </c:pt>
                <c:pt idx="1594">
                  <c:v>4734.18</c:v>
                </c:pt>
                <c:pt idx="1595">
                  <c:v>4737.1499999999996</c:v>
                </c:pt>
                <c:pt idx="1596">
                  <c:v>4740.12</c:v>
                </c:pt>
                <c:pt idx="1597">
                  <c:v>4743.09</c:v>
                </c:pt>
                <c:pt idx="1598">
                  <c:v>4746.0600000000004</c:v>
                </c:pt>
                <c:pt idx="1599">
                  <c:v>4749.03</c:v>
                </c:pt>
                <c:pt idx="1600">
                  <c:v>4752</c:v>
                </c:pt>
                <c:pt idx="1601">
                  <c:v>4754.97</c:v>
                </c:pt>
                <c:pt idx="1602">
                  <c:v>4757.9399999999996</c:v>
                </c:pt>
                <c:pt idx="1603">
                  <c:v>4760.91</c:v>
                </c:pt>
                <c:pt idx="1604">
                  <c:v>4763.88</c:v>
                </c:pt>
                <c:pt idx="1605">
                  <c:v>4766.8500000000004</c:v>
                </c:pt>
                <c:pt idx="1606">
                  <c:v>4769.82</c:v>
                </c:pt>
                <c:pt idx="1607">
                  <c:v>4772.79</c:v>
                </c:pt>
                <c:pt idx="1608">
                  <c:v>4775.76</c:v>
                </c:pt>
                <c:pt idx="1609">
                  <c:v>4778.7299999999996</c:v>
                </c:pt>
                <c:pt idx="1610">
                  <c:v>4781.7</c:v>
                </c:pt>
                <c:pt idx="1611">
                  <c:v>4784.67</c:v>
                </c:pt>
                <c:pt idx="1612">
                  <c:v>4787.6400000000003</c:v>
                </c:pt>
                <c:pt idx="1613">
                  <c:v>4790.6099999999997</c:v>
                </c:pt>
                <c:pt idx="1614">
                  <c:v>4793.58</c:v>
                </c:pt>
                <c:pt idx="1615">
                  <c:v>4796.55</c:v>
                </c:pt>
                <c:pt idx="1616">
                  <c:v>4799.5200000000004</c:v>
                </c:pt>
                <c:pt idx="1617">
                  <c:v>4802.49</c:v>
                </c:pt>
                <c:pt idx="1618">
                  <c:v>4805.46</c:v>
                </c:pt>
                <c:pt idx="1619">
                  <c:v>4808.43</c:v>
                </c:pt>
                <c:pt idx="1620">
                  <c:v>4811.3999999999996</c:v>
                </c:pt>
                <c:pt idx="1621">
                  <c:v>4814.37</c:v>
                </c:pt>
                <c:pt idx="1622">
                  <c:v>4817.34</c:v>
                </c:pt>
                <c:pt idx="1623">
                  <c:v>4820.3100000000004</c:v>
                </c:pt>
                <c:pt idx="1624">
                  <c:v>4823.28</c:v>
                </c:pt>
                <c:pt idx="1625">
                  <c:v>4826.25</c:v>
                </c:pt>
                <c:pt idx="1626">
                  <c:v>4829.22</c:v>
                </c:pt>
                <c:pt idx="1627">
                  <c:v>4832.1899999999996</c:v>
                </c:pt>
                <c:pt idx="1628">
                  <c:v>4835.16</c:v>
                </c:pt>
                <c:pt idx="1629">
                  <c:v>4838.13</c:v>
                </c:pt>
                <c:pt idx="1630">
                  <c:v>4841.1000000000004</c:v>
                </c:pt>
                <c:pt idx="1631">
                  <c:v>4844.07</c:v>
                </c:pt>
                <c:pt idx="1632">
                  <c:v>4847.04</c:v>
                </c:pt>
                <c:pt idx="1633">
                  <c:v>4850.01</c:v>
                </c:pt>
                <c:pt idx="1634">
                  <c:v>4852.9799999999996</c:v>
                </c:pt>
                <c:pt idx="1635">
                  <c:v>4855.95</c:v>
                </c:pt>
                <c:pt idx="1636">
                  <c:v>4858.92</c:v>
                </c:pt>
                <c:pt idx="1637">
                  <c:v>4861.8900000000003</c:v>
                </c:pt>
                <c:pt idx="1638">
                  <c:v>4864.8599999999997</c:v>
                </c:pt>
                <c:pt idx="1639">
                  <c:v>4867.83</c:v>
                </c:pt>
                <c:pt idx="1640">
                  <c:v>4870.8</c:v>
                </c:pt>
                <c:pt idx="1641">
                  <c:v>4873.7700000000004</c:v>
                </c:pt>
                <c:pt idx="1642">
                  <c:v>4876.74</c:v>
                </c:pt>
                <c:pt idx="1643">
                  <c:v>4879.71</c:v>
                </c:pt>
                <c:pt idx="1644">
                  <c:v>4882.68</c:v>
                </c:pt>
                <c:pt idx="1645">
                  <c:v>4885.6499999999996</c:v>
                </c:pt>
                <c:pt idx="1646">
                  <c:v>4888.62</c:v>
                </c:pt>
                <c:pt idx="1647">
                  <c:v>4891.59</c:v>
                </c:pt>
                <c:pt idx="1648">
                  <c:v>4894.5600000000004</c:v>
                </c:pt>
                <c:pt idx="1649">
                  <c:v>4897.53</c:v>
                </c:pt>
                <c:pt idx="1650">
                  <c:v>4900.5</c:v>
                </c:pt>
                <c:pt idx="1651">
                  <c:v>4903.47</c:v>
                </c:pt>
                <c:pt idx="1652">
                  <c:v>4906.4399999999996</c:v>
                </c:pt>
                <c:pt idx="1653">
                  <c:v>4909.41</c:v>
                </c:pt>
                <c:pt idx="1654">
                  <c:v>4912.38</c:v>
                </c:pt>
                <c:pt idx="1655">
                  <c:v>4915.3500000000004</c:v>
                </c:pt>
                <c:pt idx="1656">
                  <c:v>4918.32</c:v>
                </c:pt>
                <c:pt idx="1657">
                  <c:v>4921.29</c:v>
                </c:pt>
                <c:pt idx="1658">
                  <c:v>4924.26</c:v>
                </c:pt>
                <c:pt idx="1659">
                  <c:v>4927.2299999999996</c:v>
                </c:pt>
                <c:pt idx="1660">
                  <c:v>4930.2</c:v>
                </c:pt>
                <c:pt idx="1661">
                  <c:v>4933.17</c:v>
                </c:pt>
                <c:pt idx="1662">
                  <c:v>4936.1400000000003</c:v>
                </c:pt>
                <c:pt idx="1663">
                  <c:v>4939.1099999999997</c:v>
                </c:pt>
                <c:pt idx="1664">
                  <c:v>4942.08</c:v>
                </c:pt>
                <c:pt idx="1665">
                  <c:v>4945.05</c:v>
                </c:pt>
                <c:pt idx="1666">
                  <c:v>4948.0200000000004</c:v>
                </c:pt>
                <c:pt idx="1667">
                  <c:v>4950.99</c:v>
                </c:pt>
                <c:pt idx="1668">
                  <c:v>4953.96</c:v>
                </c:pt>
                <c:pt idx="1669">
                  <c:v>4956.93</c:v>
                </c:pt>
                <c:pt idx="1670">
                  <c:v>4959.8999999999996</c:v>
                </c:pt>
                <c:pt idx="1671">
                  <c:v>4962.87</c:v>
                </c:pt>
                <c:pt idx="1672">
                  <c:v>4965.84</c:v>
                </c:pt>
                <c:pt idx="1673">
                  <c:v>4968.8100000000004</c:v>
                </c:pt>
                <c:pt idx="1674">
                  <c:v>4971.78</c:v>
                </c:pt>
                <c:pt idx="1675">
                  <c:v>4974.75</c:v>
                </c:pt>
                <c:pt idx="1676">
                  <c:v>4977.72</c:v>
                </c:pt>
                <c:pt idx="1677">
                  <c:v>4980.6899999999996</c:v>
                </c:pt>
                <c:pt idx="1678">
                  <c:v>4983.66</c:v>
                </c:pt>
                <c:pt idx="1679">
                  <c:v>4986.63</c:v>
                </c:pt>
                <c:pt idx="1680">
                  <c:v>4989.6000000000004</c:v>
                </c:pt>
                <c:pt idx="1681">
                  <c:v>4992.57</c:v>
                </c:pt>
                <c:pt idx="1682">
                  <c:v>4995.54</c:v>
                </c:pt>
                <c:pt idx="1683">
                  <c:v>4998.51</c:v>
                </c:pt>
                <c:pt idx="1684">
                  <c:v>5001.4799999999996</c:v>
                </c:pt>
                <c:pt idx="1685">
                  <c:v>5004.45</c:v>
                </c:pt>
                <c:pt idx="1686">
                  <c:v>5007.42</c:v>
                </c:pt>
                <c:pt idx="1687">
                  <c:v>5010.3900000000003</c:v>
                </c:pt>
                <c:pt idx="1688">
                  <c:v>5013.3599999999997</c:v>
                </c:pt>
                <c:pt idx="1689">
                  <c:v>5016.33</c:v>
                </c:pt>
                <c:pt idx="1690">
                  <c:v>5019.3</c:v>
                </c:pt>
                <c:pt idx="1691">
                  <c:v>5022.2700000000004</c:v>
                </c:pt>
                <c:pt idx="1692">
                  <c:v>5025.24</c:v>
                </c:pt>
                <c:pt idx="1693">
                  <c:v>5028.21</c:v>
                </c:pt>
                <c:pt idx="1694">
                  <c:v>5031.18</c:v>
                </c:pt>
                <c:pt idx="1695">
                  <c:v>5034.1499999999996</c:v>
                </c:pt>
                <c:pt idx="1696">
                  <c:v>5037.12</c:v>
                </c:pt>
                <c:pt idx="1697">
                  <c:v>5040.09</c:v>
                </c:pt>
                <c:pt idx="1698">
                  <c:v>5043.0600000000004</c:v>
                </c:pt>
                <c:pt idx="1699">
                  <c:v>5046.03</c:v>
                </c:pt>
                <c:pt idx="1700">
                  <c:v>5049</c:v>
                </c:pt>
                <c:pt idx="1701">
                  <c:v>5051.97</c:v>
                </c:pt>
                <c:pt idx="1702">
                  <c:v>5054.9399999999996</c:v>
                </c:pt>
                <c:pt idx="1703">
                  <c:v>5057.91</c:v>
                </c:pt>
                <c:pt idx="1704">
                  <c:v>5060.88</c:v>
                </c:pt>
                <c:pt idx="1705">
                  <c:v>5063.8500000000004</c:v>
                </c:pt>
                <c:pt idx="1706">
                  <c:v>5066.82</c:v>
                </c:pt>
                <c:pt idx="1707">
                  <c:v>5069.79</c:v>
                </c:pt>
                <c:pt idx="1708">
                  <c:v>5072.76</c:v>
                </c:pt>
                <c:pt idx="1709">
                  <c:v>5075.7299999999996</c:v>
                </c:pt>
                <c:pt idx="1710">
                  <c:v>5078.7</c:v>
                </c:pt>
                <c:pt idx="1711">
                  <c:v>5081.67</c:v>
                </c:pt>
                <c:pt idx="1712">
                  <c:v>5084.6400000000003</c:v>
                </c:pt>
                <c:pt idx="1713">
                  <c:v>5087.6099999999997</c:v>
                </c:pt>
                <c:pt idx="1714">
                  <c:v>5090.58</c:v>
                </c:pt>
                <c:pt idx="1715">
                  <c:v>5093.55</c:v>
                </c:pt>
                <c:pt idx="1716">
                  <c:v>5096.5200000000004</c:v>
                </c:pt>
                <c:pt idx="1717">
                  <c:v>5099.49</c:v>
                </c:pt>
                <c:pt idx="1718">
                  <c:v>5102.46</c:v>
                </c:pt>
                <c:pt idx="1719">
                  <c:v>5105.43</c:v>
                </c:pt>
                <c:pt idx="1720">
                  <c:v>5108.3999999999996</c:v>
                </c:pt>
                <c:pt idx="1721">
                  <c:v>5111.37</c:v>
                </c:pt>
                <c:pt idx="1722">
                  <c:v>5114.34</c:v>
                </c:pt>
                <c:pt idx="1723">
                  <c:v>5117.3100000000004</c:v>
                </c:pt>
                <c:pt idx="1724">
                  <c:v>5120.28</c:v>
                </c:pt>
                <c:pt idx="1725">
                  <c:v>5123.25</c:v>
                </c:pt>
                <c:pt idx="1726">
                  <c:v>5126.22</c:v>
                </c:pt>
                <c:pt idx="1727">
                  <c:v>5129.1899999999996</c:v>
                </c:pt>
                <c:pt idx="1728">
                  <c:v>5132.16</c:v>
                </c:pt>
                <c:pt idx="1729">
                  <c:v>5135.13</c:v>
                </c:pt>
                <c:pt idx="1730">
                  <c:v>5138.1000000000004</c:v>
                </c:pt>
                <c:pt idx="1731">
                  <c:v>5141.07</c:v>
                </c:pt>
                <c:pt idx="1732">
                  <c:v>5144.04</c:v>
                </c:pt>
                <c:pt idx="1733">
                  <c:v>5147.01</c:v>
                </c:pt>
                <c:pt idx="1734">
                  <c:v>5149.9799999999996</c:v>
                </c:pt>
                <c:pt idx="1735">
                  <c:v>5152.95</c:v>
                </c:pt>
                <c:pt idx="1736">
                  <c:v>5155.92</c:v>
                </c:pt>
                <c:pt idx="1737">
                  <c:v>5158.8900000000003</c:v>
                </c:pt>
                <c:pt idx="1738">
                  <c:v>5161.8599999999997</c:v>
                </c:pt>
                <c:pt idx="1739">
                  <c:v>5164.83</c:v>
                </c:pt>
                <c:pt idx="1740">
                  <c:v>5167.8</c:v>
                </c:pt>
                <c:pt idx="1741">
                  <c:v>5170.7700000000004</c:v>
                </c:pt>
                <c:pt idx="1742">
                  <c:v>5173.74</c:v>
                </c:pt>
                <c:pt idx="1743">
                  <c:v>5176.71</c:v>
                </c:pt>
                <c:pt idx="1744">
                  <c:v>5179.68</c:v>
                </c:pt>
                <c:pt idx="1745">
                  <c:v>5182.6499999999996</c:v>
                </c:pt>
                <c:pt idx="1746">
                  <c:v>5185.62</c:v>
                </c:pt>
                <c:pt idx="1747">
                  <c:v>5188.59</c:v>
                </c:pt>
                <c:pt idx="1748">
                  <c:v>5191.5600000000004</c:v>
                </c:pt>
                <c:pt idx="1749">
                  <c:v>5194.53</c:v>
                </c:pt>
                <c:pt idx="1750">
                  <c:v>5197.5</c:v>
                </c:pt>
                <c:pt idx="1751">
                  <c:v>5200.47</c:v>
                </c:pt>
                <c:pt idx="1752">
                  <c:v>5203.4399999999996</c:v>
                </c:pt>
                <c:pt idx="1753">
                  <c:v>5206.41</c:v>
                </c:pt>
                <c:pt idx="1754">
                  <c:v>5209.38</c:v>
                </c:pt>
                <c:pt idx="1755">
                  <c:v>5212.3500000000004</c:v>
                </c:pt>
                <c:pt idx="1756">
                  <c:v>5215.32</c:v>
                </c:pt>
                <c:pt idx="1757">
                  <c:v>5218.29</c:v>
                </c:pt>
                <c:pt idx="1758">
                  <c:v>5221.26</c:v>
                </c:pt>
                <c:pt idx="1759">
                  <c:v>5224.2299999999996</c:v>
                </c:pt>
                <c:pt idx="1760">
                  <c:v>5227.2</c:v>
                </c:pt>
                <c:pt idx="1761">
                  <c:v>5230.17</c:v>
                </c:pt>
                <c:pt idx="1762">
                  <c:v>5233.1400000000003</c:v>
                </c:pt>
                <c:pt idx="1763">
                  <c:v>5236.1099999999997</c:v>
                </c:pt>
                <c:pt idx="1764">
                  <c:v>5239.08</c:v>
                </c:pt>
                <c:pt idx="1765">
                  <c:v>5242.05</c:v>
                </c:pt>
                <c:pt idx="1766">
                  <c:v>5245.02</c:v>
                </c:pt>
                <c:pt idx="1767">
                  <c:v>5247.99</c:v>
                </c:pt>
                <c:pt idx="1768">
                  <c:v>5250.96</c:v>
                </c:pt>
                <c:pt idx="1769">
                  <c:v>5253.93</c:v>
                </c:pt>
                <c:pt idx="1770">
                  <c:v>5256.9</c:v>
                </c:pt>
                <c:pt idx="1771">
                  <c:v>5259.87</c:v>
                </c:pt>
                <c:pt idx="1772">
                  <c:v>5262.84</c:v>
                </c:pt>
                <c:pt idx="1773">
                  <c:v>5265.81</c:v>
                </c:pt>
                <c:pt idx="1774">
                  <c:v>5268.78</c:v>
                </c:pt>
                <c:pt idx="1775">
                  <c:v>5271.75</c:v>
                </c:pt>
                <c:pt idx="1776">
                  <c:v>5274.72</c:v>
                </c:pt>
                <c:pt idx="1777">
                  <c:v>5277.69</c:v>
                </c:pt>
                <c:pt idx="1778">
                  <c:v>5280.66</c:v>
                </c:pt>
                <c:pt idx="1779">
                  <c:v>5283.63</c:v>
                </c:pt>
                <c:pt idx="1780">
                  <c:v>5286.6</c:v>
                </c:pt>
                <c:pt idx="1781">
                  <c:v>5289.57</c:v>
                </c:pt>
                <c:pt idx="1782">
                  <c:v>5292.54</c:v>
                </c:pt>
                <c:pt idx="1783">
                  <c:v>5295.51</c:v>
                </c:pt>
                <c:pt idx="1784">
                  <c:v>5298.48</c:v>
                </c:pt>
                <c:pt idx="1785">
                  <c:v>5301.45</c:v>
                </c:pt>
                <c:pt idx="1786">
                  <c:v>5304.42</c:v>
                </c:pt>
                <c:pt idx="1787">
                  <c:v>5307.39</c:v>
                </c:pt>
                <c:pt idx="1788">
                  <c:v>5310.36</c:v>
                </c:pt>
                <c:pt idx="1789">
                  <c:v>5313.33</c:v>
                </c:pt>
                <c:pt idx="1790">
                  <c:v>5316.3</c:v>
                </c:pt>
                <c:pt idx="1791">
                  <c:v>5319.27</c:v>
                </c:pt>
                <c:pt idx="1792">
                  <c:v>5322.24</c:v>
                </c:pt>
                <c:pt idx="1793">
                  <c:v>5325.21</c:v>
                </c:pt>
                <c:pt idx="1794">
                  <c:v>5328.18</c:v>
                </c:pt>
                <c:pt idx="1795">
                  <c:v>5331.15</c:v>
                </c:pt>
                <c:pt idx="1796">
                  <c:v>5334.12</c:v>
                </c:pt>
                <c:pt idx="1797">
                  <c:v>5337.09</c:v>
                </c:pt>
                <c:pt idx="1798">
                  <c:v>5340.06</c:v>
                </c:pt>
                <c:pt idx="1799">
                  <c:v>5343.03</c:v>
                </c:pt>
                <c:pt idx="1800">
                  <c:v>5346</c:v>
                </c:pt>
                <c:pt idx="1801">
                  <c:v>5348.97</c:v>
                </c:pt>
                <c:pt idx="1802">
                  <c:v>5351.94</c:v>
                </c:pt>
                <c:pt idx="1803">
                  <c:v>5354.91</c:v>
                </c:pt>
                <c:pt idx="1804">
                  <c:v>5357.88</c:v>
                </c:pt>
                <c:pt idx="1805">
                  <c:v>5360.85</c:v>
                </c:pt>
                <c:pt idx="1806">
                  <c:v>5363.82</c:v>
                </c:pt>
                <c:pt idx="1807">
                  <c:v>5366.79</c:v>
                </c:pt>
                <c:pt idx="1808">
                  <c:v>5369.76</c:v>
                </c:pt>
                <c:pt idx="1809">
                  <c:v>5372.73</c:v>
                </c:pt>
                <c:pt idx="1810">
                  <c:v>5375.7</c:v>
                </c:pt>
                <c:pt idx="1811">
                  <c:v>5378.67</c:v>
                </c:pt>
                <c:pt idx="1812">
                  <c:v>5381.64</c:v>
                </c:pt>
                <c:pt idx="1813">
                  <c:v>5384.61</c:v>
                </c:pt>
                <c:pt idx="1814">
                  <c:v>5387.58</c:v>
                </c:pt>
                <c:pt idx="1815">
                  <c:v>5390.55</c:v>
                </c:pt>
                <c:pt idx="1816">
                  <c:v>5393.52</c:v>
                </c:pt>
                <c:pt idx="1817">
                  <c:v>5396.49</c:v>
                </c:pt>
                <c:pt idx="1818">
                  <c:v>5399.46</c:v>
                </c:pt>
                <c:pt idx="1819">
                  <c:v>5402.43</c:v>
                </c:pt>
                <c:pt idx="1820">
                  <c:v>5405.4</c:v>
                </c:pt>
                <c:pt idx="1821">
                  <c:v>5408.37</c:v>
                </c:pt>
                <c:pt idx="1822">
                  <c:v>5411.34</c:v>
                </c:pt>
                <c:pt idx="1823">
                  <c:v>5414.31</c:v>
                </c:pt>
                <c:pt idx="1824">
                  <c:v>5417.28</c:v>
                </c:pt>
                <c:pt idx="1825">
                  <c:v>5420.25</c:v>
                </c:pt>
                <c:pt idx="1826">
                  <c:v>5423.22</c:v>
                </c:pt>
                <c:pt idx="1827">
                  <c:v>5426.19</c:v>
                </c:pt>
                <c:pt idx="1828">
                  <c:v>5429.16</c:v>
                </c:pt>
                <c:pt idx="1829">
                  <c:v>5432.13</c:v>
                </c:pt>
                <c:pt idx="1830">
                  <c:v>5435.1</c:v>
                </c:pt>
                <c:pt idx="1831">
                  <c:v>5438.07</c:v>
                </c:pt>
                <c:pt idx="1832">
                  <c:v>5441.04</c:v>
                </c:pt>
                <c:pt idx="1833">
                  <c:v>5444.01</c:v>
                </c:pt>
                <c:pt idx="1834">
                  <c:v>5446.98</c:v>
                </c:pt>
                <c:pt idx="1835">
                  <c:v>5449.95</c:v>
                </c:pt>
                <c:pt idx="1836">
                  <c:v>5452.92</c:v>
                </c:pt>
                <c:pt idx="1837">
                  <c:v>5455.89</c:v>
                </c:pt>
                <c:pt idx="1838">
                  <c:v>5458.86</c:v>
                </c:pt>
                <c:pt idx="1839">
                  <c:v>5461.83</c:v>
                </c:pt>
                <c:pt idx="1840">
                  <c:v>5464.8</c:v>
                </c:pt>
                <c:pt idx="1841">
                  <c:v>5467.77</c:v>
                </c:pt>
                <c:pt idx="1842">
                  <c:v>5470.74</c:v>
                </c:pt>
                <c:pt idx="1843">
                  <c:v>5473.71</c:v>
                </c:pt>
                <c:pt idx="1844">
                  <c:v>5476.68</c:v>
                </c:pt>
                <c:pt idx="1845">
                  <c:v>5479.65</c:v>
                </c:pt>
                <c:pt idx="1846">
                  <c:v>5482.62</c:v>
                </c:pt>
                <c:pt idx="1847">
                  <c:v>5485.59</c:v>
                </c:pt>
                <c:pt idx="1848">
                  <c:v>5488.56</c:v>
                </c:pt>
                <c:pt idx="1849">
                  <c:v>5491.53</c:v>
                </c:pt>
                <c:pt idx="1850">
                  <c:v>5494.5</c:v>
                </c:pt>
                <c:pt idx="1851">
                  <c:v>5497.47</c:v>
                </c:pt>
                <c:pt idx="1852">
                  <c:v>5500.44</c:v>
                </c:pt>
                <c:pt idx="1853">
                  <c:v>5503.41</c:v>
                </c:pt>
                <c:pt idx="1854">
                  <c:v>5506.38</c:v>
                </c:pt>
                <c:pt idx="1855">
                  <c:v>5509.35</c:v>
                </c:pt>
                <c:pt idx="1856">
                  <c:v>5512.32</c:v>
                </c:pt>
                <c:pt idx="1857">
                  <c:v>5515.29</c:v>
                </c:pt>
                <c:pt idx="1858">
                  <c:v>5518.26</c:v>
                </c:pt>
                <c:pt idx="1859">
                  <c:v>5521.23</c:v>
                </c:pt>
                <c:pt idx="1860">
                  <c:v>5524.2</c:v>
                </c:pt>
                <c:pt idx="1861">
                  <c:v>5527.17</c:v>
                </c:pt>
                <c:pt idx="1862">
                  <c:v>5530.14</c:v>
                </c:pt>
                <c:pt idx="1863">
                  <c:v>5533.11</c:v>
                </c:pt>
                <c:pt idx="1864">
                  <c:v>5536.08</c:v>
                </c:pt>
                <c:pt idx="1865">
                  <c:v>5539.05</c:v>
                </c:pt>
                <c:pt idx="1866">
                  <c:v>5542.02</c:v>
                </c:pt>
                <c:pt idx="1867">
                  <c:v>5544.99</c:v>
                </c:pt>
                <c:pt idx="1868">
                  <c:v>5547.96</c:v>
                </c:pt>
                <c:pt idx="1869">
                  <c:v>5550.93</c:v>
                </c:pt>
                <c:pt idx="1870">
                  <c:v>5553.9</c:v>
                </c:pt>
                <c:pt idx="1871">
                  <c:v>5556.87</c:v>
                </c:pt>
                <c:pt idx="1872">
                  <c:v>5559.84</c:v>
                </c:pt>
                <c:pt idx="1873">
                  <c:v>5562.81</c:v>
                </c:pt>
                <c:pt idx="1874">
                  <c:v>5565.78</c:v>
                </c:pt>
                <c:pt idx="1875">
                  <c:v>5568.75</c:v>
                </c:pt>
                <c:pt idx="1876">
                  <c:v>5571.72</c:v>
                </c:pt>
                <c:pt idx="1877">
                  <c:v>5574.69</c:v>
                </c:pt>
                <c:pt idx="1878">
                  <c:v>5577.66</c:v>
                </c:pt>
                <c:pt idx="1879">
                  <c:v>5580.63</c:v>
                </c:pt>
                <c:pt idx="1880">
                  <c:v>5583.6</c:v>
                </c:pt>
                <c:pt idx="1881">
                  <c:v>5586.57</c:v>
                </c:pt>
                <c:pt idx="1882">
                  <c:v>5589.54</c:v>
                </c:pt>
                <c:pt idx="1883">
                  <c:v>5592.51</c:v>
                </c:pt>
                <c:pt idx="1884">
                  <c:v>5595.48</c:v>
                </c:pt>
                <c:pt idx="1885">
                  <c:v>5598.45</c:v>
                </c:pt>
                <c:pt idx="1886">
                  <c:v>5601.42</c:v>
                </c:pt>
                <c:pt idx="1887">
                  <c:v>5604.39</c:v>
                </c:pt>
                <c:pt idx="1888">
                  <c:v>5607.36</c:v>
                </c:pt>
                <c:pt idx="1889">
                  <c:v>5610.33</c:v>
                </c:pt>
                <c:pt idx="1890">
                  <c:v>5613.3</c:v>
                </c:pt>
                <c:pt idx="1891">
                  <c:v>5616.27</c:v>
                </c:pt>
                <c:pt idx="1892">
                  <c:v>5619.24</c:v>
                </c:pt>
                <c:pt idx="1893">
                  <c:v>5622.21</c:v>
                </c:pt>
                <c:pt idx="1894">
                  <c:v>5625.18</c:v>
                </c:pt>
                <c:pt idx="1895">
                  <c:v>5628.15</c:v>
                </c:pt>
                <c:pt idx="1896">
                  <c:v>5631.12</c:v>
                </c:pt>
                <c:pt idx="1897">
                  <c:v>5634.09</c:v>
                </c:pt>
                <c:pt idx="1898">
                  <c:v>5637.06</c:v>
                </c:pt>
                <c:pt idx="1899">
                  <c:v>5640.03</c:v>
                </c:pt>
                <c:pt idx="1900">
                  <c:v>5643</c:v>
                </c:pt>
                <c:pt idx="1901">
                  <c:v>5645.97</c:v>
                </c:pt>
                <c:pt idx="1902">
                  <c:v>5648.94</c:v>
                </c:pt>
                <c:pt idx="1903">
                  <c:v>5651.91</c:v>
                </c:pt>
                <c:pt idx="1904">
                  <c:v>5654.88</c:v>
                </c:pt>
                <c:pt idx="1905">
                  <c:v>5657.85</c:v>
                </c:pt>
                <c:pt idx="1906">
                  <c:v>5660.82</c:v>
                </c:pt>
                <c:pt idx="1907">
                  <c:v>5663.79</c:v>
                </c:pt>
                <c:pt idx="1908">
                  <c:v>5666.76</c:v>
                </c:pt>
                <c:pt idx="1909">
                  <c:v>5669.73</c:v>
                </c:pt>
                <c:pt idx="1910">
                  <c:v>5672.7</c:v>
                </c:pt>
                <c:pt idx="1911">
                  <c:v>5675.67</c:v>
                </c:pt>
                <c:pt idx="1912">
                  <c:v>5678.64</c:v>
                </c:pt>
                <c:pt idx="1913">
                  <c:v>5681.61</c:v>
                </c:pt>
                <c:pt idx="1914">
                  <c:v>5684.58</c:v>
                </c:pt>
                <c:pt idx="1915">
                  <c:v>5687.55</c:v>
                </c:pt>
                <c:pt idx="1916">
                  <c:v>5690.52</c:v>
                </c:pt>
                <c:pt idx="1917">
                  <c:v>5693.49</c:v>
                </c:pt>
                <c:pt idx="1918">
                  <c:v>5696.46</c:v>
                </c:pt>
                <c:pt idx="1919">
                  <c:v>5699.43</c:v>
                </c:pt>
                <c:pt idx="1920">
                  <c:v>5702.4</c:v>
                </c:pt>
                <c:pt idx="1921">
                  <c:v>5705.37</c:v>
                </c:pt>
                <c:pt idx="1922">
                  <c:v>5708.34</c:v>
                </c:pt>
                <c:pt idx="1923">
                  <c:v>5711.31</c:v>
                </c:pt>
                <c:pt idx="1924">
                  <c:v>5714.28</c:v>
                </c:pt>
                <c:pt idx="1925">
                  <c:v>5717.25</c:v>
                </c:pt>
                <c:pt idx="1926">
                  <c:v>5720.22</c:v>
                </c:pt>
                <c:pt idx="1927">
                  <c:v>5723.19</c:v>
                </c:pt>
                <c:pt idx="1928">
                  <c:v>5726.16</c:v>
                </c:pt>
                <c:pt idx="1929">
                  <c:v>5729.13</c:v>
                </c:pt>
                <c:pt idx="1930">
                  <c:v>5732.1</c:v>
                </c:pt>
                <c:pt idx="1931">
                  <c:v>5735.07</c:v>
                </c:pt>
                <c:pt idx="1932">
                  <c:v>5738.04</c:v>
                </c:pt>
                <c:pt idx="1933">
                  <c:v>5741.01</c:v>
                </c:pt>
                <c:pt idx="1934">
                  <c:v>5743.98</c:v>
                </c:pt>
                <c:pt idx="1935">
                  <c:v>5746.95</c:v>
                </c:pt>
                <c:pt idx="1936">
                  <c:v>5749.92</c:v>
                </c:pt>
                <c:pt idx="1937">
                  <c:v>5752.89</c:v>
                </c:pt>
                <c:pt idx="1938">
                  <c:v>5755.86</c:v>
                </c:pt>
                <c:pt idx="1939">
                  <c:v>5758.83</c:v>
                </c:pt>
                <c:pt idx="1940">
                  <c:v>5761.8</c:v>
                </c:pt>
                <c:pt idx="1941">
                  <c:v>5764.77</c:v>
                </c:pt>
                <c:pt idx="1942">
                  <c:v>5767.74</c:v>
                </c:pt>
                <c:pt idx="1943">
                  <c:v>5770.71</c:v>
                </c:pt>
                <c:pt idx="1944">
                  <c:v>5773.68</c:v>
                </c:pt>
                <c:pt idx="1945">
                  <c:v>5776.65</c:v>
                </c:pt>
                <c:pt idx="1946">
                  <c:v>5779.62</c:v>
                </c:pt>
                <c:pt idx="1947">
                  <c:v>5782.59</c:v>
                </c:pt>
                <c:pt idx="1948">
                  <c:v>5785.56</c:v>
                </c:pt>
                <c:pt idx="1949">
                  <c:v>5788.53</c:v>
                </c:pt>
                <c:pt idx="1950">
                  <c:v>5791.5</c:v>
                </c:pt>
                <c:pt idx="1951">
                  <c:v>5794.47</c:v>
                </c:pt>
                <c:pt idx="1952">
                  <c:v>5797.44</c:v>
                </c:pt>
                <c:pt idx="1953">
                  <c:v>5800.41</c:v>
                </c:pt>
                <c:pt idx="1954">
                  <c:v>5803.38</c:v>
                </c:pt>
                <c:pt idx="1955">
                  <c:v>5806.35</c:v>
                </c:pt>
                <c:pt idx="1956">
                  <c:v>5809.32</c:v>
                </c:pt>
                <c:pt idx="1957">
                  <c:v>5812.29</c:v>
                </c:pt>
                <c:pt idx="1958">
                  <c:v>5815.26</c:v>
                </c:pt>
                <c:pt idx="1959">
                  <c:v>5818.23</c:v>
                </c:pt>
                <c:pt idx="1960">
                  <c:v>5821.2</c:v>
                </c:pt>
                <c:pt idx="1961">
                  <c:v>5824.17</c:v>
                </c:pt>
                <c:pt idx="1962">
                  <c:v>5827.14</c:v>
                </c:pt>
                <c:pt idx="1963">
                  <c:v>5830.11</c:v>
                </c:pt>
                <c:pt idx="1964">
                  <c:v>5833.08</c:v>
                </c:pt>
                <c:pt idx="1965">
                  <c:v>5836.05</c:v>
                </c:pt>
                <c:pt idx="1966">
                  <c:v>5839.02</c:v>
                </c:pt>
                <c:pt idx="1967">
                  <c:v>5841.99</c:v>
                </c:pt>
                <c:pt idx="1968">
                  <c:v>5844.96</c:v>
                </c:pt>
                <c:pt idx="1969">
                  <c:v>5847.93</c:v>
                </c:pt>
                <c:pt idx="1970">
                  <c:v>5850.9</c:v>
                </c:pt>
                <c:pt idx="1971">
                  <c:v>5853.87</c:v>
                </c:pt>
                <c:pt idx="1972">
                  <c:v>5856.84</c:v>
                </c:pt>
                <c:pt idx="1973">
                  <c:v>5859.81</c:v>
                </c:pt>
                <c:pt idx="1974">
                  <c:v>5862.78</c:v>
                </c:pt>
                <c:pt idx="1975">
                  <c:v>5865.75</c:v>
                </c:pt>
                <c:pt idx="1976">
                  <c:v>5868.72</c:v>
                </c:pt>
                <c:pt idx="1977">
                  <c:v>5871.69</c:v>
                </c:pt>
                <c:pt idx="1978">
                  <c:v>5874.66</c:v>
                </c:pt>
                <c:pt idx="1979">
                  <c:v>5877.63</c:v>
                </c:pt>
                <c:pt idx="1980">
                  <c:v>5880.6</c:v>
                </c:pt>
                <c:pt idx="1981">
                  <c:v>5883.57</c:v>
                </c:pt>
                <c:pt idx="1982">
                  <c:v>5886.54</c:v>
                </c:pt>
                <c:pt idx="1983">
                  <c:v>5889.51</c:v>
                </c:pt>
                <c:pt idx="1984">
                  <c:v>5892.48</c:v>
                </c:pt>
                <c:pt idx="1985">
                  <c:v>5895.45</c:v>
                </c:pt>
                <c:pt idx="1986">
                  <c:v>5898.42</c:v>
                </c:pt>
                <c:pt idx="1987">
                  <c:v>5901.39</c:v>
                </c:pt>
                <c:pt idx="1988">
                  <c:v>5904.36</c:v>
                </c:pt>
                <c:pt idx="1989">
                  <c:v>5907.33</c:v>
                </c:pt>
                <c:pt idx="1990">
                  <c:v>5910.3</c:v>
                </c:pt>
                <c:pt idx="1991">
                  <c:v>5913.27</c:v>
                </c:pt>
                <c:pt idx="1992">
                  <c:v>5916.24</c:v>
                </c:pt>
                <c:pt idx="1993">
                  <c:v>5919.21</c:v>
                </c:pt>
                <c:pt idx="1994">
                  <c:v>5922.18</c:v>
                </c:pt>
                <c:pt idx="1995">
                  <c:v>5925.15</c:v>
                </c:pt>
                <c:pt idx="1996">
                  <c:v>5928.12</c:v>
                </c:pt>
                <c:pt idx="1997">
                  <c:v>5931.09</c:v>
                </c:pt>
                <c:pt idx="1998">
                  <c:v>5934.06</c:v>
                </c:pt>
                <c:pt idx="1999">
                  <c:v>5937.03</c:v>
                </c:pt>
                <c:pt idx="2000">
                  <c:v>5940</c:v>
                </c:pt>
                <c:pt idx="2001">
                  <c:v>5942.97</c:v>
                </c:pt>
                <c:pt idx="2002">
                  <c:v>5945.94</c:v>
                </c:pt>
                <c:pt idx="2003">
                  <c:v>5948.91</c:v>
                </c:pt>
                <c:pt idx="2004">
                  <c:v>5951.88</c:v>
                </c:pt>
                <c:pt idx="2005">
                  <c:v>5954.85</c:v>
                </c:pt>
                <c:pt idx="2006">
                  <c:v>5957.82</c:v>
                </c:pt>
                <c:pt idx="2007">
                  <c:v>5960.79</c:v>
                </c:pt>
                <c:pt idx="2008">
                  <c:v>5963.76</c:v>
                </c:pt>
                <c:pt idx="2009">
                  <c:v>5966.73</c:v>
                </c:pt>
                <c:pt idx="2010">
                  <c:v>5969.7</c:v>
                </c:pt>
                <c:pt idx="2011">
                  <c:v>5972.67</c:v>
                </c:pt>
                <c:pt idx="2012">
                  <c:v>5975.64</c:v>
                </c:pt>
                <c:pt idx="2013">
                  <c:v>5978.61</c:v>
                </c:pt>
                <c:pt idx="2014">
                  <c:v>5981.58</c:v>
                </c:pt>
                <c:pt idx="2015">
                  <c:v>5984.55</c:v>
                </c:pt>
                <c:pt idx="2016">
                  <c:v>5987.52</c:v>
                </c:pt>
                <c:pt idx="2017">
                  <c:v>5990.49</c:v>
                </c:pt>
                <c:pt idx="2018">
                  <c:v>5993.46</c:v>
                </c:pt>
                <c:pt idx="2019">
                  <c:v>5996.43</c:v>
                </c:pt>
                <c:pt idx="2020">
                  <c:v>5999.4</c:v>
                </c:pt>
                <c:pt idx="2021">
                  <c:v>6002.37</c:v>
                </c:pt>
                <c:pt idx="2022">
                  <c:v>6005.34</c:v>
                </c:pt>
                <c:pt idx="2023">
                  <c:v>6008.31</c:v>
                </c:pt>
                <c:pt idx="2024">
                  <c:v>6011.28</c:v>
                </c:pt>
                <c:pt idx="2025">
                  <c:v>6014.25</c:v>
                </c:pt>
                <c:pt idx="2026">
                  <c:v>6017.22</c:v>
                </c:pt>
                <c:pt idx="2027">
                  <c:v>6020.19</c:v>
                </c:pt>
                <c:pt idx="2028">
                  <c:v>6023.16</c:v>
                </c:pt>
                <c:pt idx="2029">
                  <c:v>6026.13</c:v>
                </c:pt>
                <c:pt idx="2030">
                  <c:v>6029.1</c:v>
                </c:pt>
                <c:pt idx="2031">
                  <c:v>6032.07</c:v>
                </c:pt>
                <c:pt idx="2032">
                  <c:v>6035.04</c:v>
                </c:pt>
                <c:pt idx="2033">
                  <c:v>6038.01</c:v>
                </c:pt>
                <c:pt idx="2034">
                  <c:v>6040.98</c:v>
                </c:pt>
                <c:pt idx="2035">
                  <c:v>6043.95</c:v>
                </c:pt>
                <c:pt idx="2036">
                  <c:v>6046.92</c:v>
                </c:pt>
                <c:pt idx="2037">
                  <c:v>6049.89</c:v>
                </c:pt>
                <c:pt idx="2038">
                  <c:v>6052.86</c:v>
                </c:pt>
                <c:pt idx="2039">
                  <c:v>6055.83</c:v>
                </c:pt>
                <c:pt idx="2040">
                  <c:v>6058.8</c:v>
                </c:pt>
                <c:pt idx="2041">
                  <c:v>6061.77</c:v>
                </c:pt>
                <c:pt idx="2042">
                  <c:v>6064.74</c:v>
                </c:pt>
                <c:pt idx="2043">
                  <c:v>6067.71</c:v>
                </c:pt>
                <c:pt idx="2044">
                  <c:v>6070.68</c:v>
                </c:pt>
                <c:pt idx="2045">
                  <c:v>6073.65</c:v>
                </c:pt>
                <c:pt idx="2046">
                  <c:v>6076.62</c:v>
                </c:pt>
                <c:pt idx="2047">
                  <c:v>6079.59</c:v>
                </c:pt>
                <c:pt idx="2048">
                  <c:v>6082.56</c:v>
                </c:pt>
                <c:pt idx="2049">
                  <c:v>6085.53</c:v>
                </c:pt>
                <c:pt idx="2050">
                  <c:v>6088.5</c:v>
                </c:pt>
                <c:pt idx="2051">
                  <c:v>6091.47</c:v>
                </c:pt>
                <c:pt idx="2052">
                  <c:v>6094.44</c:v>
                </c:pt>
                <c:pt idx="2053">
                  <c:v>6097.41</c:v>
                </c:pt>
                <c:pt idx="2054">
                  <c:v>6100.38</c:v>
                </c:pt>
                <c:pt idx="2055">
                  <c:v>6103.35</c:v>
                </c:pt>
                <c:pt idx="2056">
                  <c:v>6106.32</c:v>
                </c:pt>
                <c:pt idx="2057">
                  <c:v>6109.29</c:v>
                </c:pt>
              </c:numCache>
            </c:numRef>
          </c:xVal>
          <c:yVal>
            <c:numRef>
              <c:f>Sheet1!$G$2:$G$2059</c:f>
              <c:numCache>
                <c:formatCode>General</c:formatCode>
                <c:ptCount val="2058"/>
                <c:pt idx="0">
                  <c:v>-0.68</c:v>
                </c:pt>
                <c:pt idx="1">
                  <c:v>0.42</c:v>
                </c:pt>
                <c:pt idx="2">
                  <c:v>-1.6</c:v>
                </c:pt>
                <c:pt idx="3">
                  <c:v>-0.33</c:v>
                </c:pt>
                <c:pt idx="4">
                  <c:v>-0.46</c:v>
                </c:pt>
                <c:pt idx="5">
                  <c:v>1.1599999999999999</c:v>
                </c:pt>
                <c:pt idx="6">
                  <c:v>1.2</c:v>
                </c:pt>
                <c:pt idx="7">
                  <c:v>4.8600000000000003</c:v>
                </c:pt>
                <c:pt idx="8">
                  <c:v>2.39</c:v>
                </c:pt>
                <c:pt idx="9">
                  <c:v>2.17</c:v>
                </c:pt>
                <c:pt idx="10">
                  <c:v>1.91</c:v>
                </c:pt>
                <c:pt idx="11">
                  <c:v>2.34</c:v>
                </c:pt>
                <c:pt idx="12">
                  <c:v>2.13</c:v>
                </c:pt>
                <c:pt idx="13">
                  <c:v>0.73</c:v>
                </c:pt>
                <c:pt idx="14">
                  <c:v>1.45</c:v>
                </c:pt>
                <c:pt idx="15">
                  <c:v>1.37</c:v>
                </c:pt>
                <c:pt idx="16">
                  <c:v>0.38</c:v>
                </c:pt>
                <c:pt idx="17">
                  <c:v>-0.71</c:v>
                </c:pt>
                <c:pt idx="18">
                  <c:v>0.88</c:v>
                </c:pt>
                <c:pt idx="19">
                  <c:v>-0.97</c:v>
                </c:pt>
                <c:pt idx="20">
                  <c:v>-0.25</c:v>
                </c:pt>
                <c:pt idx="21">
                  <c:v>-1.76</c:v>
                </c:pt>
                <c:pt idx="22">
                  <c:v>-0.77</c:v>
                </c:pt>
                <c:pt idx="23">
                  <c:v>0.21</c:v>
                </c:pt>
                <c:pt idx="24">
                  <c:v>-0.7</c:v>
                </c:pt>
                <c:pt idx="25">
                  <c:v>-0.52</c:v>
                </c:pt>
                <c:pt idx="26">
                  <c:v>-0.74</c:v>
                </c:pt>
                <c:pt idx="27">
                  <c:v>-0.78</c:v>
                </c:pt>
                <c:pt idx="28">
                  <c:v>-1.27</c:v>
                </c:pt>
                <c:pt idx="29">
                  <c:v>-1.37</c:v>
                </c:pt>
                <c:pt idx="30">
                  <c:v>0.54</c:v>
                </c:pt>
                <c:pt idx="31">
                  <c:v>-0.32</c:v>
                </c:pt>
                <c:pt idx="32">
                  <c:v>-0.57999999999999996</c:v>
                </c:pt>
                <c:pt idx="33">
                  <c:v>-0.25</c:v>
                </c:pt>
                <c:pt idx="34">
                  <c:v>-1.1299999999999999</c:v>
                </c:pt>
                <c:pt idx="35">
                  <c:v>-0.57999999999999996</c:v>
                </c:pt>
                <c:pt idx="36">
                  <c:v>-4.5199999999999996</c:v>
                </c:pt>
                <c:pt idx="37">
                  <c:v>-0.65</c:v>
                </c:pt>
                <c:pt idx="38">
                  <c:v>-0.25</c:v>
                </c:pt>
                <c:pt idx="39">
                  <c:v>-0.12</c:v>
                </c:pt>
                <c:pt idx="40">
                  <c:v>-0.05</c:v>
                </c:pt>
                <c:pt idx="41">
                  <c:v>-0.06</c:v>
                </c:pt>
                <c:pt idx="42">
                  <c:v>-7.0000000000000007E-2</c:v>
                </c:pt>
                <c:pt idx="43">
                  <c:v>-7.0000000000000007E-2</c:v>
                </c:pt>
                <c:pt idx="44">
                  <c:v>0.05</c:v>
                </c:pt>
                <c:pt idx="45">
                  <c:v>-0.05</c:v>
                </c:pt>
                <c:pt idx="46">
                  <c:v>-0.04</c:v>
                </c:pt>
                <c:pt idx="47">
                  <c:v>-0.19</c:v>
                </c:pt>
                <c:pt idx="48">
                  <c:v>0.01</c:v>
                </c:pt>
                <c:pt idx="49">
                  <c:v>-0.12</c:v>
                </c:pt>
                <c:pt idx="50">
                  <c:v>0.15</c:v>
                </c:pt>
                <c:pt idx="51">
                  <c:v>-0.01</c:v>
                </c:pt>
                <c:pt idx="52">
                  <c:v>0.1</c:v>
                </c:pt>
                <c:pt idx="53">
                  <c:v>0.03</c:v>
                </c:pt>
                <c:pt idx="54">
                  <c:v>0.15</c:v>
                </c:pt>
                <c:pt idx="55">
                  <c:v>0</c:v>
                </c:pt>
                <c:pt idx="56">
                  <c:v>0.08</c:v>
                </c:pt>
                <c:pt idx="57">
                  <c:v>0.03</c:v>
                </c:pt>
                <c:pt idx="58">
                  <c:v>0.05</c:v>
                </c:pt>
                <c:pt idx="59">
                  <c:v>0.04</c:v>
                </c:pt>
                <c:pt idx="60">
                  <c:v>0.28999999999999998</c:v>
                </c:pt>
                <c:pt idx="61">
                  <c:v>0.05</c:v>
                </c:pt>
                <c:pt idx="62">
                  <c:v>0.06</c:v>
                </c:pt>
                <c:pt idx="63">
                  <c:v>-0.06</c:v>
                </c:pt>
                <c:pt idx="64">
                  <c:v>0.09</c:v>
                </c:pt>
                <c:pt idx="65">
                  <c:v>-7.0000000000000007E-2</c:v>
                </c:pt>
                <c:pt idx="66">
                  <c:v>-0.21</c:v>
                </c:pt>
                <c:pt idx="67">
                  <c:v>0.12</c:v>
                </c:pt>
                <c:pt idx="68">
                  <c:v>0.4</c:v>
                </c:pt>
                <c:pt idx="69">
                  <c:v>0.32</c:v>
                </c:pt>
                <c:pt idx="70">
                  <c:v>0.11</c:v>
                </c:pt>
                <c:pt idx="71">
                  <c:v>0.65</c:v>
                </c:pt>
                <c:pt idx="72">
                  <c:v>0.24</c:v>
                </c:pt>
                <c:pt idx="73">
                  <c:v>0.2</c:v>
                </c:pt>
                <c:pt idx="74">
                  <c:v>0.16</c:v>
                </c:pt>
                <c:pt idx="75">
                  <c:v>0.56999999999999995</c:v>
                </c:pt>
                <c:pt idx="76">
                  <c:v>-0.08</c:v>
                </c:pt>
                <c:pt idx="77">
                  <c:v>0.24</c:v>
                </c:pt>
                <c:pt idx="78">
                  <c:v>0.88</c:v>
                </c:pt>
                <c:pt idx="79">
                  <c:v>0.04</c:v>
                </c:pt>
                <c:pt idx="80">
                  <c:v>0.2</c:v>
                </c:pt>
                <c:pt idx="81">
                  <c:v>7.0000000000000007E-2</c:v>
                </c:pt>
                <c:pt idx="82">
                  <c:v>-0.42</c:v>
                </c:pt>
                <c:pt idx="83">
                  <c:v>-0.03</c:v>
                </c:pt>
                <c:pt idx="84">
                  <c:v>-0.13</c:v>
                </c:pt>
                <c:pt idx="85">
                  <c:v>-1.25</c:v>
                </c:pt>
                <c:pt idx="86">
                  <c:v>0.17</c:v>
                </c:pt>
                <c:pt idx="87">
                  <c:v>0.01</c:v>
                </c:pt>
                <c:pt idx="88">
                  <c:v>0.34</c:v>
                </c:pt>
                <c:pt idx="89">
                  <c:v>-0.14000000000000001</c:v>
                </c:pt>
                <c:pt idx="90">
                  <c:v>-0.34</c:v>
                </c:pt>
                <c:pt idx="91">
                  <c:v>-0.01</c:v>
                </c:pt>
                <c:pt idx="92">
                  <c:v>0.8</c:v>
                </c:pt>
                <c:pt idx="93">
                  <c:v>0.06</c:v>
                </c:pt>
                <c:pt idx="94">
                  <c:v>0.04</c:v>
                </c:pt>
                <c:pt idx="95">
                  <c:v>0.04</c:v>
                </c:pt>
                <c:pt idx="96">
                  <c:v>0.06</c:v>
                </c:pt>
                <c:pt idx="97">
                  <c:v>0.04</c:v>
                </c:pt>
                <c:pt idx="98">
                  <c:v>0.04</c:v>
                </c:pt>
                <c:pt idx="99">
                  <c:v>0.05</c:v>
                </c:pt>
                <c:pt idx="100">
                  <c:v>0.06</c:v>
                </c:pt>
                <c:pt idx="101">
                  <c:v>0.02</c:v>
                </c:pt>
                <c:pt idx="102">
                  <c:v>7.0000000000000007E-2</c:v>
                </c:pt>
                <c:pt idx="103">
                  <c:v>0.05</c:v>
                </c:pt>
                <c:pt idx="104">
                  <c:v>0.05</c:v>
                </c:pt>
                <c:pt idx="105">
                  <c:v>0.06</c:v>
                </c:pt>
                <c:pt idx="106">
                  <c:v>0.05</c:v>
                </c:pt>
                <c:pt idx="107">
                  <c:v>0.04</c:v>
                </c:pt>
                <c:pt idx="108">
                  <c:v>0.06</c:v>
                </c:pt>
                <c:pt idx="109">
                  <c:v>0.05</c:v>
                </c:pt>
                <c:pt idx="110">
                  <c:v>0.05</c:v>
                </c:pt>
                <c:pt idx="111">
                  <c:v>0.04</c:v>
                </c:pt>
                <c:pt idx="112">
                  <c:v>0.06</c:v>
                </c:pt>
                <c:pt idx="113">
                  <c:v>0.04</c:v>
                </c:pt>
                <c:pt idx="114">
                  <c:v>0.04</c:v>
                </c:pt>
                <c:pt idx="115">
                  <c:v>0.05</c:v>
                </c:pt>
                <c:pt idx="116">
                  <c:v>0.04</c:v>
                </c:pt>
                <c:pt idx="117">
                  <c:v>0.04</c:v>
                </c:pt>
                <c:pt idx="118">
                  <c:v>0.04</c:v>
                </c:pt>
                <c:pt idx="119">
                  <c:v>0.05</c:v>
                </c:pt>
                <c:pt idx="120">
                  <c:v>0.06</c:v>
                </c:pt>
                <c:pt idx="121">
                  <c:v>0.04</c:v>
                </c:pt>
                <c:pt idx="122">
                  <c:v>0.04</c:v>
                </c:pt>
                <c:pt idx="123">
                  <c:v>0.04</c:v>
                </c:pt>
                <c:pt idx="124">
                  <c:v>0.04</c:v>
                </c:pt>
                <c:pt idx="125">
                  <c:v>0.04</c:v>
                </c:pt>
                <c:pt idx="126">
                  <c:v>7.0000000000000007E-2</c:v>
                </c:pt>
                <c:pt idx="127">
                  <c:v>0.05</c:v>
                </c:pt>
                <c:pt idx="128">
                  <c:v>0.05</c:v>
                </c:pt>
                <c:pt idx="129">
                  <c:v>0.06</c:v>
                </c:pt>
                <c:pt idx="130">
                  <c:v>0.04</c:v>
                </c:pt>
                <c:pt idx="131">
                  <c:v>0.04</c:v>
                </c:pt>
                <c:pt idx="132">
                  <c:v>0.04</c:v>
                </c:pt>
                <c:pt idx="133">
                  <c:v>0.04</c:v>
                </c:pt>
                <c:pt idx="134">
                  <c:v>0.05</c:v>
                </c:pt>
                <c:pt idx="135">
                  <c:v>0.06</c:v>
                </c:pt>
                <c:pt idx="136">
                  <c:v>0.03</c:v>
                </c:pt>
                <c:pt idx="137">
                  <c:v>0.06</c:v>
                </c:pt>
                <c:pt idx="138">
                  <c:v>0.05</c:v>
                </c:pt>
                <c:pt idx="139">
                  <c:v>0.06</c:v>
                </c:pt>
                <c:pt idx="140">
                  <c:v>0.05</c:v>
                </c:pt>
                <c:pt idx="141">
                  <c:v>0.04</c:v>
                </c:pt>
                <c:pt idx="142">
                  <c:v>0.04</c:v>
                </c:pt>
                <c:pt idx="143">
                  <c:v>0.03</c:v>
                </c:pt>
                <c:pt idx="144">
                  <c:v>0.04</c:v>
                </c:pt>
                <c:pt idx="145">
                  <c:v>0.04</c:v>
                </c:pt>
                <c:pt idx="146">
                  <c:v>0.04</c:v>
                </c:pt>
                <c:pt idx="147">
                  <c:v>0.04</c:v>
                </c:pt>
                <c:pt idx="148">
                  <c:v>0.05</c:v>
                </c:pt>
                <c:pt idx="149">
                  <c:v>0.05</c:v>
                </c:pt>
                <c:pt idx="150">
                  <c:v>0.04</c:v>
                </c:pt>
                <c:pt idx="151">
                  <c:v>0.03</c:v>
                </c:pt>
                <c:pt idx="152">
                  <c:v>0.06</c:v>
                </c:pt>
                <c:pt idx="153">
                  <c:v>0.04</c:v>
                </c:pt>
                <c:pt idx="154">
                  <c:v>0.04</c:v>
                </c:pt>
                <c:pt idx="155">
                  <c:v>0.04</c:v>
                </c:pt>
                <c:pt idx="156">
                  <c:v>0.04</c:v>
                </c:pt>
                <c:pt idx="157">
                  <c:v>0.06</c:v>
                </c:pt>
                <c:pt idx="158">
                  <c:v>7.0000000000000007E-2</c:v>
                </c:pt>
                <c:pt idx="159">
                  <c:v>0.05</c:v>
                </c:pt>
                <c:pt idx="160">
                  <c:v>0.03</c:v>
                </c:pt>
                <c:pt idx="161">
                  <c:v>0.03</c:v>
                </c:pt>
                <c:pt idx="162">
                  <c:v>0.05</c:v>
                </c:pt>
                <c:pt idx="163">
                  <c:v>0.06</c:v>
                </c:pt>
                <c:pt idx="164">
                  <c:v>0.04</c:v>
                </c:pt>
                <c:pt idx="165">
                  <c:v>0.06</c:v>
                </c:pt>
                <c:pt idx="166">
                  <c:v>0.04</c:v>
                </c:pt>
                <c:pt idx="167">
                  <c:v>0.06</c:v>
                </c:pt>
                <c:pt idx="168">
                  <c:v>0.03</c:v>
                </c:pt>
                <c:pt idx="169">
                  <c:v>0.04</c:v>
                </c:pt>
                <c:pt idx="170">
                  <c:v>0.04</c:v>
                </c:pt>
                <c:pt idx="171">
                  <c:v>0.05</c:v>
                </c:pt>
                <c:pt idx="172">
                  <c:v>0.05</c:v>
                </c:pt>
                <c:pt idx="173">
                  <c:v>0.03</c:v>
                </c:pt>
                <c:pt idx="174">
                  <c:v>0.04</c:v>
                </c:pt>
                <c:pt idx="175">
                  <c:v>0.05</c:v>
                </c:pt>
                <c:pt idx="176">
                  <c:v>7.0000000000000007E-2</c:v>
                </c:pt>
                <c:pt idx="177">
                  <c:v>0</c:v>
                </c:pt>
                <c:pt idx="178">
                  <c:v>0.06</c:v>
                </c:pt>
                <c:pt idx="179">
                  <c:v>0.03</c:v>
                </c:pt>
                <c:pt idx="180">
                  <c:v>0.06</c:v>
                </c:pt>
                <c:pt idx="181">
                  <c:v>0.04</c:v>
                </c:pt>
                <c:pt idx="182">
                  <c:v>0.03</c:v>
                </c:pt>
                <c:pt idx="183">
                  <c:v>0.04</c:v>
                </c:pt>
                <c:pt idx="184">
                  <c:v>0.06</c:v>
                </c:pt>
                <c:pt idx="185">
                  <c:v>-0.02</c:v>
                </c:pt>
                <c:pt idx="186">
                  <c:v>7.0000000000000007E-2</c:v>
                </c:pt>
                <c:pt idx="187">
                  <c:v>0.04</c:v>
                </c:pt>
                <c:pt idx="188">
                  <c:v>-0.04</c:v>
                </c:pt>
                <c:pt idx="189">
                  <c:v>0.12</c:v>
                </c:pt>
                <c:pt idx="190">
                  <c:v>-0.4</c:v>
                </c:pt>
                <c:pt idx="191">
                  <c:v>0.76</c:v>
                </c:pt>
                <c:pt idx="192">
                  <c:v>0.05</c:v>
                </c:pt>
                <c:pt idx="193">
                  <c:v>0.34</c:v>
                </c:pt>
                <c:pt idx="194">
                  <c:v>-2.0099999999999998</c:v>
                </c:pt>
                <c:pt idx="195">
                  <c:v>-0.02</c:v>
                </c:pt>
                <c:pt idx="196">
                  <c:v>-0.21</c:v>
                </c:pt>
                <c:pt idx="197">
                  <c:v>-0.33</c:v>
                </c:pt>
                <c:pt idx="198">
                  <c:v>-0.43</c:v>
                </c:pt>
                <c:pt idx="199">
                  <c:v>1.07</c:v>
                </c:pt>
                <c:pt idx="200">
                  <c:v>0.06</c:v>
                </c:pt>
                <c:pt idx="201">
                  <c:v>1.02</c:v>
                </c:pt>
                <c:pt idx="202">
                  <c:v>-0.27</c:v>
                </c:pt>
                <c:pt idx="203">
                  <c:v>-0.92</c:v>
                </c:pt>
                <c:pt idx="204">
                  <c:v>-0.14000000000000001</c:v>
                </c:pt>
                <c:pt idx="205">
                  <c:v>0.27</c:v>
                </c:pt>
                <c:pt idx="206">
                  <c:v>-0.04</c:v>
                </c:pt>
                <c:pt idx="207">
                  <c:v>-0.03</c:v>
                </c:pt>
                <c:pt idx="208">
                  <c:v>0.06</c:v>
                </c:pt>
                <c:pt idx="209">
                  <c:v>-0.05</c:v>
                </c:pt>
                <c:pt idx="210">
                  <c:v>-0.04</c:v>
                </c:pt>
                <c:pt idx="211">
                  <c:v>0</c:v>
                </c:pt>
                <c:pt idx="212">
                  <c:v>-0.03</c:v>
                </c:pt>
                <c:pt idx="213">
                  <c:v>-0.26</c:v>
                </c:pt>
                <c:pt idx="214">
                  <c:v>-1.45</c:v>
                </c:pt>
                <c:pt idx="215">
                  <c:v>-0.1</c:v>
                </c:pt>
                <c:pt idx="216">
                  <c:v>-0.05</c:v>
                </c:pt>
                <c:pt idx="217">
                  <c:v>7.0000000000000007E-2</c:v>
                </c:pt>
                <c:pt idx="218">
                  <c:v>-2.46</c:v>
                </c:pt>
                <c:pt idx="219">
                  <c:v>-0.39</c:v>
                </c:pt>
                <c:pt idx="220">
                  <c:v>-0.06</c:v>
                </c:pt>
                <c:pt idx="221">
                  <c:v>0.24</c:v>
                </c:pt>
                <c:pt idx="222">
                  <c:v>-0.18</c:v>
                </c:pt>
                <c:pt idx="223">
                  <c:v>-0.05</c:v>
                </c:pt>
                <c:pt idx="224">
                  <c:v>-0.22</c:v>
                </c:pt>
                <c:pt idx="225">
                  <c:v>-0.17</c:v>
                </c:pt>
                <c:pt idx="226">
                  <c:v>0.12</c:v>
                </c:pt>
                <c:pt idx="227">
                  <c:v>-0.52</c:v>
                </c:pt>
                <c:pt idx="228">
                  <c:v>0.52</c:v>
                </c:pt>
                <c:pt idx="229">
                  <c:v>-0.28999999999999998</c:v>
                </c:pt>
                <c:pt idx="230">
                  <c:v>-0.01</c:v>
                </c:pt>
                <c:pt idx="231">
                  <c:v>-0.17</c:v>
                </c:pt>
                <c:pt idx="232">
                  <c:v>-0.1</c:v>
                </c:pt>
                <c:pt idx="233">
                  <c:v>-0.03</c:v>
                </c:pt>
                <c:pt idx="234">
                  <c:v>-0.06</c:v>
                </c:pt>
                <c:pt idx="235">
                  <c:v>-0.17</c:v>
                </c:pt>
                <c:pt idx="236">
                  <c:v>0.31</c:v>
                </c:pt>
                <c:pt idx="237">
                  <c:v>0.08</c:v>
                </c:pt>
                <c:pt idx="238">
                  <c:v>-0.74</c:v>
                </c:pt>
                <c:pt idx="239">
                  <c:v>-1.1399999999999999</c:v>
                </c:pt>
                <c:pt idx="240">
                  <c:v>-0.19</c:v>
                </c:pt>
                <c:pt idx="241">
                  <c:v>0.02</c:v>
                </c:pt>
                <c:pt idx="242">
                  <c:v>0</c:v>
                </c:pt>
                <c:pt idx="243">
                  <c:v>-0.04</c:v>
                </c:pt>
                <c:pt idx="244">
                  <c:v>-0.03</c:v>
                </c:pt>
                <c:pt idx="245">
                  <c:v>0.06</c:v>
                </c:pt>
                <c:pt idx="246">
                  <c:v>-7.0000000000000007E-2</c:v>
                </c:pt>
                <c:pt idx="247">
                  <c:v>-0.01</c:v>
                </c:pt>
                <c:pt idx="248">
                  <c:v>0.11</c:v>
                </c:pt>
                <c:pt idx="249">
                  <c:v>0.03</c:v>
                </c:pt>
                <c:pt idx="250">
                  <c:v>0.04</c:v>
                </c:pt>
                <c:pt idx="251">
                  <c:v>-0.03</c:v>
                </c:pt>
                <c:pt idx="252">
                  <c:v>0</c:v>
                </c:pt>
                <c:pt idx="253">
                  <c:v>-0.02</c:v>
                </c:pt>
                <c:pt idx="254">
                  <c:v>-0.02</c:v>
                </c:pt>
                <c:pt idx="255">
                  <c:v>7.0000000000000007E-2</c:v>
                </c:pt>
                <c:pt idx="256">
                  <c:v>0.26</c:v>
                </c:pt>
                <c:pt idx="257">
                  <c:v>-0.31</c:v>
                </c:pt>
                <c:pt idx="258">
                  <c:v>-0.36</c:v>
                </c:pt>
                <c:pt idx="259">
                  <c:v>-0.06</c:v>
                </c:pt>
                <c:pt idx="260">
                  <c:v>-0.06</c:v>
                </c:pt>
                <c:pt idx="261">
                  <c:v>0.06</c:v>
                </c:pt>
                <c:pt idx="262">
                  <c:v>0.04</c:v>
                </c:pt>
                <c:pt idx="263">
                  <c:v>-0.22</c:v>
                </c:pt>
                <c:pt idx="264">
                  <c:v>0.26</c:v>
                </c:pt>
                <c:pt idx="265">
                  <c:v>0.33</c:v>
                </c:pt>
                <c:pt idx="266">
                  <c:v>0.05</c:v>
                </c:pt>
                <c:pt idx="267">
                  <c:v>1.59</c:v>
                </c:pt>
                <c:pt idx="268">
                  <c:v>0.26</c:v>
                </c:pt>
                <c:pt idx="269">
                  <c:v>0.03</c:v>
                </c:pt>
                <c:pt idx="270">
                  <c:v>-0.02</c:v>
                </c:pt>
                <c:pt idx="271">
                  <c:v>-0.16</c:v>
                </c:pt>
                <c:pt idx="272">
                  <c:v>0.57999999999999996</c:v>
                </c:pt>
                <c:pt idx="273">
                  <c:v>-0.11</c:v>
                </c:pt>
                <c:pt idx="274">
                  <c:v>-0.01</c:v>
                </c:pt>
                <c:pt idx="275">
                  <c:v>-0.02</c:v>
                </c:pt>
                <c:pt idx="276">
                  <c:v>7.0000000000000007E-2</c:v>
                </c:pt>
                <c:pt idx="277">
                  <c:v>0.02</c:v>
                </c:pt>
                <c:pt idx="278">
                  <c:v>1.07</c:v>
                </c:pt>
                <c:pt idx="279">
                  <c:v>0.11</c:v>
                </c:pt>
                <c:pt idx="280">
                  <c:v>0.05</c:v>
                </c:pt>
                <c:pt idx="281">
                  <c:v>0.2</c:v>
                </c:pt>
                <c:pt idx="282">
                  <c:v>0.16</c:v>
                </c:pt>
                <c:pt idx="283">
                  <c:v>0.04</c:v>
                </c:pt>
                <c:pt idx="284">
                  <c:v>0.2</c:v>
                </c:pt>
                <c:pt idx="285">
                  <c:v>-0.28000000000000003</c:v>
                </c:pt>
                <c:pt idx="286">
                  <c:v>0.94</c:v>
                </c:pt>
                <c:pt idx="287">
                  <c:v>-0.74</c:v>
                </c:pt>
                <c:pt idx="288">
                  <c:v>-0.77</c:v>
                </c:pt>
                <c:pt idx="289">
                  <c:v>-0.46</c:v>
                </c:pt>
                <c:pt idx="290">
                  <c:v>-0.47</c:v>
                </c:pt>
                <c:pt idx="291">
                  <c:v>-0.39</c:v>
                </c:pt>
                <c:pt idx="292">
                  <c:v>0.18</c:v>
                </c:pt>
                <c:pt idx="293">
                  <c:v>-0.84</c:v>
                </c:pt>
                <c:pt idx="294">
                  <c:v>0.6</c:v>
                </c:pt>
                <c:pt idx="295">
                  <c:v>0.24</c:v>
                </c:pt>
                <c:pt idx="296">
                  <c:v>0.17</c:v>
                </c:pt>
                <c:pt idx="297">
                  <c:v>0.27</c:v>
                </c:pt>
                <c:pt idx="298">
                  <c:v>-0.51</c:v>
                </c:pt>
                <c:pt idx="299">
                  <c:v>0.98</c:v>
                </c:pt>
                <c:pt idx="300">
                  <c:v>0.05</c:v>
                </c:pt>
                <c:pt idx="301">
                  <c:v>0.08</c:v>
                </c:pt>
                <c:pt idx="302">
                  <c:v>-1.1599999999999999</c:v>
                </c:pt>
                <c:pt idx="303">
                  <c:v>0.23</c:v>
                </c:pt>
                <c:pt idx="304">
                  <c:v>0.44</c:v>
                </c:pt>
                <c:pt idx="305">
                  <c:v>0.2</c:v>
                </c:pt>
                <c:pt idx="306">
                  <c:v>-0.25</c:v>
                </c:pt>
                <c:pt idx="307">
                  <c:v>-0.59</c:v>
                </c:pt>
                <c:pt idx="308">
                  <c:v>-0.1</c:v>
                </c:pt>
                <c:pt idx="309">
                  <c:v>0.36</c:v>
                </c:pt>
                <c:pt idx="310">
                  <c:v>-0.03</c:v>
                </c:pt>
                <c:pt idx="311">
                  <c:v>-0.43</c:v>
                </c:pt>
                <c:pt idx="312">
                  <c:v>-1.52</c:v>
                </c:pt>
                <c:pt idx="313">
                  <c:v>-0.53</c:v>
                </c:pt>
                <c:pt idx="314">
                  <c:v>-1.33</c:v>
                </c:pt>
                <c:pt idx="315">
                  <c:v>0.25</c:v>
                </c:pt>
                <c:pt idx="316">
                  <c:v>-0.49</c:v>
                </c:pt>
                <c:pt idx="317">
                  <c:v>-0.4</c:v>
                </c:pt>
                <c:pt idx="318">
                  <c:v>-0.14000000000000001</c:v>
                </c:pt>
                <c:pt idx="319">
                  <c:v>0.05</c:v>
                </c:pt>
                <c:pt idx="320">
                  <c:v>-0.06</c:v>
                </c:pt>
                <c:pt idx="321">
                  <c:v>-0.13</c:v>
                </c:pt>
                <c:pt idx="322">
                  <c:v>-0.33</c:v>
                </c:pt>
                <c:pt idx="323">
                  <c:v>0.17</c:v>
                </c:pt>
                <c:pt idx="324">
                  <c:v>-0.96</c:v>
                </c:pt>
                <c:pt idx="325">
                  <c:v>-0.06</c:v>
                </c:pt>
                <c:pt idx="326">
                  <c:v>0.63</c:v>
                </c:pt>
                <c:pt idx="327">
                  <c:v>-0.93</c:v>
                </c:pt>
                <c:pt idx="328">
                  <c:v>-0.27</c:v>
                </c:pt>
                <c:pt idx="329">
                  <c:v>-0.69</c:v>
                </c:pt>
                <c:pt idx="330">
                  <c:v>-0.73</c:v>
                </c:pt>
                <c:pt idx="331">
                  <c:v>-0.16</c:v>
                </c:pt>
                <c:pt idx="332">
                  <c:v>-0.28999999999999998</c:v>
                </c:pt>
                <c:pt idx="333">
                  <c:v>-0.08</c:v>
                </c:pt>
                <c:pt idx="334">
                  <c:v>-0.3</c:v>
                </c:pt>
                <c:pt idx="335">
                  <c:v>-0.39</c:v>
                </c:pt>
                <c:pt idx="336">
                  <c:v>-0.27</c:v>
                </c:pt>
                <c:pt idx="337">
                  <c:v>-0.67</c:v>
                </c:pt>
                <c:pt idx="338">
                  <c:v>-0.2</c:v>
                </c:pt>
                <c:pt idx="339">
                  <c:v>-0.24</c:v>
                </c:pt>
                <c:pt idx="340">
                  <c:v>-0.08</c:v>
                </c:pt>
                <c:pt idx="341">
                  <c:v>-0.44</c:v>
                </c:pt>
                <c:pt idx="342">
                  <c:v>0</c:v>
                </c:pt>
                <c:pt idx="343">
                  <c:v>-0.08</c:v>
                </c:pt>
                <c:pt idx="344">
                  <c:v>-0.06</c:v>
                </c:pt>
                <c:pt idx="345">
                  <c:v>-7.0000000000000007E-2</c:v>
                </c:pt>
                <c:pt idx="346">
                  <c:v>-0.21</c:v>
                </c:pt>
                <c:pt idx="347">
                  <c:v>-7.0000000000000007E-2</c:v>
                </c:pt>
                <c:pt idx="348">
                  <c:v>0</c:v>
                </c:pt>
                <c:pt idx="349">
                  <c:v>-0.35</c:v>
                </c:pt>
                <c:pt idx="350">
                  <c:v>0.13</c:v>
                </c:pt>
                <c:pt idx="351">
                  <c:v>0.26</c:v>
                </c:pt>
                <c:pt idx="352">
                  <c:v>-0.53</c:v>
                </c:pt>
                <c:pt idx="353">
                  <c:v>0.43</c:v>
                </c:pt>
                <c:pt idx="354">
                  <c:v>-0.24</c:v>
                </c:pt>
                <c:pt idx="355">
                  <c:v>0.35</c:v>
                </c:pt>
                <c:pt idx="356">
                  <c:v>0.3</c:v>
                </c:pt>
                <c:pt idx="357">
                  <c:v>-1.07</c:v>
                </c:pt>
                <c:pt idx="358">
                  <c:v>-0.54</c:v>
                </c:pt>
                <c:pt idx="359">
                  <c:v>-0.11</c:v>
                </c:pt>
                <c:pt idx="360">
                  <c:v>-0.04</c:v>
                </c:pt>
                <c:pt idx="361">
                  <c:v>-0.43</c:v>
                </c:pt>
                <c:pt idx="362">
                  <c:v>-0.55000000000000004</c:v>
                </c:pt>
                <c:pt idx="363">
                  <c:v>-0.43</c:v>
                </c:pt>
                <c:pt idx="364">
                  <c:v>-0.42</c:v>
                </c:pt>
                <c:pt idx="365">
                  <c:v>-0.4</c:v>
                </c:pt>
                <c:pt idx="366">
                  <c:v>-0.42</c:v>
                </c:pt>
                <c:pt idx="367">
                  <c:v>-0.62</c:v>
                </c:pt>
                <c:pt idx="368">
                  <c:v>-0.2</c:v>
                </c:pt>
                <c:pt idx="369">
                  <c:v>3.2</c:v>
                </c:pt>
                <c:pt idx="370">
                  <c:v>0.56999999999999995</c:v>
                </c:pt>
                <c:pt idx="371">
                  <c:v>-0.17</c:v>
                </c:pt>
                <c:pt idx="372">
                  <c:v>0.01</c:v>
                </c:pt>
                <c:pt idx="373">
                  <c:v>0.16</c:v>
                </c:pt>
                <c:pt idx="374">
                  <c:v>-0.03</c:v>
                </c:pt>
                <c:pt idx="375">
                  <c:v>-0.01</c:v>
                </c:pt>
                <c:pt idx="376">
                  <c:v>0.04</c:v>
                </c:pt>
                <c:pt idx="377">
                  <c:v>0.25</c:v>
                </c:pt>
                <c:pt idx="378">
                  <c:v>0.11</c:v>
                </c:pt>
                <c:pt idx="379">
                  <c:v>0.15</c:v>
                </c:pt>
                <c:pt idx="380">
                  <c:v>0.03</c:v>
                </c:pt>
                <c:pt idx="381">
                  <c:v>0.21</c:v>
                </c:pt>
                <c:pt idx="382">
                  <c:v>0.04</c:v>
                </c:pt>
                <c:pt idx="383">
                  <c:v>0.17</c:v>
                </c:pt>
                <c:pt idx="384">
                  <c:v>0.09</c:v>
                </c:pt>
                <c:pt idx="385">
                  <c:v>0.12</c:v>
                </c:pt>
                <c:pt idx="386">
                  <c:v>0.21</c:v>
                </c:pt>
                <c:pt idx="387">
                  <c:v>0.17</c:v>
                </c:pt>
                <c:pt idx="388">
                  <c:v>0.25</c:v>
                </c:pt>
                <c:pt idx="389">
                  <c:v>0.51</c:v>
                </c:pt>
                <c:pt idx="390">
                  <c:v>0.3</c:v>
                </c:pt>
                <c:pt idx="391">
                  <c:v>-0.06</c:v>
                </c:pt>
                <c:pt idx="392">
                  <c:v>0.16</c:v>
                </c:pt>
                <c:pt idx="393">
                  <c:v>0.04</c:v>
                </c:pt>
                <c:pt idx="394">
                  <c:v>0.28000000000000003</c:v>
                </c:pt>
                <c:pt idx="395">
                  <c:v>-0.09</c:v>
                </c:pt>
                <c:pt idx="396">
                  <c:v>-0.16</c:v>
                </c:pt>
                <c:pt idx="397">
                  <c:v>0</c:v>
                </c:pt>
                <c:pt idx="398">
                  <c:v>-0.02</c:v>
                </c:pt>
                <c:pt idx="399">
                  <c:v>0.31</c:v>
                </c:pt>
                <c:pt idx="400">
                  <c:v>-0.11</c:v>
                </c:pt>
                <c:pt idx="401">
                  <c:v>-0.11</c:v>
                </c:pt>
                <c:pt idx="402">
                  <c:v>-0.22</c:v>
                </c:pt>
                <c:pt idx="403">
                  <c:v>-0.23</c:v>
                </c:pt>
                <c:pt idx="404">
                  <c:v>-0.26</c:v>
                </c:pt>
                <c:pt idx="405">
                  <c:v>0.1</c:v>
                </c:pt>
                <c:pt idx="406">
                  <c:v>-0.22</c:v>
                </c:pt>
                <c:pt idx="407">
                  <c:v>-0.1</c:v>
                </c:pt>
                <c:pt idx="408">
                  <c:v>-0.01</c:v>
                </c:pt>
                <c:pt idx="409">
                  <c:v>-0.12</c:v>
                </c:pt>
                <c:pt idx="410">
                  <c:v>-0.13</c:v>
                </c:pt>
                <c:pt idx="411">
                  <c:v>0</c:v>
                </c:pt>
                <c:pt idx="412">
                  <c:v>-0.14000000000000001</c:v>
                </c:pt>
                <c:pt idx="413">
                  <c:v>-0.28000000000000003</c:v>
                </c:pt>
                <c:pt idx="414">
                  <c:v>-7.0000000000000007E-2</c:v>
                </c:pt>
                <c:pt idx="415">
                  <c:v>-0.11</c:v>
                </c:pt>
                <c:pt idx="416">
                  <c:v>-0.04</c:v>
                </c:pt>
                <c:pt idx="417">
                  <c:v>0.06</c:v>
                </c:pt>
                <c:pt idx="418">
                  <c:v>-0.14000000000000001</c:v>
                </c:pt>
                <c:pt idx="419">
                  <c:v>-0.04</c:v>
                </c:pt>
                <c:pt idx="420">
                  <c:v>0</c:v>
                </c:pt>
                <c:pt idx="421">
                  <c:v>-0.05</c:v>
                </c:pt>
                <c:pt idx="422">
                  <c:v>-0.08</c:v>
                </c:pt>
                <c:pt idx="423">
                  <c:v>0</c:v>
                </c:pt>
                <c:pt idx="424">
                  <c:v>-0.05</c:v>
                </c:pt>
                <c:pt idx="425">
                  <c:v>-0.04</c:v>
                </c:pt>
                <c:pt idx="426">
                  <c:v>0.03</c:v>
                </c:pt>
                <c:pt idx="427">
                  <c:v>-0.02</c:v>
                </c:pt>
                <c:pt idx="428">
                  <c:v>0.13</c:v>
                </c:pt>
                <c:pt idx="429">
                  <c:v>0.02</c:v>
                </c:pt>
                <c:pt idx="430">
                  <c:v>-0.04</c:v>
                </c:pt>
                <c:pt idx="431">
                  <c:v>0</c:v>
                </c:pt>
                <c:pt idx="432">
                  <c:v>-0.11</c:v>
                </c:pt>
                <c:pt idx="433">
                  <c:v>0.01</c:v>
                </c:pt>
                <c:pt idx="434">
                  <c:v>-0.05</c:v>
                </c:pt>
                <c:pt idx="435">
                  <c:v>-0.2</c:v>
                </c:pt>
                <c:pt idx="436">
                  <c:v>-0.18</c:v>
                </c:pt>
                <c:pt idx="437">
                  <c:v>-0.03</c:v>
                </c:pt>
                <c:pt idx="438">
                  <c:v>0</c:v>
                </c:pt>
                <c:pt idx="439">
                  <c:v>0</c:v>
                </c:pt>
                <c:pt idx="440">
                  <c:v>-7.0000000000000007E-2</c:v>
                </c:pt>
                <c:pt idx="441">
                  <c:v>-0.04</c:v>
                </c:pt>
                <c:pt idx="442">
                  <c:v>7.0000000000000007E-2</c:v>
                </c:pt>
                <c:pt idx="443">
                  <c:v>-0.01</c:v>
                </c:pt>
                <c:pt idx="444">
                  <c:v>0.06</c:v>
                </c:pt>
                <c:pt idx="445">
                  <c:v>0</c:v>
                </c:pt>
                <c:pt idx="446">
                  <c:v>0</c:v>
                </c:pt>
                <c:pt idx="447">
                  <c:v>-0.06</c:v>
                </c:pt>
                <c:pt idx="448">
                  <c:v>-0.05</c:v>
                </c:pt>
                <c:pt idx="449">
                  <c:v>0.02</c:v>
                </c:pt>
                <c:pt idx="450">
                  <c:v>0.01</c:v>
                </c:pt>
                <c:pt idx="451">
                  <c:v>0.32</c:v>
                </c:pt>
                <c:pt idx="452">
                  <c:v>0.01</c:v>
                </c:pt>
                <c:pt idx="453">
                  <c:v>-0.48</c:v>
                </c:pt>
                <c:pt idx="454">
                  <c:v>-0.1</c:v>
                </c:pt>
                <c:pt idx="455">
                  <c:v>-0.33</c:v>
                </c:pt>
                <c:pt idx="456">
                  <c:v>-0.16</c:v>
                </c:pt>
                <c:pt idx="457">
                  <c:v>0.2</c:v>
                </c:pt>
                <c:pt idx="458">
                  <c:v>-0.03</c:v>
                </c:pt>
                <c:pt idx="459">
                  <c:v>0.15</c:v>
                </c:pt>
                <c:pt idx="460">
                  <c:v>-0.18</c:v>
                </c:pt>
                <c:pt idx="461">
                  <c:v>-0.17</c:v>
                </c:pt>
                <c:pt idx="462">
                  <c:v>-0.18</c:v>
                </c:pt>
                <c:pt idx="463">
                  <c:v>-7.0000000000000007E-2</c:v>
                </c:pt>
                <c:pt idx="464">
                  <c:v>-0.02</c:v>
                </c:pt>
                <c:pt idx="465">
                  <c:v>-0.17</c:v>
                </c:pt>
                <c:pt idx="466">
                  <c:v>0.28999999999999998</c:v>
                </c:pt>
                <c:pt idx="467">
                  <c:v>-0.36</c:v>
                </c:pt>
                <c:pt idx="468">
                  <c:v>-0.02</c:v>
                </c:pt>
                <c:pt idx="469">
                  <c:v>0.14000000000000001</c:v>
                </c:pt>
                <c:pt idx="470">
                  <c:v>-0.67</c:v>
                </c:pt>
                <c:pt idx="471">
                  <c:v>-0.43</c:v>
                </c:pt>
                <c:pt idx="472">
                  <c:v>-0.28999999999999998</c:v>
                </c:pt>
                <c:pt idx="473">
                  <c:v>-0.28999999999999998</c:v>
                </c:pt>
                <c:pt idx="474">
                  <c:v>-0.47</c:v>
                </c:pt>
                <c:pt idx="475">
                  <c:v>-0.22</c:v>
                </c:pt>
                <c:pt idx="476">
                  <c:v>0.03</c:v>
                </c:pt>
                <c:pt idx="477">
                  <c:v>0.63</c:v>
                </c:pt>
                <c:pt idx="478">
                  <c:v>-0.37</c:v>
                </c:pt>
                <c:pt idx="479">
                  <c:v>-0.17</c:v>
                </c:pt>
                <c:pt idx="480">
                  <c:v>-0.16</c:v>
                </c:pt>
                <c:pt idx="481">
                  <c:v>-0.35</c:v>
                </c:pt>
                <c:pt idx="482">
                  <c:v>-0.67</c:v>
                </c:pt>
                <c:pt idx="483">
                  <c:v>-0.69</c:v>
                </c:pt>
                <c:pt idx="484">
                  <c:v>-0.33</c:v>
                </c:pt>
                <c:pt idx="485">
                  <c:v>-0.27</c:v>
                </c:pt>
                <c:pt idx="486">
                  <c:v>-0.66</c:v>
                </c:pt>
                <c:pt idx="487">
                  <c:v>0.05</c:v>
                </c:pt>
                <c:pt idx="488">
                  <c:v>0.13</c:v>
                </c:pt>
                <c:pt idx="489">
                  <c:v>0.04</c:v>
                </c:pt>
                <c:pt idx="490">
                  <c:v>0.17</c:v>
                </c:pt>
                <c:pt idx="491">
                  <c:v>0.17</c:v>
                </c:pt>
                <c:pt idx="492">
                  <c:v>-0.77</c:v>
                </c:pt>
                <c:pt idx="493">
                  <c:v>0.26</c:v>
                </c:pt>
                <c:pt idx="494">
                  <c:v>0.04</c:v>
                </c:pt>
                <c:pt idx="495">
                  <c:v>-0.17</c:v>
                </c:pt>
                <c:pt idx="496">
                  <c:v>-0.26</c:v>
                </c:pt>
                <c:pt idx="497">
                  <c:v>-0.1</c:v>
                </c:pt>
                <c:pt idx="498">
                  <c:v>0.1</c:v>
                </c:pt>
                <c:pt idx="499">
                  <c:v>-0.2</c:v>
                </c:pt>
                <c:pt idx="500">
                  <c:v>0.34</c:v>
                </c:pt>
                <c:pt idx="501">
                  <c:v>0.11</c:v>
                </c:pt>
                <c:pt idx="502">
                  <c:v>0.37</c:v>
                </c:pt>
                <c:pt idx="503">
                  <c:v>0</c:v>
                </c:pt>
                <c:pt idx="504">
                  <c:v>0.08</c:v>
                </c:pt>
                <c:pt idx="505">
                  <c:v>1.26</c:v>
                </c:pt>
                <c:pt idx="506">
                  <c:v>0.02</c:v>
                </c:pt>
                <c:pt idx="507">
                  <c:v>-0.09</c:v>
                </c:pt>
                <c:pt idx="508">
                  <c:v>0</c:v>
                </c:pt>
                <c:pt idx="509">
                  <c:v>-0.12</c:v>
                </c:pt>
                <c:pt idx="510">
                  <c:v>0.13</c:v>
                </c:pt>
                <c:pt idx="511">
                  <c:v>-0.19</c:v>
                </c:pt>
                <c:pt idx="512">
                  <c:v>-0.14000000000000001</c:v>
                </c:pt>
                <c:pt idx="513">
                  <c:v>-0.22</c:v>
                </c:pt>
                <c:pt idx="514">
                  <c:v>-0.17</c:v>
                </c:pt>
                <c:pt idx="515">
                  <c:v>-0.25</c:v>
                </c:pt>
                <c:pt idx="516">
                  <c:v>-1</c:v>
                </c:pt>
                <c:pt idx="517">
                  <c:v>0.32</c:v>
                </c:pt>
                <c:pt idx="518">
                  <c:v>0.37</c:v>
                </c:pt>
                <c:pt idx="519">
                  <c:v>0.11</c:v>
                </c:pt>
                <c:pt idx="520">
                  <c:v>0.67</c:v>
                </c:pt>
                <c:pt idx="521">
                  <c:v>0.17</c:v>
                </c:pt>
                <c:pt idx="522">
                  <c:v>0.1</c:v>
                </c:pt>
                <c:pt idx="523">
                  <c:v>0.24</c:v>
                </c:pt>
                <c:pt idx="524">
                  <c:v>-0.12</c:v>
                </c:pt>
                <c:pt idx="525">
                  <c:v>-0.04</c:v>
                </c:pt>
                <c:pt idx="526">
                  <c:v>0.05</c:v>
                </c:pt>
                <c:pt idx="527">
                  <c:v>0.04</c:v>
                </c:pt>
                <c:pt idx="528">
                  <c:v>0.01</c:v>
                </c:pt>
                <c:pt idx="529">
                  <c:v>-0.05</c:v>
                </c:pt>
                <c:pt idx="530">
                  <c:v>0.01</c:v>
                </c:pt>
                <c:pt idx="531">
                  <c:v>0</c:v>
                </c:pt>
                <c:pt idx="532">
                  <c:v>-7.0000000000000007E-2</c:v>
                </c:pt>
                <c:pt idx="533">
                  <c:v>-0.16</c:v>
                </c:pt>
                <c:pt idx="534">
                  <c:v>0.11</c:v>
                </c:pt>
                <c:pt idx="535">
                  <c:v>0.25</c:v>
                </c:pt>
                <c:pt idx="536">
                  <c:v>-0.31</c:v>
                </c:pt>
                <c:pt idx="537">
                  <c:v>0.21</c:v>
                </c:pt>
                <c:pt idx="538">
                  <c:v>-0.01</c:v>
                </c:pt>
                <c:pt idx="539">
                  <c:v>-7.0000000000000007E-2</c:v>
                </c:pt>
                <c:pt idx="540">
                  <c:v>-0.1</c:v>
                </c:pt>
                <c:pt idx="541">
                  <c:v>-7.0000000000000007E-2</c:v>
                </c:pt>
                <c:pt idx="542">
                  <c:v>-0.09</c:v>
                </c:pt>
                <c:pt idx="543">
                  <c:v>-0.11</c:v>
                </c:pt>
                <c:pt idx="544">
                  <c:v>-0.25</c:v>
                </c:pt>
                <c:pt idx="545">
                  <c:v>-0.12</c:v>
                </c:pt>
                <c:pt idx="546">
                  <c:v>-0.7</c:v>
                </c:pt>
                <c:pt idx="547">
                  <c:v>-0.34</c:v>
                </c:pt>
                <c:pt idx="548">
                  <c:v>-0.28000000000000003</c:v>
                </c:pt>
                <c:pt idx="549">
                  <c:v>-0.33</c:v>
                </c:pt>
                <c:pt idx="550">
                  <c:v>-1.6</c:v>
                </c:pt>
                <c:pt idx="551">
                  <c:v>-0.09</c:v>
                </c:pt>
                <c:pt idx="552">
                  <c:v>0</c:v>
                </c:pt>
                <c:pt idx="553">
                  <c:v>0</c:v>
                </c:pt>
                <c:pt idx="554">
                  <c:v>-0.03</c:v>
                </c:pt>
                <c:pt idx="555">
                  <c:v>-0.08</c:v>
                </c:pt>
                <c:pt idx="556">
                  <c:v>-0.18</c:v>
                </c:pt>
                <c:pt idx="557">
                  <c:v>0.05</c:v>
                </c:pt>
                <c:pt idx="558">
                  <c:v>0.01</c:v>
                </c:pt>
                <c:pt idx="559">
                  <c:v>-0.06</c:v>
                </c:pt>
                <c:pt idx="560">
                  <c:v>-0.02</c:v>
                </c:pt>
                <c:pt idx="561">
                  <c:v>-0.06</c:v>
                </c:pt>
                <c:pt idx="562">
                  <c:v>0.04</c:v>
                </c:pt>
                <c:pt idx="563">
                  <c:v>0</c:v>
                </c:pt>
                <c:pt idx="564">
                  <c:v>0</c:v>
                </c:pt>
                <c:pt idx="565">
                  <c:v>-0.01</c:v>
                </c:pt>
                <c:pt idx="566">
                  <c:v>-0.16</c:v>
                </c:pt>
                <c:pt idx="567">
                  <c:v>0.04</c:v>
                </c:pt>
                <c:pt idx="568">
                  <c:v>-0.04</c:v>
                </c:pt>
                <c:pt idx="569">
                  <c:v>0.02</c:v>
                </c:pt>
                <c:pt idx="570">
                  <c:v>0</c:v>
                </c:pt>
                <c:pt idx="571">
                  <c:v>0.03</c:v>
                </c:pt>
                <c:pt idx="572">
                  <c:v>0</c:v>
                </c:pt>
                <c:pt idx="573">
                  <c:v>0</c:v>
                </c:pt>
                <c:pt idx="574">
                  <c:v>0</c:v>
                </c:pt>
                <c:pt idx="575">
                  <c:v>0.09</c:v>
                </c:pt>
                <c:pt idx="576">
                  <c:v>0.04</c:v>
                </c:pt>
                <c:pt idx="577">
                  <c:v>7.0000000000000007E-2</c:v>
                </c:pt>
                <c:pt idx="578">
                  <c:v>0.05</c:v>
                </c:pt>
                <c:pt idx="579">
                  <c:v>0.02</c:v>
                </c:pt>
                <c:pt idx="580">
                  <c:v>0.01</c:v>
                </c:pt>
                <c:pt idx="581">
                  <c:v>0.01</c:v>
                </c:pt>
                <c:pt idx="582">
                  <c:v>0.12</c:v>
                </c:pt>
                <c:pt idx="583">
                  <c:v>0.05</c:v>
                </c:pt>
                <c:pt idx="584">
                  <c:v>0.01</c:v>
                </c:pt>
                <c:pt idx="585">
                  <c:v>-0.01</c:v>
                </c:pt>
                <c:pt idx="586">
                  <c:v>-0.02</c:v>
                </c:pt>
                <c:pt idx="587">
                  <c:v>0.15</c:v>
                </c:pt>
                <c:pt idx="588">
                  <c:v>0.28000000000000003</c:v>
                </c:pt>
                <c:pt idx="589">
                  <c:v>0.01</c:v>
                </c:pt>
                <c:pt idx="590">
                  <c:v>-0.04</c:v>
                </c:pt>
                <c:pt idx="591">
                  <c:v>0</c:v>
                </c:pt>
                <c:pt idx="592">
                  <c:v>0.04</c:v>
                </c:pt>
                <c:pt idx="593">
                  <c:v>0.01</c:v>
                </c:pt>
                <c:pt idx="594">
                  <c:v>-0.01</c:v>
                </c:pt>
                <c:pt idx="595">
                  <c:v>0</c:v>
                </c:pt>
                <c:pt idx="596">
                  <c:v>0.02</c:v>
                </c:pt>
                <c:pt idx="597">
                  <c:v>-0.09</c:v>
                </c:pt>
                <c:pt idx="598">
                  <c:v>-0.04</c:v>
                </c:pt>
                <c:pt idx="599">
                  <c:v>0</c:v>
                </c:pt>
                <c:pt idx="600">
                  <c:v>0</c:v>
                </c:pt>
                <c:pt idx="601">
                  <c:v>-0.05</c:v>
                </c:pt>
                <c:pt idx="602">
                  <c:v>-0.04</c:v>
                </c:pt>
                <c:pt idx="603">
                  <c:v>0.01</c:v>
                </c:pt>
                <c:pt idx="604">
                  <c:v>0.02</c:v>
                </c:pt>
                <c:pt idx="605">
                  <c:v>-0.03</c:v>
                </c:pt>
                <c:pt idx="606">
                  <c:v>0.01</c:v>
                </c:pt>
                <c:pt idx="607">
                  <c:v>-0.21</c:v>
                </c:pt>
                <c:pt idx="608">
                  <c:v>0.6</c:v>
                </c:pt>
                <c:pt idx="609">
                  <c:v>0.01</c:v>
                </c:pt>
                <c:pt idx="610">
                  <c:v>0.05</c:v>
                </c:pt>
                <c:pt idx="611">
                  <c:v>0.72</c:v>
                </c:pt>
                <c:pt idx="612">
                  <c:v>0.14000000000000001</c:v>
                </c:pt>
                <c:pt idx="613">
                  <c:v>0.17</c:v>
                </c:pt>
                <c:pt idx="614">
                  <c:v>0.04</c:v>
                </c:pt>
                <c:pt idx="615">
                  <c:v>0.04</c:v>
                </c:pt>
                <c:pt idx="616">
                  <c:v>0.11</c:v>
                </c:pt>
                <c:pt idx="617">
                  <c:v>-0.02</c:v>
                </c:pt>
                <c:pt idx="618">
                  <c:v>-0.1</c:v>
                </c:pt>
                <c:pt idx="619">
                  <c:v>0.01</c:v>
                </c:pt>
                <c:pt idx="620">
                  <c:v>0.02</c:v>
                </c:pt>
                <c:pt idx="621">
                  <c:v>-0.01</c:v>
                </c:pt>
                <c:pt idx="622">
                  <c:v>-0.03</c:v>
                </c:pt>
                <c:pt idx="623">
                  <c:v>0.15</c:v>
                </c:pt>
                <c:pt idx="624">
                  <c:v>0.02</c:v>
                </c:pt>
                <c:pt idx="625">
                  <c:v>-7.0000000000000007E-2</c:v>
                </c:pt>
                <c:pt idx="626">
                  <c:v>0.01</c:v>
                </c:pt>
                <c:pt idx="627">
                  <c:v>-0.02</c:v>
                </c:pt>
                <c:pt idx="628">
                  <c:v>-0.04</c:v>
                </c:pt>
                <c:pt idx="629">
                  <c:v>-0.01</c:v>
                </c:pt>
                <c:pt idx="630">
                  <c:v>-0.56000000000000005</c:v>
                </c:pt>
                <c:pt idx="631">
                  <c:v>1.28</c:v>
                </c:pt>
                <c:pt idx="632">
                  <c:v>-0.87</c:v>
                </c:pt>
                <c:pt idx="633">
                  <c:v>0.05</c:v>
                </c:pt>
                <c:pt idx="634">
                  <c:v>0.87</c:v>
                </c:pt>
                <c:pt idx="635">
                  <c:v>0.02</c:v>
                </c:pt>
                <c:pt idx="636">
                  <c:v>-0.01</c:v>
                </c:pt>
                <c:pt idx="637">
                  <c:v>0.04</c:v>
                </c:pt>
                <c:pt idx="638">
                  <c:v>0.14000000000000001</c:v>
                </c:pt>
                <c:pt idx="639">
                  <c:v>0.03</c:v>
                </c:pt>
                <c:pt idx="640">
                  <c:v>-0.02</c:v>
                </c:pt>
                <c:pt idx="641">
                  <c:v>-0.02</c:v>
                </c:pt>
                <c:pt idx="642">
                  <c:v>0</c:v>
                </c:pt>
                <c:pt idx="643">
                  <c:v>0</c:v>
                </c:pt>
                <c:pt idx="644">
                  <c:v>7.0000000000000007E-2</c:v>
                </c:pt>
                <c:pt idx="645">
                  <c:v>0.03</c:v>
                </c:pt>
                <c:pt idx="646">
                  <c:v>-0.45</c:v>
                </c:pt>
                <c:pt idx="647">
                  <c:v>0.08</c:v>
                </c:pt>
                <c:pt idx="648">
                  <c:v>0.02</c:v>
                </c:pt>
                <c:pt idx="649">
                  <c:v>-0.01</c:v>
                </c:pt>
                <c:pt idx="650">
                  <c:v>-0.06</c:v>
                </c:pt>
                <c:pt idx="651">
                  <c:v>0.02</c:v>
                </c:pt>
                <c:pt idx="652">
                  <c:v>-0.05</c:v>
                </c:pt>
                <c:pt idx="653">
                  <c:v>0</c:v>
                </c:pt>
                <c:pt idx="654">
                  <c:v>0.1</c:v>
                </c:pt>
                <c:pt idx="655">
                  <c:v>0.1</c:v>
                </c:pt>
                <c:pt idx="656">
                  <c:v>0</c:v>
                </c:pt>
                <c:pt idx="657">
                  <c:v>0.09</c:v>
                </c:pt>
                <c:pt idx="658">
                  <c:v>0.06</c:v>
                </c:pt>
                <c:pt idx="659">
                  <c:v>0.12</c:v>
                </c:pt>
                <c:pt idx="660">
                  <c:v>0.02</c:v>
                </c:pt>
                <c:pt idx="661">
                  <c:v>0.13</c:v>
                </c:pt>
                <c:pt idx="662">
                  <c:v>0.09</c:v>
                </c:pt>
                <c:pt idx="663">
                  <c:v>-0.19</c:v>
                </c:pt>
                <c:pt idx="664">
                  <c:v>-1.78</c:v>
                </c:pt>
                <c:pt idx="665">
                  <c:v>0</c:v>
                </c:pt>
                <c:pt idx="666">
                  <c:v>0.51</c:v>
                </c:pt>
                <c:pt idx="667">
                  <c:v>-0.86</c:v>
                </c:pt>
                <c:pt idx="668">
                  <c:v>-0.59</c:v>
                </c:pt>
                <c:pt idx="669">
                  <c:v>-0.16</c:v>
                </c:pt>
                <c:pt idx="670">
                  <c:v>0.12</c:v>
                </c:pt>
                <c:pt idx="671">
                  <c:v>-0.03</c:v>
                </c:pt>
                <c:pt idx="672">
                  <c:v>-0.78</c:v>
                </c:pt>
                <c:pt idx="673">
                  <c:v>0.17</c:v>
                </c:pt>
                <c:pt idx="674">
                  <c:v>-0.04</c:v>
                </c:pt>
                <c:pt idx="675">
                  <c:v>-0.37</c:v>
                </c:pt>
                <c:pt idx="676">
                  <c:v>0.37</c:v>
                </c:pt>
                <c:pt idx="677">
                  <c:v>-0.02</c:v>
                </c:pt>
                <c:pt idx="678">
                  <c:v>-1.27</c:v>
                </c:pt>
                <c:pt idx="679">
                  <c:v>-0.47</c:v>
                </c:pt>
                <c:pt idx="680">
                  <c:v>0</c:v>
                </c:pt>
                <c:pt idx="681">
                  <c:v>-0.56000000000000005</c:v>
                </c:pt>
                <c:pt idx="682">
                  <c:v>0.02</c:v>
                </c:pt>
                <c:pt idx="683">
                  <c:v>-0.15</c:v>
                </c:pt>
                <c:pt idx="684">
                  <c:v>-0.72</c:v>
                </c:pt>
                <c:pt idx="685">
                  <c:v>-0.26</c:v>
                </c:pt>
                <c:pt idx="686">
                  <c:v>-1.99</c:v>
                </c:pt>
                <c:pt idx="687">
                  <c:v>-0.32</c:v>
                </c:pt>
                <c:pt idx="688">
                  <c:v>-0.87</c:v>
                </c:pt>
                <c:pt idx="689">
                  <c:v>1.21</c:v>
                </c:pt>
                <c:pt idx="690">
                  <c:v>0.91</c:v>
                </c:pt>
                <c:pt idx="691">
                  <c:v>-0.4</c:v>
                </c:pt>
                <c:pt idx="692">
                  <c:v>0.19</c:v>
                </c:pt>
                <c:pt idx="693">
                  <c:v>0.73</c:v>
                </c:pt>
                <c:pt idx="694">
                  <c:v>0.33</c:v>
                </c:pt>
                <c:pt idx="695">
                  <c:v>1.05</c:v>
                </c:pt>
                <c:pt idx="696">
                  <c:v>7.0000000000000007E-2</c:v>
                </c:pt>
                <c:pt idx="697">
                  <c:v>0.24</c:v>
                </c:pt>
                <c:pt idx="698">
                  <c:v>0.22</c:v>
                </c:pt>
                <c:pt idx="699">
                  <c:v>0.09</c:v>
                </c:pt>
                <c:pt idx="700">
                  <c:v>-0.03</c:v>
                </c:pt>
                <c:pt idx="701">
                  <c:v>0.19</c:v>
                </c:pt>
                <c:pt idx="702">
                  <c:v>0</c:v>
                </c:pt>
                <c:pt idx="703">
                  <c:v>0.73</c:v>
                </c:pt>
                <c:pt idx="704">
                  <c:v>7.0000000000000007E-2</c:v>
                </c:pt>
                <c:pt idx="705">
                  <c:v>-0.13</c:v>
                </c:pt>
                <c:pt idx="706">
                  <c:v>0.08</c:v>
                </c:pt>
                <c:pt idx="707">
                  <c:v>0.47</c:v>
                </c:pt>
                <c:pt idx="708">
                  <c:v>-0.24</c:v>
                </c:pt>
                <c:pt idx="709">
                  <c:v>-1.68</c:v>
                </c:pt>
                <c:pt idx="710">
                  <c:v>-0.4</c:v>
                </c:pt>
                <c:pt idx="711">
                  <c:v>0.11</c:v>
                </c:pt>
                <c:pt idx="712">
                  <c:v>1.1499999999999999</c:v>
                </c:pt>
                <c:pt idx="713">
                  <c:v>0.61</c:v>
                </c:pt>
                <c:pt idx="714">
                  <c:v>-0.01</c:v>
                </c:pt>
                <c:pt idx="715">
                  <c:v>-1.35</c:v>
                </c:pt>
                <c:pt idx="716">
                  <c:v>-0.3</c:v>
                </c:pt>
                <c:pt idx="717">
                  <c:v>0.08</c:v>
                </c:pt>
                <c:pt idx="718">
                  <c:v>0.02</c:v>
                </c:pt>
                <c:pt idx="719">
                  <c:v>0.26</c:v>
                </c:pt>
                <c:pt idx="720">
                  <c:v>0.42</c:v>
                </c:pt>
                <c:pt idx="721">
                  <c:v>-0.1</c:v>
                </c:pt>
                <c:pt idx="722">
                  <c:v>-0.44</c:v>
                </c:pt>
                <c:pt idx="723">
                  <c:v>-0.06</c:v>
                </c:pt>
                <c:pt idx="724">
                  <c:v>-0.21</c:v>
                </c:pt>
                <c:pt idx="725">
                  <c:v>-1.1000000000000001</c:v>
                </c:pt>
                <c:pt idx="726">
                  <c:v>0</c:v>
                </c:pt>
                <c:pt idx="727">
                  <c:v>0.09</c:v>
                </c:pt>
                <c:pt idx="728">
                  <c:v>-0.06</c:v>
                </c:pt>
                <c:pt idx="729">
                  <c:v>-1.57</c:v>
                </c:pt>
                <c:pt idx="730">
                  <c:v>-0.04</c:v>
                </c:pt>
                <c:pt idx="731">
                  <c:v>0.11</c:v>
                </c:pt>
                <c:pt idx="732">
                  <c:v>1.0900000000000001</c:v>
                </c:pt>
                <c:pt idx="733">
                  <c:v>0.71</c:v>
                </c:pt>
                <c:pt idx="734">
                  <c:v>0.26</c:v>
                </c:pt>
                <c:pt idx="735">
                  <c:v>-0.28999999999999998</c:v>
                </c:pt>
                <c:pt idx="736">
                  <c:v>0.02</c:v>
                </c:pt>
                <c:pt idx="737">
                  <c:v>0.26</c:v>
                </c:pt>
                <c:pt idx="738">
                  <c:v>0.22</c:v>
                </c:pt>
                <c:pt idx="739">
                  <c:v>0.45</c:v>
                </c:pt>
                <c:pt idx="740">
                  <c:v>0.44</c:v>
                </c:pt>
                <c:pt idx="741">
                  <c:v>0.28000000000000003</c:v>
                </c:pt>
                <c:pt idx="742">
                  <c:v>0.33</c:v>
                </c:pt>
                <c:pt idx="743">
                  <c:v>0.26</c:v>
                </c:pt>
                <c:pt idx="744">
                  <c:v>0.52</c:v>
                </c:pt>
                <c:pt idx="745">
                  <c:v>0.14000000000000001</c:v>
                </c:pt>
                <c:pt idx="746">
                  <c:v>0.73</c:v>
                </c:pt>
                <c:pt idx="747">
                  <c:v>0.08</c:v>
                </c:pt>
                <c:pt idx="748">
                  <c:v>0.52</c:v>
                </c:pt>
                <c:pt idx="749">
                  <c:v>0.26</c:v>
                </c:pt>
                <c:pt idx="750">
                  <c:v>0.3</c:v>
                </c:pt>
                <c:pt idx="751">
                  <c:v>0.22</c:v>
                </c:pt>
                <c:pt idx="752">
                  <c:v>-0.28000000000000003</c:v>
                </c:pt>
                <c:pt idx="753">
                  <c:v>0.08</c:v>
                </c:pt>
                <c:pt idx="754">
                  <c:v>0.57999999999999996</c:v>
                </c:pt>
                <c:pt idx="755">
                  <c:v>0</c:v>
                </c:pt>
                <c:pt idx="756">
                  <c:v>0.33</c:v>
                </c:pt>
                <c:pt idx="757">
                  <c:v>-0.7</c:v>
                </c:pt>
                <c:pt idx="758">
                  <c:v>0.85</c:v>
                </c:pt>
                <c:pt idx="759">
                  <c:v>0.44</c:v>
                </c:pt>
                <c:pt idx="760">
                  <c:v>-0.08</c:v>
                </c:pt>
                <c:pt idx="761">
                  <c:v>0.34</c:v>
                </c:pt>
                <c:pt idx="762">
                  <c:v>0.68</c:v>
                </c:pt>
                <c:pt idx="763">
                  <c:v>0.3</c:v>
                </c:pt>
                <c:pt idx="764">
                  <c:v>-0.32</c:v>
                </c:pt>
                <c:pt idx="765">
                  <c:v>0.52</c:v>
                </c:pt>
                <c:pt idx="766">
                  <c:v>0.47</c:v>
                </c:pt>
                <c:pt idx="767">
                  <c:v>0.61</c:v>
                </c:pt>
                <c:pt idx="768">
                  <c:v>0.59</c:v>
                </c:pt>
                <c:pt idx="769">
                  <c:v>0.8</c:v>
                </c:pt>
                <c:pt idx="770">
                  <c:v>0.67</c:v>
                </c:pt>
                <c:pt idx="771">
                  <c:v>0.52</c:v>
                </c:pt>
                <c:pt idx="772">
                  <c:v>0.56000000000000005</c:v>
                </c:pt>
                <c:pt idx="773">
                  <c:v>0.66</c:v>
                </c:pt>
                <c:pt idx="774">
                  <c:v>1.45</c:v>
                </c:pt>
                <c:pt idx="775">
                  <c:v>0.86</c:v>
                </c:pt>
                <c:pt idx="776">
                  <c:v>0.77</c:v>
                </c:pt>
                <c:pt idx="777">
                  <c:v>0.33</c:v>
                </c:pt>
                <c:pt idx="778">
                  <c:v>0.33</c:v>
                </c:pt>
                <c:pt idx="779">
                  <c:v>0.24</c:v>
                </c:pt>
                <c:pt idx="780">
                  <c:v>0.15</c:v>
                </c:pt>
                <c:pt idx="781">
                  <c:v>0.17</c:v>
                </c:pt>
                <c:pt idx="782">
                  <c:v>-0.64</c:v>
                </c:pt>
                <c:pt idx="783">
                  <c:v>0.34</c:v>
                </c:pt>
                <c:pt idx="784">
                  <c:v>0.02</c:v>
                </c:pt>
                <c:pt idx="785">
                  <c:v>0.36</c:v>
                </c:pt>
                <c:pt idx="786">
                  <c:v>0.35</c:v>
                </c:pt>
                <c:pt idx="787">
                  <c:v>0.32</c:v>
                </c:pt>
                <c:pt idx="788">
                  <c:v>0.23</c:v>
                </c:pt>
                <c:pt idx="789">
                  <c:v>0.19</c:v>
                </c:pt>
                <c:pt idx="790">
                  <c:v>0.16</c:v>
                </c:pt>
                <c:pt idx="791">
                  <c:v>0.08</c:v>
                </c:pt>
                <c:pt idx="792">
                  <c:v>0.11</c:v>
                </c:pt>
                <c:pt idx="793">
                  <c:v>0.08</c:v>
                </c:pt>
                <c:pt idx="794">
                  <c:v>0.09</c:v>
                </c:pt>
                <c:pt idx="795">
                  <c:v>0.13</c:v>
                </c:pt>
                <c:pt idx="796">
                  <c:v>0.15</c:v>
                </c:pt>
                <c:pt idx="797">
                  <c:v>0.14000000000000001</c:v>
                </c:pt>
                <c:pt idx="798">
                  <c:v>0.09</c:v>
                </c:pt>
                <c:pt idx="799">
                  <c:v>0.08</c:v>
                </c:pt>
                <c:pt idx="800">
                  <c:v>-0.01</c:v>
                </c:pt>
                <c:pt idx="801">
                  <c:v>0.12</c:v>
                </c:pt>
                <c:pt idx="802">
                  <c:v>0.13</c:v>
                </c:pt>
                <c:pt idx="803">
                  <c:v>0.09</c:v>
                </c:pt>
                <c:pt idx="804">
                  <c:v>0.16</c:v>
                </c:pt>
                <c:pt idx="805">
                  <c:v>0.24</c:v>
                </c:pt>
                <c:pt idx="806">
                  <c:v>0.1</c:v>
                </c:pt>
                <c:pt idx="807">
                  <c:v>0</c:v>
                </c:pt>
                <c:pt idx="808">
                  <c:v>0.18</c:v>
                </c:pt>
                <c:pt idx="809">
                  <c:v>7.0000000000000007E-2</c:v>
                </c:pt>
                <c:pt idx="810">
                  <c:v>0</c:v>
                </c:pt>
                <c:pt idx="811">
                  <c:v>0</c:v>
                </c:pt>
                <c:pt idx="812">
                  <c:v>0.11</c:v>
                </c:pt>
                <c:pt idx="813">
                  <c:v>0.18</c:v>
                </c:pt>
                <c:pt idx="814">
                  <c:v>-1.0900000000000001</c:v>
                </c:pt>
                <c:pt idx="815">
                  <c:v>0.65</c:v>
                </c:pt>
                <c:pt idx="816">
                  <c:v>0.17</c:v>
                </c:pt>
                <c:pt idx="817">
                  <c:v>0.21</c:v>
                </c:pt>
                <c:pt idx="818">
                  <c:v>0.15</c:v>
                </c:pt>
                <c:pt idx="819">
                  <c:v>0.11</c:v>
                </c:pt>
                <c:pt idx="820">
                  <c:v>0.12</c:v>
                </c:pt>
                <c:pt idx="821">
                  <c:v>0.17</c:v>
                </c:pt>
                <c:pt idx="822">
                  <c:v>0.11</c:v>
                </c:pt>
                <c:pt idx="823">
                  <c:v>0.17</c:v>
                </c:pt>
                <c:pt idx="824">
                  <c:v>0.04</c:v>
                </c:pt>
                <c:pt idx="825">
                  <c:v>0.1</c:v>
                </c:pt>
                <c:pt idx="826">
                  <c:v>7.0000000000000007E-2</c:v>
                </c:pt>
                <c:pt idx="827">
                  <c:v>0.19</c:v>
                </c:pt>
                <c:pt idx="828">
                  <c:v>0.15</c:v>
                </c:pt>
                <c:pt idx="829">
                  <c:v>1.21</c:v>
                </c:pt>
                <c:pt idx="830">
                  <c:v>-1.79</c:v>
                </c:pt>
                <c:pt idx="831">
                  <c:v>0.24</c:v>
                </c:pt>
                <c:pt idx="832">
                  <c:v>0.28000000000000003</c:v>
                </c:pt>
                <c:pt idx="833">
                  <c:v>0.17</c:v>
                </c:pt>
                <c:pt idx="834">
                  <c:v>0.19</c:v>
                </c:pt>
                <c:pt idx="835">
                  <c:v>0.18</c:v>
                </c:pt>
                <c:pt idx="836">
                  <c:v>0.18</c:v>
                </c:pt>
                <c:pt idx="837">
                  <c:v>0.18</c:v>
                </c:pt>
                <c:pt idx="838">
                  <c:v>0.06</c:v>
                </c:pt>
                <c:pt idx="839">
                  <c:v>0.23</c:v>
                </c:pt>
                <c:pt idx="840">
                  <c:v>0.27</c:v>
                </c:pt>
                <c:pt idx="841">
                  <c:v>0.22</c:v>
                </c:pt>
                <c:pt idx="842">
                  <c:v>0.15</c:v>
                </c:pt>
                <c:pt idx="843">
                  <c:v>0.18</c:v>
                </c:pt>
                <c:pt idx="844">
                  <c:v>0.09</c:v>
                </c:pt>
                <c:pt idx="845">
                  <c:v>0.28999999999999998</c:v>
                </c:pt>
                <c:pt idx="846">
                  <c:v>0.21</c:v>
                </c:pt>
                <c:pt idx="847">
                  <c:v>0.28999999999999998</c:v>
                </c:pt>
                <c:pt idx="848">
                  <c:v>0.3</c:v>
                </c:pt>
                <c:pt idx="849">
                  <c:v>0.43</c:v>
                </c:pt>
                <c:pt idx="850">
                  <c:v>0.33</c:v>
                </c:pt>
                <c:pt idx="851">
                  <c:v>0.42</c:v>
                </c:pt>
                <c:pt idx="852">
                  <c:v>0.13</c:v>
                </c:pt>
                <c:pt idx="853">
                  <c:v>0.35</c:v>
                </c:pt>
                <c:pt idx="854">
                  <c:v>0.23</c:v>
                </c:pt>
                <c:pt idx="855">
                  <c:v>0.18</c:v>
                </c:pt>
                <c:pt idx="856">
                  <c:v>0</c:v>
                </c:pt>
                <c:pt idx="857">
                  <c:v>0.26</c:v>
                </c:pt>
                <c:pt idx="858">
                  <c:v>0.16</c:v>
                </c:pt>
                <c:pt idx="859">
                  <c:v>0.19</c:v>
                </c:pt>
                <c:pt idx="860">
                  <c:v>0.15</c:v>
                </c:pt>
                <c:pt idx="861">
                  <c:v>0</c:v>
                </c:pt>
                <c:pt idx="862">
                  <c:v>0.28000000000000003</c:v>
                </c:pt>
                <c:pt idx="863">
                  <c:v>0.17</c:v>
                </c:pt>
                <c:pt idx="864">
                  <c:v>0.18</c:v>
                </c:pt>
                <c:pt idx="865">
                  <c:v>0.15</c:v>
                </c:pt>
                <c:pt idx="866">
                  <c:v>0</c:v>
                </c:pt>
                <c:pt idx="867">
                  <c:v>0.03</c:v>
                </c:pt>
                <c:pt idx="868">
                  <c:v>0.11</c:v>
                </c:pt>
                <c:pt idx="869">
                  <c:v>-0.2</c:v>
                </c:pt>
                <c:pt idx="870">
                  <c:v>-7.0000000000000007E-2</c:v>
                </c:pt>
                <c:pt idx="871">
                  <c:v>0.28000000000000003</c:v>
                </c:pt>
                <c:pt idx="872">
                  <c:v>-1.23</c:v>
                </c:pt>
                <c:pt idx="873">
                  <c:v>0.12</c:v>
                </c:pt>
                <c:pt idx="874">
                  <c:v>0.13</c:v>
                </c:pt>
                <c:pt idx="875">
                  <c:v>-0.39</c:v>
                </c:pt>
                <c:pt idx="876">
                  <c:v>0.13</c:v>
                </c:pt>
                <c:pt idx="877">
                  <c:v>0.41</c:v>
                </c:pt>
                <c:pt idx="878">
                  <c:v>0.39</c:v>
                </c:pt>
                <c:pt idx="879">
                  <c:v>0.18</c:v>
                </c:pt>
                <c:pt idx="880">
                  <c:v>0.22</c:v>
                </c:pt>
                <c:pt idx="881">
                  <c:v>-0.24</c:v>
                </c:pt>
                <c:pt idx="882">
                  <c:v>0.16</c:v>
                </c:pt>
                <c:pt idx="883">
                  <c:v>0.08</c:v>
                </c:pt>
                <c:pt idx="884">
                  <c:v>0.11</c:v>
                </c:pt>
                <c:pt idx="885">
                  <c:v>0.08</c:v>
                </c:pt>
                <c:pt idx="886">
                  <c:v>0.06</c:v>
                </c:pt>
                <c:pt idx="887">
                  <c:v>0.04</c:v>
                </c:pt>
                <c:pt idx="888">
                  <c:v>-0.28999999999999998</c:v>
                </c:pt>
                <c:pt idx="889">
                  <c:v>-0.25</c:v>
                </c:pt>
                <c:pt idx="890">
                  <c:v>0.35</c:v>
                </c:pt>
                <c:pt idx="891">
                  <c:v>-0.14000000000000001</c:v>
                </c:pt>
                <c:pt idx="892">
                  <c:v>0.57999999999999996</c:v>
                </c:pt>
                <c:pt idx="893">
                  <c:v>0.82</c:v>
                </c:pt>
                <c:pt idx="894">
                  <c:v>0.2</c:v>
                </c:pt>
                <c:pt idx="895">
                  <c:v>1.45</c:v>
                </c:pt>
                <c:pt idx="896">
                  <c:v>0.03</c:v>
                </c:pt>
                <c:pt idx="897">
                  <c:v>-0.33</c:v>
                </c:pt>
                <c:pt idx="898">
                  <c:v>-3.36</c:v>
                </c:pt>
                <c:pt idx="899">
                  <c:v>1.96</c:v>
                </c:pt>
                <c:pt idx="900">
                  <c:v>-1.87</c:v>
                </c:pt>
                <c:pt idx="901">
                  <c:v>-0.78</c:v>
                </c:pt>
                <c:pt idx="902">
                  <c:v>-1.24</c:v>
                </c:pt>
                <c:pt idx="903">
                  <c:v>-0.91</c:v>
                </c:pt>
                <c:pt idx="904">
                  <c:v>-1.98</c:v>
                </c:pt>
                <c:pt idx="905">
                  <c:v>0.71</c:v>
                </c:pt>
                <c:pt idx="906">
                  <c:v>-0.28000000000000003</c:v>
                </c:pt>
                <c:pt idx="907">
                  <c:v>0.64</c:v>
                </c:pt>
                <c:pt idx="908">
                  <c:v>0.69</c:v>
                </c:pt>
                <c:pt idx="909">
                  <c:v>-1.38</c:v>
                </c:pt>
                <c:pt idx="910">
                  <c:v>1.77</c:v>
                </c:pt>
                <c:pt idx="911">
                  <c:v>-0.56000000000000005</c:v>
                </c:pt>
                <c:pt idx="912">
                  <c:v>-1.8</c:v>
                </c:pt>
                <c:pt idx="913">
                  <c:v>-0.33</c:v>
                </c:pt>
                <c:pt idx="914">
                  <c:v>1.56</c:v>
                </c:pt>
                <c:pt idx="915">
                  <c:v>-0.14000000000000001</c:v>
                </c:pt>
                <c:pt idx="916">
                  <c:v>0.86</c:v>
                </c:pt>
                <c:pt idx="917">
                  <c:v>0.32</c:v>
                </c:pt>
                <c:pt idx="918">
                  <c:v>0.09</c:v>
                </c:pt>
                <c:pt idx="919">
                  <c:v>1.67</c:v>
                </c:pt>
                <c:pt idx="920">
                  <c:v>2.42</c:v>
                </c:pt>
                <c:pt idx="921">
                  <c:v>0.51</c:v>
                </c:pt>
                <c:pt idx="922">
                  <c:v>-0.34</c:v>
                </c:pt>
                <c:pt idx="923">
                  <c:v>0.13</c:v>
                </c:pt>
                <c:pt idx="924">
                  <c:v>0.08</c:v>
                </c:pt>
                <c:pt idx="925">
                  <c:v>1.61</c:v>
                </c:pt>
                <c:pt idx="926">
                  <c:v>-0.22</c:v>
                </c:pt>
                <c:pt idx="927">
                  <c:v>-1.95</c:v>
                </c:pt>
                <c:pt idx="928">
                  <c:v>-1.08</c:v>
                </c:pt>
                <c:pt idx="929">
                  <c:v>-1.41</c:v>
                </c:pt>
                <c:pt idx="930">
                  <c:v>0.02</c:v>
                </c:pt>
                <c:pt idx="931">
                  <c:v>1.1100000000000001</c:v>
                </c:pt>
                <c:pt idx="932">
                  <c:v>1.24</c:v>
                </c:pt>
                <c:pt idx="933">
                  <c:v>1.59</c:v>
                </c:pt>
                <c:pt idx="934">
                  <c:v>1.36</c:v>
                </c:pt>
                <c:pt idx="935">
                  <c:v>1.0900000000000001</c:v>
                </c:pt>
                <c:pt idx="936">
                  <c:v>0.84</c:v>
                </c:pt>
                <c:pt idx="937">
                  <c:v>0.96</c:v>
                </c:pt>
                <c:pt idx="938">
                  <c:v>0.93</c:v>
                </c:pt>
                <c:pt idx="939">
                  <c:v>1.21</c:v>
                </c:pt>
                <c:pt idx="940">
                  <c:v>0.69</c:v>
                </c:pt>
                <c:pt idx="941">
                  <c:v>0.62</c:v>
                </c:pt>
                <c:pt idx="942">
                  <c:v>0.57999999999999996</c:v>
                </c:pt>
                <c:pt idx="943">
                  <c:v>0.46</c:v>
                </c:pt>
                <c:pt idx="944">
                  <c:v>0.59</c:v>
                </c:pt>
                <c:pt idx="945">
                  <c:v>0.21</c:v>
                </c:pt>
                <c:pt idx="946">
                  <c:v>0.56999999999999995</c:v>
                </c:pt>
                <c:pt idx="947">
                  <c:v>0.56000000000000005</c:v>
                </c:pt>
                <c:pt idx="948">
                  <c:v>0.86</c:v>
                </c:pt>
                <c:pt idx="949">
                  <c:v>-0.22</c:v>
                </c:pt>
                <c:pt idx="950">
                  <c:v>-2.4700000000000002</c:v>
                </c:pt>
                <c:pt idx="951">
                  <c:v>-0.45</c:v>
                </c:pt>
                <c:pt idx="952">
                  <c:v>-0.45</c:v>
                </c:pt>
                <c:pt idx="953">
                  <c:v>-0.44</c:v>
                </c:pt>
                <c:pt idx="954">
                  <c:v>-2.0099999999999998</c:v>
                </c:pt>
                <c:pt idx="955">
                  <c:v>-0.3</c:v>
                </c:pt>
                <c:pt idx="956">
                  <c:v>-0.91</c:v>
                </c:pt>
                <c:pt idx="957">
                  <c:v>-0.75</c:v>
                </c:pt>
                <c:pt idx="958">
                  <c:v>-0.2</c:v>
                </c:pt>
                <c:pt idx="959">
                  <c:v>-0.22</c:v>
                </c:pt>
                <c:pt idx="960">
                  <c:v>-0.16</c:v>
                </c:pt>
                <c:pt idx="961">
                  <c:v>-0.23</c:v>
                </c:pt>
                <c:pt idx="962">
                  <c:v>-0.21</c:v>
                </c:pt>
                <c:pt idx="963">
                  <c:v>-0.09</c:v>
                </c:pt>
                <c:pt idx="964">
                  <c:v>-0.05</c:v>
                </c:pt>
                <c:pt idx="965">
                  <c:v>-0.28000000000000003</c:v>
                </c:pt>
                <c:pt idx="966">
                  <c:v>-0.01</c:v>
                </c:pt>
                <c:pt idx="967">
                  <c:v>0.02</c:v>
                </c:pt>
                <c:pt idx="968">
                  <c:v>-0.08</c:v>
                </c:pt>
                <c:pt idx="969">
                  <c:v>0.02</c:v>
                </c:pt>
                <c:pt idx="970">
                  <c:v>0</c:v>
                </c:pt>
                <c:pt idx="971">
                  <c:v>-0.01</c:v>
                </c:pt>
                <c:pt idx="972">
                  <c:v>-0.23</c:v>
                </c:pt>
                <c:pt idx="973">
                  <c:v>7.0000000000000007E-2</c:v>
                </c:pt>
                <c:pt idx="974">
                  <c:v>-0.94</c:v>
                </c:pt>
                <c:pt idx="975">
                  <c:v>-0.63</c:v>
                </c:pt>
                <c:pt idx="976">
                  <c:v>-0.39</c:v>
                </c:pt>
                <c:pt idx="977">
                  <c:v>-0.23</c:v>
                </c:pt>
                <c:pt idx="978">
                  <c:v>-0.8</c:v>
                </c:pt>
                <c:pt idx="979">
                  <c:v>-0.81</c:v>
                </c:pt>
                <c:pt idx="980">
                  <c:v>-0.06</c:v>
                </c:pt>
                <c:pt idx="981">
                  <c:v>0.64</c:v>
                </c:pt>
                <c:pt idx="982">
                  <c:v>-0.08</c:v>
                </c:pt>
                <c:pt idx="983">
                  <c:v>-0.35</c:v>
                </c:pt>
                <c:pt idx="984">
                  <c:v>-0.45</c:v>
                </c:pt>
                <c:pt idx="985">
                  <c:v>-0.19</c:v>
                </c:pt>
                <c:pt idx="986">
                  <c:v>0.12</c:v>
                </c:pt>
                <c:pt idx="987">
                  <c:v>-0.32</c:v>
                </c:pt>
                <c:pt idx="988">
                  <c:v>-0.14000000000000001</c:v>
                </c:pt>
                <c:pt idx="989">
                  <c:v>-0.06</c:v>
                </c:pt>
                <c:pt idx="990">
                  <c:v>-0.14000000000000001</c:v>
                </c:pt>
                <c:pt idx="991">
                  <c:v>0.14000000000000001</c:v>
                </c:pt>
                <c:pt idx="992">
                  <c:v>-0.03</c:v>
                </c:pt>
                <c:pt idx="993">
                  <c:v>-0.2</c:v>
                </c:pt>
                <c:pt idx="994">
                  <c:v>0.15</c:v>
                </c:pt>
                <c:pt idx="995">
                  <c:v>-0.37</c:v>
                </c:pt>
                <c:pt idx="996">
                  <c:v>-0.37</c:v>
                </c:pt>
                <c:pt idx="997">
                  <c:v>0.44</c:v>
                </c:pt>
                <c:pt idx="998">
                  <c:v>0.27</c:v>
                </c:pt>
                <c:pt idx="999">
                  <c:v>-0.19</c:v>
                </c:pt>
                <c:pt idx="1000">
                  <c:v>0.03</c:v>
                </c:pt>
                <c:pt idx="1001">
                  <c:v>-0.08</c:v>
                </c:pt>
                <c:pt idx="1002">
                  <c:v>0.01</c:v>
                </c:pt>
                <c:pt idx="1003">
                  <c:v>0.12</c:v>
                </c:pt>
                <c:pt idx="1004">
                  <c:v>-0.36</c:v>
                </c:pt>
                <c:pt idx="1005">
                  <c:v>-0.26</c:v>
                </c:pt>
                <c:pt idx="1006">
                  <c:v>0</c:v>
                </c:pt>
                <c:pt idx="1007">
                  <c:v>-0.44</c:v>
                </c:pt>
                <c:pt idx="1008">
                  <c:v>-0.4</c:v>
                </c:pt>
                <c:pt idx="1009">
                  <c:v>-0.57999999999999996</c:v>
                </c:pt>
                <c:pt idx="1010">
                  <c:v>-0.12</c:v>
                </c:pt>
                <c:pt idx="1011">
                  <c:v>-0.18</c:v>
                </c:pt>
                <c:pt idx="1012">
                  <c:v>-0.56999999999999995</c:v>
                </c:pt>
                <c:pt idx="1013">
                  <c:v>-0.42</c:v>
                </c:pt>
                <c:pt idx="1014">
                  <c:v>-0.64</c:v>
                </c:pt>
                <c:pt idx="1015">
                  <c:v>-0.5</c:v>
                </c:pt>
                <c:pt idx="1016">
                  <c:v>-0.64</c:v>
                </c:pt>
                <c:pt idx="1017">
                  <c:v>-0.02</c:v>
                </c:pt>
                <c:pt idx="1018">
                  <c:v>-0.82</c:v>
                </c:pt>
                <c:pt idx="1019">
                  <c:v>-0.67</c:v>
                </c:pt>
                <c:pt idx="1020">
                  <c:v>0.17</c:v>
                </c:pt>
                <c:pt idx="1021">
                  <c:v>-1.1200000000000001</c:v>
                </c:pt>
                <c:pt idx="1022">
                  <c:v>-0.09</c:v>
                </c:pt>
                <c:pt idx="1023">
                  <c:v>-0.77</c:v>
                </c:pt>
                <c:pt idx="1024">
                  <c:v>-0.74</c:v>
                </c:pt>
                <c:pt idx="1025">
                  <c:v>-0.92</c:v>
                </c:pt>
                <c:pt idx="1026">
                  <c:v>-0.54</c:v>
                </c:pt>
                <c:pt idx="1027">
                  <c:v>-0.56000000000000005</c:v>
                </c:pt>
                <c:pt idx="1028">
                  <c:v>-0.69</c:v>
                </c:pt>
                <c:pt idx="1029">
                  <c:v>-0.76</c:v>
                </c:pt>
                <c:pt idx="1030">
                  <c:v>-2.35</c:v>
                </c:pt>
                <c:pt idx="1031">
                  <c:v>-1.19</c:v>
                </c:pt>
                <c:pt idx="1032">
                  <c:v>-0.74</c:v>
                </c:pt>
                <c:pt idx="1033">
                  <c:v>-0.25</c:v>
                </c:pt>
                <c:pt idx="1034">
                  <c:v>-0.88</c:v>
                </c:pt>
                <c:pt idx="1035">
                  <c:v>-0.02</c:v>
                </c:pt>
                <c:pt idx="1036">
                  <c:v>-0.55000000000000004</c:v>
                </c:pt>
                <c:pt idx="1037">
                  <c:v>0.28999999999999998</c:v>
                </c:pt>
                <c:pt idx="1038">
                  <c:v>0.19</c:v>
                </c:pt>
                <c:pt idx="1039">
                  <c:v>-0.94</c:v>
                </c:pt>
                <c:pt idx="1040">
                  <c:v>-0.68</c:v>
                </c:pt>
                <c:pt idx="1041">
                  <c:v>-1.19</c:v>
                </c:pt>
                <c:pt idx="1042">
                  <c:v>-0.66</c:v>
                </c:pt>
                <c:pt idx="1043">
                  <c:v>-0.75</c:v>
                </c:pt>
                <c:pt idx="1044">
                  <c:v>-1.03</c:v>
                </c:pt>
                <c:pt idx="1045">
                  <c:v>-0.72</c:v>
                </c:pt>
                <c:pt idx="1046">
                  <c:v>-0.83</c:v>
                </c:pt>
                <c:pt idx="1047">
                  <c:v>-0.68</c:v>
                </c:pt>
                <c:pt idx="1048">
                  <c:v>-0.65</c:v>
                </c:pt>
                <c:pt idx="1049">
                  <c:v>-0.41</c:v>
                </c:pt>
                <c:pt idx="1050">
                  <c:v>-1.32</c:v>
                </c:pt>
                <c:pt idx="1051">
                  <c:v>-0.92</c:v>
                </c:pt>
                <c:pt idx="1052">
                  <c:v>-1.18</c:v>
                </c:pt>
                <c:pt idx="1053">
                  <c:v>-0.95</c:v>
                </c:pt>
                <c:pt idx="1054">
                  <c:v>-0.73</c:v>
                </c:pt>
                <c:pt idx="1055">
                  <c:v>-0.85</c:v>
                </c:pt>
                <c:pt idx="1056">
                  <c:v>-0.52</c:v>
                </c:pt>
                <c:pt idx="1057">
                  <c:v>-0.99</c:v>
                </c:pt>
                <c:pt idx="1058">
                  <c:v>-1.03</c:v>
                </c:pt>
                <c:pt idx="1059">
                  <c:v>0.01</c:v>
                </c:pt>
                <c:pt idx="1060">
                  <c:v>-0.47</c:v>
                </c:pt>
                <c:pt idx="1061">
                  <c:v>0.05</c:v>
                </c:pt>
                <c:pt idx="1062">
                  <c:v>-0.09</c:v>
                </c:pt>
                <c:pt idx="1063">
                  <c:v>0.18</c:v>
                </c:pt>
                <c:pt idx="1064">
                  <c:v>-0.33</c:v>
                </c:pt>
                <c:pt idx="1065">
                  <c:v>-0.16</c:v>
                </c:pt>
                <c:pt idx="1066">
                  <c:v>-0.21</c:v>
                </c:pt>
                <c:pt idx="1067">
                  <c:v>-0.17</c:v>
                </c:pt>
                <c:pt idx="1068">
                  <c:v>-0.23</c:v>
                </c:pt>
                <c:pt idx="1069">
                  <c:v>-0.23</c:v>
                </c:pt>
                <c:pt idx="1070">
                  <c:v>-0.23</c:v>
                </c:pt>
                <c:pt idx="1071">
                  <c:v>-0.64</c:v>
                </c:pt>
                <c:pt idx="1072">
                  <c:v>0.24</c:v>
                </c:pt>
                <c:pt idx="1073">
                  <c:v>0.06</c:v>
                </c:pt>
                <c:pt idx="1074">
                  <c:v>-1.51</c:v>
                </c:pt>
                <c:pt idx="1075">
                  <c:v>0.04</c:v>
                </c:pt>
                <c:pt idx="1076">
                  <c:v>-0.82</c:v>
                </c:pt>
                <c:pt idx="1077">
                  <c:v>-0.25</c:v>
                </c:pt>
                <c:pt idx="1078">
                  <c:v>-0.5</c:v>
                </c:pt>
                <c:pt idx="1079">
                  <c:v>-0.68</c:v>
                </c:pt>
                <c:pt idx="1080">
                  <c:v>0.05</c:v>
                </c:pt>
                <c:pt idx="1081">
                  <c:v>1.26</c:v>
                </c:pt>
                <c:pt idx="1082">
                  <c:v>-0.28000000000000003</c:v>
                </c:pt>
                <c:pt idx="1083">
                  <c:v>-0.57999999999999996</c:v>
                </c:pt>
                <c:pt idx="1084">
                  <c:v>-0.5</c:v>
                </c:pt>
                <c:pt idx="1085">
                  <c:v>-0.86</c:v>
                </c:pt>
                <c:pt idx="1086">
                  <c:v>-1.79</c:v>
                </c:pt>
                <c:pt idx="1087">
                  <c:v>-0.47</c:v>
                </c:pt>
                <c:pt idx="1088">
                  <c:v>-0.69</c:v>
                </c:pt>
                <c:pt idx="1089">
                  <c:v>-0.12</c:v>
                </c:pt>
                <c:pt idx="1090">
                  <c:v>-0.15</c:v>
                </c:pt>
                <c:pt idx="1091">
                  <c:v>-0.68</c:v>
                </c:pt>
                <c:pt idx="1092">
                  <c:v>-1.55</c:v>
                </c:pt>
                <c:pt idx="1093">
                  <c:v>0.08</c:v>
                </c:pt>
                <c:pt idx="1094">
                  <c:v>-0.67</c:v>
                </c:pt>
                <c:pt idx="1095">
                  <c:v>-0.67</c:v>
                </c:pt>
                <c:pt idx="1096">
                  <c:v>-0.3</c:v>
                </c:pt>
                <c:pt idx="1097">
                  <c:v>-0.55000000000000004</c:v>
                </c:pt>
                <c:pt idx="1098">
                  <c:v>-0.69</c:v>
                </c:pt>
                <c:pt idx="1099">
                  <c:v>-0.55000000000000004</c:v>
                </c:pt>
                <c:pt idx="1100">
                  <c:v>-1.41</c:v>
                </c:pt>
                <c:pt idx="1101">
                  <c:v>-1.2</c:v>
                </c:pt>
                <c:pt idx="1102">
                  <c:v>-3.56</c:v>
                </c:pt>
                <c:pt idx="1103">
                  <c:v>-1.01</c:v>
                </c:pt>
                <c:pt idx="1104">
                  <c:v>-1.39</c:v>
                </c:pt>
                <c:pt idx="1105">
                  <c:v>-1.28</c:v>
                </c:pt>
                <c:pt idx="1106">
                  <c:v>-1.4</c:v>
                </c:pt>
                <c:pt idx="1107">
                  <c:v>-1.79</c:v>
                </c:pt>
                <c:pt idx="1108">
                  <c:v>-1.25</c:v>
                </c:pt>
                <c:pt idx="1109">
                  <c:v>-1.41</c:v>
                </c:pt>
                <c:pt idx="1110">
                  <c:v>-1.49</c:v>
                </c:pt>
                <c:pt idx="1111">
                  <c:v>-1.24</c:v>
                </c:pt>
                <c:pt idx="1112">
                  <c:v>-0.74</c:v>
                </c:pt>
                <c:pt idx="1113">
                  <c:v>-1.57</c:v>
                </c:pt>
                <c:pt idx="1114">
                  <c:v>-1.21</c:v>
                </c:pt>
                <c:pt idx="1115">
                  <c:v>-1.32</c:v>
                </c:pt>
                <c:pt idx="1116">
                  <c:v>-1.46</c:v>
                </c:pt>
                <c:pt idx="1117">
                  <c:v>-0.4</c:v>
                </c:pt>
                <c:pt idx="1118">
                  <c:v>-1.19</c:v>
                </c:pt>
                <c:pt idx="1119">
                  <c:v>-2.1</c:v>
                </c:pt>
                <c:pt idx="1120">
                  <c:v>-2.11</c:v>
                </c:pt>
                <c:pt idx="1121">
                  <c:v>-1.22</c:v>
                </c:pt>
                <c:pt idx="1122">
                  <c:v>-1.25</c:v>
                </c:pt>
                <c:pt idx="1123">
                  <c:v>-2.23</c:v>
                </c:pt>
                <c:pt idx="1124">
                  <c:v>-2.38</c:v>
                </c:pt>
                <c:pt idx="1125">
                  <c:v>-1.84</c:v>
                </c:pt>
                <c:pt idx="1126">
                  <c:v>-1.29</c:v>
                </c:pt>
                <c:pt idx="1127">
                  <c:v>-2.93</c:v>
                </c:pt>
                <c:pt idx="1128">
                  <c:v>-1.66</c:v>
                </c:pt>
                <c:pt idx="1129">
                  <c:v>-1.88</c:v>
                </c:pt>
                <c:pt idx="1130">
                  <c:v>-1.83</c:v>
                </c:pt>
                <c:pt idx="1131">
                  <c:v>-2.0699999999999998</c:v>
                </c:pt>
                <c:pt idx="1132">
                  <c:v>-2.8</c:v>
                </c:pt>
                <c:pt idx="1133">
                  <c:v>-3.24</c:v>
                </c:pt>
                <c:pt idx="1134">
                  <c:v>-3.2</c:v>
                </c:pt>
                <c:pt idx="1135">
                  <c:v>-2.4900000000000002</c:v>
                </c:pt>
                <c:pt idx="1136">
                  <c:v>-2.58</c:v>
                </c:pt>
                <c:pt idx="1137">
                  <c:v>-2.64</c:v>
                </c:pt>
                <c:pt idx="1138">
                  <c:v>-5.08</c:v>
                </c:pt>
                <c:pt idx="1139">
                  <c:v>-3.05</c:v>
                </c:pt>
                <c:pt idx="1140">
                  <c:v>-3.18</c:v>
                </c:pt>
                <c:pt idx="1141">
                  <c:v>-2.95</c:v>
                </c:pt>
                <c:pt idx="1142">
                  <c:v>-3.13</c:v>
                </c:pt>
                <c:pt idx="1143">
                  <c:v>-1.93</c:v>
                </c:pt>
                <c:pt idx="1144">
                  <c:v>-2.83</c:v>
                </c:pt>
                <c:pt idx="1145">
                  <c:v>-2.7</c:v>
                </c:pt>
                <c:pt idx="1146">
                  <c:v>-3.68</c:v>
                </c:pt>
                <c:pt idx="1147">
                  <c:v>-3.16</c:v>
                </c:pt>
                <c:pt idx="1148">
                  <c:v>-2.83</c:v>
                </c:pt>
                <c:pt idx="1149">
                  <c:v>-3.38</c:v>
                </c:pt>
                <c:pt idx="1150">
                  <c:v>-2.7</c:v>
                </c:pt>
                <c:pt idx="1151">
                  <c:v>-3.38</c:v>
                </c:pt>
                <c:pt idx="1152">
                  <c:v>-3.38</c:v>
                </c:pt>
                <c:pt idx="1153">
                  <c:v>-3.81</c:v>
                </c:pt>
                <c:pt idx="1154">
                  <c:v>-2.81</c:v>
                </c:pt>
                <c:pt idx="1155">
                  <c:v>-3.31</c:v>
                </c:pt>
                <c:pt idx="1156">
                  <c:v>-3.39</c:v>
                </c:pt>
                <c:pt idx="1157">
                  <c:v>-3.04</c:v>
                </c:pt>
                <c:pt idx="1158">
                  <c:v>-3.28</c:v>
                </c:pt>
                <c:pt idx="1159">
                  <c:v>-2.98</c:v>
                </c:pt>
                <c:pt idx="1160">
                  <c:v>-3.62</c:v>
                </c:pt>
                <c:pt idx="1161">
                  <c:v>-3.35</c:v>
                </c:pt>
                <c:pt idx="1162">
                  <c:v>-4.28</c:v>
                </c:pt>
                <c:pt idx="1163">
                  <c:v>-3.11</c:v>
                </c:pt>
                <c:pt idx="1164">
                  <c:v>-3.09</c:v>
                </c:pt>
                <c:pt idx="1165">
                  <c:v>-4.2699999999999996</c:v>
                </c:pt>
                <c:pt idx="1166">
                  <c:v>-3.49</c:v>
                </c:pt>
                <c:pt idx="1167">
                  <c:v>-4</c:v>
                </c:pt>
                <c:pt idx="1168">
                  <c:v>-3.33</c:v>
                </c:pt>
                <c:pt idx="1169">
                  <c:v>-4.03</c:v>
                </c:pt>
                <c:pt idx="1170">
                  <c:v>-3.42</c:v>
                </c:pt>
                <c:pt idx="1171">
                  <c:v>-3.4</c:v>
                </c:pt>
                <c:pt idx="1172">
                  <c:v>-3.86</c:v>
                </c:pt>
                <c:pt idx="1173">
                  <c:v>-3.77</c:v>
                </c:pt>
                <c:pt idx="1174">
                  <c:v>-3.41</c:v>
                </c:pt>
                <c:pt idx="1175">
                  <c:v>-4.0999999999999996</c:v>
                </c:pt>
                <c:pt idx="1176">
                  <c:v>-3.84</c:v>
                </c:pt>
                <c:pt idx="1177">
                  <c:v>-4.3899999999999997</c:v>
                </c:pt>
                <c:pt idx="1178">
                  <c:v>-4.3600000000000003</c:v>
                </c:pt>
                <c:pt idx="1179">
                  <c:v>-3.33</c:v>
                </c:pt>
                <c:pt idx="1180">
                  <c:v>-3.67</c:v>
                </c:pt>
                <c:pt idx="1181">
                  <c:v>-5.19</c:v>
                </c:pt>
                <c:pt idx="1182">
                  <c:v>-4.4400000000000004</c:v>
                </c:pt>
                <c:pt idx="1183">
                  <c:v>-2.21</c:v>
                </c:pt>
                <c:pt idx="1184">
                  <c:v>-4.37</c:v>
                </c:pt>
                <c:pt idx="1185">
                  <c:v>-5.12</c:v>
                </c:pt>
                <c:pt idx="1186">
                  <c:v>-3.43</c:v>
                </c:pt>
                <c:pt idx="1187">
                  <c:v>0.46</c:v>
                </c:pt>
                <c:pt idx="1188">
                  <c:v>2.02</c:v>
                </c:pt>
                <c:pt idx="1189">
                  <c:v>2.29</c:v>
                </c:pt>
                <c:pt idx="1190">
                  <c:v>1.76</c:v>
                </c:pt>
                <c:pt idx="1191">
                  <c:v>1.85</c:v>
                </c:pt>
                <c:pt idx="1192">
                  <c:v>2.56</c:v>
                </c:pt>
                <c:pt idx="1193">
                  <c:v>1.42</c:v>
                </c:pt>
                <c:pt idx="1194">
                  <c:v>-0.01</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3.79</c:v>
                </c:pt>
                <c:pt idx="1216">
                  <c:v>-2.36</c:v>
                </c:pt>
                <c:pt idx="1217">
                  <c:v>-2.2799999999999998</c:v>
                </c:pt>
                <c:pt idx="1218">
                  <c:v>-0.94</c:v>
                </c:pt>
                <c:pt idx="1219">
                  <c:v>0.25</c:v>
                </c:pt>
                <c:pt idx="1220">
                  <c:v>0.91</c:v>
                </c:pt>
                <c:pt idx="1221">
                  <c:v>-2.76</c:v>
                </c:pt>
                <c:pt idx="1222">
                  <c:v>-0.01</c:v>
                </c:pt>
                <c:pt idx="1223">
                  <c:v>-0.01</c:v>
                </c:pt>
                <c:pt idx="1224">
                  <c:v>-0.01</c:v>
                </c:pt>
                <c:pt idx="1225">
                  <c:v>-0.01</c:v>
                </c:pt>
                <c:pt idx="1226">
                  <c:v>-0.01</c:v>
                </c:pt>
                <c:pt idx="1227">
                  <c:v>-0.01</c:v>
                </c:pt>
                <c:pt idx="1228">
                  <c:v>-0.01</c:v>
                </c:pt>
                <c:pt idx="1229">
                  <c:v>-0.01</c:v>
                </c:pt>
                <c:pt idx="1230">
                  <c:v>-0.01</c:v>
                </c:pt>
                <c:pt idx="1231">
                  <c:v>-0.01</c:v>
                </c:pt>
                <c:pt idx="1232">
                  <c:v>-0.01</c:v>
                </c:pt>
                <c:pt idx="1233">
                  <c:v>-0.01</c:v>
                </c:pt>
                <c:pt idx="1234">
                  <c:v>-0.01</c:v>
                </c:pt>
                <c:pt idx="1235">
                  <c:v>-0.01</c:v>
                </c:pt>
                <c:pt idx="1236">
                  <c:v>-0.01</c:v>
                </c:pt>
                <c:pt idx="1237">
                  <c:v>-0.01</c:v>
                </c:pt>
                <c:pt idx="1238">
                  <c:v>-0.01</c:v>
                </c:pt>
                <c:pt idx="1239">
                  <c:v>-0.01</c:v>
                </c:pt>
                <c:pt idx="1240">
                  <c:v>-0.01</c:v>
                </c:pt>
                <c:pt idx="1241">
                  <c:v>-0.01</c:v>
                </c:pt>
                <c:pt idx="1242">
                  <c:v>-0.01</c:v>
                </c:pt>
                <c:pt idx="1243">
                  <c:v>-0.01</c:v>
                </c:pt>
                <c:pt idx="1244">
                  <c:v>-0.01</c:v>
                </c:pt>
                <c:pt idx="1245">
                  <c:v>-0.01</c:v>
                </c:pt>
                <c:pt idx="1246">
                  <c:v>-0.01</c:v>
                </c:pt>
                <c:pt idx="1247">
                  <c:v>-0.01</c:v>
                </c:pt>
                <c:pt idx="1248">
                  <c:v>-0.01</c:v>
                </c:pt>
                <c:pt idx="1249">
                  <c:v>-0.01</c:v>
                </c:pt>
                <c:pt idx="1250">
                  <c:v>-0.01</c:v>
                </c:pt>
                <c:pt idx="1251">
                  <c:v>-0.01</c:v>
                </c:pt>
                <c:pt idx="1252">
                  <c:v>-0.01</c:v>
                </c:pt>
                <c:pt idx="1253">
                  <c:v>-0.01</c:v>
                </c:pt>
                <c:pt idx="1254">
                  <c:v>-0.01</c:v>
                </c:pt>
                <c:pt idx="1255">
                  <c:v>-0.01</c:v>
                </c:pt>
                <c:pt idx="1256">
                  <c:v>-0.01</c:v>
                </c:pt>
                <c:pt idx="1257">
                  <c:v>-0.01</c:v>
                </c:pt>
                <c:pt idx="1258">
                  <c:v>-0.01</c:v>
                </c:pt>
                <c:pt idx="1259">
                  <c:v>-0.01</c:v>
                </c:pt>
                <c:pt idx="1260">
                  <c:v>-0.01</c:v>
                </c:pt>
                <c:pt idx="1261">
                  <c:v>-0.01</c:v>
                </c:pt>
                <c:pt idx="1262">
                  <c:v>-0.01</c:v>
                </c:pt>
                <c:pt idx="1263">
                  <c:v>-0.01</c:v>
                </c:pt>
                <c:pt idx="1264">
                  <c:v>-0.01</c:v>
                </c:pt>
                <c:pt idx="1265">
                  <c:v>-0.01</c:v>
                </c:pt>
                <c:pt idx="1266">
                  <c:v>-0.01</c:v>
                </c:pt>
                <c:pt idx="1267">
                  <c:v>-0.01</c:v>
                </c:pt>
                <c:pt idx="1268">
                  <c:v>-0.01</c:v>
                </c:pt>
                <c:pt idx="1269">
                  <c:v>-0.01</c:v>
                </c:pt>
                <c:pt idx="1270">
                  <c:v>-0.01</c:v>
                </c:pt>
                <c:pt idx="1271">
                  <c:v>-0.01</c:v>
                </c:pt>
                <c:pt idx="1272">
                  <c:v>-0.01</c:v>
                </c:pt>
                <c:pt idx="1273">
                  <c:v>-0.01</c:v>
                </c:pt>
                <c:pt idx="1274">
                  <c:v>-0.01</c:v>
                </c:pt>
                <c:pt idx="1275">
                  <c:v>-0.01</c:v>
                </c:pt>
                <c:pt idx="1276">
                  <c:v>-0.01</c:v>
                </c:pt>
                <c:pt idx="1277">
                  <c:v>-0.01</c:v>
                </c:pt>
                <c:pt idx="1278">
                  <c:v>-0.01</c:v>
                </c:pt>
                <c:pt idx="1279">
                  <c:v>-0.01</c:v>
                </c:pt>
                <c:pt idx="1280">
                  <c:v>-0.01</c:v>
                </c:pt>
                <c:pt idx="1281">
                  <c:v>-0.01</c:v>
                </c:pt>
                <c:pt idx="1282">
                  <c:v>-0.01</c:v>
                </c:pt>
                <c:pt idx="1283">
                  <c:v>-0.01</c:v>
                </c:pt>
                <c:pt idx="1284">
                  <c:v>-0.01</c:v>
                </c:pt>
                <c:pt idx="1285">
                  <c:v>-0.01</c:v>
                </c:pt>
                <c:pt idx="1286">
                  <c:v>-0.01</c:v>
                </c:pt>
                <c:pt idx="1287">
                  <c:v>-0.01</c:v>
                </c:pt>
                <c:pt idx="1288">
                  <c:v>-0.01</c:v>
                </c:pt>
                <c:pt idx="1289">
                  <c:v>-0.01</c:v>
                </c:pt>
                <c:pt idx="1290">
                  <c:v>-0.01</c:v>
                </c:pt>
                <c:pt idx="1291">
                  <c:v>-0.01</c:v>
                </c:pt>
                <c:pt idx="1292">
                  <c:v>-0.01</c:v>
                </c:pt>
                <c:pt idx="1293">
                  <c:v>-0.01</c:v>
                </c:pt>
                <c:pt idx="1294">
                  <c:v>-0.01</c:v>
                </c:pt>
                <c:pt idx="1295">
                  <c:v>-0.01</c:v>
                </c:pt>
                <c:pt idx="1296">
                  <c:v>-0.01</c:v>
                </c:pt>
                <c:pt idx="1297">
                  <c:v>-0.01</c:v>
                </c:pt>
                <c:pt idx="1298">
                  <c:v>-0.01</c:v>
                </c:pt>
                <c:pt idx="1299">
                  <c:v>-0.01</c:v>
                </c:pt>
                <c:pt idx="1300">
                  <c:v>-0.01</c:v>
                </c:pt>
                <c:pt idx="1301">
                  <c:v>-0.01</c:v>
                </c:pt>
                <c:pt idx="1302">
                  <c:v>-0.01</c:v>
                </c:pt>
                <c:pt idx="1303">
                  <c:v>-0.01</c:v>
                </c:pt>
                <c:pt idx="1304">
                  <c:v>-0.01</c:v>
                </c:pt>
                <c:pt idx="1305">
                  <c:v>-0.01</c:v>
                </c:pt>
                <c:pt idx="1306">
                  <c:v>-0.01</c:v>
                </c:pt>
                <c:pt idx="1307">
                  <c:v>-0.01</c:v>
                </c:pt>
                <c:pt idx="1308">
                  <c:v>-0.01</c:v>
                </c:pt>
                <c:pt idx="1309">
                  <c:v>-0.01</c:v>
                </c:pt>
                <c:pt idx="1310">
                  <c:v>-0.01</c:v>
                </c:pt>
                <c:pt idx="1311">
                  <c:v>-0.01</c:v>
                </c:pt>
                <c:pt idx="1312">
                  <c:v>-0.01</c:v>
                </c:pt>
                <c:pt idx="1313">
                  <c:v>-0.01</c:v>
                </c:pt>
                <c:pt idx="1314">
                  <c:v>-0.01</c:v>
                </c:pt>
                <c:pt idx="1315">
                  <c:v>-0.01</c:v>
                </c:pt>
                <c:pt idx="1316">
                  <c:v>-0.01</c:v>
                </c:pt>
                <c:pt idx="1317">
                  <c:v>-0.01</c:v>
                </c:pt>
                <c:pt idx="1318">
                  <c:v>-0.01</c:v>
                </c:pt>
                <c:pt idx="1319">
                  <c:v>-0.01</c:v>
                </c:pt>
                <c:pt idx="1320">
                  <c:v>-0.01</c:v>
                </c:pt>
                <c:pt idx="1321">
                  <c:v>-0.01</c:v>
                </c:pt>
                <c:pt idx="1322">
                  <c:v>-0.01</c:v>
                </c:pt>
                <c:pt idx="1323">
                  <c:v>-0.01</c:v>
                </c:pt>
                <c:pt idx="1324">
                  <c:v>-0.01</c:v>
                </c:pt>
                <c:pt idx="1325">
                  <c:v>-0.01</c:v>
                </c:pt>
                <c:pt idx="1326">
                  <c:v>-0.01</c:v>
                </c:pt>
                <c:pt idx="1327">
                  <c:v>-0.01</c:v>
                </c:pt>
                <c:pt idx="1328">
                  <c:v>-0.01</c:v>
                </c:pt>
                <c:pt idx="1329">
                  <c:v>-0.01</c:v>
                </c:pt>
                <c:pt idx="1330">
                  <c:v>-0.01</c:v>
                </c:pt>
                <c:pt idx="1331">
                  <c:v>-0.01</c:v>
                </c:pt>
                <c:pt idx="1332">
                  <c:v>-0.01</c:v>
                </c:pt>
                <c:pt idx="1333">
                  <c:v>-0.01</c:v>
                </c:pt>
                <c:pt idx="1334">
                  <c:v>-0.01</c:v>
                </c:pt>
                <c:pt idx="1335">
                  <c:v>-0.01</c:v>
                </c:pt>
                <c:pt idx="1336">
                  <c:v>-0.01</c:v>
                </c:pt>
                <c:pt idx="1337">
                  <c:v>-0.01</c:v>
                </c:pt>
                <c:pt idx="1338">
                  <c:v>-0.01</c:v>
                </c:pt>
                <c:pt idx="1339">
                  <c:v>-0.01</c:v>
                </c:pt>
                <c:pt idx="1340">
                  <c:v>-0.01</c:v>
                </c:pt>
                <c:pt idx="1341">
                  <c:v>-0.01</c:v>
                </c:pt>
                <c:pt idx="1342">
                  <c:v>-0.01</c:v>
                </c:pt>
                <c:pt idx="1343">
                  <c:v>-0.01</c:v>
                </c:pt>
                <c:pt idx="1344">
                  <c:v>-0.01</c:v>
                </c:pt>
                <c:pt idx="1345">
                  <c:v>-0.01</c:v>
                </c:pt>
                <c:pt idx="1346">
                  <c:v>-0.01</c:v>
                </c:pt>
                <c:pt idx="1347">
                  <c:v>-0.01</c:v>
                </c:pt>
                <c:pt idx="1348">
                  <c:v>-0.01</c:v>
                </c:pt>
                <c:pt idx="1349">
                  <c:v>-0.01</c:v>
                </c:pt>
                <c:pt idx="1350">
                  <c:v>-0.01</c:v>
                </c:pt>
                <c:pt idx="1351">
                  <c:v>-0.01</c:v>
                </c:pt>
                <c:pt idx="1352">
                  <c:v>-0.01</c:v>
                </c:pt>
                <c:pt idx="1353">
                  <c:v>-0.01</c:v>
                </c:pt>
                <c:pt idx="1354">
                  <c:v>-0.01</c:v>
                </c:pt>
                <c:pt idx="1355">
                  <c:v>-0.01</c:v>
                </c:pt>
                <c:pt idx="1356">
                  <c:v>-0.01</c:v>
                </c:pt>
                <c:pt idx="1357">
                  <c:v>-0.01</c:v>
                </c:pt>
                <c:pt idx="1358">
                  <c:v>-0.01</c:v>
                </c:pt>
                <c:pt idx="1359">
                  <c:v>-0.01</c:v>
                </c:pt>
                <c:pt idx="1360">
                  <c:v>-0.01</c:v>
                </c:pt>
                <c:pt idx="1361">
                  <c:v>-0.01</c:v>
                </c:pt>
                <c:pt idx="1362">
                  <c:v>-0.01</c:v>
                </c:pt>
                <c:pt idx="1363">
                  <c:v>-0.01</c:v>
                </c:pt>
                <c:pt idx="1364">
                  <c:v>-0.01</c:v>
                </c:pt>
                <c:pt idx="1365">
                  <c:v>-0.01</c:v>
                </c:pt>
                <c:pt idx="1366">
                  <c:v>-0.01</c:v>
                </c:pt>
                <c:pt idx="1367">
                  <c:v>-0.01</c:v>
                </c:pt>
                <c:pt idx="1368">
                  <c:v>-0.01</c:v>
                </c:pt>
                <c:pt idx="1369">
                  <c:v>-0.01</c:v>
                </c:pt>
                <c:pt idx="1370">
                  <c:v>-0.01</c:v>
                </c:pt>
                <c:pt idx="1371">
                  <c:v>-0.01</c:v>
                </c:pt>
                <c:pt idx="1372">
                  <c:v>-0.01</c:v>
                </c:pt>
                <c:pt idx="1373">
                  <c:v>-0.01</c:v>
                </c:pt>
                <c:pt idx="1374">
                  <c:v>-0.01</c:v>
                </c:pt>
                <c:pt idx="1375">
                  <c:v>-0.01</c:v>
                </c:pt>
                <c:pt idx="1376">
                  <c:v>-0.01</c:v>
                </c:pt>
                <c:pt idx="1377">
                  <c:v>-0.01</c:v>
                </c:pt>
                <c:pt idx="1378">
                  <c:v>-0.01</c:v>
                </c:pt>
                <c:pt idx="1379">
                  <c:v>-0.01</c:v>
                </c:pt>
                <c:pt idx="1380">
                  <c:v>-0.01</c:v>
                </c:pt>
                <c:pt idx="1381">
                  <c:v>-0.01</c:v>
                </c:pt>
                <c:pt idx="1382">
                  <c:v>-0.01</c:v>
                </c:pt>
                <c:pt idx="1383">
                  <c:v>-0.01</c:v>
                </c:pt>
                <c:pt idx="1384">
                  <c:v>-0.01</c:v>
                </c:pt>
                <c:pt idx="1385">
                  <c:v>-0.01</c:v>
                </c:pt>
                <c:pt idx="1386">
                  <c:v>-0.01</c:v>
                </c:pt>
                <c:pt idx="1387">
                  <c:v>-0.01</c:v>
                </c:pt>
                <c:pt idx="1388">
                  <c:v>-0.01</c:v>
                </c:pt>
                <c:pt idx="1389">
                  <c:v>-0.01</c:v>
                </c:pt>
                <c:pt idx="1390">
                  <c:v>-0.01</c:v>
                </c:pt>
                <c:pt idx="1391">
                  <c:v>-0.01</c:v>
                </c:pt>
                <c:pt idx="1392">
                  <c:v>-0.01</c:v>
                </c:pt>
                <c:pt idx="1393">
                  <c:v>-0.01</c:v>
                </c:pt>
                <c:pt idx="1394">
                  <c:v>-0.01</c:v>
                </c:pt>
                <c:pt idx="1395">
                  <c:v>-0.01</c:v>
                </c:pt>
                <c:pt idx="1396">
                  <c:v>-0.01</c:v>
                </c:pt>
                <c:pt idx="1397">
                  <c:v>-0.01</c:v>
                </c:pt>
                <c:pt idx="1398">
                  <c:v>-0.01</c:v>
                </c:pt>
                <c:pt idx="1399">
                  <c:v>-0.01</c:v>
                </c:pt>
                <c:pt idx="1400">
                  <c:v>-0.01</c:v>
                </c:pt>
                <c:pt idx="1401">
                  <c:v>-0.01</c:v>
                </c:pt>
                <c:pt idx="1402">
                  <c:v>-0.01</c:v>
                </c:pt>
                <c:pt idx="1403">
                  <c:v>-0.01</c:v>
                </c:pt>
                <c:pt idx="1404">
                  <c:v>-0.01</c:v>
                </c:pt>
                <c:pt idx="1405">
                  <c:v>-0.01</c:v>
                </c:pt>
                <c:pt idx="1406">
                  <c:v>-0.01</c:v>
                </c:pt>
                <c:pt idx="1407">
                  <c:v>-0.01</c:v>
                </c:pt>
                <c:pt idx="1408">
                  <c:v>-0.01</c:v>
                </c:pt>
                <c:pt idx="1409">
                  <c:v>-0.01</c:v>
                </c:pt>
                <c:pt idx="1410">
                  <c:v>-0.01</c:v>
                </c:pt>
                <c:pt idx="1411">
                  <c:v>-0.01</c:v>
                </c:pt>
                <c:pt idx="1412">
                  <c:v>-0.01</c:v>
                </c:pt>
                <c:pt idx="1413">
                  <c:v>-0.01</c:v>
                </c:pt>
                <c:pt idx="1414">
                  <c:v>-0.01</c:v>
                </c:pt>
                <c:pt idx="1415">
                  <c:v>-0.01</c:v>
                </c:pt>
                <c:pt idx="1416">
                  <c:v>-0.01</c:v>
                </c:pt>
                <c:pt idx="1417">
                  <c:v>-0.01</c:v>
                </c:pt>
                <c:pt idx="1418">
                  <c:v>-0.01</c:v>
                </c:pt>
                <c:pt idx="1419">
                  <c:v>-0.01</c:v>
                </c:pt>
                <c:pt idx="1420">
                  <c:v>-0.01</c:v>
                </c:pt>
                <c:pt idx="1421">
                  <c:v>-0.01</c:v>
                </c:pt>
                <c:pt idx="1422">
                  <c:v>-0.01</c:v>
                </c:pt>
                <c:pt idx="1423">
                  <c:v>-0.01</c:v>
                </c:pt>
                <c:pt idx="1424">
                  <c:v>-0.01</c:v>
                </c:pt>
                <c:pt idx="1425">
                  <c:v>-0.01</c:v>
                </c:pt>
                <c:pt idx="1426">
                  <c:v>-0.01</c:v>
                </c:pt>
                <c:pt idx="1427">
                  <c:v>-0.01</c:v>
                </c:pt>
                <c:pt idx="1428">
                  <c:v>-0.01</c:v>
                </c:pt>
                <c:pt idx="1429">
                  <c:v>-0.01</c:v>
                </c:pt>
                <c:pt idx="1430">
                  <c:v>-0.01</c:v>
                </c:pt>
                <c:pt idx="1431">
                  <c:v>-0.01</c:v>
                </c:pt>
                <c:pt idx="1432">
                  <c:v>-0.01</c:v>
                </c:pt>
                <c:pt idx="1433">
                  <c:v>-0.01</c:v>
                </c:pt>
                <c:pt idx="1434">
                  <c:v>-0.01</c:v>
                </c:pt>
                <c:pt idx="1435">
                  <c:v>-0.01</c:v>
                </c:pt>
                <c:pt idx="1436">
                  <c:v>-0.01</c:v>
                </c:pt>
                <c:pt idx="1437">
                  <c:v>-0.01</c:v>
                </c:pt>
                <c:pt idx="1438">
                  <c:v>-0.01</c:v>
                </c:pt>
                <c:pt idx="1439">
                  <c:v>-0.01</c:v>
                </c:pt>
                <c:pt idx="1440">
                  <c:v>-0.01</c:v>
                </c:pt>
                <c:pt idx="1441">
                  <c:v>-0.01</c:v>
                </c:pt>
                <c:pt idx="1442">
                  <c:v>-0.01</c:v>
                </c:pt>
                <c:pt idx="1443">
                  <c:v>-0.01</c:v>
                </c:pt>
                <c:pt idx="1444">
                  <c:v>-0.01</c:v>
                </c:pt>
                <c:pt idx="1445">
                  <c:v>-0.01</c:v>
                </c:pt>
                <c:pt idx="1446">
                  <c:v>-0.01</c:v>
                </c:pt>
                <c:pt idx="1447">
                  <c:v>-0.01</c:v>
                </c:pt>
                <c:pt idx="1448">
                  <c:v>-0.01</c:v>
                </c:pt>
                <c:pt idx="1449">
                  <c:v>-0.01</c:v>
                </c:pt>
                <c:pt idx="1450">
                  <c:v>-0.01</c:v>
                </c:pt>
                <c:pt idx="1451">
                  <c:v>-0.01</c:v>
                </c:pt>
                <c:pt idx="1452">
                  <c:v>-0.01</c:v>
                </c:pt>
                <c:pt idx="1453">
                  <c:v>-0.01</c:v>
                </c:pt>
                <c:pt idx="1454">
                  <c:v>-0.01</c:v>
                </c:pt>
                <c:pt idx="1455">
                  <c:v>-0.01</c:v>
                </c:pt>
                <c:pt idx="1456">
                  <c:v>-0.01</c:v>
                </c:pt>
                <c:pt idx="1457">
                  <c:v>-0.01</c:v>
                </c:pt>
                <c:pt idx="1458">
                  <c:v>-0.01</c:v>
                </c:pt>
                <c:pt idx="1459">
                  <c:v>-0.01</c:v>
                </c:pt>
                <c:pt idx="1460">
                  <c:v>-0.01</c:v>
                </c:pt>
                <c:pt idx="1461">
                  <c:v>-0.01</c:v>
                </c:pt>
                <c:pt idx="1462">
                  <c:v>-0.01</c:v>
                </c:pt>
                <c:pt idx="1463">
                  <c:v>-0.01</c:v>
                </c:pt>
                <c:pt idx="1464">
                  <c:v>-0.01</c:v>
                </c:pt>
                <c:pt idx="1465">
                  <c:v>-0.01</c:v>
                </c:pt>
                <c:pt idx="1466">
                  <c:v>-0.01</c:v>
                </c:pt>
                <c:pt idx="1467">
                  <c:v>-0.01</c:v>
                </c:pt>
                <c:pt idx="1468">
                  <c:v>-0.01</c:v>
                </c:pt>
                <c:pt idx="1469">
                  <c:v>-0.01</c:v>
                </c:pt>
                <c:pt idx="1470">
                  <c:v>-0.01</c:v>
                </c:pt>
                <c:pt idx="1471">
                  <c:v>-0.01</c:v>
                </c:pt>
                <c:pt idx="1472">
                  <c:v>-0.01</c:v>
                </c:pt>
                <c:pt idx="1473">
                  <c:v>-0.01</c:v>
                </c:pt>
                <c:pt idx="1474">
                  <c:v>-0.01</c:v>
                </c:pt>
                <c:pt idx="1475">
                  <c:v>-0.01</c:v>
                </c:pt>
                <c:pt idx="1476">
                  <c:v>-0.01</c:v>
                </c:pt>
                <c:pt idx="1477">
                  <c:v>-0.01</c:v>
                </c:pt>
                <c:pt idx="1478">
                  <c:v>-0.01</c:v>
                </c:pt>
                <c:pt idx="1479">
                  <c:v>-0.01</c:v>
                </c:pt>
                <c:pt idx="1480">
                  <c:v>-0.01</c:v>
                </c:pt>
                <c:pt idx="1481">
                  <c:v>-0.01</c:v>
                </c:pt>
                <c:pt idx="1482">
                  <c:v>-0.01</c:v>
                </c:pt>
                <c:pt idx="1483">
                  <c:v>-0.01</c:v>
                </c:pt>
                <c:pt idx="1484">
                  <c:v>-0.01</c:v>
                </c:pt>
                <c:pt idx="1485">
                  <c:v>-0.01</c:v>
                </c:pt>
                <c:pt idx="1486">
                  <c:v>-0.01</c:v>
                </c:pt>
                <c:pt idx="1487">
                  <c:v>-0.01</c:v>
                </c:pt>
                <c:pt idx="1488">
                  <c:v>-0.01</c:v>
                </c:pt>
                <c:pt idx="1489">
                  <c:v>-0.01</c:v>
                </c:pt>
                <c:pt idx="1490">
                  <c:v>-0.01</c:v>
                </c:pt>
                <c:pt idx="1491">
                  <c:v>-0.01</c:v>
                </c:pt>
                <c:pt idx="1492">
                  <c:v>-0.01</c:v>
                </c:pt>
                <c:pt idx="1493">
                  <c:v>-0.01</c:v>
                </c:pt>
                <c:pt idx="1494">
                  <c:v>-0.01</c:v>
                </c:pt>
                <c:pt idx="1495">
                  <c:v>-0.01</c:v>
                </c:pt>
                <c:pt idx="1496">
                  <c:v>-0.01</c:v>
                </c:pt>
                <c:pt idx="1497">
                  <c:v>-0.01</c:v>
                </c:pt>
                <c:pt idx="1498">
                  <c:v>-0.01</c:v>
                </c:pt>
                <c:pt idx="1499">
                  <c:v>-0.01</c:v>
                </c:pt>
                <c:pt idx="1500">
                  <c:v>-0.01</c:v>
                </c:pt>
                <c:pt idx="1501">
                  <c:v>-0.01</c:v>
                </c:pt>
                <c:pt idx="1502">
                  <c:v>-0.01</c:v>
                </c:pt>
                <c:pt idx="1503">
                  <c:v>-0.01</c:v>
                </c:pt>
                <c:pt idx="1504">
                  <c:v>-0.01</c:v>
                </c:pt>
                <c:pt idx="1505">
                  <c:v>-0.01</c:v>
                </c:pt>
                <c:pt idx="1506">
                  <c:v>-0.01</c:v>
                </c:pt>
                <c:pt idx="1507">
                  <c:v>-0.01</c:v>
                </c:pt>
                <c:pt idx="1508">
                  <c:v>-0.01</c:v>
                </c:pt>
                <c:pt idx="1509">
                  <c:v>-0.01</c:v>
                </c:pt>
                <c:pt idx="1510">
                  <c:v>-0.01</c:v>
                </c:pt>
                <c:pt idx="1511">
                  <c:v>-0.01</c:v>
                </c:pt>
                <c:pt idx="1512">
                  <c:v>-0.01</c:v>
                </c:pt>
                <c:pt idx="1513">
                  <c:v>-0.01</c:v>
                </c:pt>
                <c:pt idx="1514">
                  <c:v>-0.01</c:v>
                </c:pt>
                <c:pt idx="1515">
                  <c:v>-0.01</c:v>
                </c:pt>
                <c:pt idx="1516">
                  <c:v>-0.01</c:v>
                </c:pt>
                <c:pt idx="1517">
                  <c:v>-0.01</c:v>
                </c:pt>
                <c:pt idx="1518">
                  <c:v>-0.01</c:v>
                </c:pt>
                <c:pt idx="1519">
                  <c:v>-0.01</c:v>
                </c:pt>
                <c:pt idx="1520">
                  <c:v>-0.01</c:v>
                </c:pt>
                <c:pt idx="1521">
                  <c:v>-0.01</c:v>
                </c:pt>
                <c:pt idx="1522">
                  <c:v>-0.01</c:v>
                </c:pt>
                <c:pt idx="1523">
                  <c:v>-0.01</c:v>
                </c:pt>
                <c:pt idx="1524">
                  <c:v>-0.01</c:v>
                </c:pt>
                <c:pt idx="1525">
                  <c:v>-0.01</c:v>
                </c:pt>
                <c:pt idx="1526">
                  <c:v>-0.01</c:v>
                </c:pt>
                <c:pt idx="1527">
                  <c:v>-0.01</c:v>
                </c:pt>
                <c:pt idx="1528">
                  <c:v>-0.01</c:v>
                </c:pt>
                <c:pt idx="1529">
                  <c:v>-0.01</c:v>
                </c:pt>
                <c:pt idx="1530">
                  <c:v>-0.01</c:v>
                </c:pt>
                <c:pt idx="1531">
                  <c:v>-0.01</c:v>
                </c:pt>
                <c:pt idx="1532">
                  <c:v>-0.01</c:v>
                </c:pt>
                <c:pt idx="1533">
                  <c:v>-0.01</c:v>
                </c:pt>
                <c:pt idx="1534">
                  <c:v>-0.01</c:v>
                </c:pt>
                <c:pt idx="1535">
                  <c:v>-0.01</c:v>
                </c:pt>
                <c:pt idx="1536">
                  <c:v>-0.01</c:v>
                </c:pt>
                <c:pt idx="1537">
                  <c:v>-0.01</c:v>
                </c:pt>
                <c:pt idx="1538">
                  <c:v>-0.01</c:v>
                </c:pt>
                <c:pt idx="1539">
                  <c:v>-0.01</c:v>
                </c:pt>
                <c:pt idx="1540">
                  <c:v>-0.01</c:v>
                </c:pt>
                <c:pt idx="1541">
                  <c:v>-0.01</c:v>
                </c:pt>
                <c:pt idx="1542">
                  <c:v>-0.01</c:v>
                </c:pt>
                <c:pt idx="1543">
                  <c:v>-0.01</c:v>
                </c:pt>
                <c:pt idx="1544">
                  <c:v>-0.01</c:v>
                </c:pt>
                <c:pt idx="1545">
                  <c:v>-0.01</c:v>
                </c:pt>
                <c:pt idx="1546">
                  <c:v>-0.01</c:v>
                </c:pt>
                <c:pt idx="1547">
                  <c:v>-0.01</c:v>
                </c:pt>
                <c:pt idx="1548">
                  <c:v>-0.01</c:v>
                </c:pt>
                <c:pt idx="1549">
                  <c:v>-0.01</c:v>
                </c:pt>
                <c:pt idx="1550">
                  <c:v>-0.01</c:v>
                </c:pt>
                <c:pt idx="1551">
                  <c:v>-0.01</c:v>
                </c:pt>
                <c:pt idx="1552">
                  <c:v>-0.01</c:v>
                </c:pt>
                <c:pt idx="1553">
                  <c:v>-0.01</c:v>
                </c:pt>
                <c:pt idx="1554">
                  <c:v>-0.01</c:v>
                </c:pt>
                <c:pt idx="1555">
                  <c:v>-0.01</c:v>
                </c:pt>
                <c:pt idx="1556">
                  <c:v>-0.01</c:v>
                </c:pt>
                <c:pt idx="1557">
                  <c:v>-0.01</c:v>
                </c:pt>
                <c:pt idx="1558">
                  <c:v>-0.01</c:v>
                </c:pt>
                <c:pt idx="1559">
                  <c:v>-0.01</c:v>
                </c:pt>
                <c:pt idx="1560">
                  <c:v>-0.01</c:v>
                </c:pt>
                <c:pt idx="1561">
                  <c:v>-0.01</c:v>
                </c:pt>
                <c:pt idx="1562">
                  <c:v>-0.01</c:v>
                </c:pt>
                <c:pt idx="1563">
                  <c:v>-0.01</c:v>
                </c:pt>
                <c:pt idx="1564">
                  <c:v>-0.01</c:v>
                </c:pt>
                <c:pt idx="1565">
                  <c:v>-0.01</c:v>
                </c:pt>
                <c:pt idx="1566">
                  <c:v>-0.01</c:v>
                </c:pt>
                <c:pt idx="1567">
                  <c:v>-0.01</c:v>
                </c:pt>
                <c:pt idx="1568">
                  <c:v>-0.01</c:v>
                </c:pt>
                <c:pt idx="1569">
                  <c:v>-0.01</c:v>
                </c:pt>
                <c:pt idx="1570">
                  <c:v>-0.01</c:v>
                </c:pt>
                <c:pt idx="1571">
                  <c:v>-0.01</c:v>
                </c:pt>
                <c:pt idx="1572">
                  <c:v>-0.01</c:v>
                </c:pt>
                <c:pt idx="1573">
                  <c:v>-0.01</c:v>
                </c:pt>
                <c:pt idx="1574">
                  <c:v>-0.01</c:v>
                </c:pt>
                <c:pt idx="1575">
                  <c:v>-0.01</c:v>
                </c:pt>
                <c:pt idx="1576">
                  <c:v>-0.01</c:v>
                </c:pt>
                <c:pt idx="1577">
                  <c:v>-0.01</c:v>
                </c:pt>
                <c:pt idx="1578">
                  <c:v>-0.01</c:v>
                </c:pt>
                <c:pt idx="1579">
                  <c:v>-0.01</c:v>
                </c:pt>
                <c:pt idx="1580">
                  <c:v>-0.01</c:v>
                </c:pt>
                <c:pt idx="1581">
                  <c:v>-0.01</c:v>
                </c:pt>
                <c:pt idx="1582">
                  <c:v>-0.01</c:v>
                </c:pt>
                <c:pt idx="1583">
                  <c:v>-0.01</c:v>
                </c:pt>
                <c:pt idx="1584">
                  <c:v>-0.01</c:v>
                </c:pt>
                <c:pt idx="1585">
                  <c:v>-0.01</c:v>
                </c:pt>
                <c:pt idx="1586">
                  <c:v>-0.01</c:v>
                </c:pt>
                <c:pt idx="1587">
                  <c:v>-0.01</c:v>
                </c:pt>
                <c:pt idx="1588">
                  <c:v>-0.01</c:v>
                </c:pt>
                <c:pt idx="1589">
                  <c:v>-0.01</c:v>
                </c:pt>
                <c:pt idx="1590">
                  <c:v>-0.01</c:v>
                </c:pt>
                <c:pt idx="1591">
                  <c:v>-0.01</c:v>
                </c:pt>
                <c:pt idx="1592">
                  <c:v>-0.01</c:v>
                </c:pt>
                <c:pt idx="1593">
                  <c:v>-0.01</c:v>
                </c:pt>
                <c:pt idx="1594">
                  <c:v>-0.01</c:v>
                </c:pt>
                <c:pt idx="1595">
                  <c:v>-0.01</c:v>
                </c:pt>
                <c:pt idx="1596">
                  <c:v>-0.01</c:v>
                </c:pt>
                <c:pt idx="1597">
                  <c:v>-0.01</c:v>
                </c:pt>
                <c:pt idx="1598">
                  <c:v>-0.01</c:v>
                </c:pt>
                <c:pt idx="1599">
                  <c:v>-0.01</c:v>
                </c:pt>
                <c:pt idx="1600">
                  <c:v>-0.01</c:v>
                </c:pt>
                <c:pt idx="1601">
                  <c:v>-0.01</c:v>
                </c:pt>
                <c:pt idx="1602">
                  <c:v>-0.01</c:v>
                </c:pt>
                <c:pt idx="1603">
                  <c:v>-0.01</c:v>
                </c:pt>
                <c:pt idx="1604">
                  <c:v>-0.01</c:v>
                </c:pt>
                <c:pt idx="1605">
                  <c:v>-0.01</c:v>
                </c:pt>
                <c:pt idx="1606">
                  <c:v>-0.01</c:v>
                </c:pt>
                <c:pt idx="1607">
                  <c:v>-0.01</c:v>
                </c:pt>
                <c:pt idx="1608">
                  <c:v>-0.01</c:v>
                </c:pt>
                <c:pt idx="1609">
                  <c:v>-0.01</c:v>
                </c:pt>
                <c:pt idx="1610">
                  <c:v>-0.01</c:v>
                </c:pt>
                <c:pt idx="1611">
                  <c:v>-0.01</c:v>
                </c:pt>
                <c:pt idx="1612">
                  <c:v>-0.01</c:v>
                </c:pt>
                <c:pt idx="1613">
                  <c:v>-0.01</c:v>
                </c:pt>
                <c:pt idx="1614">
                  <c:v>-0.01</c:v>
                </c:pt>
                <c:pt idx="1615">
                  <c:v>-0.01</c:v>
                </c:pt>
                <c:pt idx="1616">
                  <c:v>-0.01</c:v>
                </c:pt>
                <c:pt idx="1617">
                  <c:v>-0.01</c:v>
                </c:pt>
                <c:pt idx="1618">
                  <c:v>-0.01</c:v>
                </c:pt>
                <c:pt idx="1619">
                  <c:v>-0.01</c:v>
                </c:pt>
                <c:pt idx="1620">
                  <c:v>-0.01</c:v>
                </c:pt>
                <c:pt idx="1621">
                  <c:v>-0.01</c:v>
                </c:pt>
                <c:pt idx="1622">
                  <c:v>-0.01</c:v>
                </c:pt>
                <c:pt idx="1623">
                  <c:v>-0.01</c:v>
                </c:pt>
                <c:pt idx="1624">
                  <c:v>-0.01</c:v>
                </c:pt>
                <c:pt idx="1625">
                  <c:v>-0.01</c:v>
                </c:pt>
                <c:pt idx="1626">
                  <c:v>-0.01</c:v>
                </c:pt>
                <c:pt idx="1627">
                  <c:v>-0.01</c:v>
                </c:pt>
                <c:pt idx="1628">
                  <c:v>-0.01</c:v>
                </c:pt>
                <c:pt idx="1629">
                  <c:v>-0.01</c:v>
                </c:pt>
                <c:pt idx="1630">
                  <c:v>-0.01</c:v>
                </c:pt>
                <c:pt idx="1631">
                  <c:v>-0.01</c:v>
                </c:pt>
                <c:pt idx="1632">
                  <c:v>-0.01</c:v>
                </c:pt>
                <c:pt idx="1633">
                  <c:v>-0.01</c:v>
                </c:pt>
                <c:pt idx="1634">
                  <c:v>-0.01</c:v>
                </c:pt>
                <c:pt idx="1635">
                  <c:v>-0.01</c:v>
                </c:pt>
                <c:pt idx="1636">
                  <c:v>-0.01</c:v>
                </c:pt>
                <c:pt idx="1637">
                  <c:v>-0.01</c:v>
                </c:pt>
                <c:pt idx="1638">
                  <c:v>-0.01</c:v>
                </c:pt>
                <c:pt idx="1639">
                  <c:v>-0.01</c:v>
                </c:pt>
                <c:pt idx="1640">
                  <c:v>-0.01</c:v>
                </c:pt>
                <c:pt idx="1641">
                  <c:v>-0.01</c:v>
                </c:pt>
                <c:pt idx="1642">
                  <c:v>-0.01</c:v>
                </c:pt>
                <c:pt idx="1643">
                  <c:v>-0.01</c:v>
                </c:pt>
                <c:pt idx="1644">
                  <c:v>-0.01</c:v>
                </c:pt>
                <c:pt idx="1645">
                  <c:v>-0.01</c:v>
                </c:pt>
                <c:pt idx="1646">
                  <c:v>-0.01</c:v>
                </c:pt>
                <c:pt idx="1647">
                  <c:v>-0.01</c:v>
                </c:pt>
                <c:pt idx="1648">
                  <c:v>-0.01</c:v>
                </c:pt>
                <c:pt idx="1649">
                  <c:v>-0.01</c:v>
                </c:pt>
                <c:pt idx="1650">
                  <c:v>-0.01</c:v>
                </c:pt>
                <c:pt idx="1651">
                  <c:v>-0.01</c:v>
                </c:pt>
                <c:pt idx="1652">
                  <c:v>-0.01</c:v>
                </c:pt>
                <c:pt idx="1653">
                  <c:v>-0.01</c:v>
                </c:pt>
                <c:pt idx="1654">
                  <c:v>-0.01</c:v>
                </c:pt>
                <c:pt idx="1655">
                  <c:v>-0.01</c:v>
                </c:pt>
                <c:pt idx="1656">
                  <c:v>-0.01</c:v>
                </c:pt>
                <c:pt idx="1657">
                  <c:v>-0.01</c:v>
                </c:pt>
                <c:pt idx="1658">
                  <c:v>-0.01</c:v>
                </c:pt>
                <c:pt idx="1659">
                  <c:v>-0.01</c:v>
                </c:pt>
                <c:pt idx="1660">
                  <c:v>-0.01</c:v>
                </c:pt>
                <c:pt idx="1661">
                  <c:v>-0.01</c:v>
                </c:pt>
                <c:pt idx="1662">
                  <c:v>-0.01</c:v>
                </c:pt>
                <c:pt idx="1663">
                  <c:v>-0.01</c:v>
                </c:pt>
                <c:pt idx="1664">
                  <c:v>-0.01</c:v>
                </c:pt>
                <c:pt idx="1665">
                  <c:v>-0.01</c:v>
                </c:pt>
                <c:pt idx="1666">
                  <c:v>-0.01</c:v>
                </c:pt>
                <c:pt idx="1667">
                  <c:v>-0.01</c:v>
                </c:pt>
                <c:pt idx="1668">
                  <c:v>-0.01</c:v>
                </c:pt>
                <c:pt idx="1669">
                  <c:v>-0.01</c:v>
                </c:pt>
                <c:pt idx="1670">
                  <c:v>-0.01</c:v>
                </c:pt>
                <c:pt idx="1671">
                  <c:v>-0.01</c:v>
                </c:pt>
                <c:pt idx="1672">
                  <c:v>-0.01</c:v>
                </c:pt>
                <c:pt idx="1673">
                  <c:v>-0.01</c:v>
                </c:pt>
                <c:pt idx="1674">
                  <c:v>-0.01</c:v>
                </c:pt>
                <c:pt idx="1675">
                  <c:v>-0.01</c:v>
                </c:pt>
                <c:pt idx="1676">
                  <c:v>-0.01</c:v>
                </c:pt>
                <c:pt idx="1677">
                  <c:v>-0.01</c:v>
                </c:pt>
                <c:pt idx="1678">
                  <c:v>-0.01</c:v>
                </c:pt>
                <c:pt idx="1679">
                  <c:v>-0.01</c:v>
                </c:pt>
                <c:pt idx="1680">
                  <c:v>-0.01</c:v>
                </c:pt>
                <c:pt idx="1681">
                  <c:v>-0.01</c:v>
                </c:pt>
                <c:pt idx="1682">
                  <c:v>-0.01</c:v>
                </c:pt>
                <c:pt idx="1683">
                  <c:v>-0.01</c:v>
                </c:pt>
                <c:pt idx="1684">
                  <c:v>-0.01</c:v>
                </c:pt>
                <c:pt idx="1685">
                  <c:v>-0.01</c:v>
                </c:pt>
                <c:pt idx="1686">
                  <c:v>-0.01</c:v>
                </c:pt>
                <c:pt idx="1687">
                  <c:v>-0.01</c:v>
                </c:pt>
                <c:pt idx="1688">
                  <c:v>-0.01</c:v>
                </c:pt>
                <c:pt idx="1689">
                  <c:v>-0.01</c:v>
                </c:pt>
                <c:pt idx="1690">
                  <c:v>-0.01</c:v>
                </c:pt>
                <c:pt idx="1691">
                  <c:v>-0.01</c:v>
                </c:pt>
                <c:pt idx="1692">
                  <c:v>-0.01</c:v>
                </c:pt>
                <c:pt idx="1693">
                  <c:v>-0.01</c:v>
                </c:pt>
                <c:pt idx="1694">
                  <c:v>-0.01</c:v>
                </c:pt>
                <c:pt idx="1695">
                  <c:v>-0.01</c:v>
                </c:pt>
                <c:pt idx="1696">
                  <c:v>-0.01</c:v>
                </c:pt>
                <c:pt idx="1697">
                  <c:v>-0.01</c:v>
                </c:pt>
                <c:pt idx="1698">
                  <c:v>-0.01</c:v>
                </c:pt>
                <c:pt idx="1699">
                  <c:v>-0.01</c:v>
                </c:pt>
                <c:pt idx="1700">
                  <c:v>-0.01</c:v>
                </c:pt>
                <c:pt idx="1701">
                  <c:v>-0.01</c:v>
                </c:pt>
                <c:pt idx="1702">
                  <c:v>-0.01</c:v>
                </c:pt>
                <c:pt idx="1703">
                  <c:v>-0.01</c:v>
                </c:pt>
                <c:pt idx="1704">
                  <c:v>-0.01</c:v>
                </c:pt>
                <c:pt idx="1705">
                  <c:v>-0.01</c:v>
                </c:pt>
                <c:pt idx="1706">
                  <c:v>-0.01</c:v>
                </c:pt>
                <c:pt idx="1707">
                  <c:v>-0.01</c:v>
                </c:pt>
                <c:pt idx="1708">
                  <c:v>-0.01</c:v>
                </c:pt>
                <c:pt idx="1709">
                  <c:v>-0.01</c:v>
                </c:pt>
                <c:pt idx="1710">
                  <c:v>-0.01</c:v>
                </c:pt>
                <c:pt idx="1711">
                  <c:v>-0.01</c:v>
                </c:pt>
                <c:pt idx="1712">
                  <c:v>-0.01</c:v>
                </c:pt>
                <c:pt idx="1713">
                  <c:v>-0.01</c:v>
                </c:pt>
                <c:pt idx="1714">
                  <c:v>-0.01</c:v>
                </c:pt>
                <c:pt idx="1715">
                  <c:v>-0.01</c:v>
                </c:pt>
                <c:pt idx="1716">
                  <c:v>-0.01</c:v>
                </c:pt>
                <c:pt idx="1717">
                  <c:v>-0.01</c:v>
                </c:pt>
                <c:pt idx="1718">
                  <c:v>-0.01</c:v>
                </c:pt>
                <c:pt idx="1719">
                  <c:v>-0.01</c:v>
                </c:pt>
                <c:pt idx="1720">
                  <c:v>-0.01</c:v>
                </c:pt>
                <c:pt idx="1721">
                  <c:v>-0.01</c:v>
                </c:pt>
                <c:pt idx="1722">
                  <c:v>-0.01</c:v>
                </c:pt>
                <c:pt idx="1723">
                  <c:v>-0.01</c:v>
                </c:pt>
                <c:pt idx="1724">
                  <c:v>-0.01</c:v>
                </c:pt>
                <c:pt idx="1725">
                  <c:v>-0.01</c:v>
                </c:pt>
                <c:pt idx="1726">
                  <c:v>-0.01</c:v>
                </c:pt>
                <c:pt idx="1727">
                  <c:v>-0.01</c:v>
                </c:pt>
                <c:pt idx="1728">
                  <c:v>-0.01</c:v>
                </c:pt>
                <c:pt idx="1729">
                  <c:v>-0.01</c:v>
                </c:pt>
                <c:pt idx="1730">
                  <c:v>-0.01</c:v>
                </c:pt>
                <c:pt idx="1731">
                  <c:v>-0.01</c:v>
                </c:pt>
                <c:pt idx="1732">
                  <c:v>-0.01</c:v>
                </c:pt>
                <c:pt idx="1733">
                  <c:v>-0.01</c:v>
                </c:pt>
                <c:pt idx="1734">
                  <c:v>-0.01</c:v>
                </c:pt>
                <c:pt idx="1735">
                  <c:v>-0.01</c:v>
                </c:pt>
                <c:pt idx="1736">
                  <c:v>-0.01</c:v>
                </c:pt>
                <c:pt idx="1737">
                  <c:v>-0.01</c:v>
                </c:pt>
                <c:pt idx="1738">
                  <c:v>-0.01</c:v>
                </c:pt>
                <c:pt idx="1739">
                  <c:v>-0.01</c:v>
                </c:pt>
                <c:pt idx="1740">
                  <c:v>-0.01</c:v>
                </c:pt>
                <c:pt idx="1741">
                  <c:v>-0.01</c:v>
                </c:pt>
                <c:pt idx="1742">
                  <c:v>-0.01</c:v>
                </c:pt>
                <c:pt idx="1743">
                  <c:v>-0.01</c:v>
                </c:pt>
                <c:pt idx="1744">
                  <c:v>-0.01</c:v>
                </c:pt>
                <c:pt idx="1745">
                  <c:v>-0.01</c:v>
                </c:pt>
                <c:pt idx="1746">
                  <c:v>-0.01</c:v>
                </c:pt>
                <c:pt idx="1747">
                  <c:v>-0.01</c:v>
                </c:pt>
                <c:pt idx="1748">
                  <c:v>-0.01</c:v>
                </c:pt>
                <c:pt idx="1749">
                  <c:v>-0.01</c:v>
                </c:pt>
                <c:pt idx="1750">
                  <c:v>-0.01</c:v>
                </c:pt>
                <c:pt idx="1751">
                  <c:v>-0.01</c:v>
                </c:pt>
                <c:pt idx="1752">
                  <c:v>-0.01</c:v>
                </c:pt>
                <c:pt idx="1753">
                  <c:v>-0.01</c:v>
                </c:pt>
                <c:pt idx="1754">
                  <c:v>-0.01</c:v>
                </c:pt>
                <c:pt idx="1755">
                  <c:v>-0.01</c:v>
                </c:pt>
                <c:pt idx="1756">
                  <c:v>-0.01</c:v>
                </c:pt>
                <c:pt idx="1757">
                  <c:v>-0.01</c:v>
                </c:pt>
                <c:pt idx="1758">
                  <c:v>-0.01</c:v>
                </c:pt>
                <c:pt idx="1759">
                  <c:v>-0.01</c:v>
                </c:pt>
                <c:pt idx="1760">
                  <c:v>-0.01</c:v>
                </c:pt>
                <c:pt idx="1761">
                  <c:v>-0.01</c:v>
                </c:pt>
                <c:pt idx="1762">
                  <c:v>-0.01</c:v>
                </c:pt>
                <c:pt idx="1763">
                  <c:v>-0.01</c:v>
                </c:pt>
                <c:pt idx="1764">
                  <c:v>-0.01</c:v>
                </c:pt>
                <c:pt idx="1765">
                  <c:v>-0.01</c:v>
                </c:pt>
                <c:pt idx="1766">
                  <c:v>-0.01</c:v>
                </c:pt>
                <c:pt idx="1767">
                  <c:v>-0.01</c:v>
                </c:pt>
                <c:pt idx="1768">
                  <c:v>-0.01</c:v>
                </c:pt>
                <c:pt idx="1769">
                  <c:v>-0.01</c:v>
                </c:pt>
                <c:pt idx="1770">
                  <c:v>-0.01</c:v>
                </c:pt>
                <c:pt idx="1771">
                  <c:v>-0.01</c:v>
                </c:pt>
                <c:pt idx="1772">
                  <c:v>-0.01</c:v>
                </c:pt>
                <c:pt idx="1773">
                  <c:v>-0.01</c:v>
                </c:pt>
                <c:pt idx="1774">
                  <c:v>-0.01</c:v>
                </c:pt>
                <c:pt idx="1775">
                  <c:v>-0.01</c:v>
                </c:pt>
                <c:pt idx="1776">
                  <c:v>-0.01</c:v>
                </c:pt>
                <c:pt idx="1777">
                  <c:v>-0.01</c:v>
                </c:pt>
                <c:pt idx="1778">
                  <c:v>-0.01</c:v>
                </c:pt>
                <c:pt idx="1779">
                  <c:v>-0.01</c:v>
                </c:pt>
                <c:pt idx="1780">
                  <c:v>-0.01</c:v>
                </c:pt>
                <c:pt idx="1781">
                  <c:v>-0.01</c:v>
                </c:pt>
                <c:pt idx="1782">
                  <c:v>-0.01</c:v>
                </c:pt>
                <c:pt idx="1783">
                  <c:v>-0.01</c:v>
                </c:pt>
                <c:pt idx="1784">
                  <c:v>-0.01</c:v>
                </c:pt>
                <c:pt idx="1785">
                  <c:v>-0.01</c:v>
                </c:pt>
                <c:pt idx="1786">
                  <c:v>-0.01</c:v>
                </c:pt>
                <c:pt idx="1787">
                  <c:v>-0.01</c:v>
                </c:pt>
                <c:pt idx="1788">
                  <c:v>-0.01</c:v>
                </c:pt>
                <c:pt idx="1789">
                  <c:v>-0.01</c:v>
                </c:pt>
                <c:pt idx="1790">
                  <c:v>-0.01</c:v>
                </c:pt>
                <c:pt idx="1791">
                  <c:v>-0.01</c:v>
                </c:pt>
                <c:pt idx="1792">
                  <c:v>-0.01</c:v>
                </c:pt>
                <c:pt idx="1793">
                  <c:v>-0.01</c:v>
                </c:pt>
                <c:pt idx="1794">
                  <c:v>-0.01</c:v>
                </c:pt>
                <c:pt idx="1795">
                  <c:v>-0.01</c:v>
                </c:pt>
                <c:pt idx="1796">
                  <c:v>-0.01</c:v>
                </c:pt>
                <c:pt idx="1797">
                  <c:v>-0.01</c:v>
                </c:pt>
                <c:pt idx="1798">
                  <c:v>-0.01</c:v>
                </c:pt>
                <c:pt idx="1799">
                  <c:v>-0.01</c:v>
                </c:pt>
                <c:pt idx="1800">
                  <c:v>-0.01</c:v>
                </c:pt>
                <c:pt idx="1801">
                  <c:v>-0.01</c:v>
                </c:pt>
                <c:pt idx="1802">
                  <c:v>-0.01</c:v>
                </c:pt>
                <c:pt idx="1803">
                  <c:v>-0.01</c:v>
                </c:pt>
                <c:pt idx="1804">
                  <c:v>-0.01</c:v>
                </c:pt>
                <c:pt idx="1805">
                  <c:v>-0.01</c:v>
                </c:pt>
                <c:pt idx="1806">
                  <c:v>-0.01</c:v>
                </c:pt>
                <c:pt idx="1807">
                  <c:v>-0.01</c:v>
                </c:pt>
                <c:pt idx="1808">
                  <c:v>-0.01</c:v>
                </c:pt>
                <c:pt idx="1809">
                  <c:v>-0.01</c:v>
                </c:pt>
                <c:pt idx="1810">
                  <c:v>-0.01</c:v>
                </c:pt>
                <c:pt idx="1811">
                  <c:v>-0.01</c:v>
                </c:pt>
                <c:pt idx="1812">
                  <c:v>-0.01</c:v>
                </c:pt>
                <c:pt idx="1813">
                  <c:v>-0.01</c:v>
                </c:pt>
                <c:pt idx="1814">
                  <c:v>-0.01</c:v>
                </c:pt>
                <c:pt idx="1815">
                  <c:v>-0.01</c:v>
                </c:pt>
                <c:pt idx="1816">
                  <c:v>-0.01</c:v>
                </c:pt>
                <c:pt idx="1817">
                  <c:v>-0.01</c:v>
                </c:pt>
                <c:pt idx="1818">
                  <c:v>-0.01</c:v>
                </c:pt>
                <c:pt idx="1819">
                  <c:v>-0.01</c:v>
                </c:pt>
                <c:pt idx="1820">
                  <c:v>-0.01</c:v>
                </c:pt>
                <c:pt idx="1821">
                  <c:v>-0.01</c:v>
                </c:pt>
                <c:pt idx="1822">
                  <c:v>-0.01</c:v>
                </c:pt>
                <c:pt idx="1823">
                  <c:v>-0.01</c:v>
                </c:pt>
                <c:pt idx="1824">
                  <c:v>-0.01</c:v>
                </c:pt>
                <c:pt idx="1825">
                  <c:v>-0.01</c:v>
                </c:pt>
                <c:pt idx="1826">
                  <c:v>-0.01</c:v>
                </c:pt>
                <c:pt idx="1827">
                  <c:v>-0.01</c:v>
                </c:pt>
                <c:pt idx="1828">
                  <c:v>-0.01</c:v>
                </c:pt>
                <c:pt idx="1829">
                  <c:v>-0.01</c:v>
                </c:pt>
                <c:pt idx="1830">
                  <c:v>-0.01</c:v>
                </c:pt>
                <c:pt idx="1831">
                  <c:v>-0.01</c:v>
                </c:pt>
                <c:pt idx="1832">
                  <c:v>-0.01</c:v>
                </c:pt>
                <c:pt idx="1833">
                  <c:v>-0.01</c:v>
                </c:pt>
                <c:pt idx="1834">
                  <c:v>-0.01</c:v>
                </c:pt>
                <c:pt idx="1835">
                  <c:v>-0.01</c:v>
                </c:pt>
                <c:pt idx="1836">
                  <c:v>-0.01</c:v>
                </c:pt>
                <c:pt idx="1837">
                  <c:v>-0.01</c:v>
                </c:pt>
                <c:pt idx="1838">
                  <c:v>-0.01</c:v>
                </c:pt>
                <c:pt idx="1839">
                  <c:v>-0.01</c:v>
                </c:pt>
                <c:pt idx="1840">
                  <c:v>-0.01</c:v>
                </c:pt>
                <c:pt idx="1841">
                  <c:v>-0.01</c:v>
                </c:pt>
                <c:pt idx="1842">
                  <c:v>-0.01</c:v>
                </c:pt>
                <c:pt idx="1843">
                  <c:v>-0.01</c:v>
                </c:pt>
                <c:pt idx="1844">
                  <c:v>-0.01</c:v>
                </c:pt>
                <c:pt idx="1845">
                  <c:v>-0.01</c:v>
                </c:pt>
                <c:pt idx="1846">
                  <c:v>-0.01</c:v>
                </c:pt>
                <c:pt idx="1847">
                  <c:v>-0.01</c:v>
                </c:pt>
                <c:pt idx="1848">
                  <c:v>-0.01</c:v>
                </c:pt>
                <c:pt idx="1849">
                  <c:v>-0.01</c:v>
                </c:pt>
                <c:pt idx="1850">
                  <c:v>-0.01</c:v>
                </c:pt>
                <c:pt idx="1851">
                  <c:v>-0.01</c:v>
                </c:pt>
                <c:pt idx="1852">
                  <c:v>-0.01</c:v>
                </c:pt>
                <c:pt idx="1853">
                  <c:v>-0.01</c:v>
                </c:pt>
                <c:pt idx="1854">
                  <c:v>-0.01</c:v>
                </c:pt>
                <c:pt idx="1855">
                  <c:v>-0.01</c:v>
                </c:pt>
                <c:pt idx="1856">
                  <c:v>-0.01</c:v>
                </c:pt>
                <c:pt idx="1857">
                  <c:v>-0.01</c:v>
                </c:pt>
                <c:pt idx="1858">
                  <c:v>-0.01</c:v>
                </c:pt>
                <c:pt idx="1859">
                  <c:v>-0.01</c:v>
                </c:pt>
                <c:pt idx="1860">
                  <c:v>-0.01</c:v>
                </c:pt>
                <c:pt idx="1861">
                  <c:v>-0.01</c:v>
                </c:pt>
                <c:pt idx="1862">
                  <c:v>-0.01</c:v>
                </c:pt>
                <c:pt idx="1863">
                  <c:v>-0.01</c:v>
                </c:pt>
                <c:pt idx="1864">
                  <c:v>-0.01</c:v>
                </c:pt>
                <c:pt idx="1865">
                  <c:v>-0.01</c:v>
                </c:pt>
                <c:pt idx="1866">
                  <c:v>-0.01</c:v>
                </c:pt>
                <c:pt idx="1867">
                  <c:v>-0.01</c:v>
                </c:pt>
                <c:pt idx="1868">
                  <c:v>-0.01</c:v>
                </c:pt>
                <c:pt idx="1869">
                  <c:v>-0.01</c:v>
                </c:pt>
                <c:pt idx="1870">
                  <c:v>-0.01</c:v>
                </c:pt>
                <c:pt idx="1871">
                  <c:v>-0.01</c:v>
                </c:pt>
                <c:pt idx="1872">
                  <c:v>-0.01</c:v>
                </c:pt>
                <c:pt idx="1873">
                  <c:v>-0.01</c:v>
                </c:pt>
                <c:pt idx="1874">
                  <c:v>-0.01</c:v>
                </c:pt>
                <c:pt idx="1875">
                  <c:v>-0.01</c:v>
                </c:pt>
                <c:pt idx="1876">
                  <c:v>-0.01</c:v>
                </c:pt>
                <c:pt idx="1877">
                  <c:v>-0.01</c:v>
                </c:pt>
                <c:pt idx="1878">
                  <c:v>-0.01</c:v>
                </c:pt>
                <c:pt idx="1879">
                  <c:v>-0.01</c:v>
                </c:pt>
                <c:pt idx="1880">
                  <c:v>-0.01</c:v>
                </c:pt>
                <c:pt idx="1881">
                  <c:v>-0.01</c:v>
                </c:pt>
                <c:pt idx="1882">
                  <c:v>-0.01</c:v>
                </c:pt>
                <c:pt idx="1883">
                  <c:v>-0.01</c:v>
                </c:pt>
                <c:pt idx="1884">
                  <c:v>-0.01</c:v>
                </c:pt>
                <c:pt idx="1885">
                  <c:v>-0.01</c:v>
                </c:pt>
                <c:pt idx="1886">
                  <c:v>-0.01</c:v>
                </c:pt>
                <c:pt idx="1887">
                  <c:v>-0.01</c:v>
                </c:pt>
                <c:pt idx="1888">
                  <c:v>-0.01</c:v>
                </c:pt>
                <c:pt idx="1889">
                  <c:v>-0.01</c:v>
                </c:pt>
                <c:pt idx="1890">
                  <c:v>-0.01</c:v>
                </c:pt>
                <c:pt idx="1891">
                  <c:v>-0.01</c:v>
                </c:pt>
                <c:pt idx="1892">
                  <c:v>-0.01</c:v>
                </c:pt>
                <c:pt idx="1893">
                  <c:v>-0.01</c:v>
                </c:pt>
                <c:pt idx="1894">
                  <c:v>-0.01</c:v>
                </c:pt>
                <c:pt idx="1895">
                  <c:v>-0.01</c:v>
                </c:pt>
                <c:pt idx="1896">
                  <c:v>-0.01</c:v>
                </c:pt>
                <c:pt idx="1897">
                  <c:v>-0.01</c:v>
                </c:pt>
                <c:pt idx="1898">
                  <c:v>-0.01</c:v>
                </c:pt>
                <c:pt idx="1899">
                  <c:v>-0.01</c:v>
                </c:pt>
                <c:pt idx="1900">
                  <c:v>-0.01</c:v>
                </c:pt>
                <c:pt idx="1901">
                  <c:v>-0.01</c:v>
                </c:pt>
                <c:pt idx="1902">
                  <c:v>-0.01</c:v>
                </c:pt>
                <c:pt idx="1903">
                  <c:v>-0.01</c:v>
                </c:pt>
                <c:pt idx="1904">
                  <c:v>-0.01</c:v>
                </c:pt>
                <c:pt idx="1905">
                  <c:v>-0.01</c:v>
                </c:pt>
                <c:pt idx="1906">
                  <c:v>-0.01</c:v>
                </c:pt>
                <c:pt idx="1907">
                  <c:v>-0.01</c:v>
                </c:pt>
                <c:pt idx="1908">
                  <c:v>-0.01</c:v>
                </c:pt>
                <c:pt idx="1909">
                  <c:v>-0.01</c:v>
                </c:pt>
                <c:pt idx="1910">
                  <c:v>-0.01</c:v>
                </c:pt>
                <c:pt idx="1911">
                  <c:v>-0.01</c:v>
                </c:pt>
                <c:pt idx="1912">
                  <c:v>-0.01</c:v>
                </c:pt>
                <c:pt idx="1913">
                  <c:v>-0.01</c:v>
                </c:pt>
                <c:pt idx="1914">
                  <c:v>-0.01</c:v>
                </c:pt>
                <c:pt idx="1915">
                  <c:v>-0.01</c:v>
                </c:pt>
                <c:pt idx="1916">
                  <c:v>-0.01</c:v>
                </c:pt>
                <c:pt idx="1917">
                  <c:v>-0.01</c:v>
                </c:pt>
                <c:pt idx="1918">
                  <c:v>-0.01</c:v>
                </c:pt>
                <c:pt idx="1919">
                  <c:v>-0.01</c:v>
                </c:pt>
                <c:pt idx="1920">
                  <c:v>-0.01</c:v>
                </c:pt>
                <c:pt idx="1921">
                  <c:v>-0.01</c:v>
                </c:pt>
                <c:pt idx="1922">
                  <c:v>-0.01</c:v>
                </c:pt>
                <c:pt idx="1923">
                  <c:v>-0.01</c:v>
                </c:pt>
                <c:pt idx="1924">
                  <c:v>-0.01</c:v>
                </c:pt>
                <c:pt idx="1925">
                  <c:v>-0.01</c:v>
                </c:pt>
                <c:pt idx="1926">
                  <c:v>-0.01</c:v>
                </c:pt>
                <c:pt idx="1927">
                  <c:v>-0.01</c:v>
                </c:pt>
                <c:pt idx="1928">
                  <c:v>-0.01</c:v>
                </c:pt>
                <c:pt idx="1929">
                  <c:v>-0.01</c:v>
                </c:pt>
                <c:pt idx="1930">
                  <c:v>-0.01</c:v>
                </c:pt>
                <c:pt idx="1931">
                  <c:v>-0.01</c:v>
                </c:pt>
                <c:pt idx="1932">
                  <c:v>-0.01</c:v>
                </c:pt>
                <c:pt idx="1933">
                  <c:v>-0.01</c:v>
                </c:pt>
                <c:pt idx="1934">
                  <c:v>-0.01</c:v>
                </c:pt>
                <c:pt idx="1935">
                  <c:v>-0.01</c:v>
                </c:pt>
                <c:pt idx="1936">
                  <c:v>-0.01</c:v>
                </c:pt>
                <c:pt idx="1937">
                  <c:v>-0.01</c:v>
                </c:pt>
                <c:pt idx="1938">
                  <c:v>-0.01</c:v>
                </c:pt>
                <c:pt idx="1939">
                  <c:v>-0.01</c:v>
                </c:pt>
                <c:pt idx="1940">
                  <c:v>-0.01</c:v>
                </c:pt>
                <c:pt idx="1941">
                  <c:v>-0.01</c:v>
                </c:pt>
                <c:pt idx="1942">
                  <c:v>-0.01</c:v>
                </c:pt>
                <c:pt idx="1943">
                  <c:v>-0.01</c:v>
                </c:pt>
                <c:pt idx="1944">
                  <c:v>-0.01</c:v>
                </c:pt>
                <c:pt idx="1945">
                  <c:v>-0.01</c:v>
                </c:pt>
                <c:pt idx="1946">
                  <c:v>-0.01</c:v>
                </c:pt>
                <c:pt idx="1947">
                  <c:v>-0.01</c:v>
                </c:pt>
                <c:pt idx="1948">
                  <c:v>-0.01</c:v>
                </c:pt>
                <c:pt idx="1949">
                  <c:v>-0.01</c:v>
                </c:pt>
                <c:pt idx="1950">
                  <c:v>-0.01</c:v>
                </c:pt>
                <c:pt idx="1951">
                  <c:v>-0.01</c:v>
                </c:pt>
                <c:pt idx="1952">
                  <c:v>-0.01</c:v>
                </c:pt>
                <c:pt idx="1953">
                  <c:v>-0.01</c:v>
                </c:pt>
                <c:pt idx="1954">
                  <c:v>-0.01</c:v>
                </c:pt>
                <c:pt idx="1955">
                  <c:v>-0.01</c:v>
                </c:pt>
                <c:pt idx="1956">
                  <c:v>-0.01</c:v>
                </c:pt>
                <c:pt idx="1957">
                  <c:v>-0.01</c:v>
                </c:pt>
                <c:pt idx="1958">
                  <c:v>-0.01</c:v>
                </c:pt>
                <c:pt idx="1959">
                  <c:v>-0.01</c:v>
                </c:pt>
                <c:pt idx="1960">
                  <c:v>-0.01</c:v>
                </c:pt>
                <c:pt idx="1961">
                  <c:v>-0.01</c:v>
                </c:pt>
                <c:pt idx="1962">
                  <c:v>-0.01</c:v>
                </c:pt>
                <c:pt idx="1963">
                  <c:v>-0.01</c:v>
                </c:pt>
                <c:pt idx="1964">
                  <c:v>-0.01</c:v>
                </c:pt>
                <c:pt idx="1965">
                  <c:v>-0.01</c:v>
                </c:pt>
                <c:pt idx="1966">
                  <c:v>-0.01</c:v>
                </c:pt>
                <c:pt idx="1967">
                  <c:v>-0.01</c:v>
                </c:pt>
                <c:pt idx="1968">
                  <c:v>-0.01</c:v>
                </c:pt>
                <c:pt idx="1969">
                  <c:v>-0.01</c:v>
                </c:pt>
                <c:pt idx="1970">
                  <c:v>-0.01</c:v>
                </c:pt>
                <c:pt idx="1971">
                  <c:v>-0.01</c:v>
                </c:pt>
                <c:pt idx="1972">
                  <c:v>-0.01</c:v>
                </c:pt>
                <c:pt idx="1973">
                  <c:v>-0.01</c:v>
                </c:pt>
                <c:pt idx="1974">
                  <c:v>-0.01</c:v>
                </c:pt>
                <c:pt idx="1975">
                  <c:v>-0.01</c:v>
                </c:pt>
                <c:pt idx="1976">
                  <c:v>-0.01</c:v>
                </c:pt>
                <c:pt idx="1977">
                  <c:v>-0.01</c:v>
                </c:pt>
                <c:pt idx="1978">
                  <c:v>-0.01</c:v>
                </c:pt>
                <c:pt idx="1979">
                  <c:v>-0.01</c:v>
                </c:pt>
                <c:pt idx="1980">
                  <c:v>-0.01</c:v>
                </c:pt>
                <c:pt idx="1981">
                  <c:v>-0.01</c:v>
                </c:pt>
                <c:pt idx="1982">
                  <c:v>-0.01</c:v>
                </c:pt>
                <c:pt idx="1983">
                  <c:v>-0.01</c:v>
                </c:pt>
                <c:pt idx="1984">
                  <c:v>-0.01</c:v>
                </c:pt>
                <c:pt idx="1985">
                  <c:v>-0.01</c:v>
                </c:pt>
                <c:pt idx="1986">
                  <c:v>-0.01</c:v>
                </c:pt>
                <c:pt idx="1987">
                  <c:v>-0.01</c:v>
                </c:pt>
                <c:pt idx="1988">
                  <c:v>-0.01</c:v>
                </c:pt>
                <c:pt idx="1989">
                  <c:v>-0.01</c:v>
                </c:pt>
                <c:pt idx="1990">
                  <c:v>-0.01</c:v>
                </c:pt>
                <c:pt idx="1991">
                  <c:v>-0.01</c:v>
                </c:pt>
                <c:pt idx="1992">
                  <c:v>-0.01</c:v>
                </c:pt>
                <c:pt idx="1993">
                  <c:v>-0.01</c:v>
                </c:pt>
                <c:pt idx="1994">
                  <c:v>-0.01</c:v>
                </c:pt>
                <c:pt idx="1995">
                  <c:v>-0.01</c:v>
                </c:pt>
                <c:pt idx="1996">
                  <c:v>-0.01</c:v>
                </c:pt>
                <c:pt idx="1997">
                  <c:v>-0.01</c:v>
                </c:pt>
                <c:pt idx="1998">
                  <c:v>-0.01</c:v>
                </c:pt>
                <c:pt idx="1999">
                  <c:v>-0.01</c:v>
                </c:pt>
                <c:pt idx="2000">
                  <c:v>-0.01</c:v>
                </c:pt>
                <c:pt idx="2001">
                  <c:v>-0.01</c:v>
                </c:pt>
                <c:pt idx="2002">
                  <c:v>-0.01</c:v>
                </c:pt>
                <c:pt idx="2003">
                  <c:v>-0.01</c:v>
                </c:pt>
                <c:pt idx="2004">
                  <c:v>-0.01</c:v>
                </c:pt>
                <c:pt idx="2005">
                  <c:v>-0.01</c:v>
                </c:pt>
                <c:pt idx="2006">
                  <c:v>-0.01</c:v>
                </c:pt>
                <c:pt idx="2007">
                  <c:v>-0.01</c:v>
                </c:pt>
                <c:pt idx="2008">
                  <c:v>-0.01</c:v>
                </c:pt>
                <c:pt idx="2009">
                  <c:v>-0.01</c:v>
                </c:pt>
                <c:pt idx="2010">
                  <c:v>-0.01</c:v>
                </c:pt>
                <c:pt idx="2011">
                  <c:v>-0.01</c:v>
                </c:pt>
                <c:pt idx="2012">
                  <c:v>-0.01</c:v>
                </c:pt>
                <c:pt idx="2013">
                  <c:v>-0.01</c:v>
                </c:pt>
                <c:pt idx="2014">
                  <c:v>-0.01</c:v>
                </c:pt>
                <c:pt idx="2015">
                  <c:v>-0.01</c:v>
                </c:pt>
                <c:pt idx="2016">
                  <c:v>-0.01</c:v>
                </c:pt>
                <c:pt idx="2017">
                  <c:v>-0.01</c:v>
                </c:pt>
                <c:pt idx="2018">
                  <c:v>-0.01</c:v>
                </c:pt>
                <c:pt idx="2019">
                  <c:v>-0.01</c:v>
                </c:pt>
                <c:pt idx="2020">
                  <c:v>-0.01</c:v>
                </c:pt>
                <c:pt idx="2021">
                  <c:v>-0.01</c:v>
                </c:pt>
                <c:pt idx="2022">
                  <c:v>-0.01</c:v>
                </c:pt>
                <c:pt idx="2023">
                  <c:v>-0.01</c:v>
                </c:pt>
                <c:pt idx="2024">
                  <c:v>-0.01</c:v>
                </c:pt>
                <c:pt idx="2025">
                  <c:v>-0.01</c:v>
                </c:pt>
                <c:pt idx="2026">
                  <c:v>-0.01</c:v>
                </c:pt>
                <c:pt idx="2027">
                  <c:v>-0.01</c:v>
                </c:pt>
                <c:pt idx="2028">
                  <c:v>-0.01</c:v>
                </c:pt>
                <c:pt idx="2029">
                  <c:v>-0.01</c:v>
                </c:pt>
                <c:pt idx="2030">
                  <c:v>-0.01</c:v>
                </c:pt>
                <c:pt idx="2031">
                  <c:v>-0.01</c:v>
                </c:pt>
                <c:pt idx="2032">
                  <c:v>-0.01</c:v>
                </c:pt>
                <c:pt idx="2033">
                  <c:v>-0.01</c:v>
                </c:pt>
                <c:pt idx="2034">
                  <c:v>-0.01</c:v>
                </c:pt>
                <c:pt idx="2035">
                  <c:v>-0.01</c:v>
                </c:pt>
                <c:pt idx="2036">
                  <c:v>-0.01</c:v>
                </c:pt>
                <c:pt idx="2037">
                  <c:v>-0.01</c:v>
                </c:pt>
                <c:pt idx="2038">
                  <c:v>-0.01</c:v>
                </c:pt>
                <c:pt idx="2039">
                  <c:v>-0.01</c:v>
                </c:pt>
                <c:pt idx="2040">
                  <c:v>-0.01</c:v>
                </c:pt>
                <c:pt idx="2041">
                  <c:v>-0.01</c:v>
                </c:pt>
                <c:pt idx="2042">
                  <c:v>-0.01</c:v>
                </c:pt>
                <c:pt idx="2043">
                  <c:v>-0.01</c:v>
                </c:pt>
                <c:pt idx="2044">
                  <c:v>-0.01</c:v>
                </c:pt>
                <c:pt idx="2045">
                  <c:v>-0.01</c:v>
                </c:pt>
                <c:pt idx="2046">
                  <c:v>-0.01</c:v>
                </c:pt>
                <c:pt idx="2047">
                  <c:v>-0.01</c:v>
                </c:pt>
                <c:pt idx="2048">
                  <c:v>-0.01</c:v>
                </c:pt>
                <c:pt idx="2049">
                  <c:v>-0.01</c:v>
                </c:pt>
                <c:pt idx="2050">
                  <c:v>-0.01</c:v>
                </c:pt>
                <c:pt idx="2051">
                  <c:v>-0.01</c:v>
                </c:pt>
                <c:pt idx="2052">
                  <c:v>-0.01</c:v>
                </c:pt>
                <c:pt idx="2053">
                  <c:v>-0.01</c:v>
                </c:pt>
                <c:pt idx="2054">
                  <c:v>-0.01</c:v>
                </c:pt>
                <c:pt idx="2055">
                  <c:v>-0.01</c:v>
                </c:pt>
                <c:pt idx="2056">
                  <c:v>-0.01</c:v>
                </c:pt>
                <c:pt idx="2057">
                  <c:v>-0.01</c:v>
                </c:pt>
              </c:numCache>
            </c:numRef>
          </c:yVal>
          <c:smooth val="0"/>
          <c:extLst>
            <c:ext xmlns:c16="http://schemas.microsoft.com/office/drawing/2014/chart" uri="{C3380CC4-5D6E-409C-BE32-E72D297353CC}">
              <c16:uniqueId val="{00000000-A53D-4D56-ABE0-CA0A781805D5}"/>
            </c:ext>
          </c:extLst>
        </c:ser>
        <c:ser>
          <c:idx val="1"/>
          <c:order val="1"/>
          <c:tx>
            <c:strRef>
              <c:f>Sheet1!$H$1</c:f>
              <c:strCache>
                <c:ptCount val="1"/>
                <c:pt idx="0">
                  <c:v>Accel Y</c:v>
                </c:pt>
              </c:strCache>
            </c:strRef>
          </c:tx>
          <c:spPr>
            <a:ln w="19050" cap="rnd">
              <a:noFill/>
              <a:round/>
            </a:ln>
            <a:effectLst/>
          </c:spPr>
          <c:marker>
            <c:symbol val="circle"/>
            <c:size val="5"/>
            <c:spPr>
              <a:solidFill>
                <a:schemeClr val="accent4"/>
              </a:solidFill>
              <a:ln w="9525">
                <a:solidFill>
                  <a:schemeClr val="accent4"/>
                </a:solidFill>
              </a:ln>
              <a:effectLst/>
            </c:spPr>
          </c:marker>
          <c:xVal>
            <c:numRef>
              <c:f>Sheet1!$A$2:$A$2059</c:f>
              <c:numCache>
                <c:formatCode>General</c:formatCode>
                <c:ptCount val="2058"/>
                <c:pt idx="0">
                  <c:v>0</c:v>
                </c:pt>
                <c:pt idx="1">
                  <c:v>2.97</c:v>
                </c:pt>
                <c:pt idx="2">
                  <c:v>5.94</c:v>
                </c:pt>
                <c:pt idx="3">
                  <c:v>8.91</c:v>
                </c:pt>
                <c:pt idx="4">
                  <c:v>11.88</c:v>
                </c:pt>
                <c:pt idx="5">
                  <c:v>14.85</c:v>
                </c:pt>
                <c:pt idx="6">
                  <c:v>17.82</c:v>
                </c:pt>
                <c:pt idx="7">
                  <c:v>20.79</c:v>
                </c:pt>
                <c:pt idx="8">
                  <c:v>23.76</c:v>
                </c:pt>
                <c:pt idx="9">
                  <c:v>26.73</c:v>
                </c:pt>
                <c:pt idx="10">
                  <c:v>29.7</c:v>
                </c:pt>
                <c:pt idx="11">
                  <c:v>32.67</c:v>
                </c:pt>
                <c:pt idx="12">
                  <c:v>35.64</c:v>
                </c:pt>
                <c:pt idx="13">
                  <c:v>38.61</c:v>
                </c:pt>
                <c:pt idx="14">
                  <c:v>41.58</c:v>
                </c:pt>
                <c:pt idx="15">
                  <c:v>44.55</c:v>
                </c:pt>
                <c:pt idx="16">
                  <c:v>47.52</c:v>
                </c:pt>
                <c:pt idx="17">
                  <c:v>50.49</c:v>
                </c:pt>
                <c:pt idx="18">
                  <c:v>53.46</c:v>
                </c:pt>
                <c:pt idx="19">
                  <c:v>56.43</c:v>
                </c:pt>
                <c:pt idx="20">
                  <c:v>59.4</c:v>
                </c:pt>
                <c:pt idx="21">
                  <c:v>62.37</c:v>
                </c:pt>
                <c:pt idx="22">
                  <c:v>65.34</c:v>
                </c:pt>
                <c:pt idx="23">
                  <c:v>68.31</c:v>
                </c:pt>
                <c:pt idx="24">
                  <c:v>71.28</c:v>
                </c:pt>
                <c:pt idx="25">
                  <c:v>74.25</c:v>
                </c:pt>
                <c:pt idx="26">
                  <c:v>77.22</c:v>
                </c:pt>
                <c:pt idx="27">
                  <c:v>80.19</c:v>
                </c:pt>
                <c:pt idx="28">
                  <c:v>83.16</c:v>
                </c:pt>
                <c:pt idx="29">
                  <c:v>86.13</c:v>
                </c:pt>
                <c:pt idx="30">
                  <c:v>89.1</c:v>
                </c:pt>
                <c:pt idx="31">
                  <c:v>92.07</c:v>
                </c:pt>
                <c:pt idx="32">
                  <c:v>95.04</c:v>
                </c:pt>
                <c:pt idx="33">
                  <c:v>98.01</c:v>
                </c:pt>
                <c:pt idx="34">
                  <c:v>100.98</c:v>
                </c:pt>
                <c:pt idx="35">
                  <c:v>103.95</c:v>
                </c:pt>
                <c:pt idx="36">
                  <c:v>106.92</c:v>
                </c:pt>
                <c:pt idx="37">
                  <c:v>109.89</c:v>
                </c:pt>
                <c:pt idx="38">
                  <c:v>112.86</c:v>
                </c:pt>
                <c:pt idx="39">
                  <c:v>115.83</c:v>
                </c:pt>
                <c:pt idx="40">
                  <c:v>118.8</c:v>
                </c:pt>
                <c:pt idx="41">
                  <c:v>121.77</c:v>
                </c:pt>
                <c:pt idx="42">
                  <c:v>124.74</c:v>
                </c:pt>
                <c:pt idx="43">
                  <c:v>127.71</c:v>
                </c:pt>
                <c:pt idx="44">
                  <c:v>130.68</c:v>
                </c:pt>
                <c:pt idx="45">
                  <c:v>133.65</c:v>
                </c:pt>
                <c:pt idx="46">
                  <c:v>136.62</c:v>
                </c:pt>
                <c:pt idx="47">
                  <c:v>139.59</c:v>
                </c:pt>
                <c:pt idx="48">
                  <c:v>142.56</c:v>
                </c:pt>
                <c:pt idx="49">
                  <c:v>145.53</c:v>
                </c:pt>
                <c:pt idx="50">
                  <c:v>148.5</c:v>
                </c:pt>
                <c:pt idx="51">
                  <c:v>151.47</c:v>
                </c:pt>
                <c:pt idx="52">
                  <c:v>154.44</c:v>
                </c:pt>
                <c:pt idx="53">
                  <c:v>157.41</c:v>
                </c:pt>
                <c:pt idx="54">
                  <c:v>160.38</c:v>
                </c:pt>
                <c:pt idx="55">
                  <c:v>163.35</c:v>
                </c:pt>
                <c:pt idx="56">
                  <c:v>166.32</c:v>
                </c:pt>
                <c:pt idx="57">
                  <c:v>169.29</c:v>
                </c:pt>
                <c:pt idx="58">
                  <c:v>172.26</c:v>
                </c:pt>
                <c:pt idx="59">
                  <c:v>175.23</c:v>
                </c:pt>
                <c:pt idx="60">
                  <c:v>178.2</c:v>
                </c:pt>
                <c:pt idx="61">
                  <c:v>181.17</c:v>
                </c:pt>
                <c:pt idx="62">
                  <c:v>184.14</c:v>
                </c:pt>
                <c:pt idx="63">
                  <c:v>187.11</c:v>
                </c:pt>
                <c:pt idx="64">
                  <c:v>190.08</c:v>
                </c:pt>
                <c:pt idx="65">
                  <c:v>193.05</c:v>
                </c:pt>
                <c:pt idx="66">
                  <c:v>196.02</c:v>
                </c:pt>
                <c:pt idx="67">
                  <c:v>198.99</c:v>
                </c:pt>
                <c:pt idx="68">
                  <c:v>201.96</c:v>
                </c:pt>
                <c:pt idx="69">
                  <c:v>204.93</c:v>
                </c:pt>
                <c:pt idx="70">
                  <c:v>207.9</c:v>
                </c:pt>
                <c:pt idx="71">
                  <c:v>210.87</c:v>
                </c:pt>
                <c:pt idx="72">
                  <c:v>213.84</c:v>
                </c:pt>
                <c:pt idx="73">
                  <c:v>216.81</c:v>
                </c:pt>
                <c:pt idx="74">
                  <c:v>219.78</c:v>
                </c:pt>
                <c:pt idx="75">
                  <c:v>222.75</c:v>
                </c:pt>
                <c:pt idx="76">
                  <c:v>225.72</c:v>
                </c:pt>
                <c:pt idx="77">
                  <c:v>228.69</c:v>
                </c:pt>
                <c:pt idx="78">
                  <c:v>231.66</c:v>
                </c:pt>
                <c:pt idx="79">
                  <c:v>234.63</c:v>
                </c:pt>
                <c:pt idx="80">
                  <c:v>237.6</c:v>
                </c:pt>
                <c:pt idx="81">
                  <c:v>240.57</c:v>
                </c:pt>
                <c:pt idx="82">
                  <c:v>243.54</c:v>
                </c:pt>
                <c:pt idx="83">
                  <c:v>246.51</c:v>
                </c:pt>
                <c:pt idx="84">
                  <c:v>249.48</c:v>
                </c:pt>
                <c:pt idx="85">
                  <c:v>252.45</c:v>
                </c:pt>
                <c:pt idx="86">
                  <c:v>255.42</c:v>
                </c:pt>
                <c:pt idx="87">
                  <c:v>258.39</c:v>
                </c:pt>
                <c:pt idx="88">
                  <c:v>261.36</c:v>
                </c:pt>
                <c:pt idx="89">
                  <c:v>264.33</c:v>
                </c:pt>
                <c:pt idx="90">
                  <c:v>267.3</c:v>
                </c:pt>
                <c:pt idx="91">
                  <c:v>270.27</c:v>
                </c:pt>
                <c:pt idx="92">
                  <c:v>273.24</c:v>
                </c:pt>
                <c:pt idx="93">
                  <c:v>276.20999999999998</c:v>
                </c:pt>
                <c:pt idx="94">
                  <c:v>279.18</c:v>
                </c:pt>
                <c:pt idx="95">
                  <c:v>282.14999999999998</c:v>
                </c:pt>
                <c:pt idx="96">
                  <c:v>285.12</c:v>
                </c:pt>
                <c:pt idx="97">
                  <c:v>288.08999999999997</c:v>
                </c:pt>
                <c:pt idx="98">
                  <c:v>291.06</c:v>
                </c:pt>
                <c:pt idx="99">
                  <c:v>294.02999999999997</c:v>
                </c:pt>
                <c:pt idx="100">
                  <c:v>297</c:v>
                </c:pt>
                <c:pt idx="101">
                  <c:v>299.97000000000003</c:v>
                </c:pt>
                <c:pt idx="102">
                  <c:v>302.94</c:v>
                </c:pt>
                <c:pt idx="103">
                  <c:v>305.91000000000003</c:v>
                </c:pt>
                <c:pt idx="104">
                  <c:v>308.88</c:v>
                </c:pt>
                <c:pt idx="105">
                  <c:v>311.85000000000002</c:v>
                </c:pt>
                <c:pt idx="106">
                  <c:v>314.82</c:v>
                </c:pt>
                <c:pt idx="107">
                  <c:v>317.79000000000002</c:v>
                </c:pt>
                <c:pt idx="108">
                  <c:v>320.76</c:v>
                </c:pt>
                <c:pt idx="109">
                  <c:v>323.73</c:v>
                </c:pt>
                <c:pt idx="110">
                  <c:v>326.7</c:v>
                </c:pt>
                <c:pt idx="111">
                  <c:v>329.67</c:v>
                </c:pt>
                <c:pt idx="112">
                  <c:v>332.64</c:v>
                </c:pt>
                <c:pt idx="113">
                  <c:v>335.61</c:v>
                </c:pt>
                <c:pt idx="114">
                  <c:v>338.58</c:v>
                </c:pt>
                <c:pt idx="115">
                  <c:v>341.55</c:v>
                </c:pt>
                <c:pt idx="116">
                  <c:v>344.52</c:v>
                </c:pt>
                <c:pt idx="117">
                  <c:v>347.49</c:v>
                </c:pt>
                <c:pt idx="118">
                  <c:v>350.46</c:v>
                </c:pt>
                <c:pt idx="119">
                  <c:v>353.43</c:v>
                </c:pt>
                <c:pt idx="120">
                  <c:v>356.4</c:v>
                </c:pt>
                <c:pt idx="121">
                  <c:v>359.37</c:v>
                </c:pt>
                <c:pt idx="122">
                  <c:v>362.34</c:v>
                </c:pt>
                <c:pt idx="123">
                  <c:v>365.31</c:v>
                </c:pt>
                <c:pt idx="124">
                  <c:v>368.28</c:v>
                </c:pt>
                <c:pt idx="125">
                  <c:v>371.25</c:v>
                </c:pt>
                <c:pt idx="126">
                  <c:v>374.22</c:v>
                </c:pt>
                <c:pt idx="127">
                  <c:v>377.19</c:v>
                </c:pt>
                <c:pt idx="128">
                  <c:v>380.16</c:v>
                </c:pt>
                <c:pt idx="129">
                  <c:v>383.13</c:v>
                </c:pt>
                <c:pt idx="130">
                  <c:v>386.1</c:v>
                </c:pt>
                <c:pt idx="131">
                  <c:v>389.07</c:v>
                </c:pt>
                <c:pt idx="132">
                  <c:v>392.04</c:v>
                </c:pt>
                <c:pt idx="133">
                  <c:v>395.01</c:v>
                </c:pt>
                <c:pt idx="134">
                  <c:v>397.98</c:v>
                </c:pt>
                <c:pt idx="135">
                  <c:v>400.95</c:v>
                </c:pt>
                <c:pt idx="136">
                  <c:v>403.92</c:v>
                </c:pt>
                <c:pt idx="137">
                  <c:v>406.89</c:v>
                </c:pt>
                <c:pt idx="138">
                  <c:v>409.86</c:v>
                </c:pt>
                <c:pt idx="139">
                  <c:v>412.83</c:v>
                </c:pt>
                <c:pt idx="140">
                  <c:v>415.8</c:v>
                </c:pt>
                <c:pt idx="141">
                  <c:v>418.77</c:v>
                </c:pt>
                <c:pt idx="142">
                  <c:v>421.74</c:v>
                </c:pt>
                <c:pt idx="143">
                  <c:v>424.71</c:v>
                </c:pt>
                <c:pt idx="144">
                  <c:v>427.68</c:v>
                </c:pt>
                <c:pt idx="145">
                  <c:v>430.65</c:v>
                </c:pt>
                <c:pt idx="146">
                  <c:v>433.62</c:v>
                </c:pt>
                <c:pt idx="147">
                  <c:v>436.59</c:v>
                </c:pt>
                <c:pt idx="148">
                  <c:v>439.56</c:v>
                </c:pt>
                <c:pt idx="149">
                  <c:v>442.53</c:v>
                </c:pt>
                <c:pt idx="150">
                  <c:v>445.5</c:v>
                </c:pt>
                <c:pt idx="151">
                  <c:v>448.47</c:v>
                </c:pt>
                <c:pt idx="152">
                  <c:v>451.44</c:v>
                </c:pt>
                <c:pt idx="153">
                  <c:v>454.41</c:v>
                </c:pt>
                <c:pt idx="154">
                  <c:v>457.38</c:v>
                </c:pt>
                <c:pt idx="155">
                  <c:v>460.35</c:v>
                </c:pt>
                <c:pt idx="156">
                  <c:v>463.32</c:v>
                </c:pt>
                <c:pt idx="157">
                  <c:v>466.29</c:v>
                </c:pt>
                <c:pt idx="158">
                  <c:v>469.26</c:v>
                </c:pt>
                <c:pt idx="159">
                  <c:v>472.23</c:v>
                </c:pt>
                <c:pt idx="160">
                  <c:v>475.2</c:v>
                </c:pt>
                <c:pt idx="161">
                  <c:v>478.17</c:v>
                </c:pt>
                <c:pt idx="162">
                  <c:v>481.14</c:v>
                </c:pt>
                <c:pt idx="163">
                  <c:v>484.11</c:v>
                </c:pt>
                <c:pt idx="164">
                  <c:v>487.08</c:v>
                </c:pt>
                <c:pt idx="165">
                  <c:v>490.05</c:v>
                </c:pt>
                <c:pt idx="166">
                  <c:v>493.02</c:v>
                </c:pt>
                <c:pt idx="167">
                  <c:v>495.99</c:v>
                </c:pt>
                <c:pt idx="168">
                  <c:v>498.96</c:v>
                </c:pt>
                <c:pt idx="169">
                  <c:v>501.93</c:v>
                </c:pt>
                <c:pt idx="170">
                  <c:v>504.9</c:v>
                </c:pt>
                <c:pt idx="171">
                  <c:v>507.87</c:v>
                </c:pt>
                <c:pt idx="172">
                  <c:v>510.84</c:v>
                </c:pt>
                <c:pt idx="173">
                  <c:v>513.80999999999995</c:v>
                </c:pt>
                <c:pt idx="174">
                  <c:v>516.78</c:v>
                </c:pt>
                <c:pt idx="175">
                  <c:v>519.75</c:v>
                </c:pt>
                <c:pt idx="176">
                  <c:v>522.72</c:v>
                </c:pt>
                <c:pt idx="177">
                  <c:v>525.69000000000005</c:v>
                </c:pt>
                <c:pt idx="178">
                  <c:v>528.66</c:v>
                </c:pt>
                <c:pt idx="179">
                  <c:v>531.63</c:v>
                </c:pt>
                <c:pt idx="180">
                  <c:v>534.6</c:v>
                </c:pt>
                <c:pt idx="181">
                  <c:v>537.57000000000005</c:v>
                </c:pt>
                <c:pt idx="182">
                  <c:v>540.54</c:v>
                </c:pt>
                <c:pt idx="183">
                  <c:v>543.51</c:v>
                </c:pt>
                <c:pt idx="184">
                  <c:v>546.48</c:v>
                </c:pt>
                <c:pt idx="185">
                  <c:v>549.45000000000005</c:v>
                </c:pt>
                <c:pt idx="186">
                  <c:v>552.41999999999996</c:v>
                </c:pt>
                <c:pt idx="187">
                  <c:v>555.39</c:v>
                </c:pt>
                <c:pt idx="188">
                  <c:v>558.36</c:v>
                </c:pt>
                <c:pt idx="189">
                  <c:v>561.33000000000004</c:v>
                </c:pt>
                <c:pt idx="190">
                  <c:v>564.29999999999995</c:v>
                </c:pt>
                <c:pt idx="191">
                  <c:v>567.27</c:v>
                </c:pt>
                <c:pt idx="192">
                  <c:v>570.24</c:v>
                </c:pt>
                <c:pt idx="193">
                  <c:v>573.21</c:v>
                </c:pt>
                <c:pt idx="194">
                  <c:v>576.17999999999995</c:v>
                </c:pt>
                <c:pt idx="195">
                  <c:v>579.15</c:v>
                </c:pt>
                <c:pt idx="196">
                  <c:v>582.12</c:v>
                </c:pt>
                <c:pt idx="197">
                  <c:v>585.09</c:v>
                </c:pt>
                <c:pt idx="198">
                  <c:v>588.05999999999995</c:v>
                </c:pt>
                <c:pt idx="199">
                  <c:v>591.03</c:v>
                </c:pt>
                <c:pt idx="200">
                  <c:v>594</c:v>
                </c:pt>
                <c:pt idx="201">
                  <c:v>596.97</c:v>
                </c:pt>
                <c:pt idx="202">
                  <c:v>599.94000000000005</c:v>
                </c:pt>
                <c:pt idx="203">
                  <c:v>602.91</c:v>
                </c:pt>
                <c:pt idx="204">
                  <c:v>605.88</c:v>
                </c:pt>
                <c:pt idx="205">
                  <c:v>608.85</c:v>
                </c:pt>
                <c:pt idx="206">
                  <c:v>611.82000000000005</c:v>
                </c:pt>
                <c:pt idx="207">
                  <c:v>614.79</c:v>
                </c:pt>
                <c:pt idx="208">
                  <c:v>617.76</c:v>
                </c:pt>
                <c:pt idx="209">
                  <c:v>620.73</c:v>
                </c:pt>
                <c:pt idx="210">
                  <c:v>623.70000000000005</c:v>
                </c:pt>
                <c:pt idx="211">
                  <c:v>626.66999999999996</c:v>
                </c:pt>
                <c:pt idx="212">
                  <c:v>629.64</c:v>
                </c:pt>
                <c:pt idx="213">
                  <c:v>632.61</c:v>
                </c:pt>
                <c:pt idx="214">
                  <c:v>635.58000000000004</c:v>
                </c:pt>
                <c:pt idx="215">
                  <c:v>638.54999999999995</c:v>
                </c:pt>
                <c:pt idx="216">
                  <c:v>641.52</c:v>
                </c:pt>
                <c:pt idx="217">
                  <c:v>644.49</c:v>
                </c:pt>
                <c:pt idx="218">
                  <c:v>647.46</c:v>
                </c:pt>
                <c:pt idx="219">
                  <c:v>650.42999999999995</c:v>
                </c:pt>
                <c:pt idx="220">
                  <c:v>653.4</c:v>
                </c:pt>
                <c:pt idx="221">
                  <c:v>656.37</c:v>
                </c:pt>
                <c:pt idx="222">
                  <c:v>659.34</c:v>
                </c:pt>
                <c:pt idx="223">
                  <c:v>662.31</c:v>
                </c:pt>
                <c:pt idx="224">
                  <c:v>665.28</c:v>
                </c:pt>
                <c:pt idx="225">
                  <c:v>668.25</c:v>
                </c:pt>
                <c:pt idx="226">
                  <c:v>671.22</c:v>
                </c:pt>
                <c:pt idx="227">
                  <c:v>674.19</c:v>
                </c:pt>
                <c:pt idx="228">
                  <c:v>677.16</c:v>
                </c:pt>
                <c:pt idx="229">
                  <c:v>680.13</c:v>
                </c:pt>
                <c:pt idx="230">
                  <c:v>683.1</c:v>
                </c:pt>
                <c:pt idx="231">
                  <c:v>686.07</c:v>
                </c:pt>
                <c:pt idx="232">
                  <c:v>689.04</c:v>
                </c:pt>
                <c:pt idx="233">
                  <c:v>692.01</c:v>
                </c:pt>
                <c:pt idx="234">
                  <c:v>694.98</c:v>
                </c:pt>
                <c:pt idx="235">
                  <c:v>697.95</c:v>
                </c:pt>
                <c:pt idx="236">
                  <c:v>700.92</c:v>
                </c:pt>
                <c:pt idx="237">
                  <c:v>703.89</c:v>
                </c:pt>
                <c:pt idx="238">
                  <c:v>706.86</c:v>
                </c:pt>
                <c:pt idx="239">
                  <c:v>709.83</c:v>
                </c:pt>
                <c:pt idx="240">
                  <c:v>712.8</c:v>
                </c:pt>
                <c:pt idx="241">
                  <c:v>715.77</c:v>
                </c:pt>
                <c:pt idx="242">
                  <c:v>718.74</c:v>
                </c:pt>
                <c:pt idx="243">
                  <c:v>721.71</c:v>
                </c:pt>
                <c:pt idx="244">
                  <c:v>724.68</c:v>
                </c:pt>
                <c:pt idx="245">
                  <c:v>727.65</c:v>
                </c:pt>
                <c:pt idx="246">
                  <c:v>730.62</c:v>
                </c:pt>
                <c:pt idx="247">
                  <c:v>733.59</c:v>
                </c:pt>
                <c:pt idx="248">
                  <c:v>736.56</c:v>
                </c:pt>
                <c:pt idx="249">
                  <c:v>739.53</c:v>
                </c:pt>
                <c:pt idx="250">
                  <c:v>742.5</c:v>
                </c:pt>
                <c:pt idx="251">
                  <c:v>745.47</c:v>
                </c:pt>
                <c:pt idx="252">
                  <c:v>748.44</c:v>
                </c:pt>
                <c:pt idx="253">
                  <c:v>751.41</c:v>
                </c:pt>
                <c:pt idx="254">
                  <c:v>754.38</c:v>
                </c:pt>
                <c:pt idx="255">
                  <c:v>757.35</c:v>
                </c:pt>
                <c:pt idx="256">
                  <c:v>760.32</c:v>
                </c:pt>
                <c:pt idx="257">
                  <c:v>763.29</c:v>
                </c:pt>
                <c:pt idx="258">
                  <c:v>766.26</c:v>
                </c:pt>
                <c:pt idx="259">
                  <c:v>769.23</c:v>
                </c:pt>
                <c:pt idx="260">
                  <c:v>772.2</c:v>
                </c:pt>
                <c:pt idx="261">
                  <c:v>775.17</c:v>
                </c:pt>
                <c:pt idx="262">
                  <c:v>778.14</c:v>
                </c:pt>
                <c:pt idx="263">
                  <c:v>781.11</c:v>
                </c:pt>
                <c:pt idx="264">
                  <c:v>784.08</c:v>
                </c:pt>
                <c:pt idx="265">
                  <c:v>787.05</c:v>
                </c:pt>
                <c:pt idx="266">
                  <c:v>790.02</c:v>
                </c:pt>
                <c:pt idx="267">
                  <c:v>792.99</c:v>
                </c:pt>
                <c:pt idx="268">
                  <c:v>795.96</c:v>
                </c:pt>
                <c:pt idx="269">
                  <c:v>798.93</c:v>
                </c:pt>
                <c:pt idx="270">
                  <c:v>801.9</c:v>
                </c:pt>
                <c:pt idx="271">
                  <c:v>804.87</c:v>
                </c:pt>
                <c:pt idx="272">
                  <c:v>807.84</c:v>
                </c:pt>
                <c:pt idx="273">
                  <c:v>810.81</c:v>
                </c:pt>
                <c:pt idx="274">
                  <c:v>813.78</c:v>
                </c:pt>
                <c:pt idx="275">
                  <c:v>816.75</c:v>
                </c:pt>
                <c:pt idx="276">
                  <c:v>819.72</c:v>
                </c:pt>
                <c:pt idx="277">
                  <c:v>822.69</c:v>
                </c:pt>
                <c:pt idx="278">
                  <c:v>825.66</c:v>
                </c:pt>
                <c:pt idx="279">
                  <c:v>828.63</c:v>
                </c:pt>
                <c:pt idx="280">
                  <c:v>831.6</c:v>
                </c:pt>
                <c:pt idx="281">
                  <c:v>834.57</c:v>
                </c:pt>
                <c:pt idx="282">
                  <c:v>837.54</c:v>
                </c:pt>
                <c:pt idx="283">
                  <c:v>840.51</c:v>
                </c:pt>
                <c:pt idx="284">
                  <c:v>843.48</c:v>
                </c:pt>
                <c:pt idx="285">
                  <c:v>846.45</c:v>
                </c:pt>
                <c:pt idx="286">
                  <c:v>849.42</c:v>
                </c:pt>
                <c:pt idx="287">
                  <c:v>852.39</c:v>
                </c:pt>
                <c:pt idx="288">
                  <c:v>855.36</c:v>
                </c:pt>
                <c:pt idx="289">
                  <c:v>858.33</c:v>
                </c:pt>
                <c:pt idx="290">
                  <c:v>861.3</c:v>
                </c:pt>
                <c:pt idx="291">
                  <c:v>864.27</c:v>
                </c:pt>
                <c:pt idx="292">
                  <c:v>867.24</c:v>
                </c:pt>
                <c:pt idx="293">
                  <c:v>870.21</c:v>
                </c:pt>
                <c:pt idx="294">
                  <c:v>873.18</c:v>
                </c:pt>
                <c:pt idx="295">
                  <c:v>876.15</c:v>
                </c:pt>
                <c:pt idx="296">
                  <c:v>879.12</c:v>
                </c:pt>
                <c:pt idx="297">
                  <c:v>882.09</c:v>
                </c:pt>
                <c:pt idx="298">
                  <c:v>885.06</c:v>
                </c:pt>
                <c:pt idx="299">
                  <c:v>888.03</c:v>
                </c:pt>
                <c:pt idx="300">
                  <c:v>891</c:v>
                </c:pt>
                <c:pt idx="301">
                  <c:v>893.97</c:v>
                </c:pt>
                <c:pt idx="302">
                  <c:v>896.94</c:v>
                </c:pt>
                <c:pt idx="303">
                  <c:v>899.91</c:v>
                </c:pt>
                <c:pt idx="304">
                  <c:v>902.88</c:v>
                </c:pt>
                <c:pt idx="305">
                  <c:v>905.85</c:v>
                </c:pt>
                <c:pt idx="306">
                  <c:v>908.82</c:v>
                </c:pt>
                <c:pt idx="307">
                  <c:v>911.79</c:v>
                </c:pt>
                <c:pt idx="308">
                  <c:v>914.76</c:v>
                </c:pt>
                <c:pt idx="309">
                  <c:v>917.73</c:v>
                </c:pt>
                <c:pt idx="310">
                  <c:v>920.7</c:v>
                </c:pt>
                <c:pt idx="311">
                  <c:v>923.67</c:v>
                </c:pt>
                <c:pt idx="312">
                  <c:v>926.64</c:v>
                </c:pt>
                <c:pt idx="313">
                  <c:v>929.61</c:v>
                </c:pt>
                <c:pt idx="314">
                  <c:v>932.58</c:v>
                </c:pt>
                <c:pt idx="315">
                  <c:v>935.55</c:v>
                </c:pt>
                <c:pt idx="316">
                  <c:v>938.52</c:v>
                </c:pt>
                <c:pt idx="317">
                  <c:v>941.49</c:v>
                </c:pt>
                <c:pt idx="318">
                  <c:v>944.46</c:v>
                </c:pt>
                <c:pt idx="319">
                  <c:v>947.43</c:v>
                </c:pt>
                <c:pt idx="320">
                  <c:v>950.4</c:v>
                </c:pt>
                <c:pt idx="321">
                  <c:v>953.37</c:v>
                </c:pt>
                <c:pt idx="322">
                  <c:v>956.34</c:v>
                </c:pt>
                <c:pt idx="323">
                  <c:v>959.31</c:v>
                </c:pt>
                <c:pt idx="324">
                  <c:v>962.28</c:v>
                </c:pt>
                <c:pt idx="325">
                  <c:v>965.25</c:v>
                </c:pt>
                <c:pt idx="326">
                  <c:v>968.22</c:v>
                </c:pt>
                <c:pt idx="327">
                  <c:v>971.19</c:v>
                </c:pt>
                <c:pt idx="328">
                  <c:v>974.16</c:v>
                </c:pt>
                <c:pt idx="329">
                  <c:v>977.13</c:v>
                </c:pt>
                <c:pt idx="330">
                  <c:v>980.1</c:v>
                </c:pt>
                <c:pt idx="331">
                  <c:v>983.07</c:v>
                </c:pt>
                <c:pt idx="332">
                  <c:v>986.04</c:v>
                </c:pt>
                <c:pt idx="333">
                  <c:v>989.01</c:v>
                </c:pt>
                <c:pt idx="334">
                  <c:v>991.98</c:v>
                </c:pt>
                <c:pt idx="335">
                  <c:v>994.95</c:v>
                </c:pt>
                <c:pt idx="336">
                  <c:v>997.92</c:v>
                </c:pt>
                <c:pt idx="337">
                  <c:v>1000.89</c:v>
                </c:pt>
                <c:pt idx="338">
                  <c:v>1003.86</c:v>
                </c:pt>
                <c:pt idx="339">
                  <c:v>1006.83</c:v>
                </c:pt>
                <c:pt idx="340">
                  <c:v>1009.8</c:v>
                </c:pt>
                <c:pt idx="341">
                  <c:v>1012.77</c:v>
                </c:pt>
                <c:pt idx="342">
                  <c:v>1015.74</c:v>
                </c:pt>
                <c:pt idx="343">
                  <c:v>1018.71</c:v>
                </c:pt>
                <c:pt idx="344">
                  <c:v>1021.68</c:v>
                </c:pt>
                <c:pt idx="345">
                  <c:v>1024.6500000000001</c:v>
                </c:pt>
                <c:pt idx="346">
                  <c:v>1027.6199999999999</c:v>
                </c:pt>
                <c:pt idx="347">
                  <c:v>1030.5899999999999</c:v>
                </c:pt>
                <c:pt idx="348">
                  <c:v>1033.56</c:v>
                </c:pt>
                <c:pt idx="349">
                  <c:v>1036.53</c:v>
                </c:pt>
                <c:pt idx="350">
                  <c:v>1039.5</c:v>
                </c:pt>
                <c:pt idx="351">
                  <c:v>1042.47</c:v>
                </c:pt>
                <c:pt idx="352">
                  <c:v>1045.44</c:v>
                </c:pt>
                <c:pt idx="353">
                  <c:v>1048.4100000000001</c:v>
                </c:pt>
                <c:pt idx="354">
                  <c:v>1051.3800000000001</c:v>
                </c:pt>
                <c:pt idx="355">
                  <c:v>1054.3499999999999</c:v>
                </c:pt>
                <c:pt idx="356">
                  <c:v>1057.32</c:v>
                </c:pt>
                <c:pt idx="357">
                  <c:v>1060.29</c:v>
                </c:pt>
                <c:pt idx="358">
                  <c:v>1063.26</c:v>
                </c:pt>
                <c:pt idx="359">
                  <c:v>1066.23</c:v>
                </c:pt>
                <c:pt idx="360">
                  <c:v>1069.2</c:v>
                </c:pt>
                <c:pt idx="361">
                  <c:v>1072.17</c:v>
                </c:pt>
                <c:pt idx="362">
                  <c:v>1075.1400000000001</c:v>
                </c:pt>
                <c:pt idx="363">
                  <c:v>1078.1099999999999</c:v>
                </c:pt>
                <c:pt idx="364">
                  <c:v>1081.08</c:v>
                </c:pt>
                <c:pt idx="365">
                  <c:v>1084.05</c:v>
                </c:pt>
                <c:pt idx="366">
                  <c:v>1087.02</c:v>
                </c:pt>
                <c:pt idx="367">
                  <c:v>1089.99</c:v>
                </c:pt>
                <c:pt idx="368">
                  <c:v>1092.96</c:v>
                </c:pt>
                <c:pt idx="369">
                  <c:v>1095.93</c:v>
                </c:pt>
                <c:pt idx="370">
                  <c:v>1098.9000000000001</c:v>
                </c:pt>
                <c:pt idx="371">
                  <c:v>1101.8699999999999</c:v>
                </c:pt>
                <c:pt idx="372">
                  <c:v>1104.8399999999999</c:v>
                </c:pt>
                <c:pt idx="373">
                  <c:v>1107.81</c:v>
                </c:pt>
                <c:pt idx="374">
                  <c:v>1110.78</c:v>
                </c:pt>
                <c:pt idx="375">
                  <c:v>1113.75</c:v>
                </c:pt>
                <c:pt idx="376">
                  <c:v>1116.72</c:v>
                </c:pt>
                <c:pt idx="377">
                  <c:v>1119.69</c:v>
                </c:pt>
                <c:pt idx="378">
                  <c:v>1122.6600000000001</c:v>
                </c:pt>
                <c:pt idx="379">
                  <c:v>1125.6300000000001</c:v>
                </c:pt>
                <c:pt idx="380">
                  <c:v>1128.5999999999999</c:v>
                </c:pt>
                <c:pt idx="381">
                  <c:v>1131.57</c:v>
                </c:pt>
                <c:pt idx="382">
                  <c:v>1134.54</c:v>
                </c:pt>
                <c:pt idx="383">
                  <c:v>1137.51</c:v>
                </c:pt>
                <c:pt idx="384">
                  <c:v>1140.48</c:v>
                </c:pt>
                <c:pt idx="385">
                  <c:v>1143.45</c:v>
                </c:pt>
                <c:pt idx="386">
                  <c:v>1146.42</c:v>
                </c:pt>
                <c:pt idx="387">
                  <c:v>1149.3900000000001</c:v>
                </c:pt>
                <c:pt idx="388">
                  <c:v>1152.3599999999999</c:v>
                </c:pt>
                <c:pt idx="389">
                  <c:v>1155.33</c:v>
                </c:pt>
                <c:pt idx="390">
                  <c:v>1158.3</c:v>
                </c:pt>
                <c:pt idx="391">
                  <c:v>1161.27</c:v>
                </c:pt>
                <c:pt idx="392">
                  <c:v>1164.24</c:v>
                </c:pt>
                <c:pt idx="393">
                  <c:v>1167.21</c:v>
                </c:pt>
                <c:pt idx="394">
                  <c:v>1170.18</c:v>
                </c:pt>
                <c:pt idx="395">
                  <c:v>1173.1500000000001</c:v>
                </c:pt>
                <c:pt idx="396">
                  <c:v>1176.1199999999999</c:v>
                </c:pt>
                <c:pt idx="397">
                  <c:v>1179.0899999999999</c:v>
                </c:pt>
                <c:pt idx="398">
                  <c:v>1182.06</c:v>
                </c:pt>
                <c:pt idx="399">
                  <c:v>1185.03</c:v>
                </c:pt>
                <c:pt idx="400">
                  <c:v>1188</c:v>
                </c:pt>
                <c:pt idx="401">
                  <c:v>1190.97</c:v>
                </c:pt>
                <c:pt idx="402">
                  <c:v>1193.94</c:v>
                </c:pt>
                <c:pt idx="403">
                  <c:v>1196.9100000000001</c:v>
                </c:pt>
                <c:pt idx="404">
                  <c:v>1199.8800000000001</c:v>
                </c:pt>
                <c:pt idx="405">
                  <c:v>1202.8499999999999</c:v>
                </c:pt>
                <c:pt idx="406">
                  <c:v>1205.82</c:v>
                </c:pt>
                <c:pt idx="407">
                  <c:v>1208.79</c:v>
                </c:pt>
                <c:pt idx="408">
                  <c:v>1211.76</c:v>
                </c:pt>
                <c:pt idx="409">
                  <c:v>1214.73</c:v>
                </c:pt>
                <c:pt idx="410">
                  <c:v>1217.7</c:v>
                </c:pt>
                <c:pt idx="411">
                  <c:v>1220.67</c:v>
                </c:pt>
                <c:pt idx="412">
                  <c:v>1223.6400000000001</c:v>
                </c:pt>
                <c:pt idx="413">
                  <c:v>1226.6099999999999</c:v>
                </c:pt>
                <c:pt idx="414">
                  <c:v>1229.58</c:v>
                </c:pt>
                <c:pt idx="415">
                  <c:v>1232.55</c:v>
                </c:pt>
                <c:pt idx="416">
                  <c:v>1235.52</c:v>
                </c:pt>
                <c:pt idx="417">
                  <c:v>1238.49</c:v>
                </c:pt>
                <c:pt idx="418">
                  <c:v>1241.46</c:v>
                </c:pt>
                <c:pt idx="419">
                  <c:v>1244.43</c:v>
                </c:pt>
                <c:pt idx="420">
                  <c:v>1247.4000000000001</c:v>
                </c:pt>
                <c:pt idx="421">
                  <c:v>1250.3699999999999</c:v>
                </c:pt>
                <c:pt idx="422">
                  <c:v>1253.3399999999999</c:v>
                </c:pt>
                <c:pt idx="423">
                  <c:v>1256.31</c:v>
                </c:pt>
                <c:pt idx="424">
                  <c:v>1259.28</c:v>
                </c:pt>
                <c:pt idx="425">
                  <c:v>1262.25</c:v>
                </c:pt>
                <c:pt idx="426">
                  <c:v>1265.22</c:v>
                </c:pt>
                <c:pt idx="427">
                  <c:v>1268.19</c:v>
                </c:pt>
                <c:pt idx="428">
                  <c:v>1271.1600000000001</c:v>
                </c:pt>
                <c:pt idx="429">
                  <c:v>1274.1300000000001</c:v>
                </c:pt>
                <c:pt idx="430">
                  <c:v>1277.0999999999999</c:v>
                </c:pt>
                <c:pt idx="431">
                  <c:v>1280.07</c:v>
                </c:pt>
                <c:pt idx="432">
                  <c:v>1283.04</c:v>
                </c:pt>
                <c:pt idx="433">
                  <c:v>1286.01</c:v>
                </c:pt>
                <c:pt idx="434">
                  <c:v>1288.98</c:v>
                </c:pt>
                <c:pt idx="435">
                  <c:v>1291.95</c:v>
                </c:pt>
                <c:pt idx="436">
                  <c:v>1294.92</c:v>
                </c:pt>
                <c:pt idx="437">
                  <c:v>1297.8900000000001</c:v>
                </c:pt>
                <c:pt idx="438">
                  <c:v>1300.8599999999999</c:v>
                </c:pt>
                <c:pt idx="439">
                  <c:v>1303.83</c:v>
                </c:pt>
                <c:pt idx="440">
                  <c:v>1306.8</c:v>
                </c:pt>
                <c:pt idx="441">
                  <c:v>1309.77</c:v>
                </c:pt>
                <c:pt idx="442">
                  <c:v>1312.74</c:v>
                </c:pt>
                <c:pt idx="443">
                  <c:v>1315.71</c:v>
                </c:pt>
                <c:pt idx="444">
                  <c:v>1318.68</c:v>
                </c:pt>
                <c:pt idx="445">
                  <c:v>1321.65</c:v>
                </c:pt>
                <c:pt idx="446">
                  <c:v>1324.62</c:v>
                </c:pt>
                <c:pt idx="447">
                  <c:v>1327.59</c:v>
                </c:pt>
                <c:pt idx="448">
                  <c:v>1330.56</c:v>
                </c:pt>
                <c:pt idx="449">
                  <c:v>1333.53</c:v>
                </c:pt>
                <c:pt idx="450">
                  <c:v>1336.5</c:v>
                </c:pt>
                <c:pt idx="451">
                  <c:v>1339.47</c:v>
                </c:pt>
                <c:pt idx="452">
                  <c:v>1342.44</c:v>
                </c:pt>
                <c:pt idx="453">
                  <c:v>1345.41</c:v>
                </c:pt>
                <c:pt idx="454">
                  <c:v>1348.38</c:v>
                </c:pt>
                <c:pt idx="455">
                  <c:v>1351.35</c:v>
                </c:pt>
                <c:pt idx="456">
                  <c:v>1354.32</c:v>
                </c:pt>
                <c:pt idx="457">
                  <c:v>1357.29</c:v>
                </c:pt>
                <c:pt idx="458">
                  <c:v>1360.26</c:v>
                </c:pt>
                <c:pt idx="459">
                  <c:v>1363.23</c:v>
                </c:pt>
                <c:pt idx="460">
                  <c:v>1366.2</c:v>
                </c:pt>
                <c:pt idx="461">
                  <c:v>1369.17</c:v>
                </c:pt>
                <c:pt idx="462">
                  <c:v>1372.14</c:v>
                </c:pt>
                <c:pt idx="463">
                  <c:v>1375.11</c:v>
                </c:pt>
                <c:pt idx="464">
                  <c:v>1378.08</c:v>
                </c:pt>
                <c:pt idx="465">
                  <c:v>1381.05</c:v>
                </c:pt>
                <c:pt idx="466">
                  <c:v>1384.02</c:v>
                </c:pt>
                <c:pt idx="467">
                  <c:v>1386.99</c:v>
                </c:pt>
                <c:pt idx="468">
                  <c:v>1389.96</c:v>
                </c:pt>
                <c:pt idx="469">
                  <c:v>1392.93</c:v>
                </c:pt>
                <c:pt idx="470">
                  <c:v>1395.9</c:v>
                </c:pt>
                <c:pt idx="471">
                  <c:v>1398.87</c:v>
                </c:pt>
                <c:pt idx="472">
                  <c:v>1401.84</c:v>
                </c:pt>
                <c:pt idx="473">
                  <c:v>1404.81</c:v>
                </c:pt>
                <c:pt idx="474">
                  <c:v>1407.78</c:v>
                </c:pt>
                <c:pt idx="475">
                  <c:v>1410.75</c:v>
                </c:pt>
                <c:pt idx="476">
                  <c:v>1413.72</c:v>
                </c:pt>
                <c:pt idx="477">
                  <c:v>1416.69</c:v>
                </c:pt>
                <c:pt idx="478">
                  <c:v>1419.66</c:v>
                </c:pt>
                <c:pt idx="479">
                  <c:v>1422.63</c:v>
                </c:pt>
                <c:pt idx="480">
                  <c:v>1425.6</c:v>
                </c:pt>
                <c:pt idx="481">
                  <c:v>1428.57</c:v>
                </c:pt>
                <c:pt idx="482">
                  <c:v>1431.54</c:v>
                </c:pt>
                <c:pt idx="483">
                  <c:v>1434.51</c:v>
                </c:pt>
                <c:pt idx="484">
                  <c:v>1437.48</c:v>
                </c:pt>
                <c:pt idx="485">
                  <c:v>1440.45</c:v>
                </c:pt>
                <c:pt idx="486">
                  <c:v>1443.42</c:v>
                </c:pt>
                <c:pt idx="487">
                  <c:v>1446.39</c:v>
                </c:pt>
                <c:pt idx="488">
                  <c:v>1449.36</c:v>
                </c:pt>
                <c:pt idx="489">
                  <c:v>1452.33</c:v>
                </c:pt>
                <c:pt idx="490">
                  <c:v>1455.3</c:v>
                </c:pt>
                <c:pt idx="491">
                  <c:v>1458.27</c:v>
                </c:pt>
                <c:pt idx="492">
                  <c:v>1461.24</c:v>
                </c:pt>
                <c:pt idx="493">
                  <c:v>1464.21</c:v>
                </c:pt>
                <c:pt idx="494">
                  <c:v>1467.18</c:v>
                </c:pt>
                <c:pt idx="495">
                  <c:v>1470.15</c:v>
                </c:pt>
                <c:pt idx="496">
                  <c:v>1473.12</c:v>
                </c:pt>
                <c:pt idx="497">
                  <c:v>1476.09</c:v>
                </c:pt>
                <c:pt idx="498">
                  <c:v>1479.06</c:v>
                </c:pt>
                <c:pt idx="499">
                  <c:v>1482.03</c:v>
                </c:pt>
                <c:pt idx="500">
                  <c:v>1485</c:v>
                </c:pt>
                <c:pt idx="501">
                  <c:v>1487.97</c:v>
                </c:pt>
                <c:pt idx="502">
                  <c:v>1490.94</c:v>
                </c:pt>
                <c:pt idx="503">
                  <c:v>1493.91</c:v>
                </c:pt>
                <c:pt idx="504">
                  <c:v>1496.88</c:v>
                </c:pt>
                <c:pt idx="505">
                  <c:v>1499.85</c:v>
                </c:pt>
                <c:pt idx="506">
                  <c:v>1502.82</c:v>
                </c:pt>
                <c:pt idx="507">
                  <c:v>1505.79</c:v>
                </c:pt>
                <c:pt idx="508">
                  <c:v>1508.76</c:v>
                </c:pt>
                <c:pt idx="509">
                  <c:v>1511.73</c:v>
                </c:pt>
                <c:pt idx="510">
                  <c:v>1514.7</c:v>
                </c:pt>
                <c:pt idx="511">
                  <c:v>1517.67</c:v>
                </c:pt>
                <c:pt idx="512">
                  <c:v>1520.64</c:v>
                </c:pt>
                <c:pt idx="513">
                  <c:v>1523.61</c:v>
                </c:pt>
                <c:pt idx="514">
                  <c:v>1526.58</c:v>
                </c:pt>
                <c:pt idx="515">
                  <c:v>1529.55</c:v>
                </c:pt>
                <c:pt idx="516">
                  <c:v>1532.52</c:v>
                </c:pt>
                <c:pt idx="517">
                  <c:v>1535.49</c:v>
                </c:pt>
                <c:pt idx="518">
                  <c:v>1538.46</c:v>
                </c:pt>
                <c:pt idx="519">
                  <c:v>1541.43</c:v>
                </c:pt>
                <c:pt idx="520">
                  <c:v>1544.4</c:v>
                </c:pt>
                <c:pt idx="521">
                  <c:v>1547.37</c:v>
                </c:pt>
                <c:pt idx="522">
                  <c:v>1550.34</c:v>
                </c:pt>
                <c:pt idx="523">
                  <c:v>1553.31</c:v>
                </c:pt>
                <c:pt idx="524">
                  <c:v>1556.28</c:v>
                </c:pt>
                <c:pt idx="525">
                  <c:v>1559.25</c:v>
                </c:pt>
                <c:pt idx="526">
                  <c:v>1562.22</c:v>
                </c:pt>
                <c:pt idx="527">
                  <c:v>1565.19</c:v>
                </c:pt>
                <c:pt idx="528">
                  <c:v>1568.16</c:v>
                </c:pt>
                <c:pt idx="529">
                  <c:v>1571.13</c:v>
                </c:pt>
                <c:pt idx="530">
                  <c:v>1574.1</c:v>
                </c:pt>
                <c:pt idx="531">
                  <c:v>1577.07</c:v>
                </c:pt>
                <c:pt idx="532">
                  <c:v>1580.04</c:v>
                </c:pt>
                <c:pt idx="533">
                  <c:v>1583.01</c:v>
                </c:pt>
                <c:pt idx="534">
                  <c:v>1585.98</c:v>
                </c:pt>
                <c:pt idx="535">
                  <c:v>1588.95</c:v>
                </c:pt>
                <c:pt idx="536">
                  <c:v>1591.92</c:v>
                </c:pt>
                <c:pt idx="537">
                  <c:v>1594.89</c:v>
                </c:pt>
                <c:pt idx="538">
                  <c:v>1597.86</c:v>
                </c:pt>
                <c:pt idx="539">
                  <c:v>1600.83</c:v>
                </c:pt>
                <c:pt idx="540">
                  <c:v>1603.8</c:v>
                </c:pt>
                <c:pt idx="541">
                  <c:v>1606.77</c:v>
                </c:pt>
                <c:pt idx="542">
                  <c:v>1609.74</c:v>
                </c:pt>
                <c:pt idx="543">
                  <c:v>1612.71</c:v>
                </c:pt>
                <c:pt idx="544">
                  <c:v>1615.68</c:v>
                </c:pt>
                <c:pt idx="545">
                  <c:v>1618.65</c:v>
                </c:pt>
                <c:pt idx="546">
                  <c:v>1621.62</c:v>
                </c:pt>
                <c:pt idx="547">
                  <c:v>1624.59</c:v>
                </c:pt>
                <c:pt idx="548">
                  <c:v>1627.56</c:v>
                </c:pt>
                <c:pt idx="549">
                  <c:v>1630.53</c:v>
                </c:pt>
                <c:pt idx="550">
                  <c:v>1633.5</c:v>
                </c:pt>
                <c:pt idx="551">
                  <c:v>1636.47</c:v>
                </c:pt>
                <c:pt idx="552">
                  <c:v>1639.44</c:v>
                </c:pt>
                <c:pt idx="553">
                  <c:v>1642.41</c:v>
                </c:pt>
                <c:pt idx="554">
                  <c:v>1645.38</c:v>
                </c:pt>
                <c:pt idx="555">
                  <c:v>1648.35</c:v>
                </c:pt>
                <c:pt idx="556">
                  <c:v>1651.32</c:v>
                </c:pt>
                <c:pt idx="557">
                  <c:v>1654.29</c:v>
                </c:pt>
                <c:pt idx="558">
                  <c:v>1657.26</c:v>
                </c:pt>
                <c:pt idx="559">
                  <c:v>1660.23</c:v>
                </c:pt>
                <c:pt idx="560">
                  <c:v>1663.2</c:v>
                </c:pt>
                <c:pt idx="561">
                  <c:v>1666.17</c:v>
                </c:pt>
                <c:pt idx="562">
                  <c:v>1669.14</c:v>
                </c:pt>
                <c:pt idx="563">
                  <c:v>1672.11</c:v>
                </c:pt>
                <c:pt idx="564">
                  <c:v>1675.08</c:v>
                </c:pt>
                <c:pt idx="565">
                  <c:v>1678.05</c:v>
                </c:pt>
                <c:pt idx="566">
                  <c:v>1681.02</c:v>
                </c:pt>
                <c:pt idx="567">
                  <c:v>1683.99</c:v>
                </c:pt>
                <c:pt idx="568">
                  <c:v>1686.96</c:v>
                </c:pt>
                <c:pt idx="569">
                  <c:v>1689.93</c:v>
                </c:pt>
                <c:pt idx="570">
                  <c:v>1692.9</c:v>
                </c:pt>
                <c:pt idx="571">
                  <c:v>1695.87</c:v>
                </c:pt>
                <c:pt idx="572">
                  <c:v>1698.84</c:v>
                </c:pt>
                <c:pt idx="573">
                  <c:v>1701.81</c:v>
                </c:pt>
                <c:pt idx="574">
                  <c:v>1704.78</c:v>
                </c:pt>
                <c:pt idx="575">
                  <c:v>1707.75</c:v>
                </c:pt>
                <c:pt idx="576">
                  <c:v>1710.72</c:v>
                </c:pt>
                <c:pt idx="577">
                  <c:v>1713.69</c:v>
                </c:pt>
                <c:pt idx="578">
                  <c:v>1716.66</c:v>
                </c:pt>
                <c:pt idx="579">
                  <c:v>1719.63</c:v>
                </c:pt>
                <c:pt idx="580">
                  <c:v>1722.6</c:v>
                </c:pt>
                <c:pt idx="581">
                  <c:v>1725.57</c:v>
                </c:pt>
                <c:pt idx="582">
                  <c:v>1728.54</c:v>
                </c:pt>
                <c:pt idx="583">
                  <c:v>1731.51</c:v>
                </c:pt>
                <c:pt idx="584">
                  <c:v>1734.48</c:v>
                </c:pt>
                <c:pt idx="585">
                  <c:v>1737.45</c:v>
                </c:pt>
                <c:pt idx="586">
                  <c:v>1740.42</c:v>
                </c:pt>
                <c:pt idx="587">
                  <c:v>1743.39</c:v>
                </c:pt>
                <c:pt idx="588">
                  <c:v>1746.36</c:v>
                </c:pt>
                <c:pt idx="589">
                  <c:v>1749.33</c:v>
                </c:pt>
                <c:pt idx="590">
                  <c:v>1752.3</c:v>
                </c:pt>
                <c:pt idx="591">
                  <c:v>1755.27</c:v>
                </c:pt>
                <c:pt idx="592">
                  <c:v>1758.24</c:v>
                </c:pt>
                <c:pt idx="593">
                  <c:v>1761.21</c:v>
                </c:pt>
                <c:pt idx="594">
                  <c:v>1764.18</c:v>
                </c:pt>
                <c:pt idx="595">
                  <c:v>1767.15</c:v>
                </c:pt>
                <c:pt idx="596">
                  <c:v>1770.12</c:v>
                </c:pt>
                <c:pt idx="597">
                  <c:v>1773.09</c:v>
                </c:pt>
                <c:pt idx="598">
                  <c:v>1776.06</c:v>
                </c:pt>
                <c:pt idx="599">
                  <c:v>1779.03</c:v>
                </c:pt>
                <c:pt idx="600">
                  <c:v>1782</c:v>
                </c:pt>
                <c:pt idx="601">
                  <c:v>1784.97</c:v>
                </c:pt>
                <c:pt idx="602">
                  <c:v>1787.94</c:v>
                </c:pt>
                <c:pt idx="603">
                  <c:v>1790.91</c:v>
                </c:pt>
                <c:pt idx="604">
                  <c:v>1793.88</c:v>
                </c:pt>
                <c:pt idx="605">
                  <c:v>1796.85</c:v>
                </c:pt>
                <c:pt idx="606">
                  <c:v>1799.82</c:v>
                </c:pt>
                <c:pt idx="607">
                  <c:v>1802.79</c:v>
                </c:pt>
                <c:pt idx="608">
                  <c:v>1805.76</c:v>
                </c:pt>
                <c:pt idx="609">
                  <c:v>1808.73</c:v>
                </c:pt>
                <c:pt idx="610">
                  <c:v>1811.7</c:v>
                </c:pt>
                <c:pt idx="611">
                  <c:v>1814.67</c:v>
                </c:pt>
                <c:pt idx="612">
                  <c:v>1817.64</c:v>
                </c:pt>
                <c:pt idx="613">
                  <c:v>1820.61</c:v>
                </c:pt>
                <c:pt idx="614">
                  <c:v>1823.58</c:v>
                </c:pt>
                <c:pt idx="615">
                  <c:v>1826.55</c:v>
                </c:pt>
                <c:pt idx="616">
                  <c:v>1829.52</c:v>
                </c:pt>
                <c:pt idx="617">
                  <c:v>1832.49</c:v>
                </c:pt>
                <c:pt idx="618">
                  <c:v>1835.46</c:v>
                </c:pt>
                <c:pt idx="619">
                  <c:v>1838.43</c:v>
                </c:pt>
                <c:pt idx="620">
                  <c:v>1841.4</c:v>
                </c:pt>
                <c:pt idx="621">
                  <c:v>1844.37</c:v>
                </c:pt>
                <c:pt idx="622">
                  <c:v>1847.34</c:v>
                </c:pt>
                <c:pt idx="623">
                  <c:v>1850.31</c:v>
                </c:pt>
                <c:pt idx="624">
                  <c:v>1853.28</c:v>
                </c:pt>
                <c:pt idx="625">
                  <c:v>1856.25</c:v>
                </c:pt>
                <c:pt idx="626">
                  <c:v>1859.22</c:v>
                </c:pt>
                <c:pt idx="627">
                  <c:v>1862.19</c:v>
                </c:pt>
                <c:pt idx="628">
                  <c:v>1865.16</c:v>
                </c:pt>
                <c:pt idx="629">
                  <c:v>1868.13</c:v>
                </c:pt>
                <c:pt idx="630">
                  <c:v>1871.1</c:v>
                </c:pt>
                <c:pt idx="631">
                  <c:v>1874.07</c:v>
                </c:pt>
                <c:pt idx="632">
                  <c:v>1877.04</c:v>
                </c:pt>
                <c:pt idx="633">
                  <c:v>1880.01</c:v>
                </c:pt>
                <c:pt idx="634">
                  <c:v>1882.98</c:v>
                </c:pt>
                <c:pt idx="635">
                  <c:v>1885.95</c:v>
                </c:pt>
                <c:pt idx="636">
                  <c:v>1888.92</c:v>
                </c:pt>
                <c:pt idx="637">
                  <c:v>1891.89</c:v>
                </c:pt>
                <c:pt idx="638">
                  <c:v>1894.86</c:v>
                </c:pt>
                <c:pt idx="639">
                  <c:v>1897.83</c:v>
                </c:pt>
                <c:pt idx="640">
                  <c:v>1900.8</c:v>
                </c:pt>
                <c:pt idx="641">
                  <c:v>1903.77</c:v>
                </c:pt>
                <c:pt idx="642">
                  <c:v>1906.74</c:v>
                </c:pt>
                <c:pt idx="643">
                  <c:v>1909.71</c:v>
                </c:pt>
                <c:pt idx="644">
                  <c:v>1912.68</c:v>
                </c:pt>
                <c:pt idx="645">
                  <c:v>1915.65</c:v>
                </c:pt>
                <c:pt idx="646">
                  <c:v>1918.62</c:v>
                </c:pt>
                <c:pt idx="647">
                  <c:v>1921.59</c:v>
                </c:pt>
                <c:pt idx="648">
                  <c:v>1924.56</c:v>
                </c:pt>
                <c:pt idx="649">
                  <c:v>1927.53</c:v>
                </c:pt>
                <c:pt idx="650">
                  <c:v>1930.5</c:v>
                </c:pt>
                <c:pt idx="651">
                  <c:v>1933.47</c:v>
                </c:pt>
                <c:pt idx="652">
                  <c:v>1936.44</c:v>
                </c:pt>
                <c:pt idx="653">
                  <c:v>1939.41</c:v>
                </c:pt>
                <c:pt idx="654">
                  <c:v>1942.38</c:v>
                </c:pt>
                <c:pt idx="655">
                  <c:v>1945.35</c:v>
                </c:pt>
                <c:pt idx="656">
                  <c:v>1948.32</c:v>
                </c:pt>
                <c:pt idx="657">
                  <c:v>1951.29</c:v>
                </c:pt>
                <c:pt idx="658">
                  <c:v>1954.26</c:v>
                </c:pt>
                <c:pt idx="659">
                  <c:v>1957.23</c:v>
                </c:pt>
                <c:pt idx="660">
                  <c:v>1960.2</c:v>
                </c:pt>
                <c:pt idx="661">
                  <c:v>1963.17</c:v>
                </c:pt>
                <c:pt idx="662">
                  <c:v>1966.14</c:v>
                </c:pt>
                <c:pt idx="663">
                  <c:v>1969.11</c:v>
                </c:pt>
                <c:pt idx="664">
                  <c:v>1972.08</c:v>
                </c:pt>
                <c:pt idx="665">
                  <c:v>1975.05</c:v>
                </c:pt>
                <c:pt idx="666">
                  <c:v>1978.02</c:v>
                </c:pt>
                <c:pt idx="667">
                  <c:v>1980.99</c:v>
                </c:pt>
                <c:pt idx="668">
                  <c:v>1983.96</c:v>
                </c:pt>
                <c:pt idx="669">
                  <c:v>1986.93</c:v>
                </c:pt>
                <c:pt idx="670">
                  <c:v>1989.9</c:v>
                </c:pt>
                <c:pt idx="671">
                  <c:v>1992.87</c:v>
                </c:pt>
                <c:pt idx="672">
                  <c:v>1995.84</c:v>
                </c:pt>
                <c:pt idx="673">
                  <c:v>1998.81</c:v>
                </c:pt>
                <c:pt idx="674">
                  <c:v>2001.78</c:v>
                </c:pt>
                <c:pt idx="675">
                  <c:v>2004.75</c:v>
                </c:pt>
                <c:pt idx="676">
                  <c:v>2007.72</c:v>
                </c:pt>
                <c:pt idx="677">
                  <c:v>2010.69</c:v>
                </c:pt>
                <c:pt idx="678">
                  <c:v>2013.66</c:v>
                </c:pt>
                <c:pt idx="679">
                  <c:v>2016.63</c:v>
                </c:pt>
                <c:pt idx="680">
                  <c:v>2019.6</c:v>
                </c:pt>
                <c:pt idx="681">
                  <c:v>2022.57</c:v>
                </c:pt>
                <c:pt idx="682">
                  <c:v>2025.54</c:v>
                </c:pt>
                <c:pt idx="683">
                  <c:v>2028.51</c:v>
                </c:pt>
                <c:pt idx="684">
                  <c:v>2031.48</c:v>
                </c:pt>
                <c:pt idx="685">
                  <c:v>2034.45</c:v>
                </c:pt>
                <c:pt idx="686">
                  <c:v>2037.42</c:v>
                </c:pt>
                <c:pt idx="687">
                  <c:v>2040.39</c:v>
                </c:pt>
                <c:pt idx="688">
                  <c:v>2043.36</c:v>
                </c:pt>
                <c:pt idx="689">
                  <c:v>2046.33</c:v>
                </c:pt>
                <c:pt idx="690">
                  <c:v>2049.3000000000002</c:v>
                </c:pt>
                <c:pt idx="691">
                  <c:v>2052.27</c:v>
                </c:pt>
                <c:pt idx="692">
                  <c:v>2055.2399999999998</c:v>
                </c:pt>
                <c:pt idx="693">
                  <c:v>2058.21</c:v>
                </c:pt>
                <c:pt idx="694">
                  <c:v>2061.1799999999998</c:v>
                </c:pt>
                <c:pt idx="695">
                  <c:v>2064.15</c:v>
                </c:pt>
                <c:pt idx="696">
                  <c:v>2067.12</c:v>
                </c:pt>
                <c:pt idx="697">
                  <c:v>2070.09</c:v>
                </c:pt>
                <c:pt idx="698">
                  <c:v>2073.06</c:v>
                </c:pt>
                <c:pt idx="699">
                  <c:v>2076.0300000000002</c:v>
                </c:pt>
                <c:pt idx="700">
                  <c:v>2079</c:v>
                </c:pt>
                <c:pt idx="701">
                  <c:v>2081.9699999999998</c:v>
                </c:pt>
                <c:pt idx="702">
                  <c:v>2084.94</c:v>
                </c:pt>
                <c:pt idx="703">
                  <c:v>2087.91</c:v>
                </c:pt>
                <c:pt idx="704">
                  <c:v>2090.88</c:v>
                </c:pt>
                <c:pt idx="705">
                  <c:v>2093.85</c:v>
                </c:pt>
                <c:pt idx="706">
                  <c:v>2096.8200000000002</c:v>
                </c:pt>
                <c:pt idx="707">
                  <c:v>2099.79</c:v>
                </c:pt>
                <c:pt idx="708">
                  <c:v>2102.7600000000002</c:v>
                </c:pt>
                <c:pt idx="709">
                  <c:v>2105.73</c:v>
                </c:pt>
                <c:pt idx="710">
                  <c:v>2108.6999999999998</c:v>
                </c:pt>
                <c:pt idx="711">
                  <c:v>2111.67</c:v>
                </c:pt>
                <c:pt idx="712">
                  <c:v>2114.64</c:v>
                </c:pt>
                <c:pt idx="713">
                  <c:v>2117.61</c:v>
                </c:pt>
                <c:pt idx="714">
                  <c:v>2120.58</c:v>
                </c:pt>
                <c:pt idx="715">
                  <c:v>2123.5500000000002</c:v>
                </c:pt>
                <c:pt idx="716">
                  <c:v>2126.52</c:v>
                </c:pt>
                <c:pt idx="717">
                  <c:v>2129.4899999999998</c:v>
                </c:pt>
                <c:pt idx="718">
                  <c:v>2132.46</c:v>
                </c:pt>
                <c:pt idx="719">
                  <c:v>2135.4299999999998</c:v>
                </c:pt>
                <c:pt idx="720">
                  <c:v>2138.4</c:v>
                </c:pt>
                <c:pt idx="721">
                  <c:v>2141.37</c:v>
                </c:pt>
                <c:pt idx="722">
                  <c:v>2144.34</c:v>
                </c:pt>
                <c:pt idx="723">
                  <c:v>2147.31</c:v>
                </c:pt>
                <c:pt idx="724">
                  <c:v>2150.2800000000002</c:v>
                </c:pt>
                <c:pt idx="725">
                  <c:v>2153.25</c:v>
                </c:pt>
                <c:pt idx="726">
                  <c:v>2156.2199999999998</c:v>
                </c:pt>
                <c:pt idx="727">
                  <c:v>2159.19</c:v>
                </c:pt>
                <c:pt idx="728">
                  <c:v>2162.16</c:v>
                </c:pt>
                <c:pt idx="729">
                  <c:v>2165.13</c:v>
                </c:pt>
                <c:pt idx="730">
                  <c:v>2168.1</c:v>
                </c:pt>
                <c:pt idx="731">
                  <c:v>2171.0700000000002</c:v>
                </c:pt>
                <c:pt idx="732">
                  <c:v>2174.04</c:v>
                </c:pt>
                <c:pt idx="733">
                  <c:v>2177.0100000000002</c:v>
                </c:pt>
                <c:pt idx="734">
                  <c:v>2179.98</c:v>
                </c:pt>
                <c:pt idx="735">
                  <c:v>2182.9499999999998</c:v>
                </c:pt>
                <c:pt idx="736">
                  <c:v>2185.92</c:v>
                </c:pt>
                <c:pt idx="737">
                  <c:v>2188.89</c:v>
                </c:pt>
                <c:pt idx="738">
                  <c:v>2191.86</c:v>
                </c:pt>
                <c:pt idx="739">
                  <c:v>2194.83</c:v>
                </c:pt>
                <c:pt idx="740">
                  <c:v>2197.8000000000002</c:v>
                </c:pt>
                <c:pt idx="741">
                  <c:v>2200.77</c:v>
                </c:pt>
                <c:pt idx="742">
                  <c:v>2203.7399999999998</c:v>
                </c:pt>
                <c:pt idx="743">
                  <c:v>2206.71</c:v>
                </c:pt>
                <c:pt idx="744">
                  <c:v>2209.6799999999998</c:v>
                </c:pt>
                <c:pt idx="745">
                  <c:v>2212.65</c:v>
                </c:pt>
                <c:pt idx="746">
                  <c:v>2215.62</c:v>
                </c:pt>
                <c:pt idx="747">
                  <c:v>2218.59</c:v>
                </c:pt>
                <c:pt idx="748">
                  <c:v>2221.56</c:v>
                </c:pt>
                <c:pt idx="749">
                  <c:v>2224.5300000000002</c:v>
                </c:pt>
                <c:pt idx="750">
                  <c:v>2227.5</c:v>
                </c:pt>
                <c:pt idx="751">
                  <c:v>2230.4699999999998</c:v>
                </c:pt>
                <c:pt idx="752">
                  <c:v>2233.44</c:v>
                </c:pt>
                <c:pt idx="753">
                  <c:v>2236.41</c:v>
                </c:pt>
                <c:pt idx="754">
                  <c:v>2239.38</c:v>
                </c:pt>
                <c:pt idx="755">
                  <c:v>2242.35</c:v>
                </c:pt>
                <c:pt idx="756">
                  <c:v>2245.3200000000002</c:v>
                </c:pt>
                <c:pt idx="757">
                  <c:v>2248.29</c:v>
                </c:pt>
                <c:pt idx="758">
                  <c:v>2251.2600000000002</c:v>
                </c:pt>
                <c:pt idx="759">
                  <c:v>2254.23</c:v>
                </c:pt>
                <c:pt idx="760">
                  <c:v>2257.1999999999998</c:v>
                </c:pt>
                <c:pt idx="761">
                  <c:v>2260.17</c:v>
                </c:pt>
                <c:pt idx="762">
                  <c:v>2263.14</c:v>
                </c:pt>
                <c:pt idx="763">
                  <c:v>2266.11</c:v>
                </c:pt>
                <c:pt idx="764">
                  <c:v>2269.08</c:v>
                </c:pt>
                <c:pt idx="765">
                  <c:v>2272.0500000000002</c:v>
                </c:pt>
                <c:pt idx="766">
                  <c:v>2275.02</c:v>
                </c:pt>
                <c:pt idx="767">
                  <c:v>2277.9899999999998</c:v>
                </c:pt>
                <c:pt idx="768">
                  <c:v>2280.96</c:v>
                </c:pt>
                <c:pt idx="769">
                  <c:v>2283.9299999999998</c:v>
                </c:pt>
                <c:pt idx="770">
                  <c:v>2286.9</c:v>
                </c:pt>
                <c:pt idx="771">
                  <c:v>2289.87</c:v>
                </c:pt>
                <c:pt idx="772">
                  <c:v>2292.84</c:v>
                </c:pt>
                <c:pt idx="773">
                  <c:v>2295.81</c:v>
                </c:pt>
                <c:pt idx="774">
                  <c:v>2298.7800000000002</c:v>
                </c:pt>
                <c:pt idx="775">
                  <c:v>2301.75</c:v>
                </c:pt>
                <c:pt idx="776">
                  <c:v>2304.7199999999998</c:v>
                </c:pt>
                <c:pt idx="777">
                  <c:v>2307.69</c:v>
                </c:pt>
                <c:pt idx="778">
                  <c:v>2310.66</c:v>
                </c:pt>
                <c:pt idx="779">
                  <c:v>2313.63</c:v>
                </c:pt>
                <c:pt idx="780">
                  <c:v>2316.6</c:v>
                </c:pt>
                <c:pt idx="781">
                  <c:v>2319.5700000000002</c:v>
                </c:pt>
                <c:pt idx="782">
                  <c:v>2322.54</c:v>
                </c:pt>
                <c:pt idx="783">
                  <c:v>2325.5100000000002</c:v>
                </c:pt>
                <c:pt idx="784">
                  <c:v>2328.48</c:v>
                </c:pt>
                <c:pt idx="785">
                  <c:v>2331.4499999999998</c:v>
                </c:pt>
                <c:pt idx="786">
                  <c:v>2334.42</c:v>
                </c:pt>
                <c:pt idx="787">
                  <c:v>2337.39</c:v>
                </c:pt>
                <c:pt idx="788">
                  <c:v>2340.36</c:v>
                </c:pt>
                <c:pt idx="789">
                  <c:v>2343.33</c:v>
                </c:pt>
                <c:pt idx="790">
                  <c:v>2346.3000000000002</c:v>
                </c:pt>
                <c:pt idx="791">
                  <c:v>2349.27</c:v>
                </c:pt>
                <c:pt idx="792">
                  <c:v>2352.2399999999998</c:v>
                </c:pt>
                <c:pt idx="793">
                  <c:v>2355.21</c:v>
                </c:pt>
                <c:pt idx="794">
                  <c:v>2358.1799999999998</c:v>
                </c:pt>
                <c:pt idx="795">
                  <c:v>2361.15</c:v>
                </c:pt>
                <c:pt idx="796">
                  <c:v>2364.12</c:v>
                </c:pt>
                <c:pt idx="797">
                  <c:v>2367.09</c:v>
                </c:pt>
                <c:pt idx="798">
                  <c:v>2370.06</c:v>
                </c:pt>
                <c:pt idx="799">
                  <c:v>2373.0300000000002</c:v>
                </c:pt>
                <c:pt idx="800">
                  <c:v>2376</c:v>
                </c:pt>
                <c:pt idx="801">
                  <c:v>2378.9699999999998</c:v>
                </c:pt>
                <c:pt idx="802">
                  <c:v>2381.94</c:v>
                </c:pt>
                <c:pt idx="803">
                  <c:v>2384.91</c:v>
                </c:pt>
                <c:pt idx="804">
                  <c:v>2387.88</c:v>
                </c:pt>
                <c:pt idx="805">
                  <c:v>2390.85</c:v>
                </c:pt>
                <c:pt idx="806">
                  <c:v>2393.8200000000002</c:v>
                </c:pt>
                <c:pt idx="807">
                  <c:v>2396.79</c:v>
                </c:pt>
                <c:pt idx="808">
                  <c:v>2399.7600000000002</c:v>
                </c:pt>
                <c:pt idx="809">
                  <c:v>2402.73</c:v>
                </c:pt>
                <c:pt idx="810">
                  <c:v>2405.6999999999998</c:v>
                </c:pt>
                <c:pt idx="811">
                  <c:v>2408.67</c:v>
                </c:pt>
                <c:pt idx="812">
                  <c:v>2411.64</c:v>
                </c:pt>
                <c:pt idx="813">
                  <c:v>2414.61</c:v>
                </c:pt>
                <c:pt idx="814">
                  <c:v>2417.58</c:v>
                </c:pt>
                <c:pt idx="815">
                  <c:v>2420.5500000000002</c:v>
                </c:pt>
                <c:pt idx="816">
                  <c:v>2423.52</c:v>
                </c:pt>
                <c:pt idx="817">
                  <c:v>2426.4899999999998</c:v>
                </c:pt>
                <c:pt idx="818">
                  <c:v>2429.46</c:v>
                </c:pt>
                <c:pt idx="819">
                  <c:v>2432.4299999999998</c:v>
                </c:pt>
                <c:pt idx="820">
                  <c:v>2435.4</c:v>
                </c:pt>
                <c:pt idx="821">
                  <c:v>2438.37</c:v>
                </c:pt>
                <c:pt idx="822">
                  <c:v>2441.34</c:v>
                </c:pt>
                <c:pt idx="823">
                  <c:v>2444.31</c:v>
                </c:pt>
                <c:pt idx="824">
                  <c:v>2447.2800000000002</c:v>
                </c:pt>
                <c:pt idx="825">
                  <c:v>2450.25</c:v>
                </c:pt>
                <c:pt idx="826">
                  <c:v>2453.2199999999998</c:v>
                </c:pt>
                <c:pt idx="827">
                  <c:v>2456.19</c:v>
                </c:pt>
                <c:pt idx="828">
                  <c:v>2459.16</c:v>
                </c:pt>
                <c:pt idx="829">
                  <c:v>2462.13</c:v>
                </c:pt>
                <c:pt idx="830">
                  <c:v>2465.1</c:v>
                </c:pt>
                <c:pt idx="831">
                  <c:v>2468.0700000000002</c:v>
                </c:pt>
                <c:pt idx="832">
                  <c:v>2471.04</c:v>
                </c:pt>
                <c:pt idx="833">
                  <c:v>2474.0100000000002</c:v>
                </c:pt>
                <c:pt idx="834">
                  <c:v>2476.98</c:v>
                </c:pt>
                <c:pt idx="835">
                  <c:v>2479.9499999999998</c:v>
                </c:pt>
                <c:pt idx="836">
                  <c:v>2482.92</c:v>
                </c:pt>
                <c:pt idx="837">
                  <c:v>2485.89</c:v>
                </c:pt>
                <c:pt idx="838">
                  <c:v>2488.86</c:v>
                </c:pt>
                <c:pt idx="839">
                  <c:v>2491.83</c:v>
                </c:pt>
                <c:pt idx="840">
                  <c:v>2494.8000000000002</c:v>
                </c:pt>
                <c:pt idx="841">
                  <c:v>2497.77</c:v>
                </c:pt>
                <c:pt idx="842">
                  <c:v>2500.7399999999998</c:v>
                </c:pt>
                <c:pt idx="843">
                  <c:v>2503.71</c:v>
                </c:pt>
                <c:pt idx="844">
                  <c:v>2506.6799999999998</c:v>
                </c:pt>
                <c:pt idx="845">
                  <c:v>2509.65</c:v>
                </c:pt>
                <c:pt idx="846">
                  <c:v>2512.62</c:v>
                </c:pt>
                <c:pt idx="847">
                  <c:v>2515.59</c:v>
                </c:pt>
                <c:pt idx="848">
                  <c:v>2518.56</c:v>
                </c:pt>
                <c:pt idx="849">
                  <c:v>2521.5300000000002</c:v>
                </c:pt>
                <c:pt idx="850">
                  <c:v>2524.5</c:v>
                </c:pt>
                <c:pt idx="851">
                  <c:v>2527.4699999999998</c:v>
                </c:pt>
                <c:pt idx="852">
                  <c:v>2530.44</c:v>
                </c:pt>
                <c:pt idx="853">
                  <c:v>2533.41</c:v>
                </c:pt>
                <c:pt idx="854">
                  <c:v>2536.38</c:v>
                </c:pt>
                <c:pt idx="855">
                  <c:v>2539.35</c:v>
                </c:pt>
                <c:pt idx="856">
                  <c:v>2542.3200000000002</c:v>
                </c:pt>
                <c:pt idx="857">
                  <c:v>2545.29</c:v>
                </c:pt>
                <c:pt idx="858">
                  <c:v>2548.2600000000002</c:v>
                </c:pt>
                <c:pt idx="859">
                  <c:v>2551.23</c:v>
                </c:pt>
                <c:pt idx="860">
                  <c:v>2554.1999999999998</c:v>
                </c:pt>
                <c:pt idx="861">
                  <c:v>2557.17</c:v>
                </c:pt>
                <c:pt idx="862">
                  <c:v>2560.14</c:v>
                </c:pt>
                <c:pt idx="863">
                  <c:v>2563.11</c:v>
                </c:pt>
                <c:pt idx="864">
                  <c:v>2566.08</c:v>
                </c:pt>
                <c:pt idx="865">
                  <c:v>2569.0500000000002</c:v>
                </c:pt>
                <c:pt idx="866">
                  <c:v>2572.02</c:v>
                </c:pt>
                <c:pt idx="867">
                  <c:v>2574.9899999999998</c:v>
                </c:pt>
                <c:pt idx="868">
                  <c:v>2577.96</c:v>
                </c:pt>
                <c:pt idx="869">
                  <c:v>2580.9299999999998</c:v>
                </c:pt>
                <c:pt idx="870">
                  <c:v>2583.9</c:v>
                </c:pt>
                <c:pt idx="871">
                  <c:v>2586.87</c:v>
                </c:pt>
                <c:pt idx="872">
                  <c:v>2589.84</c:v>
                </c:pt>
                <c:pt idx="873">
                  <c:v>2592.81</c:v>
                </c:pt>
                <c:pt idx="874">
                  <c:v>2595.7800000000002</c:v>
                </c:pt>
                <c:pt idx="875">
                  <c:v>2598.75</c:v>
                </c:pt>
                <c:pt idx="876">
                  <c:v>2601.7199999999998</c:v>
                </c:pt>
                <c:pt idx="877">
                  <c:v>2604.69</c:v>
                </c:pt>
                <c:pt idx="878">
                  <c:v>2607.66</c:v>
                </c:pt>
                <c:pt idx="879">
                  <c:v>2610.63</c:v>
                </c:pt>
                <c:pt idx="880">
                  <c:v>2613.6</c:v>
                </c:pt>
                <c:pt idx="881">
                  <c:v>2616.5700000000002</c:v>
                </c:pt>
                <c:pt idx="882">
                  <c:v>2619.54</c:v>
                </c:pt>
                <c:pt idx="883">
                  <c:v>2622.51</c:v>
                </c:pt>
                <c:pt idx="884">
                  <c:v>2625.48</c:v>
                </c:pt>
                <c:pt idx="885">
                  <c:v>2628.45</c:v>
                </c:pt>
                <c:pt idx="886">
                  <c:v>2631.42</c:v>
                </c:pt>
                <c:pt idx="887">
                  <c:v>2634.39</c:v>
                </c:pt>
                <c:pt idx="888">
                  <c:v>2637.36</c:v>
                </c:pt>
                <c:pt idx="889">
                  <c:v>2640.33</c:v>
                </c:pt>
                <c:pt idx="890">
                  <c:v>2643.3</c:v>
                </c:pt>
                <c:pt idx="891">
                  <c:v>2646.27</c:v>
                </c:pt>
                <c:pt idx="892">
                  <c:v>2649.24</c:v>
                </c:pt>
                <c:pt idx="893">
                  <c:v>2652.21</c:v>
                </c:pt>
                <c:pt idx="894">
                  <c:v>2655.18</c:v>
                </c:pt>
                <c:pt idx="895">
                  <c:v>2658.15</c:v>
                </c:pt>
                <c:pt idx="896">
                  <c:v>2661.12</c:v>
                </c:pt>
                <c:pt idx="897">
                  <c:v>2664.09</c:v>
                </c:pt>
                <c:pt idx="898">
                  <c:v>2667.06</c:v>
                </c:pt>
                <c:pt idx="899">
                  <c:v>2670.03</c:v>
                </c:pt>
                <c:pt idx="900">
                  <c:v>2673</c:v>
                </c:pt>
                <c:pt idx="901">
                  <c:v>2675.97</c:v>
                </c:pt>
                <c:pt idx="902">
                  <c:v>2678.94</c:v>
                </c:pt>
                <c:pt idx="903">
                  <c:v>2681.91</c:v>
                </c:pt>
                <c:pt idx="904">
                  <c:v>2684.88</c:v>
                </c:pt>
                <c:pt idx="905">
                  <c:v>2687.85</c:v>
                </c:pt>
                <c:pt idx="906">
                  <c:v>2690.82</c:v>
                </c:pt>
                <c:pt idx="907">
                  <c:v>2693.79</c:v>
                </c:pt>
                <c:pt idx="908">
                  <c:v>2696.76</c:v>
                </c:pt>
                <c:pt idx="909">
                  <c:v>2699.73</c:v>
                </c:pt>
                <c:pt idx="910">
                  <c:v>2702.7</c:v>
                </c:pt>
                <c:pt idx="911">
                  <c:v>2705.67</c:v>
                </c:pt>
                <c:pt idx="912">
                  <c:v>2708.64</c:v>
                </c:pt>
                <c:pt idx="913">
                  <c:v>2711.61</c:v>
                </c:pt>
                <c:pt idx="914">
                  <c:v>2714.58</c:v>
                </c:pt>
                <c:pt idx="915">
                  <c:v>2717.55</c:v>
                </c:pt>
                <c:pt idx="916">
                  <c:v>2720.52</c:v>
                </c:pt>
                <c:pt idx="917">
                  <c:v>2723.49</c:v>
                </c:pt>
                <c:pt idx="918">
                  <c:v>2726.46</c:v>
                </c:pt>
                <c:pt idx="919">
                  <c:v>2729.43</c:v>
                </c:pt>
                <c:pt idx="920">
                  <c:v>2732.4</c:v>
                </c:pt>
                <c:pt idx="921">
                  <c:v>2735.37</c:v>
                </c:pt>
                <c:pt idx="922">
                  <c:v>2738.34</c:v>
                </c:pt>
                <c:pt idx="923">
                  <c:v>2741.31</c:v>
                </c:pt>
                <c:pt idx="924">
                  <c:v>2744.28</c:v>
                </c:pt>
                <c:pt idx="925">
                  <c:v>2747.25</c:v>
                </c:pt>
                <c:pt idx="926">
                  <c:v>2750.22</c:v>
                </c:pt>
                <c:pt idx="927">
                  <c:v>2753.19</c:v>
                </c:pt>
                <c:pt idx="928">
                  <c:v>2756.16</c:v>
                </c:pt>
                <c:pt idx="929">
                  <c:v>2759.13</c:v>
                </c:pt>
                <c:pt idx="930">
                  <c:v>2762.1</c:v>
                </c:pt>
                <c:pt idx="931">
                  <c:v>2765.07</c:v>
                </c:pt>
                <c:pt idx="932">
                  <c:v>2768.04</c:v>
                </c:pt>
                <c:pt idx="933">
                  <c:v>2771.01</c:v>
                </c:pt>
                <c:pt idx="934">
                  <c:v>2773.98</c:v>
                </c:pt>
                <c:pt idx="935">
                  <c:v>2776.95</c:v>
                </c:pt>
                <c:pt idx="936">
                  <c:v>2779.92</c:v>
                </c:pt>
                <c:pt idx="937">
                  <c:v>2782.89</c:v>
                </c:pt>
                <c:pt idx="938">
                  <c:v>2785.86</c:v>
                </c:pt>
                <c:pt idx="939">
                  <c:v>2788.83</c:v>
                </c:pt>
                <c:pt idx="940">
                  <c:v>2791.8</c:v>
                </c:pt>
                <c:pt idx="941">
                  <c:v>2794.77</c:v>
                </c:pt>
                <c:pt idx="942">
                  <c:v>2797.74</c:v>
                </c:pt>
                <c:pt idx="943">
                  <c:v>2800.71</c:v>
                </c:pt>
                <c:pt idx="944">
                  <c:v>2803.68</c:v>
                </c:pt>
                <c:pt idx="945">
                  <c:v>2806.65</c:v>
                </c:pt>
                <c:pt idx="946">
                  <c:v>2809.62</c:v>
                </c:pt>
                <c:pt idx="947">
                  <c:v>2812.59</c:v>
                </c:pt>
                <c:pt idx="948">
                  <c:v>2815.56</c:v>
                </c:pt>
                <c:pt idx="949">
                  <c:v>2818.53</c:v>
                </c:pt>
                <c:pt idx="950">
                  <c:v>2821.5</c:v>
                </c:pt>
                <c:pt idx="951">
                  <c:v>2824.47</c:v>
                </c:pt>
                <c:pt idx="952">
                  <c:v>2827.44</c:v>
                </c:pt>
                <c:pt idx="953">
                  <c:v>2830.41</c:v>
                </c:pt>
                <c:pt idx="954">
                  <c:v>2833.38</c:v>
                </c:pt>
                <c:pt idx="955">
                  <c:v>2836.35</c:v>
                </c:pt>
                <c:pt idx="956">
                  <c:v>2839.32</c:v>
                </c:pt>
                <c:pt idx="957">
                  <c:v>2842.29</c:v>
                </c:pt>
                <c:pt idx="958">
                  <c:v>2845.26</c:v>
                </c:pt>
                <c:pt idx="959">
                  <c:v>2848.23</c:v>
                </c:pt>
                <c:pt idx="960">
                  <c:v>2851.2</c:v>
                </c:pt>
                <c:pt idx="961">
                  <c:v>2854.17</c:v>
                </c:pt>
                <c:pt idx="962">
                  <c:v>2857.14</c:v>
                </c:pt>
                <c:pt idx="963">
                  <c:v>2860.11</c:v>
                </c:pt>
                <c:pt idx="964">
                  <c:v>2863.08</c:v>
                </c:pt>
                <c:pt idx="965">
                  <c:v>2866.05</c:v>
                </c:pt>
                <c:pt idx="966">
                  <c:v>2869.02</c:v>
                </c:pt>
                <c:pt idx="967">
                  <c:v>2871.99</c:v>
                </c:pt>
                <c:pt idx="968">
                  <c:v>2874.96</c:v>
                </c:pt>
                <c:pt idx="969">
                  <c:v>2877.93</c:v>
                </c:pt>
                <c:pt idx="970">
                  <c:v>2880.9</c:v>
                </c:pt>
                <c:pt idx="971">
                  <c:v>2883.87</c:v>
                </c:pt>
                <c:pt idx="972">
                  <c:v>2886.84</c:v>
                </c:pt>
                <c:pt idx="973">
                  <c:v>2889.81</c:v>
                </c:pt>
                <c:pt idx="974">
                  <c:v>2892.78</c:v>
                </c:pt>
                <c:pt idx="975">
                  <c:v>2895.75</c:v>
                </c:pt>
                <c:pt idx="976">
                  <c:v>2898.72</c:v>
                </c:pt>
                <c:pt idx="977">
                  <c:v>2901.69</c:v>
                </c:pt>
                <c:pt idx="978">
                  <c:v>2904.66</c:v>
                </c:pt>
                <c:pt idx="979">
                  <c:v>2907.63</c:v>
                </c:pt>
                <c:pt idx="980">
                  <c:v>2910.6</c:v>
                </c:pt>
                <c:pt idx="981">
                  <c:v>2913.57</c:v>
                </c:pt>
                <c:pt idx="982">
                  <c:v>2916.54</c:v>
                </c:pt>
                <c:pt idx="983">
                  <c:v>2919.51</c:v>
                </c:pt>
                <c:pt idx="984">
                  <c:v>2922.48</c:v>
                </c:pt>
                <c:pt idx="985">
                  <c:v>2925.45</c:v>
                </c:pt>
                <c:pt idx="986">
                  <c:v>2928.42</c:v>
                </c:pt>
                <c:pt idx="987">
                  <c:v>2931.39</c:v>
                </c:pt>
                <c:pt idx="988">
                  <c:v>2934.36</c:v>
                </c:pt>
                <c:pt idx="989">
                  <c:v>2937.33</c:v>
                </c:pt>
                <c:pt idx="990">
                  <c:v>2940.3</c:v>
                </c:pt>
                <c:pt idx="991">
                  <c:v>2943.27</c:v>
                </c:pt>
                <c:pt idx="992">
                  <c:v>2946.24</c:v>
                </c:pt>
                <c:pt idx="993">
                  <c:v>2949.21</c:v>
                </c:pt>
                <c:pt idx="994">
                  <c:v>2952.18</c:v>
                </c:pt>
                <c:pt idx="995">
                  <c:v>2955.15</c:v>
                </c:pt>
                <c:pt idx="996">
                  <c:v>2958.12</c:v>
                </c:pt>
                <c:pt idx="997">
                  <c:v>2961.09</c:v>
                </c:pt>
                <c:pt idx="998">
                  <c:v>2964.06</c:v>
                </c:pt>
                <c:pt idx="999">
                  <c:v>2967.03</c:v>
                </c:pt>
                <c:pt idx="1000">
                  <c:v>2970</c:v>
                </c:pt>
                <c:pt idx="1001">
                  <c:v>2972.97</c:v>
                </c:pt>
                <c:pt idx="1002">
                  <c:v>2975.94</c:v>
                </c:pt>
                <c:pt idx="1003">
                  <c:v>2978.91</c:v>
                </c:pt>
                <c:pt idx="1004">
                  <c:v>2981.88</c:v>
                </c:pt>
                <c:pt idx="1005">
                  <c:v>2984.85</c:v>
                </c:pt>
                <c:pt idx="1006">
                  <c:v>2987.82</c:v>
                </c:pt>
                <c:pt idx="1007">
                  <c:v>2990.79</c:v>
                </c:pt>
                <c:pt idx="1008">
                  <c:v>2993.76</c:v>
                </c:pt>
                <c:pt idx="1009">
                  <c:v>2996.73</c:v>
                </c:pt>
                <c:pt idx="1010">
                  <c:v>2999.7</c:v>
                </c:pt>
                <c:pt idx="1011">
                  <c:v>3002.67</c:v>
                </c:pt>
                <c:pt idx="1012">
                  <c:v>3005.64</c:v>
                </c:pt>
                <c:pt idx="1013">
                  <c:v>3008.61</c:v>
                </c:pt>
                <c:pt idx="1014">
                  <c:v>3011.58</c:v>
                </c:pt>
                <c:pt idx="1015">
                  <c:v>3014.55</c:v>
                </c:pt>
                <c:pt idx="1016">
                  <c:v>3017.52</c:v>
                </c:pt>
                <c:pt idx="1017">
                  <c:v>3020.49</c:v>
                </c:pt>
                <c:pt idx="1018">
                  <c:v>3023.46</c:v>
                </c:pt>
                <c:pt idx="1019">
                  <c:v>3026.43</c:v>
                </c:pt>
                <c:pt idx="1020">
                  <c:v>3029.4</c:v>
                </c:pt>
                <c:pt idx="1021">
                  <c:v>3032.37</c:v>
                </c:pt>
                <c:pt idx="1022">
                  <c:v>3035.34</c:v>
                </c:pt>
                <c:pt idx="1023">
                  <c:v>3038.31</c:v>
                </c:pt>
                <c:pt idx="1024">
                  <c:v>3041.28</c:v>
                </c:pt>
                <c:pt idx="1025">
                  <c:v>3044.25</c:v>
                </c:pt>
                <c:pt idx="1026">
                  <c:v>3047.22</c:v>
                </c:pt>
                <c:pt idx="1027">
                  <c:v>3050.19</c:v>
                </c:pt>
                <c:pt idx="1028">
                  <c:v>3053.16</c:v>
                </c:pt>
                <c:pt idx="1029">
                  <c:v>3056.13</c:v>
                </c:pt>
                <c:pt idx="1030">
                  <c:v>3059.1</c:v>
                </c:pt>
                <c:pt idx="1031">
                  <c:v>3062.07</c:v>
                </c:pt>
                <c:pt idx="1032">
                  <c:v>3065.04</c:v>
                </c:pt>
                <c:pt idx="1033">
                  <c:v>3068.01</c:v>
                </c:pt>
                <c:pt idx="1034">
                  <c:v>3070.98</c:v>
                </c:pt>
                <c:pt idx="1035">
                  <c:v>3073.95</c:v>
                </c:pt>
                <c:pt idx="1036">
                  <c:v>3076.92</c:v>
                </c:pt>
                <c:pt idx="1037">
                  <c:v>3079.89</c:v>
                </c:pt>
                <c:pt idx="1038">
                  <c:v>3082.86</c:v>
                </c:pt>
                <c:pt idx="1039">
                  <c:v>3085.83</c:v>
                </c:pt>
                <c:pt idx="1040">
                  <c:v>3088.8</c:v>
                </c:pt>
                <c:pt idx="1041">
                  <c:v>3091.77</c:v>
                </c:pt>
                <c:pt idx="1042">
                  <c:v>3094.74</c:v>
                </c:pt>
                <c:pt idx="1043">
                  <c:v>3097.71</c:v>
                </c:pt>
                <c:pt idx="1044">
                  <c:v>3100.68</c:v>
                </c:pt>
                <c:pt idx="1045">
                  <c:v>3103.65</c:v>
                </c:pt>
                <c:pt idx="1046">
                  <c:v>3106.62</c:v>
                </c:pt>
                <c:pt idx="1047">
                  <c:v>3109.59</c:v>
                </c:pt>
                <c:pt idx="1048">
                  <c:v>3112.56</c:v>
                </c:pt>
                <c:pt idx="1049">
                  <c:v>3115.53</c:v>
                </c:pt>
                <c:pt idx="1050">
                  <c:v>3118.5</c:v>
                </c:pt>
                <c:pt idx="1051">
                  <c:v>3121.47</c:v>
                </c:pt>
                <c:pt idx="1052">
                  <c:v>3124.44</c:v>
                </c:pt>
                <c:pt idx="1053">
                  <c:v>3127.41</c:v>
                </c:pt>
                <c:pt idx="1054">
                  <c:v>3130.38</c:v>
                </c:pt>
                <c:pt idx="1055">
                  <c:v>3133.35</c:v>
                </c:pt>
                <c:pt idx="1056">
                  <c:v>3136.32</c:v>
                </c:pt>
                <c:pt idx="1057">
                  <c:v>3139.29</c:v>
                </c:pt>
                <c:pt idx="1058">
                  <c:v>3142.26</c:v>
                </c:pt>
                <c:pt idx="1059">
                  <c:v>3145.23</c:v>
                </c:pt>
                <c:pt idx="1060">
                  <c:v>3148.2</c:v>
                </c:pt>
                <c:pt idx="1061">
                  <c:v>3151.17</c:v>
                </c:pt>
                <c:pt idx="1062">
                  <c:v>3154.14</c:v>
                </c:pt>
                <c:pt idx="1063">
                  <c:v>3157.11</c:v>
                </c:pt>
                <c:pt idx="1064">
                  <c:v>3160.08</c:v>
                </c:pt>
                <c:pt idx="1065">
                  <c:v>3163.05</c:v>
                </c:pt>
                <c:pt idx="1066">
                  <c:v>3166.02</c:v>
                </c:pt>
                <c:pt idx="1067">
                  <c:v>3168.99</c:v>
                </c:pt>
                <c:pt idx="1068">
                  <c:v>3171.96</c:v>
                </c:pt>
                <c:pt idx="1069">
                  <c:v>3174.93</c:v>
                </c:pt>
                <c:pt idx="1070">
                  <c:v>3177.9</c:v>
                </c:pt>
                <c:pt idx="1071">
                  <c:v>3180.87</c:v>
                </c:pt>
                <c:pt idx="1072">
                  <c:v>3183.84</c:v>
                </c:pt>
                <c:pt idx="1073">
                  <c:v>3186.81</c:v>
                </c:pt>
                <c:pt idx="1074">
                  <c:v>3189.78</c:v>
                </c:pt>
                <c:pt idx="1075">
                  <c:v>3192.75</c:v>
                </c:pt>
                <c:pt idx="1076">
                  <c:v>3195.72</c:v>
                </c:pt>
                <c:pt idx="1077">
                  <c:v>3198.69</c:v>
                </c:pt>
                <c:pt idx="1078">
                  <c:v>3201.66</c:v>
                </c:pt>
                <c:pt idx="1079">
                  <c:v>3204.63</c:v>
                </c:pt>
                <c:pt idx="1080">
                  <c:v>3207.6</c:v>
                </c:pt>
                <c:pt idx="1081">
                  <c:v>3210.57</c:v>
                </c:pt>
                <c:pt idx="1082">
                  <c:v>3213.54</c:v>
                </c:pt>
                <c:pt idx="1083">
                  <c:v>3216.51</c:v>
                </c:pt>
                <c:pt idx="1084">
                  <c:v>3219.48</c:v>
                </c:pt>
                <c:pt idx="1085">
                  <c:v>3222.45</c:v>
                </c:pt>
                <c:pt idx="1086">
                  <c:v>3225.42</c:v>
                </c:pt>
                <c:pt idx="1087">
                  <c:v>3228.39</c:v>
                </c:pt>
                <c:pt idx="1088">
                  <c:v>3231.36</c:v>
                </c:pt>
                <c:pt idx="1089">
                  <c:v>3234.33</c:v>
                </c:pt>
                <c:pt idx="1090">
                  <c:v>3237.3</c:v>
                </c:pt>
                <c:pt idx="1091">
                  <c:v>3240.27</c:v>
                </c:pt>
                <c:pt idx="1092">
                  <c:v>3243.24</c:v>
                </c:pt>
                <c:pt idx="1093">
                  <c:v>3246.21</c:v>
                </c:pt>
                <c:pt idx="1094">
                  <c:v>3249.18</c:v>
                </c:pt>
                <c:pt idx="1095">
                  <c:v>3252.15</c:v>
                </c:pt>
                <c:pt idx="1096">
                  <c:v>3255.12</c:v>
                </c:pt>
                <c:pt idx="1097">
                  <c:v>3258.09</c:v>
                </c:pt>
                <c:pt idx="1098">
                  <c:v>3261.06</c:v>
                </c:pt>
                <c:pt idx="1099">
                  <c:v>3264.03</c:v>
                </c:pt>
                <c:pt idx="1100">
                  <c:v>3267</c:v>
                </c:pt>
                <c:pt idx="1101">
                  <c:v>3269.97</c:v>
                </c:pt>
                <c:pt idx="1102">
                  <c:v>3272.94</c:v>
                </c:pt>
                <c:pt idx="1103">
                  <c:v>3275.91</c:v>
                </c:pt>
                <c:pt idx="1104">
                  <c:v>3278.88</c:v>
                </c:pt>
                <c:pt idx="1105">
                  <c:v>3281.85</c:v>
                </c:pt>
                <c:pt idx="1106">
                  <c:v>3284.82</c:v>
                </c:pt>
                <c:pt idx="1107">
                  <c:v>3287.79</c:v>
                </c:pt>
                <c:pt idx="1108">
                  <c:v>3290.76</c:v>
                </c:pt>
                <c:pt idx="1109">
                  <c:v>3293.73</c:v>
                </c:pt>
                <c:pt idx="1110">
                  <c:v>3296.7</c:v>
                </c:pt>
                <c:pt idx="1111">
                  <c:v>3299.67</c:v>
                </c:pt>
                <c:pt idx="1112">
                  <c:v>3302.64</c:v>
                </c:pt>
                <c:pt idx="1113">
                  <c:v>3305.61</c:v>
                </c:pt>
                <c:pt idx="1114">
                  <c:v>3308.58</c:v>
                </c:pt>
                <c:pt idx="1115">
                  <c:v>3311.55</c:v>
                </c:pt>
                <c:pt idx="1116">
                  <c:v>3314.52</c:v>
                </c:pt>
                <c:pt idx="1117">
                  <c:v>3317.49</c:v>
                </c:pt>
                <c:pt idx="1118">
                  <c:v>3320.46</c:v>
                </c:pt>
                <c:pt idx="1119">
                  <c:v>3323.43</c:v>
                </c:pt>
                <c:pt idx="1120">
                  <c:v>3326.4</c:v>
                </c:pt>
                <c:pt idx="1121">
                  <c:v>3329.37</c:v>
                </c:pt>
                <c:pt idx="1122">
                  <c:v>3332.34</c:v>
                </c:pt>
                <c:pt idx="1123">
                  <c:v>3335.31</c:v>
                </c:pt>
                <c:pt idx="1124">
                  <c:v>3338.28</c:v>
                </c:pt>
                <c:pt idx="1125">
                  <c:v>3341.25</c:v>
                </c:pt>
                <c:pt idx="1126">
                  <c:v>3344.22</c:v>
                </c:pt>
                <c:pt idx="1127">
                  <c:v>3347.19</c:v>
                </c:pt>
                <c:pt idx="1128">
                  <c:v>3350.16</c:v>
                </c:pt>
                <c:pt idx="1129">
                  <c:v>3353.13</c:v>
                </c:pt>
                <c:pt idx="1130">
                  <c:v>3356.1</c:v>
                </c:pt>
                <c:pt idx="1131">
                  <c:v>3359.07</c:v>
                </c:pt>
                <c:pt idx="1132">
                  <c:v>3362.04</c:v>
                </c:pt>
                <c:pt idx="1133">
                  <c:v>3365.01</c:v>
                </c:pt>
                <c:pt idx="1134">
                  <c:v>3367.98</c:v>
                </c:pt>
                <c:pt idx="1135">
                  <c:v>3370.95</c:v>
                </c:pt>
                <c:pt idx="1136">
                  <c:v>3373.92</c:v>
                </c:pt>
                <c:pt idx="1137">
                  <c:v>3376.89</c:v>
                </c:pt>
                <c:pt idx="1138">
                  <c:v>3379.86</c:v>
                </c:pt>
                <c:pt idx="1139">
                  <c:v>3382.83</c:v>
                </c:pt>
                <c:pt idx="1140">
                  <c:v>3385.8</c:v>
                </c:pt>
                <c:pt idx="1141">
                  <c:v>3388.77</c:v>
                </c:pt>
                <c:pt idx="1142">
                  <c:v>3391.74</c:v>
                </c:pt>
                <c:pt idx="1143">
                  <c:v>3394.71</c:v>
                </c:pt>
                <c:pt idx="1144">
                  <c:v>3397.68</c:v>
                </c:pt>
                <c:pt idx="1145">
                  <c:v>3400.65</c:v>
                </c:pt>
                <c:pt idx="1146">
                  <c:v>3403.62</c:v>
                </c:pt>
                <c:pt idx="1147">
                  <c:v>3406.59</c:v>
                </c:pt>
                <c:pt idx="1148">
                  <c:v>3409.56</c:v>
                </c:pt>
                <c:pt idx="1149">
                  <c:v>3412.53</c:v>
                </c:pt>
                <c:pt idx="1150">
                  <c:v>3415.5</c:v>
                </c:pt>
                <c:pt idx="1151">
                  <c:v>3418.47</c:v>
                </c:pt>
                <c:pt idx="1152">
                  <c:v>3421.44</c:v>
                </c:pt>
                <c:pt idx="1153">
                  <c:v>3424.41</c:v>
                </c:pt>
                <c:pt idx="1154">
                  <c:v>3427.38</c:v>
                </c:pt>
                <c:pt idx="1155">
                  <c:v>3430.35</c:v>
                </c:pt>
                <c:pt idx="1156">
                  <c:v>3433.32</c:v>
                </c:pt>
                <c:pt idx="1157">
                  <c:v>3436.29</c:v>
                </c:pt>
                <c:pt idx="1158">
                  <c:v>3439.26</c:v>
                </c:pt>
                <c:pt idx="1159">
                  <c:v>3442.23</c:v>
                </c:pt>
                <c:pt idx="1160">
                  <c:v>3445.2</c:v>
                </c:pt>
                <c:pt idx="1161">
                  <c:v>3448.17</c:v>
                </c:pt>
                <c:pt idx="1162">
                  <c:v>3451.14</c:v>
                </c:pt>
                <c:pt idx="1163">
                  <c:v>3454.11</c:v>
                </c:pt>
                <c:pt idx="1164">
                  <c:v>3457.08</c:v>
                </c:pt>
                <c:pt idx="1165">
                  <c:v>3460.05</c:v>
                </c:pt>
                <c:pt idx="1166">
                  <c:v>3463.02</c:v>
                </c:pt>
                <c:pt idx="1167">
                  <c:v>3465.99</c:v>
                </c:pt>
                <c:pt idx="1168">
                  <c:v>3468.96</c:v>
                </c:pt>
                <c:pt idx="1169">
                  <c:v>3471.93</c:v>
                </c:pt>
                <c:pt idx="1170">
                  <c:v>3474.9</c:v>
                </c:pt>
                <c:pt idx="1171">
                  <c:v>3477.87</c:v>
                </c:pt>
                <c:pt idx="1172">
                  <c:v>3480.84</c:v>
                </c:pt>
                <c:pt idx="1173">
                  <c:v>3483.81</c:v>
                </c:pt>
                <c:pt idx="1174">
                  <c:v>3486.78</c:v>
                </c:pt>
                <c:pt idx="1175">
                  <c:v>3489.75</c:v>
                </c:pt>
                <c:pt idx="1176">
                  <c:v>3492.72</c:v>
                </c:pt>
                <c:pt idx="1177">
                  <c:v>3495.69</c:v>
                </c:pt>
                <c:pt idx="1178">
                  <c:v>3498.66</c:v>
                </c:pt>
                <c:pt idx="1179">
                  <c:v>3501.63</c:v>
                </c:pt>
                <c:pt idx="1180">
                  <c:v>3504.6</c:v>
                </c:pt>
                <c:pt idx="1181">
                  <c:v>3507.57</c:v>
                </c:pt>
                <c:pt idx="1182">
                  <c:v>3510.54</c:v>
                </c:pt>
                <c:pt idx="1183">
                  <c:v>3513.51</c:v>
                </c:pt>
                <c:pt idx="1184">
                  <c:v>3516.48</c:v>
                </c:pt>
                <c:pt idx="1185">
                  <c:v>3519.45</c:v>
                </c:pt>
                <c:pt idx="1186">
                  <c:v>3522.42</c:v>
                </c:pt>
                <c:pt idx="1187">
                  <c:v>3525.39</c:v>
                </c:pt>
                <c:pt idx="1188">
                  <c:v>3528.36</c:v>
                </c:pt>
                <c:pt idx="1189">
                  <c:v>3531.33</c:v>
                </c:pt>
                <c:pt idx="1190">
                  <c:v>3534.3</c:v>
                </c:pt>
                <c:pt idx="1191">
                  <c:v>3537.27</c:v>
                </c:pt>
                <c:pt idx="1192">
                  <c:v>3540.24</c:v>
                </c:pt>
                <c:pt idx="1193">
                  <c:v>3543.21</c:v>
                </c:pt>
                <c:pt idx="1194">
                  <c:v>3546.18</c:v>
                </c:pt>
                <c:pt idx="1195">
                  <c:v>3549.15</c:v>
                </c:pt>
                <c:pt idx="1196">
                  <c:v>3552.12</c:v>
                </c:pt>
                <c:pt idx="1197">
                  <c:v>3555.09</c:v>
                </c:pt>
                <c:pt idx="1198">
                  <c:v>3558.06</c:v>
                </c:pt>
                <c:pt idx="1199">
                  <c:v>3561.03</c:v>
                </c:pt>
                <c:pt idx="1200">
                  <c:v>3564</c:v>
                </c:pt>
                <c:pt idx="1201">
                  <c:v>3566.97</c:v>
                </c:pt>
                <c:pt idx="1202">
                  <c:v>3569.94</c:v>
                </c:pt>
                <c:pt idx="1203">
                  <c:v>3572.91</c:v>
                </c:pt>
                <c:pt idx="1204">
                  <c:v>3575.88</c:v>
                </c:pt>
                <c:pt idx="1205">
                  <c:v>3578.85</c:v>
                </c:pt>
                <c:pt idx="1206">
                  <c:v>3581.82</c:v>
                </c:pt>
                <c:pt idx="1207">
                  <c:v>3584.79</c:v>
                </c:pt>
                <c:pt idx="1208">
                  <c:v>3587.76</c:v>
                </c:pt>
                <c:pt idx="1209">
                  <c:v>3590.73</c:v>
                </c:pt>
                <c:pt idx="1210">
                  <c:v>3593.7</c:v>
                </c:pt>
                <c:pt idx="1211">
                  <c:v>3596.67</c:v>
                </c:pt>
                <c:pt idx="1212">
                  <c:v>3599.64</c:v>
                </c:pt>
                <c:pt idx="1213">
                  <c:v>3602.61</c:v>
                </c:pt>
                <c:pt idx="1214">
                  <c:v>3605.58</c:v>
                </c:pt>
                <c:pt idx="1215">
                  <c:v>3608.55</c:v>
                </c:pt>
                <c:pt idx="1216">
                  <c:v>3611.52</c:v>
                </c:pt>
                <c:pt idx="1217">
                  <c:v>3614.49</c:v>
                </c:pt>
                <c:pt idx="1218">
                  <c:v>3617.46</c:v>
                </c:pt>
                <c:pt idx="1219">
                  <c:v>3620.43</c:v>
                </c:pt>
                <c:pt idx="1220">
                  <c:v>3623.4</c:v>
                </c:pt>
                <c:pt idx="1221">
                  <c:v>3626.37</c:v>
                </c:pt>
                <c:pt idx="1222">
                  <c:v>3629.34</c:v>
                </c:pt>
                <c:pt idx="1223">
                  <c:v>3632.31</c:v>
                </c:pt>
                <c:pt idx="1224">
                  <c:v>3635.28</c:v>
                </c:pt>
                <c:pt idx="1225">
                  <c:v>3638.25</c:v>
                </c:pt>
                <c:pt idx="1226">
                  <c:v>3641.22</c:v>
                </c:pt>
                <c:pt idx="1227">
                  <c:v>3644.19</c:v>
                </c:pt>
                <c:pt idx="1228">
                  <c:v>3647.16</c:v>
                </c:pt>
                <c:pt idx="1229">
                  <c:v>3650.13</c:v>
                </c:pt>
                <c:pt idx="1230">
                  <c:v>3653.1</c:v>
                </c:pt>
                <c:pt idx="1231">
                  <c:v>3656.07</c:v>
                </c:pt>
                <c:pt idx="1232">
                  <c:v>3659.04</c:v>
                </c:pt>
                <c:pt idx="1233">
                  <c:v>3662.01</c:v>
                </c:pt>
                <c:pt idx="1234">
                  <c:v>3664.98</c:v>
                </c:pt>
                <c:pt idx="1235">
                  <c:v>3667.95</c:v>
                </c:pt>
                <c:pt idx="1236">
                  <c:v>3670.92</c:v>
                </c:pt>
                <c:pt idx="1237">
                  <c:v>3673.89</c:v>
                </c:pt>
                <c:pt idx="1238">
                  <c:v>3676.86</c:v>
                </c:pt>
                <c:pt idx="1239">
                  <c:v>3679.83</c:v>
                </c:pt>
                <c:pt idx="1240">
                  <c:v>3682.8</c:v>
                </c:pt>
                <c:pt idx="1241">
                  <c:v>3685.77</c:v>
                </c:pt>
                <c:pt idx="1242">
                  <c:v>3688.74</c:v>
                </c:pt>
                <c:pt idx="1243">
                  <c:v>3691.71</c:v>
                </c:pt>
                <c:pt idx="1244">
                  <c:v>3694.68</c:v>
                </c:pt>
                <c:pt idx="1245">
                  <c:v>3697.65</c:v>
                </c:pt>
                <c:pt idx="1246">
                  <c:v>3700.62</c:v>
                </c:pt>
                <c:pt idx="1247">
                  <c:v>3703.59</c:v>
                </c:pt>
                <c:pt idx="1248">
                  <c:v>3706.56</c:v>
                </c:pt>
                <c:pt idx="1249">
                  <c:v>3709.53</c:v>
                </c:pt>
                <c:pt idx="1250">
                  <c:v>3712.5</c:v>
                </c:pt>
                <c:pt idx="1251">
                  <c:v>3715.47</c:v>
                </c:pt>
                <c:pt idx="1252">
                  <c:v>3718.44</c:v>
                </c:pt>
                <c:pt idx="1253">
                  <c:v>3721.41</c:v>
                </c:pt>
                <c:pt idx="1254">
                  <c:v>3724.38</c:v>
                </c:pt>
                <c:pt idx="1255">
                  <c:v>3727.35</c:v>
                </c:pt>
                <c:pt idx="1256">
                  <c:v>3730.32</c:v>
                </c:pt>
                <c:pt idx="1257">
                  <c:v>3733.29</c:v>
                </c:pt>
                <c:pt idx="1258">
                  <c:v>3736.26</c:v>
                </c:pt>
                <c:pt idx="1259">
                  <c:v>3739.23</c:v>
                </c:pt>
                <c:pt idx="1260">
                  <c:v>3742.2</c:v>
                </c:pt>
                <c:pt idx="1261">
                  <c:v>3745.17</c:v>
                </c:pt>
                <c:pt idx="1262">
                  <c:v>3748.14</c:v>
                </c:pt>
                <c:pt idx="1263">
                  <c:v>3751.11</c:v>
                </c:pt>
                <c:pt idx="1264">
                  <c:v>3754.08</c:v>
                </c:pt>
                <c:pt idx="1265">
                  <c:v>3757.05</c:v>
                </c:pt>
                <c:pt idx="1266">
                  <c:v>3760.02</c:v>
                </c:pt>
                <c:pt idx="1267">
                  <c:v>3762.99</c:v>
                </c:pt>
                <c:pt idx="1268">
                  <c:v>3765.96</c:v>
                </c:pt>
                <c:pt idx="1269">
                  <c:v>3768.93</c:v>
                </c:pt>
                <c:pt idx="1270">
                  <c:v>3771.9</c:v>
                </c:pt>
                <c:pt idx="1271">
                  <c:v>3774.87</c:v>
                </c:pt>
                <c:pt idx="1272">
                  <c:v>3777.84</c:v>
                </c:pt>
                <c:pt idx="1273">
                  <c:v>3780.81</c:v>
                </c:pt>
                <c:pt idx="1274">
                  <c:v>3783.78</c:v>
                </c:pt>
                <c:pt idx="1275">
                  <c:v>3786.75</c:v>
                </c:pt>
                <c:pt idx="1276">
                  <c:v>3789.72</c:v>
                </c:pt>
                <c:pt idx="1277">
                  <c:v>3792.69</c:v>
                </c:pt>
                <c:pt idx="1278">
                  <c:v>3795.66</c:v>
                </c:pt>
                <c:pt idx="1279">
                  <c:v>3798.63</c:v>
                </c:pt>
                <c:pt idx="1280">
                  <c:v>3801.6</c:v>
                </c:pt>
                <c:pt idx="1281">
                  <c:v>3804.57</c:v>
                </c:pt>
                <c:pt idx="1282">
                  <c:v>3807.54</c:v>
                </c:pt>
                <c:pt idx="1283">
                  <c:v>3810.51</c:v>
                </c:pt>
                <c:pt idx="1284">
                  <c:v>3813.48</c:v>
                </c:pt>
                <c:pt idx="1285">
                  <c:v>3816.45</c:v>
                </c:pt>
                <c:pt idx="1286">
                  <c:v>3819.42</c:v>
                </c:pt>
                <c:pt idx="1287">
                  <c:v>3822.39</c:v>
                </c:pt>
                <c:pt idx="1288">
                  <c:v>3825.36</c:v>
                </c:pt>
                <c:pt idx="1289">
                  <c:v>3828.33</c:v>
                </c:pt>
                <c:pt idx="1290">
                  <c:v>3831.3</c:v>
                </c:pt>
                <c:pt idx="1291">
                  <c:v>3834.27</c:v>
                </c:pt>
                <c:pt idx="1292">
                  <c:v>3837.24</c:v>
                </c:pt>
                <c:pt idx="1293">
                  <c:v>3840.21</c:v>
                </c:pt>
                <c:pt idx="1294">
                  <c:v>3843.18</c:v>
                </c:pt>
                <c:pt idx="1295">
                  <c:v>3846.15</c:v>
                </c:pt>
                <c:pt idx="1296">
                  <c:v>3849.12</c:v>
                </c:pt>
                <c:pt idx="1297">
                  <c:v>3852.09</c:v>
                </c:pt>
                <c:pt idx="1298">
                  <c:v>3855.06</c:v>
                </c:pt>
                <c:pt idx="1299">
                  <c:v>3858.03</c:v>
                </c:pt>
                <c:pt idx="1300">
                  <c:v>3861</c:v>
                </c:pt>
                <c:pt idx="1301">
                  <c:v>3863.97</c:v>
                </c:pt>
                <c:pt idx="1302">
                  <c:v>3866.94</c:v>
                </c:pt>
                <c:pt idx="1303">
                  <c:v>3869.91</c:v>
                </c:pt>
                <c:pt idx="1304">
                  <c:v>3872.88</c:v>
                </c:pt>
                <c:pt idx="1305">
                  <c:v>3875.85</c:v>
                </c:pt>
                <c:pt idx="1306">
                  <c:v>3878.82</c:v>
                </c:pt>
                <c:pt idx="1307">
                  <c:v>3881.79</c:v>
                </c:pt>
                <c:pt idx="1308">
                  <c:v>3884.76</c:v>
                </c:pt>
                <c:pt idx="1309">
                  <c:v>3887.73</c:v>
                </c:pt>
                <c:pt idx="1310">
                  <c:v>3890.7</c:v>
                </c:pt>
                <c:pt idx="1311">
                  <c:v>3893.67</c:v>
                </c:pt>
                <c:pt idx="1312">
                  <c:v>3896.64</c:v>
                </c:pt>
                <c:pt idx="1313">
                  <c:v>3899.61</c:v>
                </c:pt>
                <c:pt idx="1314">
                  <c:v>3902.58</c:v>
                </c:pt>
                <c:pt idx="1315">
                  <c:v>3905.55</c:v>
                </c:pt>
                <c:pt idx="1316">
                  <c:v>3908.52</c:v>
                </c:pt>
                <c:pt idx="1317">
                  <c:v>3911.49</c:v>
                </c:pt>
                <c:pt idx="1318">
                  <c:v>3914.46</c:v>
                </c:pt>
                <c:pt idx="1319">
                  <c:v>3917.43</c:v>
                </c:pt>
                <c:pt idx="1320">
                  <c:v>3920.4</c:v>
                </c:pt>
                <c:pt idx="1321">
                  <c:v>3923.37</c:v>
                </c:pt>
                <c:pt idx="1322">
                  <c:v>3926.34</c:v>
                </c:pt>
                <c:pt idx="1323">
                  <c:v>3929.31</c:v>
                </c:pt>
                <c:pt idx="1324">
                  <c:v>3932.28</c:v>
                </c:pt>
                <c:pt idx="1325">
                  <c:v>3935.25</c:v>
                </c:pt>
                <c:pt idx="1326">
                  <c:v>3938.22</c:v>
                </c:pt>
                <c:pt idx="1327">
                  <c:v>3941.19</c:v>
                </c:pt>
                <c:pt idx="1328">
                  <c:v>3944.16</c:v>
                </c:pt>
                <c:pt idx="1329">
                  <c:v>3947.13</c:v>
                </c:pt>
                <c:pt idx="1330">
                  <c:v>3950.1</c:v>
                </c:pt>
                <c:pt idx="1331">
                  <c:v>3953.07</c:v>
                </c:pt>
                <c:pt idx="1332">
                  <c:v>3956.04</c:v>
                </c:pt>
                <c:pt idx="1333">
                  <c:v>3959.01</c:v>
                </c:pt>
                <c:pt idx="1334">
                  <c:v>3961.98</c:v>
                </c:pt>
                <c:pt idx="1335">
                  <c:v>3964.95</c:v>
                </c:pt>
                <c:pt idx="1336">
                  <c:v>3967.92</c:v>
                </c:pt>
                <c:pt idx="1337">
                  <c:v>3970.89</c:v>
                </c:pt>
                <c:pt idx="1338">
                  <c:v>3973.86</c:v>
                </c:pt>
                <c:pt idx="1339">
                  <c:v>3976.83</c:v>
                </c:pt>
                <c:pt idx="1340">
                  <c:v>3979.8</c:v>
                </c:pt>
                <c:pt idx="1341">
                  <c:v>3982.77</c:v>
                </c:pt>
                <c:pt idx="1342">
                  <c:v>3985.74</c:v>
                </c:pt>
                <c:pt idx="1343">
                  <c:v>3988.71</c:v>
                </c:pt>
                <c:pt idx="1344">
                  <c:v>3991.68</c:v>
                </c:pt>
                <c:pt idx="1345">
                  <c:v>3994.65</c:v>
                </c:pt>
                <c:pt idx="1346">
                  <c:v>3997.62</c:v>
                </c:pt>
                <c:pt idx="1347">
                  <c:v>4000.59</c:v>
                </c:pt>
                <c:pt idx="1348">
                  <c:v>4003.56</c:v>
                </c:pt>
                <c:pt idx="1349">
                  <c:v>4006.53</c:v>
                </c:pt>
                <c:pt idx="1350">
                  <c:v>4009.5</c:v>
                </c:pt>
                <c:pt idx="1351">
                  <c:v>4012.47</c:v>
                </c:pt>
                <c:pt idx="1352">
                  <c:v>4015.44</c:v>
                </c:pt>
                <c:pt idx="1353">
                  <c:v>4018.41</c:v>
                </c:pt>
                <c:pt idx="1354">
                  <c:v>4021.38</c:v>
                </c:pt>
                <c:pt idx="1355">
                  <c:v>4024.35</c:v>
                </c:pt>
                <c:pt idx="1356">
                  <c:v>4027.32</c:v>
                </c:pt>
                <c:pt idx="1357">
                  <c:v>4030.29</c:v>
                </c:pt>
                <c:pt idx="1358">
                  <c:v>4033.26</c:v>
                </c:pt>
                <c:pt idx="1359">
                  <c:v>4036.23</c:v>
                </c:pt>
                <c:pt idx="1360">
                  <c:v>4039.2</c:v>
                </c:pt>
                <c:pt idx="1361">
                  <c:v>4042.17</c:v>
                </c:pt>
                <c:pt idx="1362">
                  <c:v>4045.14</c:v>
                </c:pt>
                <c:pt idx="1363">
                  <c:v>4048.11</c:v>
                </c:pt>
                <c:pt idx="1364">
                  <c:v>4051.08</c:v>
                </c:pt>
                <c:pt idx="1365">
                  <c:v>4054.05</c:v>
                </c:pt>
                <c:pt idx="1366">
                  <c:v>4057.02</c:v>
                </c:pt>
                <c:pt idx="1367">
                  <c:v>4059.99</c:v>
                </c:pt>
                <c:pt idx="1368">
                  <c:v>4062.96</c:v>
                </c:pt>
                <c:pt idx="1369">
                  <c:v>4065.93</c:v>
                </c:pt>
                <c:pt idx="1370">
                  <c:v>4068.9</c:v>
                </c:pt>
                <c:pt idx="1371">
                  <c:v>4071.87</c:v>
                </c:pt>
                <c:pt idx="1372">
                  <c:v>4074.84</c:v>
                </c:pt>
                <c:pt idx="1373">
                  <c:v>4077.81</c:v>
                </c:pt>
                <c:pt idx="1374">
                  <c:v>4080.78</c:v>
                </c:pt>
                <c:pt idx="1375">
                  <c:v>4083.75</c:v>
                </c:pt>
                <c:pt idx="1376">
                  <c:v>4086.72</c:v>
                </c:pt>
                <c:pt idx="1377">
                  <c:v>4089.69</c:v>
                </c:pt>
                <c:pt idx="1378">
                  <c:v>4092.66</c:v>
                </c:pt>
                <c:pt idx="1379">
                  <c:v>4095.63</c:v>
                </c:pt>
                <c:pt idx="1380">
                  <c:v>4098.6000000000004</c:v>
                </c:pt>
                <c:pt idx="1381">
                  <c:v>4101.57</c:v>
                </c:pt>
                <c:pt idx="1382">
                  <c:v>4104.54</c:v>
                </c:pt>
                <c:pt idx="1383">
                  <c:v>4107.51</c:v>
                </c:pt>
                <c:pt idx="1384">
                  <c:v>4110.4799999999996</c:v>
                </c:pt>
                <c:pt idx="1385">
                  <c:v>4113.45</c:v>
                </c:pt>
                <c:pt idx="1386">
                  <c:v>4116.42</c:v>
                </c:pt>
                <c:pt idx="1387">
                  <c:v>4119.3900000000003</c:v>
                </c:pt>
                <c:pt idx="1388">
                  <c:v>4122.3599999999997</c:v>
                </c:pt>
                <c:pt idx="1389">
                  <c:v>4125.33</c:v>
                </c:pt>
                <c:pt idx="1390">
                  <c:v>4128.3</c:v>
                </c:pt>
                <c:pt idx="1391">
                  <c:v>4131.2700000000004</c:v>
                </c:pt>
                <c:pt idx="1392">
                  <c:v>4134.24</c:v>
                </c:pt>
                <c:pt idx="1393">
                  <c:v>4137.21</c:v>
                </c:pt>
                <c:pt idx="1394">
                  <c:v>4140.18</c:v>
                </c:pt>
                <c:pt idx="1395">
                  <c:v>4143.1499999999996</c:v>
                </c:pt>
                <c:pt idx="1396">
                  <c:v>4146.12</c:v>
                </c:pt>
                <c:pt idx="1397">
                  <c:v>4149.09</c:v>
                </c:pt>
                <c:pt idx="1398">
                  <c:v>4152.0600000000004</c:v>
                </c:pt>
                <c:pt idx="1399">
                  <c:v>4155.03</c:v>
                </c:pt>
                <c:pt idx="1400">
                  <c:v>4158</c:v>
                </c:pt>
                <c:pt idx="1401">
                  <c:v>4160.97</c:v>
                </c:pt>
                <c:pt idx="1402">
                  <c:v>4163.9399999999996</c:v>
                </c:pt>
                <c:pt idx="1403">
                  <c:v>4166.91</c:v>
                </c:pt>
                <c:pt idx="1404">
                  <c:v>4169.88</c:v>
                </c:pt>
                <c:pt idx="1405">
                  <c:v>4172.8500000000004</c:v>
                </c:pt>
                <c:pt idx="1406">
                  <c:v>4175.82</c:v>
                </c:pt>
                <c:pt idx="1407">
                  <c:v>4178.79</c:v>
                </c:pt>
                <c:pt idx="1408">
                  <c:v>4181.76</c:v>
                </c:pt>
                <c:pt idx="1409">
                  <c:v>4184.7299999999996</c:v>
                </c:pt>
                <c:pt idx="1410">
                  <c:v>4187.7</c:v>
                </c:pt>
                <c:pt idx="1411">
                  <c:v>4190.67</c:v>
                </c:pt>
                <c:pt idx="1412">
                  <c:v>4193.6400000000003</c:v>
                </c:pt>
                <c:pt idx="1413">
                  <c:v>4196.6099999999997</c:v>
                </c:pt>
                <c:pt idx="1414">
                  <c:v>4199.58</c:v>
                </c:pt>
                <c:pt idx="1415">
                  <c:v>4202.55</c:v>
                </c:pt>
                <c:pt idx="1416">
                  <c:v>4205.5200000000004</c:v>
                </c:pt>
                <c:pt idx="1417">
                  <c:v>4208.49</c:v>
                </c:pt>
                <c:pt idx="1418">
                  <c:v>4211.46</c:v>
                </c:pt>
                <c:pt idx="1419">
                  <c:v>4214.43</c:v>
                </c:pt>
                <c:pt idx="1420">
                  <c:v>4217.3999999999996</c:v>
                </c:pt>
                <c:pt idx="1421">
                  <c:v>4220.37</c:v>
                </c:pt>
                <c:pt idx="1422">
                  <c:v>4223.34</c:v>
                </c:pt>
                <c:pt idx="1423">
                  <c:v>4226.3100000000004</c:v>
                </c:pt>
                <c:pt idx="1424">
                  <c:v>4229.28</c:v>
                </c:pt>
                <c:pt idx="1425">
                  <c:v>4232.25</c:v>
                </c:pt>
                <c:pt idx="1426">
                  <c:v>4235.22</c:v>
                </c:pt>
                <c:pt idx="1427">
                  <c:v>4238.1899999999996</c:v>
                </c:pt>
                <c:pt idx="1428">
                  <c:v>4241.16</c:v>
                </c:pt>
                <c:pt idx="1429">
                  <c:v>4244.13</c:v>
                </c:pt>
                <c:pt idx="1430">
                  <c:v>4247.1000000000004</c:v>
                </c:pt>
                <c:pt idx="1431">
                  <c:v>4250.07</c:v>
                </c:pt>
                <c:pt idx="1432">
                  <c:v>4253.04</c:v>
                </c:pt>
                <c:pt idx="1433">
                  <c:v>4256.01</c:v>
                </c:pt>
                <c:pt idx="1434">
                  <c:v>4258.9799999999996</c:v>
                </c:pt>
                <c:pt idx="1435">
                  <c:v>4261.95</c:v>
                </c:pt>
                <c:pt idx="1436">
                  <c:v>4264.92</c:v>
                </c:pt>
                <c:pt idx="1437">
                  <c:v>4267.8900000000003</c:v>
                </c:pt>
                <c:pt idx="1438">
                  <c:v>4270.8599999999997</c:v>
                </c:pt>
                <c:pt idx="1439">
                  <c:v>4273.83</c:v>
                </c:pt>
                <c:pt idx="1440">
                  <c:v>4276.8</c:v>
                </c:pt>
                <c:pt idx="1441">
                  <c:v>4279.7700000000004</c:v>
                </c:pt>
                <c:pt idx="1442">
                  <c:v>4282.74</c:v>
                </c:pt>
                <c:pt idx="1443">
                  <c:v>4285.71</c:v>
                </c:pt>
                <c:pt idx="1444">
                  <c:v>4288.68</c:v>
                </c:pt>
                <c:pt idx="1445">
                  <c:v>4291.6499999999996</c:v>
                </c:pt>
                <c:pt idx="1446">
                  <c:v>4294.62</c:v>
                </c:pt>
                <c:pt idx="1447">
                  <c:v>4297.59</c:v>
                </c:pt>
                <c:pt idx="1448">
                  <c:v>4300.5600000000004</c:v>
                </c:pt>
                <c:pt idx="1449">
                  <c:v>4303.53</c:v>
                </c:pt>
                <c:pt idx="1450">
                  <c:v>4306.5</c:v>
                </c:pt>
                <c:pt idx="1451">
                  <c:v>4309.47</c:v>
                </c:pt>
                <c:pt idx="1452">
                  <c:v>4312.4399999999996</c:v>
                </c:pt>
                <c:pt idx="1453">
                  <c:v>4315.41</c:v>
                </c:pt>
                <c:pt idx="1454">
                  <c:v>4318.38</c:v>
                </c:pt>
                <c:pt idx="1455">
                  <c:v>4321.3500000000004</c:v>
                </c:pt>
                <c:pt idx="1456">
                  <c:v>4324.32</c:v>
                </c:pt>
                <c:pt idx="1457">
                  <c:v>4327.29</c:v>
                </c:pt>
                <c:pt idx="1458">
                  <c:v>4330.26</c:v>
                </c:pt>
                <c:pt idx="1459">
                  <c:v>4333.2299999999996</c:v>
                </c:pt>
                <c:pt idx="1460">
                  <c:v>4336.2</c:v>
                </c:pt>
                <c:pt idx="1461">
                  <c:v>4339.17</c:v>
                </c:pt>
                <c:pt idx="1462">
                  <c:v>4342.1400000000003</c:v>
                </c:pt>
                <c:pt idx="1463">
                  <c:v>4345.1099999999997</c:v>
                </c:pt>
                <c:pt idx="1464">
                  <c:v>4348.08</c:v>
                </c:pt>
                <c:pt idx="1465">
                  <c:v>4351.05</c:v>
                </c:pt>
                <c:pt idx="1466">
                  <c:v>4354.0200000000004</c:v>
                </c:pt>
                <c:pt idx="1467">
                  <c:v>4356.99</c:v>
                </c:pt>
                <c:pt idx="1468">
                  <c:v>4359.96</c:v>
                </c:pt>
                <c:pt idx="1469">
                  <c:v>4362.93</c:v>
                </c:pt>
                <c:pt idx="1470">
                  <c:v>4365.8999999999996</c:v>
                </c:pt>
                <c:pt idx="1471">
                  <c:v>4368.87</c:v>
                </c:pt>
                <c:pt idx="1472">
                  <c:v>4371.84</c:v>
                </c:pt>
                <c:pt idx="1473">
                  <c:v>4374.8100000000004</c:v>
                </c:pt>
                <c:pt idx="1474">
                  <c:v>4377.78</c:v>
                </c:pt>
                <c:pt idx="1475">
                  <c:v>4380.75</c:v>
                </c:pt>
                <c:pt idx="1476">
                  <c:v>4383.72</c:v>
                </c:pt>
                <c:pt idx="1477">
                  <c:v>4386.6899999999996</c:v>
                </c:pt>
                <c:pt idx="1478">
                  <c:v>4389.66</c:v>
                </c:pt>
                <c:pt idx="1479">
                  <c:v>4392.63</c:v>
                </c:pt>
                <c:pt idx="1480">
                  <c:v>4395.6000000000004</c:v>
                </c:pt>
                <c:pt idx="1481">
                  <c:v>4398.57</c:v>
                </c:pt>
                <c:pt idx="1482">
                  <c:v>4401.54</c:v>
                </c:pt>
                <c:pt idx="1483">
                  <c:v>4404.51</c:v>
                </c:pt>
                <c:pt idx="1484">
                  <c:v>4407.4799999999996</c:v>
                </c:pt>
                <c:pt idx="1485">
                  <c:v>4410.45</c:v>
                </c:pt>
                <c:pt idx="1486">
                  <c:v>4413.42</c:v>
                </c:pt>
                <c:pt idx="1487">
                  <c:v>4416.3900000000003</c:v>
                </c:pt>
                <c:pt idx="1488">
                  <c:v>4419.3599999999997</c:v>
                </c:pt>
                <c:pt idx="1489">
                  <c:v>4422.33</c:v>
                </c:pt>
                <c:pt idx="1490">
                  <c:v>4425.3</c:v>
                </c:pt>
                <c:pt idx="1491">
                  <c:v>4428.2700000000004</c:v>
                </c:pt>
                <c:pt idx="1492">
                  <c:v>4431.24</c:v>
                </c:pt>
                <c:pt idx="1493">
                  <c:v>4434.21</c:v>
                </c:pt>
                <c:pt idx="1494">
                  <c:v>4437.18</c:v>
                </c:pt>
                <c:pt idx="1495">
                  <c:v>4440.1499999999996</c:v>
                </c:pt>
                <c:pt idx="1496">
                  <c:v>4443.12</c:v>
                </c:pt>
                <c:pt idx="1497">
                  <c:v>4446.09</c:v>
                </c:pt>
                <c:pt idx="1498">
                  <c:v>4449.0600000000004</c:v>
                </c:pt>
                <c:pt idx="1499">
                  <c:v>4452.03</c:v>
                </c:pt>
                <c:pt idx="1500">
                  <c:v>4455</c:v>
                </c:pt>
                <c:pt idx="1501">
                  <c:v>4457.97</c:v>
                </c:pt>
                <c:pt idx="1502">
                  <c:v>4460.9399999999996</c:v>
                </c:pt>
                <c:pt idx="1503">
                  <c:v>4463.91</c:v>
                </c:pt>
                <c:pt idx="1504">
                  <c:v>4466.88</c:v>
                </c:pt>
                <c:pt idx="1505">
                  <c:v>4469.8500000000004</c:v>
                </c:pt>
                <c:pt idx="1506">
                  <c:v>4472.82</c:v>
                </c:pt>
                <c:pt idx="1507">
                  <c:v>4475.79</c:v>
                </c:pt>
                <c:pt idx="1508">
                  <c:v>4478.76</c:v>
                </c:pt>
                <c:pt idx="1509">
                  <c:v>4481.7299999999996</c:v>
                </c:pt>
                <c:pt idx="1510">
                  <c:v>4484.7</c:v>
                </c:pt>
                <c:pt idx="1511">
                  <c:v>4487.67</c:v>
                </c:pt>
                <c:pt idx="1512">
                  <c:v>4490.6400000000003</c:v>
                </c:pt>
                <c:pt idx="1513">
                  <c:v>4493.6099999999997</c:v>
                </c:pt>
                <c:pt idx="1514">
                  <c:v>4496.58</c:v>
                </c:pt>
                <c:pt idx="1515">
                  <c:v>4499.55</c:v>
                </c:pt>
                <c:pt idx="1516">
                  <c:v>4502.5200000000004</c:v>
                </c:pt>
                <c:pt idx="1517">
                  <c:v>4505.49</c:v>
                </c:pt>
                <c:pt idx="1518">
                  <c:v>4508.46</c:v>
                </c:pt>
                <c:pt idx="1519">
                  <c:v>4511.43</c:v>
                </c:pt>
                <c:pt idx="1520">
                  <c:v>4514.3999999999996</c:v>
                </c:pt>
                <c:pt idx="1521">
                  <c:v>4517.37</c:v>
                </c:pt>
                <c:pt idx="1522">
                  <c:v>4520.34</c:v>
                </c:pt>
                <c:pt idx="1523">
                  <c:v>4523.3100000000004</c:v>
                </c:pt>
                <c:pt idx="1524">
                  <c:v>4526.28</c:v>
                </c:pt>
                <c:pt idx="1525">
                  <c:v>4529.25</c:v>
                </c:pt>
                <c:pt idx="1526">
                  <c:v>4532.22</c:v>
                </c:pt>
                <c:pt idx="1527">
                  <c:v>4535.1899999999996</c:v>
                </c:pt>
                <c:pt idx="1528">
                  <c:v>4538.16</c:v>
                </c:pt>
                <c:pt idx="1529">
                  <c:v>4541.13</c:v>
                </c:pt>
                <c:pt idx="1530">
                  <c:v>4544.1000000000004</c:v>
                </c:pt>
                <c:pt idx="1531">
                  <c:v>4547.07</c:v>
                </c:pt>
                <c:pt idx="1532">
                  <c:v>4550.04</c:v>
                </c:pt>
                <c:pt idx="1533">
                  <c:v>4553.01</c:v>
                </c:pt>
                <c:pt idx="1534">
                  <c:v>4555.9799999999996</c:v>
                </c:pt>
                <c:pt idx="1535">
                  <c:v>4558.95</c:v>
                </c:pt>
                <c:pt idx="1536">
                  <c:v>4561.92</c:v>
                </c:pt>
                <c:pt idx="1537">
                  <c:v>4564.8900000000003</c:v>
                </c:pt>
                <c:pt idx="1538">
                  <c:v>4567.8599999999997</c:v>
                </c:pt>
                <c:pt idx="1539">
                  <c:v>4570.83</c:v>
                </c:pt>
                <c:pt idx="1540">
                  <c:v>4573.8</c:v>
                </c:pt>
                <c:pt idx="1541">
                  <c:v>4576.7700000000004</c:v>
                </c:pt>
                <c:pt idx="1542">
                  <c:v>4579.74</c:v>
                </c:pt>
                <c:pt idx="1543">
                  <c:v>4582.71</c:v>
                </c:pt>
                <c:pt idx="1544">
                  <c:v>4585.68</c:v>
                </c:pt>
                <c:pt idx="1545">
                  <c:v>4588.6499999999996</c:v>
                </c:pt>
                <c:pt idx="1546">
                  <c:v>4591.62</c:v>
                </c:pt>
                <c:pt idx="1547">
                  <c:v>4594.59</c:v>
                </c:pt>
                <c:pt idx="1548">
                  <c:v>4597.5600000000004</c:v>
                </c:pt>
                <c:pt idx="1549">
                  <c:v>4600.53</c:v>
                </c:pt>
                <c:pt idx="1550">
                  <c:v>4603.5</c:v>
                </c:pt>
                <c:pt idx="1551">
                  <c:v>4606.47</c:v>
                </c:pt>
                <c:pt idx="1552">
                  <c:v>4609.4399999999996</c:v>
                </c:pt>
                <c:pt idx="1553">
                  <c:v>4612.41</c:v>
                </c:pt>
                <c:pt idx="1554">
                  <c:v>4615.38</c:v>
                </c:pt>
                <c:pt idx="1555">
                  <c:v>4618.3500000000004</c:v>
                </c:pt>
                <c:pt idx="1556">
                  <c:v>4621.32</c:v>
                </c:pt>
                <c:pt idx="1557">
                  <c:v>4624.29</c:v>
                </c:pt>
                <c:pt idx="1558">
                  <c:v>4627.26</c:v>
                </c:pt>
                <c:pt idx="1559">
                  <c:v>4630.2299999999996</c:v>
                </c:pt>
                <c:pt idx="1560">
                  <c:v>4633.2</c:v>
                </c:pt>
                <c:pt idx="1561">
                  <c:v>4636.17</c:v>
                </c:pt>
                <c:pt idx="1562">
                  <c:v>4639.1400000000003</c:v>
                </c:pt>
                <c:pt idx="1563">
                  <c:v>4642.1099999999997</c:v>
                </c:pt>
                <c:pt idx="1564">
                  <c:v>4645.08</c:v>
                </c:pt>
                <c:pt idx="1565">
                  <c:v>4648.05</c:v>
                </c:pt>
                <c:pt idx="1566">
                  <c:v>4651.0200000000004</c:v>
                </c:pt>
                <c:pt idx="1567">
                  <c:v>4653.99</c:v>
                </c:pt>
                <c:pt idx="1568">
                  <c:v>4656.96</c:v>
                </c:pt>
                <c:pt idx="1569">
                  <c:v>4659.93</c:v>
                </c:pt>
                <c:pt idx="1570">
                  <c:v>4662.8999999999996</c:v>
                </c:pt>
                <c:pt idx="1571">
                  <c:v>4665.87</c:v>
                </c:pt>
                <c:pt idx="1572">
                  <c:v>4668.84</c:v>
                </c:pt>
                <c:pt idx="1573">
                  <c:v>4671.8100000000004</c:v>
                </c:pt>
                <c:pt idx="1574">
                  <c:v>4674.78</c:v>
                </c:pt>
                <c:pt idx="1575">
                  <c:v>4677.75</c:v>
                </c:pt>
                <c:pt idx="1576">
                  <c:v>4680.72</c:v>
                </c:pt>
                <c:pt idx="1577">
                  <c:v>4683.6899999999996</c:v>
                </c:pt>
                <c:pt idx="1578">
                  <c:v>4686.66</c:v>
                </c:pt>
                <c:pt idx="1579">
                  <c:v>4689.63</c:v>
                </c:pt>
                <c:pt idx="1580">
                  <c:v>4692.6000000000004</c:v>
                </c:pt>
                <c:pt idx="1581">
                  <c:v>4695.57</c:v>
                </c:pt>
                <c:pt idx="1582">
                  <c:v>4698.54</c:v>
                </c:pt>
                <c:pt idx="1583">
                  <c:v>4701.51</c:v>
                </c:pt>
                <c:pt idx="1584">
                  <c:v>4704.4799999999996</c:v>
                </c:pt>
                <c:pt idx="1585">
                  <c:v>4707.45</c:v>
                </c:pt>
                <c:pt idx="1586">
                  <c:v>4710.42</c:v>
                </c:pt>
                <c:pt idx="1587">
                  <c:v>4713.3900000000003</c:v>
                </c:pt>
                <c:pt idx="1588">
                  <c:v>4716.3599999999997</c:v>
                </c:pt>
                <c:pt idx="1589">
                  <c:v>4719.33</c:v>
                </c:pt>
                <c:pt idx="1590">
                  <c:v>4722.3</c:v>
                </c:pt>
                <c:pt idx="1591">
                  <c:v>4725.2700000000004</c:v>
                </c:pt>
                <c:pt idx="1592">
                  <c:v>4728.24</c:v>
                </c:pt>
                <c:pt idx="1593">
                  <c:v>4731.21</c:v>
                </c:pt>
                <c:pt idx="1594">
                  <c:v>4734.18</c:v>
                </c:pt>
                <c:pt idx="1595">
                  <c:v>4737.1499999999996</c:v>
                </c:pt>
                <c:pt idx="1596">
                  <c:v>4740.12</c:v>
                </c:pt>
                <c:pt idx="1597">
                  <c:v>4743.09</c:v>
                </c:pt>
                <c:pt idx="1598">
                  <c:v>4746.0600000000004</c:v>
                </c:pt>
                <c:pt idx="1599">
                  <c:v>4749.03</c:v>
                </c:pt>
                <c:pt idx="1600">
                  <c:v>4752</c:v>
                </c:pt>
                <c:pt idx="1601">
                  <c:v>4754.97</c:v>
                </c:pt>
                <c:pt idx="1602">
                  <c:v>4757.9399999999996</c:v>
                </c:pt>
                <c:pt idx="1603">
                  <c:v>4760.91</c:v>
                </c:pt>
                <c:pt idx="1604">
                  <c:v>4763.88</c:v>
                </c:pt>
                <c:pt idx="1605">
                  <c:v>4766.8500000000004</c:v>
                </c:pt>
                <c:pt idx="1606">
                  <c:v>4769.82</c:v>
                </c:pt>
                <c:pt idx="1607">
                  <c:v>4772.79</c:v>
                </c:pt>
                <c:pt idx="1608">
                  <c:v>4775.76</c:v>
                </c:pt>
                <c:pt idx="1609">
                  <c:v>4778.7299999999996</c:v>
                </c:pt>
                <c:pt idx="1610">
                  <c:v>4781.7</c:v>
                </c:pt>
                <c:pt idx="1611">
                  <c:v>4784.67</c:v>
                </c:pt>
                <c:pt idx="1612">
                  <c:v>4787.6400000000003</c:v>
                </c:pt>
                <c:pt idx="1613">
                  <c:v>4790.6099999999997</c:v>
                </c:pt>
                <c:pt idx="1614">
                  <c:v>4793.58</c:v>
                </c:pt>
                <c:pt idx="1615">
                  <c:v>4796.55</c:v>
                </c:pt>
                <c:pt idx="1616">
                  <c:v>4799.5200000000004</c:v>
                </c:pt>
                <c:pt idx="1617">
                  <c:v>4802.49</c:v>
                </c:pt>
                <c:pt idx="1618">
                  <c:v>4805.46</c:v>
                </c:pt>
                <c:pt idx="1619">
                  <c:v>4808.43</c:v>
                </c:pt>
                <c:pt idx="1620">
                  <c:v>4811.3999999999996</c:v>
                </c:pt>
                <c:pt idx="1621">
                  <c:v>4814.37</c:v>
                </c:pt>
                <c:pt idx="1622">
                  <c:v>4817.34</c:v>
                </c:pt>
                <c:pt idx="1623">
                  <c:v>4820.3100000000004</c:v>
                </c:pt>
                <c:pt idx="1624">
                  <c:v>4823.28</c:v>
                </c:pt>
                <c:pt idx="1625">
                  <c:v>4826.25</c:v>
                </c:pt>
                <c:pt idx="1626">
                  <c:v>4829.22</c:v>
                </c:pt>
                <c:pt idx="1627">
                  <c:v>4832.1899999999996</c:v>
                </c:pt>
                <c:pt idx="1628">
                  <c:v>4835.16</c:v>
                </c:pt>
                <c:pt idx="1629">
                  <c:v>4838.13</c:v>
                </c:pt>
                <c:pt idx="1630">
                  <c:v>4841.1000000000004</c:v>
                </c:pt>
                <c:pt idx="1631">
                  <c:v>4844.07</c:v>
                </c:pt>
                <c:pt idx="1632">
                  <c:v>4847.04</c:v>
                </c:pt>
                <c:pt idx="1633">
                  <c:v>4850.01</c:v>
                </c:pt>
                <c:pt idx="1634">
                  <c:v>4852.9799999999996</c:v>
                </c:pt>
                <c:pt idx="1635">
                  <c:v>4855.95</c:v>
                </c:pt>
                <c:pt idx="1636">
                  <c:v>4858.92</c:v>
                </c:pt>
                <c:pt idx="1637">
                  <c:v>4861.8900000000003</c:v>
                </c:pt>
                <c:pt idx="1638">
                  <c:v>4864.8599999999997</c:v>
                </c:pt>
                <c:pt idx="1639">
                  <c:v>4867.83</c:v>
                </c:pt>
                <c:pt idx="1640">
                  <c:v>4870.8</c:v>
                </c:pt>
                <c:pt idx="1641">
                  <c:v>4873.7700000000004</c:v>
                </c:pt>
                <c:pt idx="1642">
                  <c:v>4876.74</c:v>
                </c:pt>
                <c:pt idx="1643">
                  <c:v>4879.71</c:v>
                </c:pt>
                <c:pt idx="1644">
                  <c:v>4882.68</c:v>
                </c:pt>
                <c:pt idx="1645">
                  <c:v>4885.6499999999996</c:v>
                </c:pt>
                <c:pt idx="1646">
                  <c:v>4888.62</c:v>
                </c:pt>
                <c:pt idx="1647">
                  <c:v>4891.59</c:v>
                </c:pt>
                <c:pt idx="1648">
                  <c:v>4894.5600000000004</c:v>
                </c:pt>
                <c:pt idx="1649">
                  <c:v>4897.53</c:v>
                </c:pt>
                <c:pt idx="1650">
                  <c:v>4900.5</c:v>
                </c:pt>
                <c:pt idx="1651">
                  <c:v>4903.47</c:v>
                </c:pt>
                <c:pt idx="1652">
                  <c:v>4906.4399999999996</c:v>
                </c:pt>
                <c:pt idx="1653">
                  <c:v>4909.41</c:v>
                </c:pt>
                <c:pt idx="1654">
                  <c:v>4912.38</c:v>
                </c:pt>
                <c:pt idx="1655">
                  <c:v>4915.3500000000004</c:v>
                </c:pt>
                <c:pt idx="1656">
                  <c:v>4918.32</c:v>
                </c:pt>
                <c:pt idx="1657">
                  <c:v>4921.29</c:v>
                </c:pt>
                <c:pt idx="1658">
                  <c:v>4924.26</c:v>
                </c:pt>
                <c:pt idx="1659">
                  <c:v>4927.2299999999996</c:v>
                </c:pt>
                <c:pt idx="1660">
                  <c:v>4930.2</c:v>
                </c:pt>
                <c:pt idx="1661">
                  <c:v>4933.17</c:v>
                </c:pt>
                <c:pt idx="1662">
                  <c:v>4936.1400000000003</c:v>
                </c:pt>
                <c:pt idx="1663">
                  <c:v>4939.1099999999997</c:v>
                </c:pt>
                <c:pt idx="1664">
                  <c:v>4942.08</c:v>
                </c:pt>
                <c:pt idx="1665">
                  <c:v>4945.05</c:v>
                </c:pt>
                <c:pt idx="1666">
                  <c:v>4948.0200000000004</c:v>
                </c:pt>
                <c:pt idx="1667">
                  <c:v>4950.99</c:v>
                </c:pt>
                <c:pt idx="1668">
                  <c:v>4953.96</c:v>
                </c:pt>
                <c:pt idx="1669">
                  <c:v>4956.93</c:v>
                </c:pt>
                <c:pt idx="1670">
                  <c:v>4959.8999999999996</c:v>
                </c:pt>
                <c:pt idx="1671">
                  <c:v>4962.87</c:v>
                </c:pt>
                <c:pt idx="1672">
                  <c:v>4965.84</c:v>
                </c:pt>
                <c:pt idx="1673">
                  <c:v>4968.8100000000004</c:v>
                </c:pt>
                <c:pt idx="1674">
                  <c:v>4971.78</c:v>
                </c:pt>
                <c:pt idx="1675">
                  <c:v>4974.75</c:v>
                </c:pt>
                <c:pt idx="1676">
                  <c:v>4977.72</c:v>
                </c:pt>
                <c:pt idx="1677">
                  <c:v>4980.6899999999996</c:v>
                </c:pt>
                <c:pt idx="1678">
                  <c:v>4983.66</c:v>
                </c:pt>
                <c:pt idx="1679">
                  <c:v>4986.63</c:v>
                </c:pt>
                <c:pt idx="1680">
                  <c:v>4989.6000000000004</c:v>
                </c:pt>
                <c:pt idx="1681">
                  <c:v>4992.57</c:v>
                </c:pt>
                <c:pt idx="1682">
                  <c:v>4995.54</c:v>
                </c:pt>
                <c:pt idx="1683">
                  <c:v>4998.51</c:v>
                </c:pt>
                <c:pt idx="1684">
                  <c:v>5001.4799999999996</c:v>
                </c:pt>
                <c:pt idx="1685">
                  <c:v>5004.45</c:v>
                </c:pt>
                <c:pt idx="1686">
                  <c:v>5007.42</c:v>
                </c:pt>
                <c:pt idx="1687">
                  <c:v>5010.3900000000003</c:v>
                </c:pt>
                <c:pt idx="1688">
                  <c:v>5013.3599999999997</c:v>
                </c:pt>
                <c:pt idx="1689">
                  <c:v>5016.33</c:v>
                </c:pt>
                <c:pt idx="1690">
                  <c:v>5019.3</c:v>
                </c:pt>
                <c:pt idx="1691">
                  <c:v>5022.2700000000004</c:v>
                </c:pt>
                <c:pt idx="1692">
                  <c:v>5025.24</c:v>
                </c:pt>
                <c:pt idx="1693">
                  <c:v>5028.21</c:v>
                </c:pt>
                <c:pt idx="1694">
                  <c:v>5031.18</c:v>
                </c:pt>
                <c:pt idx="1695">
                  <c:v>5034.1499999999996</c:v>
                </c:pt>
                <c:pt idx="1696">
                  <c:v>5037.12</c:v>
                </c:pt>
                <c:pt idx="1697">
                  <c:v>5040.09</c:v>
                </c:pt>
                <c:pt idx="1698">
                  <c:v>5043.0600000000004</c:v>
                </c:pt>
                <c:pt idx="1699">
                  <c:v>5046.03</c:v>
                </c:pt>
                <c:pt idx="1700">
                  <c:v>5049</c:v>
                </c:pt>
                <c:pt idx="1701">
                  <c:v>5051.97</c:v>
                </c:pt>
                <c:pt idx="1702">
                  <c:v>5054.9399999999996</c:v>
                </c:pt>
                <c:pt idx="1703">
                  <c:v>5057.91</c:v>
                </c:pt>
                <c:pt idx="1704">
                  <c:v>5060.88</c:v>
                </c:pt>
                <c:pt idx="1705">
                  <c:v>5063.8500000000004</c:v>
                </c:pt>
                <c:pt idx="1706">
                  <c:v>5066.82</c:v>
                </c:pt>
                <c:pt idx="1707">
                  <c:v>5069.79</c:v>
                </c:pt>
                <c:pt idx="1708">
                  <c:v>5072.76</c:v>
                </c:pt>
                <c:pt idx="1709">
                  <c:v>5075.7299999999996</c:v>
                </c:pt>
                <c:pt idx="1710">
                  <c:v>5078.7</c:v>
                </c:pt>
                <c:pt idx="1711">
                  <c:v>5081.67</c:v>
                </c:pt>
                <c:pt idx="1712">
                  <c:v>5084.6400000000003</c:v>
                </c:pt>
                <c:pt idx="1713">
                  <c:v>5087.6099999999997</c:v>
                </c:pt>
                <c:pt idx="1714">
                  <c:v>5090.58</c:v>
                </c:pt>
                <c:pt idx="1715">
                  <c:v>5093.55</c:v>
                </c:pt>
                <c:pt idx="1716">
                  <c:v>5096.5200000000004</c:v>
                </c:pt>
                <c:pt idx="1717">
                  <c:v>5099.49</c:v>
                </c:pt>
                <c:pt idx="1718">
                  <c:v>5102.46</c:v>
                </c:pt>
                <c:pt idx="1719">
                  <c:v>5105.43</c:v>
                </c:pt>
                <c:pt idx="1720">
                  <c:v>5108.3999999999996</c:v>
                </c:pt>
                <c:pt idx="1721">
                  <c:v>5111.37</c:v>
                </c:pt>
                <c:pt idx="1722">
                  <c:v>5114.34</c:v>
                </c:pt>
                <c:pt idx="1723">
                  <c:v>5117.3100000000004</c:v>
                </c:pt>
                <c:pt idx="1724">
                  <c:v>5120.28</c:v>
                </c:pt>
                <c:pt idx="1725">
                  <c:v>5123.25</c:v>
                </c:pt>
                <c:pt idx="1726">
                  <c:v>5126.22</c:v>
                </c:pt>
                <c:pt idx="1727">
                  <c:v>5129.1899999999996</c:v>
                </c:pt>
                <c:pt idx="1728">
                  <c:v>5132.16</c:v>
                </c:pt>
                <c:pt idx="1729">
                  <c:v>5135.13</c:v>
                </c:pt>
                <c:pt idx="1730">
                  <c:v>5138.1000000000004</c:v>
                </c:pt>
                <c:pt idx="1731">
                  <c:v>5141.07</c:v>
                </c:pt>
                <c:pt idx="1732">
                  <c:v>5144.04</c:v>
                </c:pt>
                <c:pt idx="1733">
                  <c:v>5147.01</c:v>
                </c:pt>
                <c:pt idx="1734">
                  <c:v>5149.9799999999996</c:v>
                </c:pt>
                <c:pt idx="1735">
                  <c:v>5152.95</c:v>
                </c:pt>
                <c:pt idx="1736">
                  <c:v>5155.92</c:v>
                </c:pt>
                <c:pt idx="1737">
                  <c:v>5158.8900000000003</c:v>
                </c:pt>
                <c:pt idx="1738">
                  <c:v>5161.8599999999997</c:v>
                </c:pt>
                <c:pt idx="1739">
                  <c:v>5164.83</c:v>
                </c:pt>
                <c:pt idx="1740">
                  <c:v>5167.8</c:v>
                </c:pt>
                <c:pt idx="1741">
                  <c:v>5170.7700000000004</c:v>
                </c:pt>
                <c:pt idx="1742">
                  <c:v>5173.74</c:v>
                </c:pt>
                <c:pt idx="1743">
                  <c:v>5176.71</c:v>
                </c:pt>
                <c:pt idx="1744">
                  <c:v>5179.68</c:v>
                </c:pt>
                <c:pt idx="1745">
                  <c:v>5182.6499999999996</c:v>
                </c:pt>
                <c:pt idx="1746">
                  <c:v>5185.62</c:v>
                </c:pt>
                <c:pt idx="1747">
                  <c:v>5188.59</c:v>
                </c:pt>
                <c:pt idx="1748">
                  <c:v>5191.5600000000004</c:v>
                </c:pt>
                <c:pt idx="1749">
                  <c:v>5194.53</c:v>
                </c:pt>
                <c:pt idx="1750">
                  <c:v>5197.5</c:v>
                </c:pt>
                <c:pt idx="1751">
                  <c:v>5200.47</c:v>
                </c:pt>
                <c:pt idx="1752">
                  <c:v>5203.4399999999996</c:v>
                </c:pt>
                <c:pt idx="1753">
                  <c:v>5206.41</c:v>
                </c:pt>
                <c:pt idx="1754">
                  <c:v>5209.38</c:v>
                </c:pt>
                <c:pt idx="1755">
                  <c:v>5212.3500000000004</c:v>
                </c:pt>
                <c:pt idx="1756">
                  <c:v>5215.32</c:v>
                </c:pt>
                <c:pt idx="1757">
                  <c:v>5218.29</c:v>
                </c:pt>
                <c:pt idx="1758">
                  <c:v>5221.26</c:v>
                </c:pt>
                <c:pt idx="1759">
                  <c:v>5224.2299999999996</c:v>
                </c:pt>
                <c:pt idx="1760">
                  <c:v>5227.2</c:v>
                </c:pt>
                <c:pt idx="1761">
                  <c:v>5230.17</c:v>
                </c:pt>
                <c:pt idx="1762">
                  <c:v>5233.1400000000003</c:v>
                </c:pt>
                <c:pt idx="1763">
                  <c:v>5236.1099999999997</c:v>
                </c:pt>
                <c:pt idx="1764">
                  <c:v>5239.08</c:v>
                </c:pt>
                <c:pt idx="1765">
                  <c:v>5242.05</c:v>
                </c:pt>
                <c:pt idx="1766">
                  <c:v>5245.02</c:v>
                </c:pt>
                <c:pt idx="1767">
                  <c:v>5247.99</c:v>
                </c:pt>
                <c:pt idx="1768">
                  <c:v>5250.96</c:v>
                </c:pt>
                <c:pt idx="1769">
                  <c:v>5253.93</c:v>
                </c:pt>
                <c:pt idx="1770">
                  <c:v>5256.9</c:v>
                </c:pt>
                <c:pt idx="1771">
                  <c:v>5259.87</c:v>
                </c:pt>
                <c:pt idx="1772">
                  <c:v>5262.84</c:v>
                </c:pt>
                <c:pt idx="1773">
                  <c:v>5265.81</c:v>
                </c:pt>
                <c:pt idx="1774">
                  <c:v>5268.78</c:v>
                </c:pt>
                <c:pt idx="1775">
                  <c:v>5271.75</c:v>
                </c:pt>
                <c:pt idx="1776">
                  <c:v>5274.72</c:v>
                </c:pt>
                <c:pt idx="1777">
                  <c:v>5277.69</c:v>
                </c:pt>
                <c:pt idx="1778">
                  <c:v>5280.66</c:v>
                </c:pt>
                <c:pt idx="1779">
                  <c:v>5283.63</c:v>
                </c:pt>
                <c:pt idx="1780">
                  <c:v>5286.6</c:v>
                </c:pt>
                <c:pt idx="1781">
                  <c:v>5289.57</c:v>
                </c:pt>
                <c:pt idx="1782">
                  <c:v>5292.54</c:v>
                </c:pt>
                <c:pt idx="1783">
                  <c:v>5295.51</c:v>
                </c:pt>
                <c:pt idx="1784">
                  <c:v>5298.48</c:v>
                </c:pt>
                <c:pt idx="1785">
                  <c:v>5301.45</c:v>
                </c:pt>
                <c:pt idx="1786">
                  <c:v>5304.42</c:v>
                </c:pt>
                <c:pt idx="1787">
                  <c:v>5307.39</c:v>
                </c:pt>
                <c:pt idx="1788">
                  <c:v>5310.36</c:v>
                </c:pt>
                <c:pt idx="1789">
                  <c:v>5313.33</c:v>
                </c:pt>
                <c:pt idx="1790">
                  <c:v>5316.3</c:v>
                </c:pt>
                <c:pt idx="1791">
                  <c:v>5319.27</c:v>
                </c:pt>
                <c:pt idx="1792">
                  <c:v>5322.24</c:v>
                </c:pt>
                <c:pt idx="1793">
                  <c:v>5325.21</c:v>
                </c:pt>
                <c:pt idx="1794">
                  <c:v>5328.18</c:v>
                </c:pt>
                <c:pt idx="1795">
                  <c:v>5331.15</c:v>
                </c:pt>
                <c:pt idx="1796">
                  <c:v>5334.12</c:v>
                </c:pt>
                <c:pt idx="1797">
                  <c:v>5337.09</c:v>
                </c:pt>
                <c:pt idx="1798">
                  <c:v>5340.06</c:v>
                </c:pt>
                <c:pt idx="1799">
                  <c:v>5343.03</c:v>
                </c:pt>
                <c:pt idx="1800">
                  <c:v>5346</c:v>
                </c:pt>
                <c:pt idx="1801">
                  <c:v>5348.97</c:v>
                </c:pt>
                <c:pt idx="1802">
                  <c:v>5351.94</c:v>
                </c:pt>
                <c:pt idx="1803">
                  <c:v>5354.91</c:v>
                </c:pt>
                <c:pt idx="1804">
                  <c:v>5357.88</c:v>
                </c:pt>
                <c:pt idx="1805">
                  <c:v>5360.85</c:v>
                </c:pt>
                <c:pt idx="1806">
                  <c:v>5363.82</c:v>
                </c:pt>
                <c:pt idx="1807">
                  <c:v>5366.79</c:v>
                </c:pt>
                <c:pt idx="1808">
                  <c:v>5369.76</c:v>
                </c:pt>
                <c:pt idx="1809">
                  <c:v>5372.73</c:v>
                </c:pt>
                <c:pt idx="1810">
                  <c:v>5375.7</c:v>
                </c:pt>
                <c:pt idx="1811">
                  <c:v>5378.67</c:v>
                </c:pt>
                <c:pt idx="1812">
                  <c:v>5381.64</c:v>
                </c:pt>
                <c:pt idx="1813">
                  <c:v>5384.61</c:v>
                </c:pt>
                <c:pt idx="1814">
                  <c:v>5387.58</c:v>
                </c:pt>
                <c:pt idx="1815">
                  <c:v>5390.55</c:v>
                </c:pt>
                <c:pt idx="1816">
                  <c:v>5393.52</c:v>
                </c:pt>
                <c:pt idx="1817">
                  <c:v>5396.49</c:v>
                </c:pt>
                <c:pt idx="1818">
                  <c:v>5399.46</c:v>
                </c:pt>
                <c:pt idx="1819">
                  <c:v>5402.43</c:v>
                </c:pt>
                <c:pt idx="1820">
                  <c:v>5405.4</c:v>
                </c:pt>
                <c:pt idx="1821">
                  <c:v>5408.37</c:v>
                </c:pt>
                <c:pt idx="1822">
                  <c:v>5411.34</c:v>
                </c:pt>
                <c:pt idx="1823">
                  <c:v>5414.31</c:v>
                </c:pt>
                <c:pt idx="1824">
                  <c:v>5417.28</c:v>
                </c:pt>
                <c:pt idx="1825">
                  <c:v>5420.25</c:v>
                </c:pt>
                <c:pt idx="1826">
                  <c:v>5423.22</c:v>
                </c:pt>
                <c:pt idx="1827">
                  <c:v>5426.19</c:v>
                </c:pt>
                <c:pt idx="1828">
                  <c:v>5429.16</c:v>
                </c:pt>
                <c:pt idx="1829">
                  <c:v>5432.13</c:v>
                </c:pt>
                <c:pt idx="1830">
                  <c:v>5435.1</c:v>
                </c:pt>
                <c:pt idx="1831">
                  <c:v>5438.07</c:v>
                </c:pt>
                <c:pt idx="1832">
                  <c:v>5441.04</c:v>
                </c:pt>
                <c:pt idx="1833">
                  <c:v>5444.01</c:v>
                </c:pt>
                <c:pt idx="1834">
                  <c:v>5446.98</c:v>
                </c:pt>
                <c:pt idx="1835">
                  <c:v>5449.95</c:v>
                </c:pt>
                <c:pt idx="1836">
                  <c:v>5452.92</c:v>
                </c:pt>
                <c:pt idx="1837">
                  <c:v>5455.89</c:v>
                </c:pt>
                <c:pt idx="1838">
                  <c:v>5458.86</c:v>
                </c:pt>
                <c:pt idx="1839">
                  <c:v>5461.83</c:v>
                </c:pt>
                <c:pt idx="1840">
                  <c:v>5464.8</c:v>
                </c:pt>
                <c:pt idx="1841">
                  <c:v>5467.77</c:v>
                </c:pt>
                <c:pt idx="1842">
                  <c:v>5470.74</c:v>
                </c:pt>
                <c:pt idx="1843">
                  <c:v>5473.71</c:v>
                </c:pt>
                <c:pt idx="1844">
                  <c:v>5476.68</c:v>
                </c:pt>
                <c:pt idx="1845">
                  <c:v>5479.65</c:v>
                </c:pt>
                <c:pt idx="1846">
                  <c:v>5482.62</c:v>
                </c:pt>
                <c:pt idx="1847">
                  <c:v>5485.59</c:v>
                </c:pt>
                <c:pt idx="1848">
                  <c:v>5488.56</c:v>
                </c:pt>
                <c:pt idx="1849">
                  <c:v>5491.53</c:v>
                </c:pt>
                <c:pt idx="1850">
                  <c:v>5494.5</c:v>
                </c:pt>
                <c:pt idx="1851">
                  <c:v>5497.47</c:v>
                </c:pt>
                <c:pt idx="1852">
                  <c:v>5500.44</c:v>
                </c:pt>
                <c:pt idx="1853">
                  <c:v>5503.41</c:v>
                </c:pt>
                <c:pt idx="1854">
                  <c:v>5506.38</c:v>
                </c:pt>
                <c:pt idx="1855">
                  <c:v>5509.35</c:v>
                </c:pt>
                <c:pt idx="1856">
                  <c:v>5512.32</c:v>
                </c:pt>
                <c:pt idx="1857">
                  <c:v>5515.29</c:v>
                </c:pt>
                <c:pt idx="1858">
                  <c:v>5518.26</c:v>
                </c:pt>
                <c:pt idx="1859">
                  <c:v>5521.23</c:v>
                </c:pt>
                <c:pt idx="1860">
                  <c:v>5524.2</c:v>
                </c:pt>
                <c:pt idx="1861">
                  <c:v>5527.17</c:v>
                </c:pt>
                <c:pt idx="1862">
                  <c:v>5530.14</c:v>
                </c:pt>
                <c:pt idx="1863">
                  <c:v>5533.11</c:v>
                </c:pt>
                <c:pt idx="1864">
                  <c:v>5536.08</c:v>
                </c:pt>
                <c:pt idx="1865">
                  <c:v>5539.05</c:v>
                </c:pt>
                <c:pt idx="1866">
                  <c:v>5542.02</c:v>
                </c:pt>
                <c:pt idx="1867">
                  <c:v>5544.99</c:v>
                </c:pt>
                <c:pt idx="1868">
                  <c:v>5547.96</c:v>
                </c:pt>
                <c:pt idx="1869">
                  <c:v>5550.93</c:v>
                </c:pt>
                <c:pt idx="1870">
                  <c:v>5553.9</c:v>
                </c:pt>
                <c:pt idx="1871">
                  <c:v>5556.87</c:v>
                </c:pt>
                <c:pt idx="1872">
                  <c:v>5559.84</c:v>
                </c:pt>
                <c:pt idx="1873">
                  <c:v>5562.81</c:v>
                </c:pt>
                <c:pt idx="1874">
                  <c:v>5565.78</c:v>
                </c:pt>
                <c:pt idx="1875">
                  <c:v>5568.75</c:v>
                </c:pt>
                <c:pt idx="1876">
                  <c:v>5571.72</c:v>
                </c:pt>
                <c:pt idx="1877">
                  <c:v>5574.69</c:v>
                </c:pt>
                <c:pt idx="1878">
                  <c:v>5577.66</c:v>
                </c:pt>
                <c:pt idx="1879">
                  <c:v>5580.63</c:v>
                </c:pt>
                <c:pt idx="1880">
                  <c:v>5583.6</c:v>
                </c:pt>
                <c:pt idx="1881">
                  <c:v>5586.57</c:v>
                </c:pt>
                <c:pt idx="1882">
                  <c:v>5589.54</c:v>
                </c:pt>
                <c:pt idx="1883">
                  <c:v>5592.51</c:v>
                </c:pt>
                <c:pt idx="1884">
                  <c:v>5595.48</c:v>
                </c:pt>
                <c:pt idx="1885">
                  <c:v>5598.45</c:v>
                </c:pt>
                <c:pt idx="1886">
                  <c:v>5601.42</c:v>
                </c:pt>
                <c:pt idx="1887">
                  <c:v>5604.39</c:v>
                </c:pt>
                <c:pt idx="1888">
                  <c:v>5607.36</c:v>
                </c:pt>
                <c:pt idx="1889">
                  <c:v>5610.33</c:v>
                </c:pt>
                <c:pt idx="1890">
                  <c:v>5613.3</c:v>
                </c:pt>
                <c:pt idx="1891">
                  <c:v>5616.27</c:v>
                </c:pt>
                <c:pt idx="1892">
                  <c:v>5619.24</c:v>
                </c:pt>
                <c:pt idx="1893">
                  <c:v>5622.21</c:v>
                </c:pt>
                <c:pt idx="1894">
                  <c:v>5625.18</c:v>
                </c:pt>
                <c:pt idx="1895">
                  <c:v>5628.15</c:v>
                </c:pt>
                <c:pt idx="1896">
                  <c:v>5631.12</c:v>
                </c:pt>
                <c:pt idx="1897">
                  <c:v>5634.09</c:v>
                </c:pt>
                <c:pt idx="1898">
                  <c:v>5637.06</c:v>
                </c:pt>
                <c:pt idx="1899">
                  <c:v>5640.03</c:v>
                </c:pt>
                <c:pt idx="1900">
                  <c:v>5643</c:v>
                </c:pt>
                <c:pt idx="1901">
                  <c:v>5645.97</c:v>
                </c:pt>
                <c:pt idx="1902">
                  <c:v>5648.94</c:v>
                </c:pt>
                <c:pt idx="1903">
                  <c:v>5651.91</c:v>
                </c:pt>
                <c:pt idx="1904">
                  <c:v>5654.88</c:v>
                </c:pt>
                <c:pt idx="1905">
                  <c:v>5657.85</c:v>
                </c:pt>
                <c:pt idx="1906">
                  <c:v>5660.82</c:v>
                </c:pt>
                <c:pt idx="1907">
                  <c:v>5663.79</c:v>
                </c:pt>
                <c:pt idx="1908">
                  <c:v>5666.76</c:v>
                </c:pt>
                <c:pt idx="1909">
                  <c:v>5669.73</c:v>
                </c:pt>
                <c:pt idx="1910">
                  <c:v>5672.7</c:v>
                </c:pt>
                <c:pt idx="1911">
                  <c:v>5675.67</c:v>
                </c:pt>
                <c:pt idx="1912">
                  <c:v>5678.64</c:v>
                </c:pt>
                <c:pt idx="1913">
                  <c:v>5681.61</c:v>
                </c:pt>
                <c:pt idx="1914">
                  <c:v>5684.58</c:v>
                </c:pt>
                <c:pt idx="1915">
                  <c:v>5687.55</c:v>
                </c:pt>
                <c:pt idx="1916">
                  <c:v>5690.52</c:v>
                </c:pt>
                <c:pt idx="1917">
                  <c:v>5693.49</c:v>
                </c:pt>
                <c:pt idx="1918">
                  <c:v>5696.46</c:v>
                </c:pt>
                <c:pt idx="1919">
                  <c:v>5699.43</c:v>
                </c:pt>
                <c:pt idx="1920">
                  <c:v>5702.4</c:v>
                </c:pt>
                <c:pt idx="1921">
                  <c:v>5705.37</c:v>
                </c:pt>
                <c:pt idx="1922">
                  <c:v>5708.34</c:v>
                </c:pt>
                <c:pt idx="1923">
                  <c:v>5711.31</c:v>
                </c:pt>
                <c:pt idx="1924">
                  <c:v>5714.28</c:v>
                </c:pt>
                <c:pt idx="1925">
                  <c:v>5717.25</c:v>
                </c:pt>
                <c:pt idx="1926">
                  <c:v>5720.22</c:v>
                </c:pt>
                <c:pt idx="1927">
                  <c:v>5723.19</c:v>
                </c:pt>
                <c:pt idx="1928">
                  <c:v>5726.16</c:v>
                </c:pt>
                <c:pt idx="1929">
                  <c:v>5729.13</c:v>
                </c:pt>
                <c:pt idx="1930">
                  <c:v>5732.1</c:v>
                </c:pt>
                <c:pt idx="1931">
                  <c:v>5735.07</c:v>
                </c:pt>
                <c:pt idx="1932">
                  <c:v>5738.04</c:v>
                </c:pt>
                <c:pt idx="1933">
                  <c:v>5741.01</c:v>
                </c:pt>
                <c:pt idx="1934">
                  <c:v>5743.98</c:v>
                </c:pt>
                <c:pt idx="1935">
                  <c:v>5746.95</c:v>
                </c:pt>
                <c:pt idx="1936">
                  <c:v>5749.92</c:v>
                </c:pt>
                <c:pt idx="1937">
                  <c:v>5752.89</c:v>
                </c:pt>
                <c:pt idx="1938">
                  <c:v>5755.86</c:v>
                </c:pt>
                <c:pt idx="1939">
                  <c:v>5758.83</c:v>
                </c:pt>
                <c:pt idx="1940">
                  <c:v>5761.8</c:v>
                </c:pt>
                <c:pt idx="1941">
                  <c:v>5764.77</c:v>
                </c:pt>
                <c:pt idx="1942">
                  <c:v>5767.74</c:v>
                </c:pt>
                <c:pt idx="1943">
                  <c:v>5770.71</c:v>
                </c:pt>
                <c:pt idx="1944">
                  <c:v>5773.68</c:v>
                </c:pt>
                <c:pt idx="1945">
                  <c:v>5776.65</c:v>
                </c:pt>
                <c:pt idx="1946">
                  <c:v>5779.62</c:v>
                </c:pt>
                <c:pt idx="1947">
                  <c:v>5782.59</c:v>
                </c:pt>
                <c:pt idx="1948">
                  <c:v>5785.56</c:v>
                </c:pt>
                <c:pt idx="1949">
                  <c:v>5788.53</c:v>
                </c:pt>
                <c:pt idx="1950">
                  <c:v>5791.5</c:v>
                </c:pt>
                <c:pt idx="1951">
                  <c:v>5794.47</c:v>
                </c:pt>
                <c:pt idx="1952">
                  <c:v>5797.44</c:v>
                </c:pt>
                <c:pt idx="1953">
                  <c:v>5800.41</c:v>
                </c:pt>
                <c:pt idx="1954">
                  <c:v>5803.38</c:v>
                </c:pt>
                <c:pt idx="1955">
                  <c:v>5806.35</c:v>
                </c:pt>
                <c:pt idx="1956">
                  <c:v>5809.32</c:v>
                </c:pt>
                <c:pt idx="1957">
                  <c:v>5812.29</c:v>
                </c:pt>
                <c:pt idx="1958">
                  <c:v>5815.26</c:v>
                </c:pt>
                <c:pt idx="1959">
                  <c:v>5818.23</c:v>
                </c:pt>
                <c:pt idx="1960">
                  <c:v>5821.2</c:v>
                </c:pt>
                <c:pt idx="1961">
                  <c:v>5824.17</c:v>
                </c:pt>
                <c:pt idx="1962">
                  <c:v>5827.14</c:v>
                </c:pt>
                <c:pt idx="1963">
                  <c:v>5830.11</c:v>
                </c:pt>
                <c:pt idx="1964">
                  <c:v>5833.08</c:v>
                </c:pt>
                <c:pt idx="1965">
                  <c:v>5836.05</c:v>
                </c:pt>
                <c:pt idx="1966">
                  <c:v>5839.02</c:v>
                </c:pt>
                <c:pt idx="1967">
                  <c:v>5841.99</c:v>
                </c:pt>
                <c:pt idx="1968">
                  <c:v>5844.96</c:v>
                </c:pt>
                <c:pt idx="1969">
                  <c:v>5847.93</c:v>
                </c:pt>
                <c:pt idx="1970">
                  <c:v>5850.9</c:v>
                </c:pt>
                <c:pt idx="1971">
                  <c:v>5853.87</c:v>
                </c:pt>
                <c:pt idx="1972">
                  <c:v>5856.84</c:v>
                </c:pt>
                <c:pt idx="1973">
                  <c:v>5859.81</c:v>
                </c:pt>
                <c:pt idx="1974">
                  <c:v>5862.78</c:v>
                </c:pt>
                <c:pt idx="1975">
                  <c:v>5865.75</c:v>
                </c:pt>
                <c:pt idx="1976">
                  <c:v>5868.72</c:v>
                </c:pt>
                <c:pt idx="1977">
                  <c:v>5871.69</c:v>
                </c:pt>
                <c:pt idx="1978">
                  <c:v>5874.66</c:v>
                </c:pt>
                <c:pt idx="1979">
                  <c:v>5877.63</c:v>
                </c:pt>
                <c:pt idx="1980">
                  <c:v>5880.6</c:v>
                </c:pt>
                <c:pt idx="1981">
                  <c:v>5883.57</c:v>
                </c:pt>
                <c:pt idx="1982">
                  <c:v>5886.54</c:v>
                </c:pt>
                <c:pt idx="1983">
                  <c:v>5889.51</c:v>
                </c:pt>
                <c:pt idx="1984">
                  <c:v>5892.48</c:v>
                </c:pt>
                <c:pt idx="1985">
                  <c:v>5895.45</c:v>
                </c:pt>
                <c:pt idx="1986">
                  <c:v>5898.42</c:v>
                </c:pt>
                <c:pt idx="1987">
                  <c:v>5901.39</c:v>
                </c:pt>
                <c:pt idx="1988">
                  <c:v>5904.36</c:v>
                </c:pt>
                <c:pt idx="1989">
                  <c:v>5907.33</c:v>
                </c:pt>
                <c:pt idx="1990">
                  <c:v>5910.3</c:v>
                </c:pt>
                <c:pt idx="1991">
                  <c:v>5913.27</c:v>
                </c:pt>
                <c:pt idx="1992">
                  <c:v>5916.24</c:v>
                </c:pt>
                <c:pt idx="1993">
                  <c:v>5919.21</c:v>
                </c:pt>
                <c:pt idx="1994">
                  <c:v>5922.18</c:v>
                </c:pt>
                <c:pt idx="1995">
                  <c:v>5925.15</c:v>
                </c:pt>
                <c:pt idx="1996">
                  <c:v>5928.12</c:v>
                </c:pt>
                <c:pt idx="1997">
                  <c:v>5931.09</c:v>
                </c:pt>
                <c:pt idx="1998">
                  <c:v>5934.06</c:v>
                </c:pt>
                <c:pt idx="1999">
                  <c:v>5937.03</c:v>
                </c:pt>
                <c:pt idx="2000">
                  <c:v>5940</c:v>
                </c:pt>
                <c:pt idx="2001">
                  <c:v>5942.97</c:v>
                </c:pt>
                <c:pt idx="2002">
                  <c:v>5945.94</c:v>
                </c:pt>
                <c:pt idx="2003">
                  <c:v>5948.91</c:v>
                </c:pt>
                <c:pt idx="2004">
                  <c:v>5951.88</c:v>
                </c:pt>
                <c:pt idx="2005">
                  <c:v>5954.85</c:v>
                </c:pt>
                <c:pt idx="2006">
                  <c:v>5957.82</c:v>
                </c:pt>
                <c:pt idx="2007">
                  <c:v>5960.79</c:v>
                </c:pt>
                <c:pt idx="2008">
                  <c:v>5963.76</c:v>
                </c:pt>
                <c:pt idx="2009">
                  <c:v>5966.73</c:v>
                </c:pt>
                <c:pt idx="2010">
                  <c:v>5969.7</c:v>
                </c:pt>
                <c:pt idx="2011">
                  <c:v>5972.67</c:v>
                </c:pt>
                <c:pt idx="2012">
                  <c:v>5975.64</c:v>
                </c:pt>
                <c:pt idx="2013">
                  <c:v>5978.61</c:v>
                </c:pt>
                <c:pt idx="2014">
                  <c:v>5981.58</c:v>
                </c:pt>
                <c:pt idx="2015">
                  <c:v>5984.55</c:v>
                </c:pt>
                <c:pt idx="2016">
                  <c:v>5987.52</c:v>
                </c:pt>
                <c:pt idx="2017">
                  <c:v>5990.49</c:v>
                </c:pt>
                <c:pt idx="2018">
                  <c:v>5993.46</c:v>
                </c:pt>
                <c:pt idx="2019">
                  <c:v>5996.43</c:v>
                </c:pt>
                <c:pt idx="2020">
                  <c:v>5999.4</c:v>
                </c:pt>
                <c:pt idx="2021">
                  <c:v>6002.37</c:v>
                </c:pt>
                <c:pt idx="2022">
                  <c:v>6005.34</c:v>
                </c:pt>
                <c:pt idx="2023">
                  <c:v>6008.31</c:v>
                </c:pt>
                <c:pt idx="2024">
                  <c:v>6011.28</c:v>
                </c:pt>
                <c:pt idx="2025">
                  <c:v>6014.25</c:v>
                </c:pt>
                <c:pt idx="2026">
                  <c:v>6017.22</c:v>
                </c:pt>
                <c:pt idx="2027">
                  <c:v>6020.19</c:v>
                </c:pt>
                <c:pt idx="2028">
                  <c:v>6023.16</c:v>
                </c:pt>
                <c:pt idx="2029">
                  <c:v>6026.13</c:v>
                </c:pt>
                <c:pt idx="2030">
                  <c:v>6029.1</c:v>
                </c:pt>
                <c:pt idx="2031">
                  <c:v>6032.07</c:v>
                </c:pt>
                <c:pt idx="2032">
                  <c:v>6035.04</c:v>
                </c:pt>
                <c:pt idx="2033">
                  <c:v>6038.01</c:v>
                </c:pt>
                <c:pt idx="2034">
                  <c:v>6040.98</c:v>
                </c:pt>
                <c:pt idx="2035">
                  <c:v>6043.95</c:v>
                </c:pt>
                <c:pt idx="2036">
                  <c:v>6046.92</c:v>
                </c:pt>
                <c:pt idx="2037">
                  <c:v>6049.89</c:v>
                </c:pt>
                <c:pt idx="2038">
                  <c:v>6052.86</c:v>
                </c:pt>
                <c:pt idx="2039">
                  <c:v>6055.83</c:v>
                </c:pt>
                <c:pt idx="2040">
                  <c:v>6058.8</c:v>
                </c:pt>
                <c:pt idx="2041">
                  <c:v>6061.77</c:v>
                </c:pt>
                <c:pt idx="2042">
                  <c:v>6064.74</c:v>
                </c:pt>
                <c:pt idx="2043">
                  <c:v>6067.71</c:v>
                </c:pt>
                <c:pt idx="2044">
                  <c:v>6070.68</c:v>
                </c:pt>
                <c:pt idx="2045">
                  <c:v>6073.65</c:v>
                </c:pt>
                <c:pt idx="2046">
                  <c:v>6076.62</c:v>
                </c:pt>
                <c:pt idx="2047">
                  <c:v>6079.59</c:v>
                </c:pt>
                <c:pt idx="2048">
                  <c:v>6082.56</c:v>
                </c:pt>
                <c:pt idx="2049">
                  <c:v>6085.53</c:v>
                </c:pt>
                <c:pt idx="2050">
                  <c:v>6088.5</c:v>
                </c:pt>
                <c:pt idx="2051">
                  <c:v>6091.47</c:v>
                </c:pt>
                <c:pt idx="2052">
                  <c:v>6094.44</c:v>
                </c:pt>
                <c:pt idx="2053">
                  <c:v>6097.41</c:v>
                </c:pt>
                <c:pt idx="2054">
                  <c:v>6100.38</c:v>
                </c:pt>
                <c:pt idx="2055">
                  <c:v>6103.35</c:v>
                </c:pt>
                <c:pt idx="2056">
                  <c:v>6106.32</c:v>
                </c:pt>
                <c:pt idx="2057">
                  <c:v>6109.29</c:v>
                </c:pt>
              </c:numCache>
            </c:numRef>
          </c:xVal>
          <c:yVal>
            <c:numRef>
              <c:f>Sheet1!$H$2:$H$2059</c:f>
              <c:numCache>
                <c:formatCode>General</c:formatCode>
                <c:ptCount val="2058"/>
                <c:pt idx="0">
                  <c:v>9.75</c:v>
                </c:pt>
                <c:pt idx="1">
                  <c:v>3.35</c:v>
                </c:pt>
                <c:pt idx="2">
                  <c:v>3.39</c:v>
                </c:pt>
                <c:pt idx="3">
                  <c:v>3.88</c:v>
                </c:pt>
                <c:pt idx="4">
                  <c:v>4.58</c:v>
                </c:pt>
                <c:pt idx="5">
                  <c:v>5.64</c:v>
                </c:pt>
                <c:pt idx="6">
                  <c:v>4.92</c:v>
                </c:pt>
                <c:pt idx="7">
                  <c:v>2.11</c:v>
                </c:pt>
                <c:pt idx="8">
                  <c:v>4.7</c:v>
                </c:pt>
                <c:pt idx="9">
                  <c:v>2.27</c:v>
                </c:pt>
                <c:pt idx="10">
                  <c:v>4.22</c:v>
                </c:pt>
                <c:pt idx="11">
                  <c:v>2.52</c:v>
                </c:pt>
                <c:pt idx="12">
                  <c:v>3.68</c:v>
                </c:pt>
                <c:pt idx="13">
                  <c:v>3.55</c:v>
                </c:pt>
                <c:pt idx="14">
                  <c:v>-2.81</c:v>
                </c:pt>
                <c:pt idx="15">
                  <c:v>0.59</c:v>
                </c:pt>
                <c:pt idx="16">
                  <c:v>-0.03</c:v>
                </c:pt>
                <c:pt idx="17">
                  <c:v>0.77</c:v>
                </c:pt>
                <c:pt idx="18">
                  <c:v>2.95</c:v>
                </c:pt>
                <c:pt idx="19">
                  <c:v>1.31</c:v>
                </c:pt>
                <c:pt idx="20">
                  <c:v>-7.0000000000000007E-2</c:v>
                </c:pt>
                <c:pt idx="21">
                  <c:v>1.02</c:v>
                </c:pt>
                <c:pt idx="22">
                  <c:v>0.1</c:v>
                </c:pt>
                <c:pt idx="23">
                  <c:v>1.47</c:v>
                </c:pt>
                <c:pt idx="24">
                  <c:v>3.24</c:v>
                </c:pt>
                <c:pt idx="25">
                  <c:v>1.56</c:v>
                </c:pt>
                <c:pt idx="26">
                  <c:v>-0.03</c:v>
                </c:pt>
                <c:pt idx="27">
                  <c:v>0.34</c:v>
                </c:pt>
                <c:pt idx="28">
                  <c:v>2.75</c:v>
                </c:pt>
                <c:pt idx="29">
                  <c:v>-1.29</c:v>
                </c:pt>
                <c:pt idx="30">
                  <c:v>1.71</c:v>
                </c:pt>
                <c:pt idx="31">
                  <c:v>0.68</c:v>
                </c:pt>
                <c:pt idx="32">
                  <c:v>-0.48</c:v>
                </c:pt>
                <c:pt idx="33">
                  <c:v>0.37</c:v>
                </c:pt>
                <c:pt idx="34">
                  <c:v>0.57999999999999996</c:v>
                </c:pt>
                <c:pt idx="35">
                  <c:v>-0.4</c:v>
                </c:pt>
                <c:pt idx="36">
                  <c:v>5.48</c:v>
                </c:pt>
                <c:pt idx="37">
                  <c:v>1.81</c:v>
                </c:pt>
                <c:pt idx="38">
                  <c:v>0.45</c:v>
                </c:pt>
                <c:pt idx="39">
                  <c:v>0.22</c:v>
                </c:pt>
                <c:pt idx="40">
                  <c:v>0.15</c:v>
                </c:pt>
                <c:pt idx="41">
                  <c:v>0.09</c:v>
                </c:pt>
                <c:pt idx="42">
                  <c:v>7.0000000000000007E-2</c:v>
                </c:pt>
                <c:pt idx="43">
                  <c:v>0.08</c:v>
                </c:pt>
                <c:pt idx="44">
                  <c:v>0.09</c:v>
                </c:pt>
                <c:pt idx="45">
                  <c:v>7.0000000000000007E-2</c:v>
                </c:pt>
                <c:pt idx="46">
                  <c:v>7.0000000000000007E-2</c:v>
                </c:pt>
                <c:pt idx="47">
                  <c:v>-0.21</c:v>
                </c:pt>
                <c:pt idx="48">
                  <c:v>0.12</c:v>
                </c:pt>
                <c:pt idx="49">
                  <c:v>-0.18</c:v>
                </c:pt>
                <c:pt idx="50">
                  <c:v>0.39</c:v>
                </c:pt>
                <c:pt idx="51">
                  <c:v>-7.0000000000000007E-2</c:v>
                </c:pt>
                <c:pt idx="52">
                  <c:v>0.03</c:v>
                </c:pt>
                <c:pt idx="53">
                  <c:v>0.19</c:v>
                </c:pt>
                <c:pt idx="54">
                  <c:v>0.35</c:v>
                </c:pt>
                <c:pt idx="55">
                  <c:v>0.06</c:v>
                </c:pt>
                <c:pt idx="56">
                  <c:v>0.12</c:v>
                </c:pt>
                <c:pt idx="57">
                  <c:v>-0.15</c:v>
                </c:pt>
                <c:pt idx="58">
                  <c:v>7.0000000000000007E-2</c:v>
                </c:pt>
                <c:pt idx="59">
                  <c:v>-0.01</c:v>
                </c:pt>
                <c:pt idx="60">
                  <c:v>0.25</c:v>
                </c:pt>
                <c:pt idx="61">
                  <c:v>-0.13</c:v>
                </c:pt>
                <c:pt idx="62">
                  <c:v>0.11</c:v>
                </c:pt>
                <c:pt idx="63">
                  <c:v>-0.1</c:v>
                </c:pt>
                <c:pt idx="64">
                  <c:v>0.03</c:v>
                </c:pt>
                <c:pt idx="65">
                  <c:v>-0.16</c:v>
                </c:pt>
                <c:pt idx="66">
                  <c:v>1.28</c:v>
                </c:pt>
                <c:pt idx="67">
                  <c:v>-7.0000000000000007E-2</c:v>
                </c:pt>
                <c:pt idx="68">
                  <c:v>-0.14000000000000001</c:v>
                </c:pt>
                <c:pt idx="69">
                  <c:v>-0.3</c:v>
                </c:pt>
                <c:pt idx="70">
                  <c:v>0.18</c:v>
                </c:pt>
                <c:pt idx="71">
                  <c:v>1.08</c:v>
                </c:pt>
                <c:pt idx="72">
                  <c:v>0.55000000000000004</c:v>
                </c:pt>
                <c:pt idx="73">
                  <c:v>0.57999999999999996</c:v>
                </c:pt>
                <c:pt idx="74">
                  <c:v>0.22</c:v>
                </c:pt>
                <c:pt idx="75">
                  <c:v>-0.99</c:v>
                </c:pt>
                <c:pt idx="76">
                  <c:v>-0.57999999999999996</c:v>
                </c:pt>
                <c:pt idx="77">
                  <c:v>-0.31</c:v>
                </c:pt>
                <c:pt idx="78">
                  <c:v>-0.6</c:v>
                </c:pt>
                <c:pt idx="79">
                  <c:v>-0.18</c:v>
                </c:pt>
                <c:pt idx="80">
                  <c:v>-0.37</c:v>
                </c:pt>
                <c:pt idx="81">
                  <c:v>0.19</c:v>
                </c:pt>
                <c:pt idx="82">
                  <c:v>-0.64</c:v>
                </c:pt>
                <c:pt idx="83">
                  <c:v>-0.34</c:v>
                </c:pt>
                <c:pt idx="84">
                  <c:v>0</c:v>
                </c:pt>
                <c:pt idx="85">
                  <c:v>7.0000000000000007E-2</c:v>
                </c:pt>
                <c:pt idx="86">
                  <c:v>-0.01</c:v>
                </c:pt>
                <c:pt idx="87">
                  <c:v>0.4</c:v>
                </c:pt>
                <c:pt idx="88">
                  <c:v>1.52</c:v>
                </c:pt>
                <c:pt idx="89">
                  <c:v>0.72</c:v>
                </c:pt>
                <c:pt idx="90">
                  <c:v>-0.32</c:v>
                </c:pt>
                <c:pt idx="91">
                  <c:v>0</c:v>
                </c:pt>
                <c:pt idx="92">
                  <c:v>1.53</c:v>
                </c:pt>
                <c:pt idx="93">
                  <c:v>-0.21</c:v>
                </c:pt>
                <c:pt idx="94">
                  <c:v>-0.02</c:v>
                </c:pt>
                <c:pt idx="95">
                  <c:v>0.04</c:v>
                </c:pt>
                <c:pt idx="96">
                  <c:v>0.02</c:v>
                </c:pt>
                <c:pt idx="97">
                  <c:v>0</c:v>
                </c:pt>
                <c:pt idx="98">
                  <c:v>0.01</c:v>
                </c:pt>
                <c:pt idx="99">
                  <c:v>0.03</c:v>
                </c:pt>
                <c:pt idx="100">
                  <c:v>0.02</c:v>
                </c:pt>
                <c:pt idx="101">
                  <c:v>0.08</c:v>
                </c:pt>
                <c:pt idx="102">
                  <c:v>0.01</c:v>
                </c:pt>
                <c:pt idx="103">
                  <c:v>0.03</c:v>
                </c:pt>
                <c:pt idx="104">
                  <c:v>0.01</c:v>
                </c:pt>
                <c:pt idx="105">
                  <c:v>0</c:v>
                </c:pt>
                <c:pt idx="106">
                  <c:v>0.01</c:v>
                </c:pt>
                <c:pt idx="107">
                  <c:v>0.03</c:v>
                </c:pt>
                <c:pt idx="108">
                  <c:v>0</c:v>
                </c:pt>
                <c:pt idx="109">
                  <c:v>0.02</c:v>
                </c:pt>
                <c:pt idx="110">
                  <c:v>0.02</c:v>
                </c:pt>
                <c:pt idx="111">
                  <c:v>0</c:v>
                </c:pt>
                <c:pt idx="112">
                  <c:v>0</c:v>
                </c:pt>
                <c:pt idx="113">
                  <c:v>0</c:v>
                </c:pt>
                <c:pt idx="114">
                  <c:v>0.02</c:v>
                </c:pt>
                <c:pt idx="115">
                  <c:v>0.01</c:v>
                </c:pt>
                <c:pt idx="116">
                  <c:v>-0.01</c:v>
                </c:pt>
                <c:pt idx="117">
                  <c:v>0</c:v>
                </c:pt>
                <c:pt idx="118">
                  <c:v>0.01</c:v>
                </c:pt>
                <c:pt idx="119">
                  <c:v>0.01</c:v>
                </c:pt>
                <c:pt idx="120">
                  <c:v>0</c:v>
                </c:pt>
                <c:pt idx="121">
                  <c:v>0</c:v>
                </c:pt>
                <c:pt idx="122">
                  <c:v>0.01</c:v>
                </c:pt>
                <c:pt idx="123">
                  <c:v>0</c:v>
                </c:pt>
                <c:pt idx="124">
                  <c:v>0.01</c:v>
                </c:pt>
                <c:pt idx="125">
                  <c:v>0</c:v>
                </c:pt>
                <c:pt idx="126">
                  <c:v>0</c:v>
                </c:pt>
                <c:pt idx="127">
                  <c:v>0</c:v>
                </c:pt>
                <c:pt idx="128">
                  <c:v>0</c:v>
                </c:pt>
                <c:pt idx="129">
                  <c:v>0</c:v>
                </c:pt>
                <c:pt idx="130">
                  <c:v>0</c:v>
                </c:pt>
                <c:pt idx="131">
                  <c:v>0</c:v>
                </c:pt>
                <c:pt idx="132">
                  <c:v>0</c:v>
                </c:pt>
                <c:pt idx="133">
                  <c:v>0</c:v>
                </c:pt>
                <c:pt idx="134">
                  <c:v>0.01</c:v>
                </c:pt>
                <c:pt idx="135">
                  <c:v>0.01</c:v>
                </c:pt>
                <c:pt idx="136">
                  <c:v>0</c:v>
                </c:pt>
                <c:pt idx="137">
                  <c:v>-0.01</c:v>
                </c:pt>
                <c:pt idx="138">
                  <c:v>0.01</c:v>
                </c:pt>
                <c:pt idx="139">
                  <c:v>0.01</c:v>
                </c:pt>
                <c:pt idx="140">
                  <c:v>-0.01</c:v>
                </c:pt>
                <c:pt idx="141">
                  <c:v>0</c:v>
                </c:pt>
                <c:pt idx="142">
                  <c:v>0</c:v>
                </c:pt>
                <c:pt idx="143">
                  <c:v>-0.02</c:v>
                </c:pt>
                <c:pt idx="144">
                  <c:v>0</c:v>
                </c:pt>
                <c:pt idx="145">
                  <c:v>-0.01</c:v>
                </c:pt>
                <c:pt idx="146">
                  <c:v>-0.01</c:v>
                </c:pt>
                <c:pt idx="147">
                  <c:v>-0.01</c:v>
                </c:pt>
                <c:pt idx="148">
                  <c:v>0</c:v>
                </c:pt>
                <c:pt idx="149">
                  <c:v>-0.01</c:v>
                </c:pt>
                <c:pt idx="150">
                  <c:v>0</c:v>
                </c:pt>
                <c:pt idx="151">
                  <c:v>0</c:v>
                </c:pt>
                <c:pt idx="152">
                  <c:v>-0.01</c:v>
                </c:pt>
                <c:pt idx="153">
                  <c:v>-0.01</c:v>
                </c:pt>
                <c:pt idx="154">
                  <c:v>0</c:v>
                </c:pt>
                <c:pt idx="155">
                  <c:v>-0.01</c:v>
                </c:pt>
                <c:pt idx="156">
                  <c:v>-0.01</c:v>
                </c:pt>
                <c:pt idx="157">
                  <c:v>0</c:v>
                </c:pt>
                <c:pt idx="158">
                  <c:v>0</c:v>
                </c:pt>
                <c:pt idx="159">
                  <c:v>-0.01</c:v>
                </c:pt>
                <c:pt idx="160">
                  <c:v>-0.01</c:v>
                </c:pt>
                <c:pt idx="161">
                  <c:v>-0.02</c:v>
                </c:pt>
                <c:pt idx="162">
                  <c:v>0</c:v>
                </c:pt>
                <c:pt idx="163">
                  <c:v>-0.01</c:v>
                </c:pt>
                <c:pt idx="164">
                  <c:v>0.01</c:v>
                </c:pt>
                <c:pt idx="165">
                  <c:v>0</c:v>
                </c:pt>
                <c:pt idx="166">
                  <c:v>0</c:v>
                </c:pt>
                <c:pt idx="167">
                  <c:v>0</c:v>
                </c:pt>
                <c:pt idx="168">
                  <c:v>-0.01</c:v>
                </c:pt>
                <c:pt idx="169">
                  <c:v>0</c:v>
                </c:pt>
                <c:pt idx="170">
                  <c:v>0</c:v>
                </c:pt>
                <c:pt idx="171">
                  <c:v>0</c:v>
                </c:pt>
                <c:pt idx="172">
                  <c:v>0</c:v>
                </c:pt>
                <c:pt idx="173">
                  <c:v>-0.02</c:v>
                </c:pt>
                <c:pt idx="174">
                  <c:v>-0.02</c:v>
                </c:pt>
                <c:pt idx="175">
                  <c:v>0</c:v>
                </c:pt>
                <c:pt idx="176">
                  <c:v>0</c:v>
                </c:pt>
                <c:pt idx="177">
                  <c:v>0.04</c:v>
                </c:pt>
                <c:pt idx="178">
                  <c:v>0</c:v>
                </c:pt>
                <c:pt idx="179">
                  <c:v>-0.01</c:v>
                </c:pt>
                <c:pt idx="180">
                  <c:v>0</c:v>
                </c:pt>
                <c:pt idx="181">
                  <c:v>-0.02</c:v>
                </c:pt>
                <c:pt idx="182">
                  <c:v>0.01</c:v>
                </c:pt>
                <c:pt idx="183">
                  <c:v>-0.03</c:v>
                </c:pt>
                <c:pt idx="184">
                  <c:v>0</c:v>
                </c:pt>
                <c:pt idx="185">
                  <c:v>-0.06</c:v>
                </c:pt>
                <c:pt idx="186">
                  <c:v>-0.03</c:v>
                </c:pt>
                <c:pt idx="187">
                  <c:v>-0.45</c:v>
                </c:pt>
                <c:pt idx="188">
                  <c:v>-0.08</c:v>
                </c:pt>
                <c:pt idx="189">
                  <c:v>-0.03</c:v>
                </c:pt>
                <c:pt idx="190">
                  <c:v>0.19</c:v>
                </c:pt>
                <c:pt idx="191">
                  <c:v>-0.01</c:v>
                </c:pt>
                <c:pt idx="192">
                  <c:v>-0.38</c:v>
                </c:pt>
                <c:pt idx="193">
                  <c:v>0.25</c:v>
                </c:pt>
                <c:pt idx="194">
                  <c:v>0.81</c:v>
                </c:pt>
                <c:pt idx="195">
                  <c:v>0.28000000000000003</c:v>
                </c:pt>
                <c:pt idx="196">
                  <c:v>0.71</c:v>
                </c:pt>
                <c:pt idx="197">
                  <c:v>-0.36</c:v>
                </c:pt>
                <c:pt idx="198">
                  <c:v>-0.04</c:v>
                </c:pt>
                <c:pt idx="199">
                  <c:v>0.28000000000000003</c:v>
                </c:pt>
                <c:pt idx="200">
                  <c:v>0.22</c:v>
                </c:pt>
                <c:pt idx="201">
                  <c:v>1.24</c:v>
                </c:pt>
                <c:pt idx="202">
                  <c:v>1.19</c:v>
                </c:pt>
                <c:pt idx="203">
                  <c:v>-1.17</c:v>
                </c:pt>
                <c:pt idx="204">
                  <c:v>-0.56000000000000005</c:v>
                </c:pt>
                <c:pt idx="205">
                  <c:v>-0.03</c:v>
                </c:pt>
                <c:pt idx="206">
                  <c:v>0</c:v>
                </c:pt>
                <c:pt idx="207">
                  <c:v>-0.08</c:v>
                </c:pt>
                <c:pt idx="208">
                  <c:v>0.15</c:v>
                </c:pt>
                <c:pt idx="209">
                  <c:v>0.02</c:v>
                </c:pt>
                <c:pt idx="210">
                  <c:v>0.1</c:v>
                </c:pt>
                <c:pt idx="211">
                  <c:v>0</c:v>
                </c:pt>
                <c:pt idx="212">
                  <c:v>-0.15</c:v>
                </c:pt>
                <c:pt idx="213">
                  <c:v>0.3</c:v>
                </c:pt>
                <c:pt idx="214">
                  <c:v>-0.72</c:v>
                </c:pt>
                <c:pt idx="215">
                  <c:v>0.9</c:v>
                </c:pt>
                <c:pt idx="216">
                  <c:v>0.81</c:v>
                </c:pt>
                <c:pt idx="217">
                  <c:v>-0.79</c:v>
                </c:pt>
                <c:pt idx="218">
                  <c:v>-0.6</c:v>
                </c:pt>
                <c:pt idx="219">
                  <c:v>0.15</c:v>
                </c:pt>
                <c:pt idx="220">
                  <c:v>-0.21</c:v>
                </c:pt>
                <c:pt idx="221">
                  <c:v>1.84</c:v>
                </c:pt>
                <c:pt idx="222">
                  <c:v>0.49</c:v>
                </c:pt>
                <c:pt idx="223">
                  <c:v>0.31</c:v>
                </c:pt>
                <c:pt idx="224">
                  <c:v>0.45</c:v>
                </c:pt>
                <c:pt idx="225">
                  <c:v>0.75</c:v>
                </c:pt>
                <c:pt idx="226">
                  <c:v>-0.51</c:v>
                </c:pt>
                <c:pt idx="227">
                  <c:v>-0.4</c:v>
                </c:pt>
                <c:pt idx="228">
                  <c:v>0.76</c:v>
                </c:pt>
                <c:pt idx="229">
                  <c:v>1.54</c:v>
                </c:pt>
                <c:pt idx="230">
                  <c:v>0.22</c:v>
                </c:pt>
                <c:pt idx="231">
                  <c:v>-0.46</c:v>
                </c:pt>
                <c:pt idx="232">
                  <c:v>-0.01</c:v>
                </c:pt>
                <c:pt idx="233">
                  <c:v>0.08</c:v>
                </c:pt>
                <c:pt idx="234">
                  <c:v>-0.14000000000000001</c:v>
                </c:pt>
                <c:pt idx="235">
                  <c:v>-0.08</c:v>
                </c:pt>
                <c:pt idx="236">
                  <c:v>-0.33</c:v>
                </c:pt>
                <c:pt idx="237">
                  <c:v>-2.3199999999999998</c:v>
                </c:pt>
                <c:pt idx="238">
                  <c:v>-0.86</c:v>
                </c:pt>
                <c:pt idx="239">
                  <c:v>-0.6</c:v>
                </c:pt>
                <c:pt idx="240">
                  <c:v>0.28999999999999998</c:v>
                </c:pt>
                <c:pt idx="241">
                  <c:v>-0.49</c:v>
                </c:pt>
                <c:pt idx="242">
                  <c:v>0.01</c:v>
                </c:pt>
                <c:pt idx="243">
                  <c:v>0.02</c:v>
                </c:pt>
                <c:pt idx="244">
                  <c:v>-0.05</c:v>
                </c:pt>
                <c:pt idx="245">
                  <c:v>0.1</c:v>
                </c:pt>
                <c:pt idx="246">
                  <c:v>-0.03</c:v>
                </c:pt>
                <c:pt idx="247">
                  <c:v>0.03</c:v>
                </c:pt>
                <c:pt idx="248">
                  <c:v>0.12</c:v>
                </c:pt>
                <c:pt idx="249">
                  <c:v>-0.03</c:v>
                </c:pt>
                <c:pt idx="250">
                  <c:v>0.09</c:v>
                </c:pt>
                <c:pt idx="251">
                  <c:v>0.04</c:v>
                </c:pt>
                <c:pt idx="252">
                  <c:v>-0.02</c:v>
                </c:pt>
                <c:pt idx="253">
                  <c:v>0</c:v>
                </c:pt>
                <c:pt idx="254">
                  <c:v>-0.01</c:v>
                </c:pt>
                <c:pt idx="255">
                  <c:v>0.04</c:v>
                </c:pt>
                <c:pt idx="256">
                  <c:v>-1.96</c:v>
                </c:pt>
                <c:pt idx="257">
                  <c:v>1</c:v>
                </c:pt>
                <c:pt idx="258">
                  <c:v>-0.13</c:v>
                </c:pt>
                <c:pt idx="259">
                  <c:v>-0.01</c:v>
                </c:pt>
                <c:pt idx="260">
                  <c:v>-0.06</c:v>
                </c:pt>
                <c:pt idx="261">
                  <c:v>-0.02</c:v>
                </c:pt>
                <c:pt idx="262">
                  <c:v>0.17</c:v>
                </c:pt>
                <c:pt idx="263">
                  <c:v>-0.4</c:v>
                </c:pt>
                <c:pt idx="264">
                  <c:v>-2.0099999999999998</c:v>
                </c:pt>
                <c:pt idx="265">
                  <c:v>-1.96</c:v>
                </c:pt>
                <c:pt idx="266">
                  <c:v>-0.2</c:v>
                </c:pt>
                <c:pt idx="267">
                  <c:v>1.95</c:v>
                </c:pt>
                <c:pt idx="268">
                  <c:v>0.03</c:v>
                </c:pt>
                <c:pt idx="269">
                  <c:v>0.71</c:v>
                </c:pt>
                <c:pt idx="270">
                  <c:v>-0.34</c:v>
                </c:pt>
                <c:pt idx="271">
                  <c:v>-0.21</c:v>
                </c:pt>
                <c:pt idx="272">
                  <c:v>-0.14000000000000001</c:v>
                </c:pt>
                <c:pt idx="273">
                  <c:v>0.75</c:v>
                </c:pt>
                <c:pt idx="274">
                  <c:v>2.2999999999999998</c:v>
                </c:pt>
                <c:pt idx="275">
                  <c:v>0.11</c:v>
                </c:pt>
                <c:pt idx="276">
                  <c:v>-0.4</c:v>
                </c:pt>
                <c:pt idx="277">
                  <c:v>1.1100000000000001</c:v>
                </c:pt>
                <c:pt idx="278">
                  <c:v>-1.61</c:v>
                </c:pt>
                <c:pt idx="279">
                  <c:v>-0.38</c:v>
                </c:pt>
                <c:pt idx="280">
                  <c:v>0.04</c:v>
                </c:pt>
                <c:pt idx="281">
                  <c:v>0.24</c:v>
                </c:pt>
                <c:pt idx="282">
                  <c:v>0.27</c:v>
                </c:pt>
                <c:pt idx="283">
                  <c:v>0.03</c:v>
                </c:pt>
                <c:pt idx="284">
                  <c:v>2.16</c:v>
                </c:pt>
                <c:pt idx="285">
                  <c:v>-0.77</c:v>
                </c:pt>
                <c:pt idx="286">
                  <c:v>-0.08</c:v>
                </c:pt>
                <c:pt idx="287">
                  <c:v>-0.89</c:v>
                </c:pt>
                <c:pt idx="288">
                  <c:v>-0.95</c:v>
                </c:pt>
                <c:pt idx="289">
                  <c:v>-2.48</c:v>
                </c:pt>
                <c:pt idx="290">
                  <c:v>-0.54</c:v>
                </c:pt>
                <c:pt idx="291">
                  <c:v>-0.68</c:v>
                </c:pt>
                <c:pt idx="292">
                  <c:v>0.35</c:v>
                </c:pt>
                <c:pt idx="293">
                  <c:v>-4.49</c:v>
                </c:pt>
                <c:pt idx="294">
                  <c:v>6.41</c:v>
                </c:pt>
                <c:pt idx="295">
                  <c:v>-0.57999999999999996</c:v>
                </c:pt>
                <c:pt idx="296">
                  <c:v>2.5</c:v>
                </c:pt>
                <c:pt idx="297">
                  <c:v>1.19</c:v>
                </c:pt>
                <c:pt idx="298">
                  <c:v>1.85</c:v>
                </c:pt>
                <c:pt idx="299">
                  <c:v>-10.1</c:v>
                </c:pt>
                <c:pt idx="300">
                  <c:v>-0.09</c:v>
                </c:pt>
                <c:pt idx="301">
                  <c:v>-0.12</c:v>
                </c:pt>
                <c:pt idx="302">
                  <c:v>-1.3</c:v>
                </c:pt>
                <c:pt idx="303">
                  <c:v>0.03</c:v>
                </c:pt>
                <c:pt idx="304">
                  <c:v>-0.34</c:v>
                </c:pt>
                <c:pt idx="305">
                  <c:v>-0.48</c:v>
                </c:pt>
                <c:pt idx="306">
                  <c:v>-0.22</c:v>
                </c:pt>
                <c:pt idx="307">
                  <c:v>-1.08</c:v>
                </c:pt>
                <c:pt idx="308">
                  <c:v>-0.13</c:v>
                </c:pt>
                <c:pt idx="309">
                  <c:v>-1.52</c:v>
                </c:pt>
                <c:pt idx="310">
                  <c:v>0.53</c:v>
                </c:pt>
                <c:pt idx="311">
                  <c:v>0.73</c:v>
                </c:pt>
                <c:pt idx="312">
                  <c:v>1.52</c:v>
                </c:pt>
                <c:pt idx="313">
                  <c:v>7.65</c:v>
                </c:pt>
                <c:pt idx="314">
                  <c:v>0.21</c:v>
                </c:pt>
                <c:pt idx="315">
                  <c:v>1.31</c:v>
                </c:pt>
                <c:pt idx="316">
                  <c:v>0.2</c:v>
                </c:pt>
                <c:pt idx="317">
                  <c:v>-0.33</c:v>
                </c:pt>
                <c:pt idx="318">
                  <c:v>0.28999999999999998</c:v>
                </c:pt>
                <c:pt idx="319">
                  <c:v>-0.71</c:v>
                </c:pt>
                <c:pt idx="320">
                  <c:v>-0.17</c:v>
                </c:pt>
                <c:pt idx="321">
                  <c:v>0.87</c:v>
                </c:pt>
                <c:pt idx="322">
                  <c:v>-0.37</c:v>
                </c:pt>
                <c:pt idx="323">
                  <c:v>-1.49</c:v>
                </c:pt>
                <c:pt idx="324">
                  <c:v>-6.85</c:v>
                </c:pt>
                <c:pt idx="325">
                  <c:v>-0.31</c:v>
                </c:pt>
                <c:pt idx="326">
                  <c:v>-2.2400000000000002</c:v>
                </c:pt>
                <c:pt idx="327">
                  <c:v>0.24</c:v>
                </c:pt>
                <c:pt idx="328">
                  <c:v>-0.99</c:v>
                </c:pt>
                <c:pt idx="329">
                  <c:v>3.17</c:v>
                </c:pt>
                <c:pt idx="330">
                  <c:v>0.67</c:v>
                </c:pt>
                <c:pt idx="331">
                  <c:v>0.48</c:v>
                </c:pt>
                <c:pt idx="332">
                  <c:v>-0.17</c:v>
                </c:pt>
                <c:pt idx="333">
                  <c:v>-1.3</c:v>
                </c:pt>
                <c:pt idx="334">
                  <c:v>0.78</c:v>
                </c:pt>
                <c:pt idx="335">
                  <c:v>-0.34</c:v>
                </c:pt>
                <c:pt idx="336">
                  <c:v>-1.1599999999999999</c:v>
                </c:pt>
                <c:pt idx="337">
                  <c:v>3.02</c:v>
                </c:pt>
                <c:pt idx="338">
                  <c:v>-1.27</c:v>
                </c:pt>
                <c:pt idx="339">
                  <c:v>-0.34</c:v>
                </c:pt>
                <c:pt idx="340">
                  <c:v>0.17</c:v>
                </c:pt>
                <c:pt idx="341">
                  <c:v>-0.18</c:v>
                </c:pt>
                <c:pt idx="342">
                  <c:v>-2.25</c:v>
                </c:pt>
                <c:pt idx="343">
                  <c:v>1.03</c:v>
                </c:pt>
                <c:pt idx="344">
                  <c:v>0.22</c:v>
                </c:pt>
                <c:pt idx="345">
                  <c:v>1.85</c:v>
                </c:pt>
                <c:pt idx="346">
                  <c:v>-1.24</c:v>
                </c:pt>
                <c:pt idx="347">
                  <c:v>2.66</c:v>
                </c:pt>
                <c:pt idx="348">
                  <c:v>0.57999999999999996</c:v>
                </c:pt>
                <c:pt idx="349">
                  <c:v>1.37</c:v>
                </c:pt>
                <c:pt idx="350">
                  <c:v>-3.43</c:v>
                </c:pt>
                <c:pt idx="351">
                  <c:v>-0.69</c:v>
                </c:pt>
                <c:pt idx="352">
                  <c:v>-3.41</c:v>
                </c:pt>
                <c:pt idx="353">
                  <c:v>0.88</c:v>
                </c:pt>
                <c:pt idx="354">
                  <c:v>0.75</c:v>
                </c:pt>
                <c:pt idx="355">
                  <c:v>-0.24</c:v>
                </c:pt>
                <c:pt idx="356">
                  <c:v>0.81</c:v>
                </c:pt>
                <c:pt idx="357">
                  <c:v>-0.76</c:v>
                </c:pt>
                <c:pt idx="358">
                  <c:v>1.59</c:v>
                </c:pt>
                <c:pt idx="359">
                  <c:v>-2.15</c:v>
                </c:pt>
                <c:pt idx="360">
                  <c:v>0.77</c:v>
                </c:pt>
                <c:pt idx="361">
                  <c:v>0.96</c:v>
                </c:pt>
                <c:pt idx="362">
                  <c:v>-1.02</c:v>
                </c:pt>
                <c:pt idx="363">
                  <c:v>-0.68</c:v>
                </c:pt>
                <c:pt idx="364">
                  <c:v>-0.88</c:v>
                </c:pt>
                <c:pt idx="365">
                  <c:v>-1.54</c:v>
                </c:pt>
                <c:pt idx="366">
                  <c:v>-1.1100000000000001</c:v>
                </c:pt>
                <c:pt idx="367">
                  <c:v>-1.59</c:v>
                </c:pt>
                <c:pt idx="368">
                  <c:v>-0.42</c:v>
                </c:pt>
                <c:pt idx="369">
                  <c:v>-8.4700000000000006</c:v>
                </c:pt>
                <c:pt idx="370">
                  <c:v>0</c:v>
                </c:pt>
                <c:pt idx="371">
                  <c:v>1.36</c:v>
                </c:pt>
                <c:pt idx="372">
                  <c:v>1.3</c:v>
                </c:pt>
                <c:pt idx="373">
                  <c:v>1.68</c:v>
                </c:pt>
                <c:pt idx="374">
                  <c:v>-0.33</c:v>
                </c:pt>
                <c:pt idx="375">
                  <c:v>-0.11</c:v>
                </c:pt>
                <c:pt idx="376">
                  <c:v>0.02</c:v>
                </c:pt>
                <c:pt idx="377">
                  <c:v>0.5</c:v>
                </c:pt>
                <c:pt idx="378">
                  <c:v>0.17</c:v>
                </c:pt>
                <c:pt idx="379">
                  <c:v>0.23</c:v>
                </c:pt>
                <c:pt idx="380">
                  <c:v>0.83</c:v>
                </c:pt>
                <c:pt idx="381">
                  <c:v>0.36</c:v>
                </c:pt>
                <c:pt idx="382">
                  <c:v>-0.62</c:v>
                </c:pt>
                <c:pt idx="383">
                  <c:v>-0.32</c:v>
                </c:pt>
                <c:pt idx="384">
                  <c:v>-0.33</c:v>
                </c:pt>
                <c:pt idx="385">
                  <c:v>-0.09</c:v>
                </c:pt>
                <c:pt idx="386">
                  <c:v>-0.04</c:v>
                </c:pt>
                <c:pt idx="387">
                  <c:v>0.3</c:v>
                </c:pt>
                <c:pt idx="388">
                  <c:v>0.44</c:v>
                </c:pt>
                <c:pt idx="389">
                  <c:v>1.79</c:v>
                </c:pt>
                <c:pt idx="390">
                  <c:v>2.87</c:v>
                </c:pt>
                <c:pt idx="391">
                  <c:v>0.44</c:v>
                </c:pt>
                <c:pt idx="392">
                  <c:v>0.06</c:v>
                </c:pt>
                <c:pt idx="393">
                  <c:v>-0.2</c:v>
                </c:pt>
                <c:pt idx="394">
                  <c:v>-4.75</c:v>
                </c:pt>
                <c:pt idx="395">
                  <c:v>0.46</c:v>
                </c:pt>
                <c:pt idx="396">
                  <c:v>0.02</c:v>
                </c:pt>
                <c:pt idx="397">
                  <c:v>0.61</c:v>
                </c:pt>
                <c:pt idx="398">
                  <c:v>0.08</c:v>
                </c:pt>
                <c:pt idx="399">
                  <c:v>0.91</c:v>
                </c:pt>
                <c:pt idx="400">
                  <c:v>-0.31</c:v>
                </c:pt>
                <c:pt idx="401">
                  <c:v>-0.14000000000000001</c:v>
                </c:pt>
                <c:pt idx="402">
                  <c:v>-0.41</c:v>
                </c:pt>
                <c:pt idx="403">
                  <c:v>0.73</c:v>
                </c:pt>
                <c:pt idx="404">
                  <c:v>-0.7</c:v>
                </c:pt>
                <c:pt idx="405">
                  <c:v>0.64</c:v>
                </c:pt>
                <c:pt idx="406">
                  <c:v>0.16</c:v>
                </c:pt>
                <c:pt idx="407">
                  <c:v>1.68</c:v>
                </c:pt>
                <c:pt idx="408">
                  <c:v>0</c:v>
                </c:pt>
                <c:pt idx="409">
                  <c:v>-0.71</c:v>
                </c:pt>
                <c:pt idx="410">
                  <c:v>-0.45</c:v>
                </c:pt>
                <c:pt idx="411">
                  <c:v>-0.13</c:v>
                </c:pt>
                <c:pt idx="412">
                  <c:v>0.39</c:v>
                </c:pt>
                <c:pt idx="413">
                  <c:v>0.39</c:v>
                </c:pt>
                <c:pt idx="414">
                  <c:v>0.25</c:v>
                </c:pt>
                <c:pt idx="415">
                  <c:v>-0.38</c:v>
                </c:pt>
                <c:pt idx="416">
                  <c:v>0.48</c:v>
                </c:pt>
                <c:pt idx="417">
                  <c:v>-0.56999999999999995</c:v>
                </c:pt>
                <c:pt idx="418">
                  <c:v>-0.11</c:v>
                </c:pt>
                <c:pt idx="419">
                  <c:v>0.06</c:v>
                </c:pt>
                <c:pt idx="420">
                  <c:v>-0.37</c:v>
                </c:pt>
                <c:pt idx="421">
                  <c:v>-0.34</c:v>
                </c:pt>
                <c:pt idx="422">
                  <c:v>-0.8</c:v>
                </c:pt>
                <c:pt idx="423">
                  <c:v>-0.54</c:v>
                </c:pt>
                <c:pt idx="424">
                  <c:v>0.24</c:v>
                </c:pt>
                <c:pt idx="425">
                  <c:v>0.25</c:v>
                </c:pt>
                <c:pt idx="426">
                  <c:v>-0.5</c:v>
                </c:pt>
                <c:pt idx="427">
                  <c:v>0.33</c:v>
                </c:pt>
                <c:pt idx="428">
                  <c:v>-1.57</c:v>
                </c:pt>
                <c:pt idx="429">
                  <c:v>0</c:v>
                </c:pt>
                <c:pt idx="430">
                  <c:v>-0.11</c:v>
                </c:pt>
                <c:pt idx="431">
                  <c:v>-0.35</c:v>
                </c:pt>
                <c:pt idx="432">
                  <c:v>0.06</c:v>
                </c:pt>
                <c:pt idx="433">
                  <c:v>0.08</c:v>
                </c:pt>
                <c:pt idx="434">
                  <c:v>0.63</c:v>
                </c:pt>
                <c:pt idx="435">
                  <c:v>-0.22</c:v>
                </c:pt>
                <c:pt idx="436">
                  <c:v>0.55000000000000004</c:v>
                </c:pt>
                <c:pt idx="437">
                  <c:v>0.28000000000000003</c:v>
                </c:pt>
                <c:pt idx="438">
                  <c:v>-0.63</c:v>
                </c:pt>
                <c:pt idx="439">
                  <c:v>0.33</c:v>
                </c:pt>
                <c:pt idx="440">
                  <c:v>0.33</c:v>
                </c:pt>
                <c:pt idx="441">
                  <c:v>0.06</c:v>
                </c:pt>
                <c:pt idx="442">
                  <c:v>0.45</c:v>
                </c:pt>
                <c:pt idx="443">
                  <c:v>0.21</c:v>
                </c:pt>
                <c:pt idx="444">
                  <c:v>0.47</c:v>
                </c:pt>
                <c:pt idx="445">
                  <c:v>0.25</c:v>
                </c:pt>
                <c:pt idx="446">
                  <c:v>0.16</c:v>
                </c:pt>
                <c:pt idx="447">
                  <c:v>0.2</c:v>
                </c:pt>
                <c:pt idx="448">
                  <c:v>1.1000000000000001</c:v>
                </c:pt>
                <c:pt idx="449">
                  <c:v>0.28000000000000003</c:v>
                </c:pt>
                <c:pt idx="450">
                  <c:v>0.03</c:v>
                </c:pt>
                <c:pt idx="451">
                  <c:v>0.25</c:v>
                </c:pt>
                <c:pt idx="452">
                  <c:v>0</c:v>
                </c:pt>
                <c:pt idx="453">
                  <c:v>1.03</c:v>
                </c:pt>
                <c:pt idx="454">
                  <c:v>-0.05</c:v>
                </c:pt>
                <c:pt idx="455">
                  <c:v>-0.61</c:v>
                </c:pt>
                <c:pt idx="456">
                  <c:v>-0.26</c:v>
                </c:pt>
                <c:pt idx="457">
                  <c:v>-1.24</c:v>
                </c:pt>
                <c:pt idx="458">
                  <c:v>-0.46</c:v>
                </c:pt>
                <c:pt idx="459">
                  <c:v>0.76</c:v>
                </c:pt>
                <c:pt idx="460">
                  <c:v>0.4</c:v>
                </c:pt>
                <c:pt idx="461">
                  <c:v>0.42</c:v>
                </c:pt>
                <c:pt idx="462">
                  <c:v>1.06</c:v>
                </c:pt>
                <c:pt idx="463">
                  <c:v>0.43</c:v>
                </c:pt>
                <c:pt idx="464">
                  <c:v>0.59</c:v>
                </c:pt>
                <c:pt idx="465">
                  <c:v>-0.13</c:v>
                </c:pt>
                <c:pt idx="466">
                  <c:v>0.09</c:v>
                </c:pt>
                <c:pt idx="467">
                  <c:v>2.23</c:v>
                </c:pt>
                <c:pt idx="468">
                  <c:v>0.15</c:v>
                </c:pt>
                <c:pt idx="469">
                  <c:v>0.8</c:v>
                </c:pt>
                <c:pt idx="470">
                  <c:v>0.98</c:v>
                </c:pt>
                <c:pt idx="471">
                  <c:v>-1.5</c:v>
                </c:pt>
                <c:pt idx="472">
                  <c:v>1.18</c:v>
                </c:pt>
                <c:pt idx="473">
                  <c:v>1.74</c:v>
                </c:pt>
                <c:pt idx="474">
                  <c:v>1.1100000000000001</c:v>
                </c:pt>
                <c:pt idx="475">
                  <c:v>-0.05</c:v>
                </c:pt>
                <c:pt idx="476">
                  <c:v>0.09</c:v>
                </c:pt>
                <c:pt idx="477">
                  <c:v>2.4500000000000002</c:v>
                </c:pt>
                <c:pt idx="478">
                  <c:v>0.48</c:v>
                </c:pt>
                <c:pt idx="479">
                  <c:v>-0.48</c:v>
                </c:pt>
                <c:pt idx="480">
                  <c:v>1.41</c:v>
                </c:pt>
                <c:pt idx="481">
                  <c:v>1.51</c:v>
                </c:pt>
                <c:pt idx="482">
                  <c:v>-3.66</c:v>
                </c:pt>
                <c:pt idx="483">
                  <c:v>7.84</c:v>
                </c:pt>
                <c:pt idx="484">
                  <c:v>0.15</c:v>
                </c:pt>
                <c:pt idx="485">
                  <c:v>0.02</c:v>
                </c:pt>
                <c:pt idx="486">
                  <c:v>-1.97</c:v>
                </c:pt>
                <c:pt idx="487">
                  <c:v>-0.9</c:v>
                </c:pt>
                <c:pt idx="488">
                  <c:v>-0.17</c:v>
                </c:pt>
                <c:pt idx="489">
                  <c:v>0.42</c:v>
                </c:pt>
                <c:pt idx="490">
                  <c:v>-0.16</c:v>
                </c:pt>
                <c:pt idx="491">
                  <c:v>0.22</c:v>
                </c:pt>
                <c:pt idx="492">
                  <c:v>0.89</c:v>
                </c:pt>
                <c:pt idx="493">
                  <c:v>1.67</c:v>
                </c:pt>
                <c:pt idx="494">
                  <c:v>0.93</c:v>
                </c:pt>
                <c:pt idx="495">
                  <c:v>-0.38</c:v>
                </c:pt>
                <c:pt idx="496">
                  <c:v>0.68</c:v>
                </c:pt>
                <c:pt idx="497">
                  <c:v>-1.22</c:v>
                </c:pt>
                <c:pt idx="498">
                  <c:v>0.2</c:v>
                </c:pt>
                <c:pt idx="499">
                  <c:v>2.91</c:v>
                </c:pt>
                <c:pt idx="500">
                  <c:v>-0.51</c:v>
                </c:pt>
                <c:pt idx="501">
                  <c:v>0.37</c:v>
                </c:pt>
                <c:pt idx="502">
                  <c:v>-0.28999999999999998</c:v>
                </c:pt>
                <c:pt idx="503">
                  <c:v>0.15</c:v>
                </c:pt>
                <c:pt idx="504">
                  <c:v>1.81</c:v>
                </c:pt>
                <c:pt idx="505">
                  <c:v>-1.27</c:v>
                </c:pt>
                <c:pt idx="506">
                  <c:v>-0.54</c:v>
                </c:pt>
                <c:pt idx="507">
                  <c:v>-0.39</c:v>
                </c:pt>
                <c:pt idx="508">
                  <c:v>0.93</c:v>
                </c:pt>
                <c:pt idx="509">
                  <c:v>0.35</c:v>
                </c:pt>
                <c:pt idx="510">
                  <c:v>-0.31</c:v>
                </c:pt>
                <c:pt idx="511">
                  <c:v>-0.21</c:v>
                </c:pt>
                <c:pt idx="512">
                  <c:v>1.0900000000000001</c:v>
                </c:pt>
                <c:pt idx="513">
                  <c:v>-0.17</c:v>
                </c:pt>
                <c:pt idx="514">
                  <c:v>1.24</c:v>
                </c:pt>
                <c:pt idx="515">
                  <c:v>0.12</c:v>
                </c:pt>
                <c:pt idx="516">
                  <c:v>2.61</c:v>
                </c:pt>
                <c:pt idx="517">
                  <c:v>-0.94</c:v>
                </c:pt>
                <c:pt idx="518">
                  <c:v>0.44</c:v>
                </c:pt>
                <c:pt idx="519">
                  <c:v>0.64</c:v>
                </c:pt>
                <c:pt idx="520">
                  <c:v>-3.99</c:v>
                </c:pt>
                <c:pt idx="521">
                  <c:v>0.94</c:v>
                </c:pt>
                <c:pt idx="522">
                  <c:v>0.38</c:v>
                </c:pt>
                <c:pt idx="523">
                  <c:v>0.7</c:v>
                </c:pt>
                <c:pt idx="524">
                  <c:v>-0.53</c:v>
                </c:pt>
                <c:pt idx="525">
                  <c:v>0.01</c:v>
                </c:pt>
                <c:pt idx="526">
                  <c:v>0.55000000000000004</c:v>
                </c:pt>
                <c:pt idx="527">
                  <c:v>0.36</c:v>
                </c:pt>
                <c:pt idx="528">
                  <c:v>0.02</c:v>
                </c:pt>
                <c:pt idx="529">
                  <c:v>-0.12</c:v>
                </c:pt>
                <c:pt idx="530">
                  <c:v>0.61</c:v>
                </c:pt>
                <c:pt idx="531">
                  <c:v>-0.39</c:v>
                </c:pt>
                <c:pt idx="532">
                  <c:v>-0.02</c:v>
                </c:pt>
                <c:pt idx="533">
                  <c:v>-0.13</c:v>
                </c:pt>
                <c:pt idx="534">
                  <c:v>0.18</c:v>
                </c:pt>
                <c:pt idx="535">
                  <c:v>0.9</c:v>
                </c:pt>
                <c:pt idx="536">
                  <c:v>0</c:v>
                </c:pt>
                <c:pt idx="537">
                  <c:v>1.01</c:v>
                </c:pt>
                <c:pt idx="538">
                  <c:v>0.21</c:v>
                </c:pt>
                <c:pt idx="539">
                  <c:v>0.04</c:v>
                </c:pt>
                <c:pt idx="540">
                  <c:v>-7.0000000000000007E-2</c:v>
                </c:pt>
                <c:pt idx="541">
                  <c:v>-0.27</c:v>
                </c:pt>
                <c:pt idx="542">
                  <c:v>0.13</c:v>
                </c:pt>
                <c:pt idx="543">
                  <c:v>0.17</c:v>
                </c:pt>
                <c:pt idx="544">
                  <c:v>-3.59</c:v>
                </c:pt>
                <c:pt idx="545">
                  <c:v>0.16</c:v>
                </c:pt>
                <c:pt idx="546">
                  <c:v>-3.59</c:v>
                </c:pt>
                <c:pt idx="547">
                  <c:v>-0.4</c:v>
                </c:pt>
                <c:pt idx="548">
                  <c:v>0.14000000000000001</c:v>
                </c:pt>
                <c:pt idx="549">
                  <c:v>-2.15</c:v>
                </c:pt>
                <c:pt idx="550">
                  <c:v>1.88</c:v>
                </c:pt>
                <c:pt idx="551">
                  <c:v>-0.19</c:v>
                </c:pt>
                <c:pt idx="552">
                  <c:v>0.41</c:v>
                </c:pt>
                <c:pt idx="553">
                  <c:v>0.17</c:v>
                </c:pt>
                <c:pt idx="554">
                  <c:v>0.16</c:v>
                </c:pt>
                <c:pt idx="555">
                  <c:v>0</c:v>
                </c:pt>
                <c:pt idx="556">
                  <c:v>-0.18</c:v>
                </c:pt>
                <c:pt idx="557">
                  <c:v>0.51</c:v>
                </c:pt>
                <c:pt idx="558">
                  <c:v>0.24</c:v>
                </c:pt>
                <c:pt idx="559">
                  <c:v>0.08</c:v>
                </c:pt>
                <c:pt idx="560">
                  <c:v>0.12</c:v>
                </c:pt>
                <c:pt idx="561">
                  <c:v>-0.09</c:v>
                </c:pt>
                <c:pt idx="562">
                  <c:v>0.34</c:v>
                </c:pt>
                <c:pt idx="563">
                  <c:v>0.19</c:v>
                </c:pt>
                <c:pt idx="564">
                  <c:v>0.16</c:v>
                </c:pt>
                <c:pt idx="565">
                  <c:v>0.17</c:v>
                </c:pt>
                <c:pt idx="566">
                  <c:v>0.12</c:v>
                </c:pt>
                <c:pt idx="567">
                  <c:v>0.19</c:v>
                </c:pt>
                <c:pt idx="568">
                  <c:v>7.0000000000000007E-2</c:v>
                </c:pt>
                <c:pt idx="569">
                  <c:v>-0.67</c:v>
                </c:pt>
                <c:pt idx="570">
                  <c:v>0.14000000000000001</c:v>
                </c:pt>
                <c:pt idx="571">
                  <c:v>0.57999999999999996</c:v>
                </c:pt>
                <c:pt idx="572">
                  <c:v>0.15</c:v>
                </c:pt>
                <c:pt idx="573">
                  <c:v>0.11</c:v>
                </c:pt>
                <c:pt idx="574">
                  <c:v>0.11</c:v>
                </c:pt>
                <c:pt idx="575">
                  <c:v>0.3</c:v>
                </c:pt>
                <c:pt idx="576">
                  <c:v>0.22</c:v>
                </c:pt>
                <c:pt idx="577">
                  <c:v>7.0000000000000007E-2</c:v>
                </c:pt>
                <c:pt idx="578">
                  <c:v>0.12</c:v>
                </c:pt>
                <c:pt idx="579">
                  <c:v>0.11</c:v>
                </c:pt>
                <c:pt idx="580">
                  <c:v>0.1</c:v>
                </c:pt>
                <c:pt idx="581">
                  <c:v>0.08</c:v>
                </c:pt>
                <c:pt idx="582">
                  <c:v>0.1</c:v>
                </c:pt>
                <c:pt idx="583">
                  <c:v>0.13</c:v>
                </c:pt>
                <c:pt idx="584">
                  <c:v>7.0000000000000007E-2</c:v>
                </c:pt>
                <c:pt idx="585">
                  <c:v>0.12</c:v>
                </c:pt>
                <c:pt idx="586">
                  <c:v>0.1</c:v>
                </c:pt>
                <c:pt idx="587">
                  <c:v>0.19</c:v>
                </c:pt>
                <c:pt idx="588">
                  <c:v>0.08</c:v>
                </c:pt>
                <c:pt idx="589">
                  <c:v>0.13</c:v>
                </c:pt>
                <c:pt idx="590">
                  <c:v>0.12</c:v>
                </c:pt>
                <c:pt idx="591">
                  <c:v>0.09</c:v>
                </c:pt>
                <c:pt idx="592">
                  <c:v>0.16</c:v>
                </c:pt>
                <c:pt idx="593">
                  <c:v>0.13</c:v>
                </c:pt>
                <c:pt idx="594">
                  <c:v>0.06</c:v>
                </c:pt>
                <c:pt idx="595">
                  <c:v>0.14000000000000001</c:v>
                </c:pt>
                <c:pt idx="596">
                  <c:v>0.09</c:v>
                </c:pt>
                <c:pt idx="597">
                  <c:v>0.09</c:v>
                </c:pt>
                <c:pt idx="598">
                  <c:v>0.09</c:v>
                </c:pt>
                <c:pt idx="599">
                  <c:v>0.12</c:v>
                </c:pt>
                <c:pt idx="600">
                  <c:v>7.0000000000000007E-2</c:v>
                </c:pt>
                <c:pt idx="601">
                  <c:v>0.16</c:v>
                </c:pt>
                <c:pt idx="602">
                  <c:v>0.08</c:v>
                </c:pt>
                <c:pt idx="603">
                  <c:v>0.09</c:v>
                </c:pt>
                <c:pt idx="604">
                  <c:v>0.08</c:v>
                </c:pt>
                <c:pt idx="605">
                  <c:v>0.09</c:v>
                </c:pt>
                <c:pt idx="606">
                  <c:v>0.1</c:v>
                </c:pt>
                <c:pt idx="607">
                  <c:v>-0.16</c:v>
                </c:pt>
                <c:pt idx="608">
                  <c:v>0.32</c:v>
                </c:pt>
                <c:pt idx="609">
                  <c:v>1.56</c:v>
                </c:pt>
                <c:pt idx="610">
                  <c:v>-0.09</c:v>
                </c:pt>
                <c:pt idx="611">
                  <c:v>2.91</c:v>
                </c:pt>
                <c:pt idx="612">
                  <c:v>-0.11</c:v>
                </c:pt>
                <c:pt idx="613">
                  <c:v>-0.52</c:v>
                </c:pt>
                <c:pt idx="614">
                  <c:v>-0.62</c:v>
                </c:pt>
                <c:pt idx="615">
                  <c:v>-1.32</c:v>
                </c:pt>
                <c:pt idx="616">
                  <c:v>0.8</c:v>
                </c:pt>
                <c:pt idx="617">
                  <c:v>-1.64</c:v>
                </c:pt>
                <c:pt idx="618">
                  <c:v>-0.46</c:v>
                </c:pt>
                <c:pt idx="619">
                  <c:v>0.2</c:v>
                </c:pt>
                <c:pt idx="620">
                  <c:v>-0.11</c:v>
                </c:pt>
                <c:pt idx="621">
                  <c:v>-0.05</c:v>
                </c:pt>
                <c:pt idx="622">
                  <c:v>0.02</c:v>
                </c:pt>
                <c:pt idx="623">
                  <c:v>0.06</c:v>
                </c:pt>
                <c:pt idx="624">
                  <c:v>0.08</c:v>
                </c:pt>
                <c:pt idx="625">
                  <c:v>0.12</c:v>
                </c:pt>
                <c:pt idx="626">
                  <c:v>0.16</c:v>
                </c:pt>
                <c:pt idx="627">
                  <c:v>0.13</c:v>
                </c:pt>
                <c:pt idx="628">
                  <c:v>0.12</c:v>
                </c:pt>
                <c:pt idx="629">
                  <c:v>0.09</c:v>
                </c:pt>
                <c:pt idx="630">
                  <c:v>-0.69</c:v>
                </c:pt>
                <c:pt idx="631">
                  <c:v>5.4</c:v>
                </c:pt>
                <c:pt idx="632">
                  <c:v>-3.46</c:v>
                </c:pt>
                <c:pt idx="633">
                  <c:v>0.47</c:v>
                </c:pt>
                <c:pt idx="634">
                  <c:v>2</c:v>
                </c:pt>
                <c:pt idx="635">
                  <c:v>0.21</c:v>
                </c:pt>
                <c:pt idx="636">
                  <c:v>0.05</c:v>
                </c:pt>
                <c:pt idx="637">
                  <c:v>0.8</c:v>
                </c:pt>
                <c:pt idx="638">
                  <c:v>0.89</c:v>
                </c:pt>
                <c:pt idx="639">
                  <c:v>0.28000000000000003</c:v>
                </c:pt>
                <c:pt idx="640">
                  <c:v>0</c:v>
                </c:pt>
                <c:pt idx="641">
                  <c:v>0.05</c:v>
                </c:pt>
                <c:pt idx="642">
                  <c:v>0</c:v>
                </c:pt>
                <c:pt idx="643">
                  <c:v>0.06</c:v>
                </c:pt>
                <c:pt idx="644">
                  <c:v>0.81</c:v>
                </c:pt>
                <c:pt idx="645">
                  <c:v>0.42</c:v>
                </c:pt>
                <c:pt idx="646">
                  <c:v>0.43</c:v>
                </c:pt>
                <c:pt idx="647">
                  <c:v>-0.43</c:v>
                </c:pt>
                <c:pt idx="648">
                  <c:v>-0.72</c:v>
                </c:pt>
                <c:pt idx="649">
                  <c:v>-2.19</c:v>
                </c:pt>
                <c:pt idx="650">
                  <c:v>0.88</c:v>
                </c:pt>
                <c:pt idx="651">
                  <c:v>0.4</c:v>
                </c:pt>
                <c:pt idx="652">
                  <c:v>-0.56999999999999995</c:v>
                </c:pt>
                <c:pt idx="653">
                  <c:v>-0.01</c:v>
                </c:pt>
                <c:pt idx="654">
                  <c:v>1.02</c:v>
                </c:pt>
                <c:pt idx="655">
                  <c:v>0.31</c:v>
                </c:pt>
                <c:pt idx="656">
                  <c:v>0.31</c:v>
                </c:pt>
                <c:pt idx="657">
                  <c:v>-1.03</c:v>
                </c:pt>
                <c:pt idx="658">
                  <c:v>0.12</c:v>
                </c:pt>
                <c:pt idx="659">
                  <c:v>0.09</c:v>
                </c:pt>
                <c:pt idx="660">
                  <c:v>0.03</c:v>
                </c:pt>
                <c:pt idx="661">
                  <c:v>1.58</c:v>
                </c:pt>
                <c:pt idx="662">
                  <c:v>-0.12</c:v>
                </c:pt>
                <c:pt idx="663">
                  <c:v>-1.36</c:v>
                </c:pt>
                <c:pt idx="664">
                  <c:v>1.32</c:v>
                </c:pt>
                <c:pt idx="665">
                  <c:v>0</c:v>
                </c:pt>
                <c:pt idx="666">
                  <c:v>1.03</c:v>
                </c:pt>
                <c:pt idx="667">
                  <c:v>-0.28999999999999998</c:v>
                </c:pt>
                <c:pt idx="668">
                  <c:v>1.1599999999999999</c:v>
                </c:pt>
                <c:pt idx="669">
                  <c:v>-0.46</c:v>
                </c:pt>
                <c:pt idx="670">
                  <c:v>-0.46</c:v>
                </c:pt>
                <c:pt idx="671">
                  <c:v>0</c:v>
                </c:pt>
                <c:pt idx="672">
                  <c:v>0.97</c:v>
                </c:pt>
                <c:pt idx="673">
                  <c:v>0.5</c:v>
                </c:pt>
                <c:pt idx="674">
                  <c:v>0.4</c:v>
                </c:pt>
                <c:pt idx="675">
                  <c:v>-0.32</c:v>
                </c:pt>
                <c:pt idx="676">
                  <c:v>-1.42</c:v>
                </c:pt>
                <c:pt idx="677">
                  <c:v>0.15</c:v>
                </c:pt>
                <c:pt idx="678">
                  <c:v>3.45</c:v>
                </c:pt>
                <c:pt idx="679">
                  <c:v>1.44</c:v>
                </c:pt>
                <c:pt idx="680">
                  <c:v>-0.51</c:v>
                </c:pt>
                <c:pt idx="681">
                  <c:v>-0.44</c:v>
                </c:pt>
                <c:pt idx="682">
                  <c:v>0.33</c:v>
                </c:pt>
                <c:pt idx="683">
                  <c:v>0.19</c:v>
                </c:pt>
                <c:pt idx="684">
                  <c:v>-3.14</c:v>
                </c:pt>
                <c:pt idx="685">
                  <c:v>0.08</c:v>
                </c:pt>
                <c:pt idx="686">
                  <c:v>-0.28999999999999998</c:v>
                </c:pt>
                <c:pt idx="687">
                  <c:v>-0.41</c:v>
                </c:pt>
                <c:pt idx="688">
                  <c:v>0.42</c:v>
                </c:pt>
                <c:pt idx="689">
                  <c:v>0.83</c:v>
                </c:pt>
                <c:pt idx="690">
                  <c:v>-1.37</c:v>
                </c:pt>
                <c:pt idx="691">
                  <c:v>-2.95</c:v>
                </c:pt>
                <c:pt idx="692">
                  <c:v>-0.26</c:v>
                </c:pt>
                <c:pt idx="693">
                  <c:v>-0.2</c:v>
                </c:pt>
                <c:pt idx="694">
                  <c:v>0.08</c:v>
                </c:pt>
                <c:pt idx="695">
                  <c:v>0.57999999999999996</c:v>
                </c:pt>
                <c:pt idx="696">
                  <c:v>0.08</c:v>
                </c:pt>
                <c:pt idx="697">
                  <c:v>-1.46</c:v>
                </c:pt>
                <c:pt idx="698">
                  <c:v>0.82</c:v>
                </c:pt>
                <c:pt idx="699">
                  <c:v>0.12</c:v>
                </c:pt>
                <c:pt idx="700">
                  <c:v>0.21</c:v>
                </c:pt>
                <c:pt idx="701">
                  <c:v>0.05</c:v>
                </c:pt>
                <c:pt idx="702">
                  <c:v>-0.11</c:v>
                </c:pt>
                <c:pt idx="703">
                  <c:v>-0.38</c:v>
                </c:pt>
                <c:pt idx="704">
                  <c:v>0.09</c:v>
                </c:pt>
                <c:pt idx="705">
                  <c:v>-0.11</c:v>
                </c:pt>
                <c:pt idx="706">
                  <c:v>1.39</c:v>
                </c:pt>
                <c:pt idx="707">
                  <c:v>-2.56</c:v>
                </c:pt>
                <c:pt idx="708">
                  <c:v>0.24</c:v>
                </c:pt>
                <c:pt idx="709">
                  <c:v>4.09</c:v>
                </c:pt>
                <c:pt idx="710">
                  <c:v>0.19</c:v>
                </c:pt>
                <c:pt idx="711">
                  <c:v>0.03</c:v>
                </c:pt>
                <c:pt idx="712">
                  <c:v>0.66</c:v>
                </c:pt>
                <c:pt idx="713">
                  <c:v>-4.9000000000000004</c:v>
                </c:pt>
                <c:pt idx="714">
                  <c:v>-0.84</c:v>
                </c:pt>
                <c:pt idx="715">
                  <c:v>-1.32</c:v>
                </c:pt>
                <c:pt idx="716">
                  <c:v>0.1</c:v>
                </c:pt>
                <c:pt idx="717">
                  <c:v>-1.52</c:v>
                </c:pt>
                <c:pt idx="718">
                  <c:v>0.04</c:v>
                </c:pt>
                <c:pt idx="719">
                  <c:v>-1.27</c:v>
                </c:pt>
                <c:pt idx="720">
                  <c:v>0.77</c:v>
                </c:pt>
                <c:pt idx="721">
                  <c:v>0.01</c:v>
                </c:pt>
                <c:pt idx="722">
                  <c:v>-1.45</c:v>
                </c:pt>
                <c:pt idx="723">
                  <c:v>-1.0900000000000001</c:v>
                </c:pt>
                <c:pt idx="724">
                  <c:v>0.17</c:v>
                </c:pt>
                <c:pt idx="725">
                  <c:v>1.1499999999999999</c:v>
                </c:pt>
                <c:pt idx="726">
                  <c:v>-0.17</c:v>
                </c:pt>
                <c:pt idx="727">
                  <c:v>0</c:v>
                </c:pt>
                <c:pt idx="728">
                  <c:v>-0.18</c:v>
                </c:pt>
                <c:pt idx="729">
                  <c:v>-4.2</c:v>
                </c:pt>
                <c:pt idx="730">
                  <c:v>3.79</c:v>
                </c:pt>
                <c:pt idx="731">
                  <c:v>-0.22</c:v>
                </c:pt>
                <c:pt idx="732">
                  <c:v>-1.6</c:v>
                </c:pt>
                <c:pt idx="733">
                  <c:v>3.92</c:v>
                </c:pt>
                <c:pt idx="734">
                  <c:v>3.47</c:v>
                </c:pt>
                <c:pt idx="735">
                  <c:v>-0.76</c:v>
                </c:pt>
                <c:pt idx="736">
                  <c:v>-0.12</c:v>
                </c:pt>
                <c:pt idx="737">
                  <c:v>0.74</c:v>
                </c:pt>
                <c:pt idx="738">
                  <c:v>0</c:v>
                </c:pt>
                <c:pt idx="739">
                  <c:v>0.92</c:v>
                </c:pt>
                <c:pt idx="740">
                  <c:v>1.45</c:v>
                </c:pt>
                <c:pt idx="741">
                  <c:v>-6.16</c:v>
                </c:pt>
                <c:pt idx="742">
                  <c:v>0.19</c:v>
                </c:pt>
                <c:pt idx="743">
                  <c:v>-7.0000000000000007E-2</c:v>
                </c:pt>
                <c:pt idx="744">
                  <c:v>1.31</c:v>
                </c:pt>
                <c:pt idx="745">
                  <c:v>-0.74</c:v>
                </c:pt>
                <c:pt idx="746">
                  <c:v>1.84</c:v>
                </c:pt>
                <c:pt idx="747">
                  <c:v>0.56999999999999995</c:v>
                </c:pt>
                <c:pt idx="748">
                  <c:v>-1.29</c:v>
                </c:pt>
                <c:pt idx="749">
                  <c:v>0.03</c:v>
                </c:pt>
                <c:pt idx="750">
                  <c:v>-0.21</c:v>
                </c:pt>
                <c:pt idx="751">
                  <c:v>-0.23</c:v>
                </c:pt>
                <c:pt idx="752">
                  <c:v>1.44</c:v>
                </c:pt>
                <c:pt idx="753">
                  <c:v>0.23</c:v>
                </c:pt>
                <c:pt idx="754">
                  <c:v>-0.92</c:v>
                </c:pt>
                <c:pt idx="755">
                  <c:v>0.34</c:v>
                </c:pt>
                <c:pt idx="756">
                  <c:v>-3.13</c:v>
                </c:pt>
                <c:pt idx="757">
                  <c:v>-1.59</c:v>
                </c:pt>
                <c:pt idx="758">
                  <c:v>-1.68</c:v>
                </c:pt>
                <c:pt idx="759">
                  <c:v>-0.21</c:v>
                </c:pt>
                <c:pt idx="760">
                  <c:v>2.4</c:v>
                </c:pt>
                <c:pt idx="761">
                  <c:v>-0.19</c:v>
                </c:pt>
                <c:pt idx="762">
                  <c:v>1.06</c:v>
                </c:pt>
                <c:pt idx="763">
                  <c:v>0.11</c:v>
                </c:pt>
                <c:pt idx="764">
                  <c:v>-3.49</c:v>
                </c:pt>
                <c:pt idx="765">
                  <c:v>0.11</c:v>
                </c:pt>
                <c:pt idx="766">
                  <c:v>-0.39</c:v>
                </c:pt>
                <c:pt idx="767">
                  <c:v>-1.0900000000000001</c:v>
                </c:pt>
                <c:pt idx="768">
                  <c:v>-0.54</c:v>
                </c:pt>
                <c:pt idx="769">
                  <c:v>1.1299999999999999</c:v>
                </c:pt>
                <c:pt idx="770">
                  <c:v>-1.05</c:v>
                </c:pt>
                <c:pt idx="771">
                  <c:v>-0.33</c:v>
                </c:pt>
                <c:pt idx="772">
                  <c:v>-3.33</c:v>
                </c:pt>
                <c:pt idx="773">
                  <c:v>0.22</c:v>
                </c:pt>
                <c:pt idx="774">
                  <c:v>-4.18</c:v>
                </c:pt>
                <c:pt idx="775">
                  <c:v>0.21</c:v>
                </c:pt>
                <c:pt idx="776">
                  <c:v>-0.54</c:v>
                </c:pt>
                <c:pt idx="777">
                  <c:v>-0.51</c:v>
                </c:pt>
                <c:pt idx="778">
                  <c:v>-0.37</c:v>
                </c:pt>
                <c:pt idx="779">
                  <c:v>-0.31</c:v>
                </c:pt>
                <c:pt idx="780">
                  <c:v>-0.84</c:v>
                </c:pt>
                <c:pt idx="781">
                  <c:v>0.1</c:v>
                </c:pt>
                <c:pt idx="782">
                  <c:v>-5.14</c:v>
                </c:pt>
                <c:pt idx="783">
                  <c:v>-0.62</c:v>
                </c:pt>
                <c:pt idx="784">
                  <c:v>-1.19</c:v>
                </c:pt>
                <c:pt idx="785">
                  <c:v>-0.5</c:v>
                </c:pt>
                <c:pt idx="786">
                  <c:v>-0.27</c:v>
                </c:pt>
                <c:pt idx="787">
                  <c:v>-0.34</c:v>
                </c:pt>
                <c:pt idx="788">
                  <c:v>-0.12</c:v>
                </c:pt>
                <c:pt idx="789">
                  <c:v>-0.17</c:v>
                </c:pt>
                <c:pt idx="790">
                  <c:v>0</c:v>
                </c:pt>
                <c:pt idx="791">
                  <c:v>-0.08</c:v>
                </c:pt>
                <c:pt idx="792">
                  <c:v>-0.1</c:v>
                </c:pt>
                <c:pt idx="793">
                  <c:v>-0.1</c:v>
                </c:pt>
                <c:pt idx="794">
                  <c:v>-0.08</c:v>
                </c:pt>
                <c:pt idx="795">
                  <c:v>-0.1</c:v>
                </c:pt>
                <c:pt idx="796">
                  <c:v>-0.09</c:v>
                </c:pt>
                <c:pt idx="797">
                  <c:v>-0.11</c:v>
                </c:pt>
                <c:pt idx="798">
                  <c:v>-0.08</c:v>
                </c:pt>
                <c:pt idx="799">
                  <c:v>-7.0000000000000007E-2</c:v>
                </c:pt>
                <c:pt idx="800">
                  <c:v>0.28000000000000003</c:v>
                </c:pt>
                <c:pt idx="801">
                  <c:v>0.11</c:v>
                </c:pt>
                <c:pt idx="802">
                  <c:v>-0.75</c:v>
                </c:pt>
                <c:pt idx="803">
                  <c:v>1.31</c:v>
                </c:pt>
                <c:pt idx="804">
                  <c:v>-0.17</c:v>
                </c:pt>
                <c:pt idx="805">
                  <c:v>-0.32</c:v>
                </c:pt>
                <c:pt idx="806">
                  <c:v>-0.1</c:v>
                </c:pt>
                <c:pt idx="807">
                  <c:v>7.0000000000000007E-2</c:v>
                </c:pt>
                <c:pt idx="808">
                  <c:v>-0.22</c:v>
                </c:pt>
                <c:pt idx="809">
                  <c:v>0.06</c:v>
                </c:pt>
                <c:pt idx="810">
                  <c:v>-0.18</c:v>
                </c:pt>
                <c:pt idx="811">
                  <c:v>0.11</c:v>
                </c:pt>
                <c:pt idx="812">
                  <c:v>-0.24</c:v>
                </c:pt>
                <c:pt idx="813">
                  <c:v>-0.11</c:v>
                </c:pt>
                <c:pt idx="814">
                  <c:v>1.1299999999999999</c:v>
                </c:pt>
                <c:pt idx="815">
                  <c:v>0.64</c:v>
                </c:pt>
                <c:pt idx="816">
                  <c:v>-0.47</c:v>
                </c:pt>
                <c:pt idx="817">
                  <c:v>-1.27</c:v>
                </c:pt>
                <c:pt idx="818">
                  <c:v>-0.21</c:v>
                </c:pt>
                <c:pt idx="819">
                  <c:v>0</c:v>
                </c:pt>
                <c:pt idx="820">
                  <c:v>-0.05</c:v>
                </c:pt>
                <c:pt idx="821">
                  <c:v>-0.27</c:v>
                </c:pt>
                <c:pt idx="822">
                  <c:v>-0.12</c:v>
                </c:pt>
                <c:pt idx="823">
                  <c:v>-0.13</c:v>
                </c:pt>
                <c:pt idx="824">
                  <c:v>0.08</c:v>
                </c:pt>
                <c:pt idx="825">
                  <c:v>0.01</c:v>
                </c:pt>
                <c:pt idx="826">
                  <c:v>-0.13</c:v>
                </c:pt>
                <c:pt idx="827">
                  <c:v>-0.36</c:v>
                </c:pt>
                <c:pt idx="828">
                  <c:v>0.19</c:v>
                </c:pt>
                <c:pt idx="829">
                  <c:v>-1.08</c:v>
                </c:pt>
                <c:pt idx="830">
                  <c:v>1.7</c:v>
                </c:pt>
                <c:pt idx="831">
                  <c:v>-0.21</c:v>
                </c:pt>
                <c:pt idx="832">
                  <c:v>7.0000000000000007E-2</c:v>
                </c:pt>
                <c:pt idx="833">
                  <c:v>-0.16</c:v>
                </c:pt>
                <c:pt idx="834">
                  <c:v>-0.11</c:v>
                </c:pt>
                <c:pt idx="835">
                  <c:v>-0.14000000000000001</c:v>
                </c:pt>
                <c:pt idx="836">
                  <c:v>-0.02</c:v>
                </c:pt>
                <c:pt idx="837">
                  <c:v>0.42</c:v>
                </c:pt>
                <c:pt idx="838">
                  <c:v>-0.14000000000000001</c:v>
                </c:pt>
                <c:pt idx="839">
                  <c:v>-0.62</c:v>
                </c:pt>
                <c:pt idx="840">
                  <c:v>-0.17</c:v>
                </c:pt>
                <c:pt idx="841">
                  <c:v>-0.1</c:v>
                </c:pt>
                <c:pt idx="842">
                  <c:v>1.43</c:v>
                </c:pt>
                <c:pt idx="843">
                  <c:v>-0.01</c:v>
                </c:pt>
                <c:pt idx="844">
                  <c:v>-0.57999999999999996</c:v>
                </c:pt>
                <c:pt idx="845">
                  <c:v>-0.26</c:v>
                </c:pt>
                <c:pt idx="846">
                  <c:v>0.13</c:v>
                </c:pt>
                <c:pt idx="847">
                  <c:v>1.24</c:v>
                </c:pt>
                <c:pt idx="848">
                  <c:v>0.02</c:v>
                </c:pt>
                <c:pt idx="849">
                  <c:v>1.03</c:v>
                </c:pt>
                <c:pt idx="850">
                  <c:v>-0.01</c:v>
                </c:pt>
                <c:pt idx="851">
                  <c:v>0.3</c:v>
                </c:pt>
                <c:pt idx="852">
                  <c:v>-0.26</c:v>
                </c:pt>
                <c:pt idx="853">
                  <c:v>-1.38</c:v>
                </c:pt>
                <c:pt idx="854">
                  <c:v>-0.24</c:v>
                </c:pt>
                <c:pt idx="855">
                  <c:v>0.03</c:v>
                </c:pt>
                <c:pt idx="856">
                  <c:v>0.98</c:v>
                </c:pt>
                <c:pt idx="857">
                  <c:v>-0.52</c:v>
                </c:pt>
                <c:pt idx="858">
                  <c:v>-0.49</c:v>
                </c:pt>
                <c:pt idx="859">
                  <c:v>-0.14000000000000001</c:v>
                </c:pt>
                <c:pt idx="860">
                  <c:v>0.2</c:v>
                </c:pt>
                <c:pt idx="861">
                  <c:v>-0.67</c:v>
                </c:pt>
                <c:pt idx="862">
                  <c:v>-0.28999999999999998</c:v>
                </c:pt>
                <c:pt idx="863">
                  <c:v>-0.3</c:v>
                </c:pt>
                <c:pt idx="864">
                  <c:v>-0.19</c:v>
                </c:pt>
                <c:pt idx="865">
                  <c:v>-0.19</c:v>
                </c:pt>
                <c:pt idx="866">
                  <c:v>-0.28000000000000003</c:v>
                </c:pt>
                <c:pt idx="867">
                  <c:v>0.1</c:v>
                </c:pt>
                <c:pt idx="868">
                  <c:v>-0.21</c:v>
                </c:pt>
                <c:pt idx="869">
                  <c:v>-0.13</c:v>
                </c:pt>
                <c:pt idx="870">
                  <c:v>-0.32</c:v>
                </c:pt>
                <c:pt idx="871">
                  <c:v>0.09</c:v>
                </c:pt>
                <c:pt idx="872">
                  <c:v>0.08</c:v>
                </c:pt>
                <c:pt idx="873">
                  <c:v>-0.06</c:v>
                </c:pt>
                <c:pt idx="874">
                  <c:v>-0.1</c:v>
                </c:pt>
                <c:pt idx="875">
                  <c:v>-0.18</c:v>
                </c:pt>
                <c:pt idx="876">
                  <c:v>-0.16</c:v>
                </c:pt>
                <c:pt idx="877">
                  <c:v>0.18</c:v>
                </c:pt>
                <c:pt idx="878">
                  <c:v>-0.49</c:v>
                </c:pt>
                <c:pt idx="879">
                  <c:v>-0.02</c:v>
                </c:pt>
                <c:pt idx="880">
                  <c:v>-0.16</c:v>
                </c:pt>
                <c:pt idx="881">
                  <c:v>-0.15</c:v>
                </c:pt>
                <c:pt idx="882">
                  <c:v>-0.19</c:v>
                </c:pt>
                <c:pt idx="883">
                  <c:v>-0.08</c:v>
                </c:pt>
                <c:pt idx="884">
                  <c:v>-0.1</c:v>
                </c:pt>
                <c:pt idx="885">
                  <c:v>-0.22</c:v>
                </c:pt>
                <c:pt idx="886">
                  <c:v>0.03</c:v>
                </c:pt>
                <c:pt idx="887">
                  <c:v>5.18</c:v>
                </c:pt>
                <c:pt idx="888">
                  <c:v>0.02</c:v>
                </c:pt>
                <c:pt idx="889">
                  <c:v>0.72</c:v>
                </c:pt>
                <c:pt idx="890">
                  <c:v>-3.03</c:v>
                </c:pt>
                <c:pt idx="891">
                  <c:v>-3.42</c:v>
                </c:pt>
                <c:pt idx="892">
                  <c:v>-0.31</c:v>
                </c:pt>
                <c:pt idx="893">
                  <c:v>-6.59</c:v>
                </c:pt>
                <c:pt idx="894">
                  <c:v>-2.79</c:v>
                </c:pt>
                <c:pt idx="895">
                  <c:v>7.47</c:v>
                </c:pt>
                <c:pt idx="896">
                  <c:v>0.81</c:v>
                </c:pt>
                <c:pt idx="897">
                  <c:v>-14.18</c:v>
                </c:pt>
                <c:pt idx="898">
                  <c:v>-4.8899999999999997</c:v>
                </c:pt>
                <c:pt idx="899">
                  <c:v>2.2400000000000002</c:v>
                </c:pt>
                <c:pt idx="900">
                  <c:v>-7.24</c:v>
                </c:pt>
                <c:pt idx="901">
                  <c:v>8.81</c:v>
                </c:pt>
                <c:pt idx="902">
                  <c:v>-2.37</c:v>
                </c:pt>
                <c:pt idx="903">
                  <c:v>-2.99</c:v>
                </c:pt>
                <c:pt idx="904">
                  <c:v>-1.51</c:v>
                </c:pt>
                <c:pt idx="905">
                  <c:v>2.71</c:v>
                </c:pt>
                <c:pt idx="906">
                  <c:v>-21.9</c:v>
                </c:pt>
                <c:pt idx="907">
                  <c:v>-3.49</c:v>
                </c:pt>
                <c:pt idx="908">
                  <c:v>-4.2699999999999996</c:v>
                </c:pt>
                <c:pt idx="909">
                  <c:v>1.02</c:v>
                </c:pt>
                <c:pt idx="910">
                  <c:v>1.17</c:v>
                </c:pt>
                <c:pt idx="911">
                  <c:v>0.87</c:v>
                </c:pt>
                <c:pt idx="912">
                  <c:v>-0.36</c:v>
                </c:pt>
                <c:pt idx="913">
                  <c:v>1.52</c:v>
                </c:pt>
                <c:pt idx="914">
                  <c:v>-1.43</c:v>
                </c:pt>
                <c:pt idx="915">
                  <c:v>-2.2599999999999998</c:v>
                </c:pt>
                <c:pt idx="916">
                  <c:v>-3.76</c:v>
                </c:pt>
                <c:pt idx="917">
                  <c:v>-0.27</c:v>
                </c:pt>
                <c:pt idx="918">
                  <c:v>-3.42</c:v>
                </c:pt>
                <c:pt idx="919">
                  <c:v>0.53</c:v>
                </c:pt>
                <c:pt idx="920">
                  <c:v>-1.47</c:v>
                </c:pt>
                <c:pt idx="921">
                  <c:v>2.4900000000000002</c:v>
                </c:pt>
                <c:pt idx="922">
                  <c:v>-10.57</c:v>
                </c:pt>
                <c:pt idx="923">
                  <c:v>-8.77</c:v>
                </c:pt>
                <c:pt idx="924">
                  <c:v>-0.48</c:v>
                </c:pt>
                <c:pt idx="925">
                  <c:v>-0.83</c:v>
                </c:pt>
                <c:pt idx="926">
                  <c:v>1.48</c:v>
                </c:pt>
                <c:pt idx="927">
                  <c:v>-1.68</c:v>
                </c:pt>
                <c:pt idx="928">
                  <c:v>1.91</c:v>
                </c:pt>
                <c:pt idx="929">
                  <c:v>0.6</c:v>
                </c:pt>
                <c:pt idx="930">
                  <c:v>-2.16</c:v>
                </c:pt>
                <c:pt idx="931">
                  <c:v>-0.42</c:v>
                </c:pt>
                <c:pt idx="932">
                  <c:v>0.09</c:v>
                </c:pt>
                <c:pt idx="933">
                  <c:v>-2.93</c:v>
                </c:pt>
                <c:pt idx="934">
                  <c:v>-0.43</c:v>
                </c:pt>
                <c:pt idx="935">
                  <c:v>-1.8</c:v>
                </c:pt>
                <c:pt idx="936">
                  <c:v>-1.57</c:v>
                </c:pt>
                <c:pt idx="937">
                  <c:v>-0.86</c:v>
                </c:pt>
                <c:pt idx="938">
                  <c:v>0.14000000000000001</c:v>
                </c:pt>
                <c:pt idx="939">
                  <c:v>-2.12</c:v>
                </c:pt>
                <c:pt idx="940">
                  <c:v>-0.26</c:v>
                </c:pt>
                <c:pt idx="941">
                  <c:v>-0.67</c:v>
                </c:pt>
                <c:pt idx="942">
                  <c:v>-1.8</c:v>
                </c:pt>
                <c:pt idx="943">
                  <c:v>-0.8</c:v>
                </c:pt>
                <c:pt idx="944">
                  <c:v>-0.23</c:v>
                </c:pt>
                <c:pt idx="945">
                  <c:v>-0.8</c:v>
                </c:pt>
                <c:pt idx="946">
                  <c:v>-9.83</c:v>
                </c:pt>
                <c:pt idx="947">
                  <c:v>-0.2</c:v>
                </c:pt>
                <c:pt idx="948">
                  <c:v>-2.5499999999999998</c:v>
                </c:pt>
                <c:pt idx="949">
                  <c:v>0.25</c:v>
                </c:pt>
                <c:pt idx="950">
                  <c:v>-1.98</c:v>
                </c:pt>
                <c:pt idx="951">
                  <c:v>0.74</c:v>
                </c:pt>
                <c:pt idx="952">
                  <c:v>-0.74</c:v>
                </c:pt>
                <c:pt idx="953">
                  <c:v>-0.87</c:v>
                </c:pt>
                <c:pt idx="954">
                  <c:v>-0.72</c:v>
                </c:pt>
                <c:pt idx="955">
                  <c:v>-0.27</c:v>
                </c:pt>
                <c:pt idx="956">
                  <c:v>-0.75</c:v>
                </c:pt>
                <c:pt idx="957">
                  <c:v>-0.4</c:v>
                </c:pt>
                <c:pt idx="958">
                  <c:v>-0.19</c:v>
                </c:pt>
                <c:pt idx="959">
                  <c:v>-0.05</c:v>
                </c:pt>
                <c:pt idx="960">
                  <c:v>-0.18</c:v>
                </c:pt>
                <c:pt idx="961">
                  <c:v>-0.13</c:v>
                </c:pt>
                <c:pt idx="962">
                  <c:v>-0.28999999999999998</c:v>
                </c:pt>
                <c:pt idx="963">
                  <c:v>-0.28999999999999998</c:v>
                </c:pt>
                <c:pt idx="964">
                  <c:v>0</c:v>
                </c:pt>
                <c:pt idx="965">
                  <c:v>0</c:v>
                </c:pt>
                <c:pt idx="966">
                  <c:v>0.11</c:v>
                </c:pt>
                <c:pt idx="967">
                  <c:v>-0.26</c:v>
                </c:pt>
                <c:pt idx="968">
                  <c:v>-0.12</c:v>
                </c:pt>
                <c:pt idx="969">
                  <c:v>-0.03</c:v>
                </c:pt>
                <c:pt idx="970">
                  <c:v>-0.06</c:v>
                </c:pt>
                <c:pt idx="971">
                  <c:v>-0.01</c:v>
                </c:pt>
                <c:pt idx="972">
                  <c:v>0.25</c:v>
                </c:pt>
                <c:pt idx="973">
                  <c:v>-0.8</c:v>
                </c:pt>
                <c:pt idx="974">
                  <c:v>2.37</c:v>
                </c:pt>
                <c:pt idx="975">
                  <c:v>1.78</c:v>
                </c:pt>
                <c:pt idx="976">
                  <c:v>2.31</c:v>
                </c:pt>
                <c:pt idx="977">
                  <c:v>-0.41</c:v>
                </c:pt>
                <c:pt idx="978">
                  <c:v>2.96</c:v>
                </c:pt>
                <c:pt idx="979">
                  <c:v>4.87</c:v>
                </c:pt>
                <c:pt idx="980">
                  <c:v>-0.37</c:v>
                </c:pt>
                <c:pt idx="981">
                  <c:v>-0.25</c:v>
                </c:pt>
                <c:pt idx="982">
                  <c:v>0.72</c:v>
                </c:pt>
                <c:pt idx="983">
                  <c:v>-0.02</c:v>
                </c:pt>
                <c:pt idx="984">
                  <c:v>0.21</c:v>
                </c:pt>
                <c:pt idx="985">
                  <c:v>-0.26</c:v>
                </c:pt>
                <c:pt idx="986">
                  <c:v>-7.0000000000000007E-2</c:v>
                </c:pt>
                <c:pt idx="987">
                  <c:v>0.04</c:v>
                </c:pt>
                <c:pt idx="988">
                  <c:v>-0.6</c:v>
                </c:pt>
                <c:pt idx="989">
                  <c:v>-0.42</c:v>
                </c:pt>
                <c:pt idx="990">
                  <c:v>-0.09</c:v>
                </c:pt>
                <c:pt idx="991">
                  <c:v>-0.11</c:v>
                </c:pt>
                <c:pt idx="992">
                  <c:v>-7.0000000000000007E-2</c:v>
                </c:pt>
                <c:pt idx="993">
                  <c:v>-0.08</c:v>
                </c:pt>
                <c:pt idx="994">
                  <c:v>-0.21</c:v>
                </c:pt>
                <c:pt idx="995">
                  <c:v>-0.26</c:v>
                </c:pt>
                <c:pt idx="996">
                  <c:v>0.25</c:v>
                </c:pt>
                <c:pt idx="997">
                  <c:v>7.0000000000000007E-2</c:v>
                </c:pt>
                <c:pt idx="998">
                  <c:v>-0.95</c:v>
                </c:pt>
                <c:pt idx="999">
                  <c:v>-0.38</c:v>
                </c:pt>
                <c:pt idx="1000">
                  <c:v>1.1599999999999999</c:v>
                </c:pt>
                <c:pt idx="1001">
                  <c:v>-0.5</c:v>
                </c:pt>
                <c:pt idx="1002">
                  <c:v>-0.08</c:v>
                </c:pt>
                <c:pt idx="1003">
                  <c:v>0.04</c:v>
                </c:pt>
                <c:pt idx="1004">
                  <c:v>-0.08</c:v>
                </c:pt>
                <c:pt idx="1005">
                  <c:v>0.13</c:v>
                </c:pt>
                <c:pt idx="1006">
                  <c:v>0.56000000000000005</c:v>
                </c:pt>
                <c:pt idx="1007">
                  <c:v>0.15</c:v>
                </c:pt>
                <c:pt idx="1008">
                  <c:v>-0.11</c:v>
                </c:pt>
                <c:pt idx="1009">
                  <c:v>0.33</c:v>
                </c:pt>
                <c:pt idx="1010">
                  <c:v>-0.44</c:v>
                </c:pt>
                <c:pt idx="1011">
                  <c:v>-0.39</c:v>
                </c:pt>
                <c:pt idx="1012">
                  <c:v>-0.63</c:v>
                </c:pt>
                <c:pt idx="1013">
                  <c:v>0.12</c:v>
                </c:pt>
                <c:pt idx="1014">
                  <c:v>0.62</c:v>
                </c:pt>
                <c:pt idx="1015">
                  <c:v>0</c:v>
                </c:pt>
                <c:pt idx="1016">
                  <c:v>-0.55000000000000004</c:v>
                </c:pt>
                <c:pt idx="1017">
                  <c:v>0.67</c:v>
                </c:pt>
                <c:pt idx="1018">
                  <c:v>1.03</c:v>
                </c:pt>
                <c:pt idx="1019">
                  <c:v>-0.34</c:v>
                </c:pt>
                <c:pt idx="1020">
                  <c:v>-1.27</c:v>
                </c:pt>
                <c:pt idx="1021">
                  <c:v>0.6</c:v>
                </c:pt>
                <c:pt idx="1022">
                  <c:v>0.28000000000000003</c:v>
                </c:pt>
                <c:pt idx="1023">
                  <c:v>0.28999999999999998</c:v>
                </c:pt>
                <c:pt idx="1024">
                  <c:v>0.77</c:v>
                </c:pt>
                <c:pt idx="1025">
                  <c:v>0.06</c:v>
                </c:pt>
                <c:pt idx="1026">
                  <c:v>0.15</c:v>
                </c:pt>
                <c:pt idx="1027">
                  <c:v>0.22</c:v>
                </c:pt>
                <c:pt idx="1028">
                  <c:v>-0.04</c:v>
                </c:pt>
                <c:pt idx="1029">
                  <c:v>0.08</c:v>
                </c:pt>
                <c:pt idx="1030">
                  <c:v>0.89</c:v>
                </c:pt>
                <c:pt idx="1031">
                  <c:v>0.21</c:v>
                </c:pt>
                <c:pt idx="1032">
                  <c:v>-0.06</c:v>
                </c:pt>
                <c:pt idx="1033">
                  <c:v>0.03</c:v>
                </c:pt>
                <c:pt idx="1034">
                  <c:v>0.11</c:v>
                </c:pt>
                <c:pt idx="1035">
                  <c:v>0.25</c:v>
                </c:pt>
                <c:pt idx="1036">
                  <c:v>0.16</c:v>
                </c:pt>
                <c:pt idx="1037">
                  <c:v>-0.25</c:v>
                </c:pt>
                <c:pt idx="1038">
                  <c:v>-0.39</c:v>
                </c:pt>
                <c:pt idx="1039">
                  <c:v>0.14000000000000001</c:v>
                </c:pt>
                <c:pt idx="1040">
                  <c:v>-0.11</c:v>
                </c:pt>
                <c:pt idx="1041">
                  <c:v>0.57999999999999996</c:v>
                </c:pt>
                <c:pt idx="1042">
                  <c:v>0.08</c:v>
                </c:pt>
                <c:pt idx="1043">
                  <c:v>0.21</c:v>
                </c:pt>
                <c:pt idx="1044">
                  <c:v>0.31</c:v>
                </c:pt>
                <c:pt idx="1045">
                  <c:v>0.28000000000000003</c:v>
                </c:pt>
                <c:pt idx="1046">
                  <c:v>-1.36</c:v>
                </c:pt>
                <c:pt idx="1047">
                  <c:v>-0.19</c:v>
                </c:pt>
                <c:pt idx="1048">
                  <c:v>7.0000000000000007E-2</c:v>
                </c:pt>
                <c:pt idx="1049">
                  <c:v>0.97</c:v>
                </c:pt>
                <c:pt idx="1050">
                  <c:v>0.57999999999999996</c:v>
                </c:pt>
                <c:pt idx="1051">
                  <c:v>-0.03</c:v>
                </c:pt>
                <c:pt idx="1052">
                  <c:v>0.24</c:v>
                </c:pt>
                <c:pt idx="1053">
                  <c:v>0.75</c:v>
                </c:pt>
                <c:pt idx="1054">
                  <c:v>0.34</c:v>
                </c:pt>
                <c:pt idx="1055">
                  <c:v>0.42</c:v>
                </c:pt>
                <c:pt idx="1056">
                  <c:v>0.14000000000000001</c:v>
                </c:pt>
                <c:pt idx="1057">
                  <c:v>0.03</c:v>
                </c:pt>
                <c:pt idx="1058">
                  <c:v>0.47</c:v>
                </c:pt>
                <c:pt idx="1059">
                  <c:v>0.25</c:v>
                </c:pt>
                <c:pt idx="1060">
                  <c:v>0.03</c:v>
                </c:pt>
                <c:pt idx="1061">
                  <c:v>0.11</c:v>
                </c:pt>
                <c:pt idx="1062">
                  <c:v>0.08</c:v>
                </c:pt>
                <c:pt idx="1063">
                  <c:v>0.44</c:v>
                </c:pt>
                <c:pt idx="1064">
                  <c:v>0.13</c:v>
                </c:pt>
                <c:pt idx="1065">
                  <c:v>0.22</c:v>
                </c:pt>
                <c:pt idx="1066">
                  <c:v>0.61</c:v>
                </c:pt>
                <c:pt idx="1067">
                  <c:v>-0.43</c:v>
                </c:pt>
                <c:pt idx="1068">
                  <c:v>0.71</c:v>
                </c:pt>
                <c:pt idx="1069">
                  <c:v>0.16</c:v>
                </c:pt>
                <c:pt idx="1070">
                  <c:v>-0.25</c:v>
                </c:pt>
                <c:pt idx="1071">
                  <c:v>-0.21</c:v>
                </c:pt>
                <c:pt idx="1072">
                  <c:v>0.36</c:v>
                </c:pt>
                <c:pt idx="1073">
                  <c:v>0.09</c:v>
                </c:pt>
                <c:pt idx="1074">
                  <c:v>-5.78</c:v>
                </c:pt>
                <c:pt idx="1075">
                  <c:v>-0.53</c:v>
                </c:pt>
                <c:pt idx="1076">
                  <c:v>1.84</c:v>
                </c:pt>
                <c:pt idx="1077">
                  <c:v>-0.25</c:v>
                </c:pt>
                <c:pt idx="1078">
                  <c:v>1.27</c:v>
                </c:pt>
                <c:pt idx="1079">
                  <c:v>1.38</c:v>
                </c:pt>
                <c:pt idx="1080">
                  <c:v>-0.65</c:v>
                </c:pt>
                <c:pt idx="1081">
                  <c:v>3.14</c:v>
                </c:pt>
                <c:pt idx="1082">
                  <c:v>0.22</c:v>
                </c:pt>
                <c:pt idx="1083">
                  <c:v>-0.31</c:v>
                </c:pt>
                <c:pt idx="1084">
                  <c:v>-0.02</c:v>
                </c:pt>
                <c:pt idx="1085">
                  <c:v>2.1</c:v>
                </c:pt>
                <c:pt idx="1086">
                  <c:v>1.82</c:v>
                </c:pt>
                <c:pt idx="1087">
                  <c:v>0.32</c:v>
                </c:pt>
                <c:pt idx="1088">
                  <c:v>1.92</c:v>
                </c:pt>
                <c:pt idx="1089">
                  <c:v>0.52</c:v>
                </c:pt>
                <c:pt idx="1090">
                  <c:v>-0.06</c:v>
                </c:pt>
                <c:pt idx="1091">
                  <c:v>-0.17</c:v>
                </c:pt>
                <c:pt idx="1092">
                  <c:v>2.4900000000000002</c:v>
                </c:pt>
                <c:pt idx="1093">
                  <c:v>0.22</c:v>
                </c:pt>
                <c:pt idx="1094">
                  <c:v>1.06</c:v>
                </c:pt>
                <c:pt idx="1095">
                  <c:v>1.58</c:v>
                </c:pt>
                <c:pt idx="1096">
                  <c:v>0.01</c:v>
                </c:pt>
                <c:pt idx="1097">
                  <c:v>0.89</c:v>
                </c:pt>
                <c:pt idx="1098">
                  <c:v>0.68</c:v>
                </c:pt>
                <c:pt idx="1099">
                  <c:v>-0.23</c:v>
                </c:pt>
                <c:pt idx="1100">
                  <c:v>0.18</c:v>
                </c:pt>
                <c:pt idx="1101">
                  <c:v>0.43</c:v>
                </c:pt>
                <c:pt idx="1102">
                  <c:v>6.74</c:v>
                </c:pt>
                <c:pt idx="1103">
                  <c:v>1.33</c:v>
                </c:pt>
                <c:pt idx="1104">
                  <c:v>-0.11</c:v>
                </c:pt>
                <c:pt idx="1105">
                  <c:v>0.11</c:v>
                </c:pt>
                <c:pt idx="1106">
                  <c:v>1.25</c:v>
                </c:pt>
                <c:pt idx="1107">
                  <c:v>0.06</c:v>
                </c:pt>
                <c:pt idx="1108">
                  <c:v>-0.05</c:v>
                </c:pt>
                <c:pt idx="1109">
                  <c:v>-0.33</c:v>
                </c:pt>
                <c:pt idx="1110">
                  <c:v>0.71</c:v>
                </c:pt>
                <c:pt idx="1111">
                  <c:v>-4.75</c:v>
                </c:pt>
                <c:pt idx="1112">
                  <c:v>-1.43</c:v>
                </c:pt>
                <c:pt idx="1113">
                  <c:v>-1.68</c:v>
                </c:pt>
                <c:pt idx="1114">
                  <c:v>-0.56999999999999995</c:v>
                </c:pt>
                <c:pt idx="1115">
                  <c:v>0.25</c:v>
                </c:pt>
                <c:pt idx="1116">
                  <c:v>0.74</c:v>
                </c:pt>
                <c:pt idx="1117">
                  <c:v>3.51</c:v>
                </c:pt>
                <c:pt idx="1118">
                  <c:v>-0.19</c:v>
                </c:pt>
                <c:pt idx="1119">
                  <c:v>0.57999999999999996</c:v>
                </c:pt>
                <c:pt idx="1120">
                  <c:v>1.86</c:v>
                </c:pt>
                <c:pt idx="1121">
                  <c:v>0.09</c:v>
                </c:pt>
                <c:pt idx="1122">
                  <c:v>-3.62</c:v>
                </c:pt>
                <c:pt idx="1123">
                  <c:v>1.32</c:v>
                </c:pt>
                <c:pt idx="1124">
                  <c:v>-0.12</c:v>
                </c:pt>
                <c:pt idx="1125">
                  <c:v>0.54</c:v>
                </c:pt>
                <c:pt idx="1126">
                  <c:v>2.44</c:v>
                </c:pt>
                <c:pt idx="1127">
                  <c:v>0.7</c:v>
                </c:pt>
                <c:pt idx="1128">
                  <c:v>3.82</c:v>
                </c:pt>
                <c:pt idx="1129">
                  <c:v>4.53</c:v>
                </c:pt>
                <c:pt idx="1130">
                  <c:v>1.9</c:v>
                </c:pt>
                <c:pt idx="1131">
                  <c:v>-0.28000000000000003</c:v>
                </c:pt>
                <c:pt idx="1132">
                  <c:v>0.69</c:v>
                </c:pt>
                <c:pt idx="1133">
                  <c:v>1.7</c:v>
                </c:pt>
                <c:pt idx="1134">
                  <c:v>0.8</c:v>
                </c:pt>
                <c:pt idx="1135">
                  <c:v>0.66</c:v>
                </c:pt>
                <c:pt idx="1136">
                  <c:v>0.43</c:v>
                </c:pt>
                <c:pt idx="1137">
                  <c:v>0.44</c:v>
                </c:pt>
                <c:pt idx="1138">
                  <c:v>1.88</c:v>
                </c:pt>
                <c:pt idx="1139">
                  <c:v>1.05</c:v>
                </c:pt>
                <c:pt idx="1140">
                  <c:v>1.5</c:v>
                </c:pt>
                <c:pt idx="1141">
                  <c:v>0.25</c:v>
                </c:pt>
                <c:pt idx="1142">
                  <c:v>1.17</c:v>
                </c:pt>
                <c:pt idx="1143">
                  <c:v>3.28</c:v>
                </c:pt>
                <c:pt idx="1144">
                  <c:v>1.41</c:v>
                </c:pt>
                <c:pt idx="1145">
                  <c:v>-3.45</c:v>
                </c:pt>
                <c:pt idx="1146">
                  <c:v>0.77</c:v>
                </c:pt>
                <c:pt idx="1147">
                  <c:v>-0.67</c:v>
                </c:pt>
                <c:pt idx="1148">
                  <c:v>0.49</c:v>
                </c:pt>
                <c:pt idx="1149">
                  <c:v>0.73</c:v>
                </c:pt>
                <c:pt idx="1150">
                  <c:v>0.69</c:v>
                </c:pt>
                <c:pt idx="1151">
                  <c:v>2.38</c:v>
                </c:pt>
                <c:pt idx="1152">
                  <c:v>0.88</c:v>
                </c:pt>
                <c:pt idx="1153">
                  <c:v>1.18</c:v>
                </c:pt>
                <c:pt idx="1154">
                  <c:v>0.33</c:v>
                </c:pt>
                <c:pt idx="1155">
                  <c:v>2.29</c:v>
                </c:pt>
                <c:pt idx="1156">
                  <c:v>0.38</c:v>
                </c:pt>
                <c:pt idx="1157">
                  <c:v>-0.44</c:v>
                </c:pt>
                <c:pt idx="1158">
                  <c:v>0.82</c:v>
                </c:pt>
                <c:pt idx="1159">
                  <c:v>2.83</c:v>
                </c:pt>
                <c:pt idx="1160">
                  <c:v>1.59</c:v>
                </c:pt>
                <c:pt idx="1161">
                  <c:v>0.83</c:v>
                </c:pt>
                <c:pt idx="1162">
                  <c:v>-0.13</c:v>
                </c:pt>
                <c:pt idx="1163">
                  <c:v>3.87</c:v>
                </c:pt>
                <c:pt idx="1164">
                  <c:v>3.63</c:v>
                </c:pt>
                <c:pt idx="1165">
                  <c:v>0.23</c:v>
                </c:pt>
                <c:pt idx="1166">
                  <c:v>2.13</c:v>
                </c:pt>
                <c:pt idx="1167">
                  <c:v>2.31</c:v>
                </c:pt>
                <c:pt idx="1168">
                  <c:v>0.38</c:v>
                </c:pt>
                <c:pt idx="1169">
                  <c:v>3.94</c:v>
                </c:pt>
                <c:pt idx="1170">
                  <c:v>2.14</c:v>
                </c:pt>
                <c:pt idx="1171">
                  <c:v>3.58</c:v>
                </c:pt>
                <c:pt idx="1172">
                  <c:v>2.5299999999999998</c:v>
                </c:pt>
                <c:pt idx="1173">
                  <c:v>1.79</c:v>
                </c:pt>
                <c:pt idx="1174">
                  <c:v>2.1</c:v>
                </c:pt>
                <c:pt idx="1175">
                  <c:v>2.95</c:v>
                </c:pt>
                <c:pt idx="1176">
                  <c:v>1.24</c:v>
                </c:pt>
                <c:pt idx="1177">
                  <c:v>1.19</c:v>
                </c:pt>
                <c:pt idx="1178">
                  <c:v>1.63</c:v>
                </c:pt>
                <c:pt idx="1179">
                  <c:v>2.4300000000000002</c:v>
                </c:pt>
                <c:pt idx="1180">
                  <c:v>1.19</c:v>
                </c:pt>
                <c:pt idx="1181">
                  <c:v>0.32</c:v>
                </c:pt>
                <c:pt idx="1182">
                  <c:v>1.07</c:v>
                </c:pt>
                <c:pt idx="1183">
                  <c:v>0.2</c:v>
                </c:pt>
                <c:pt idx="1184">
                  <c:v>1.9</c:v>
                </c:pt>
                <c:pt idx="1185">
                  <c:v>2.82</c:v>
                </c:pt>
                <c:pt idx="1186">
                  <c:v>0.4</c:v>
                </c:pt>
                <c:pt idx="1187">
                  <c:v>-0.05</c:v>
                </c:pt>
                <c:pt idx="1188">
                  <c:v>0.46</c:v>
                </c:pt>
                <c:pt idx="1189">
                  <c:v>2.56</c:v>
                </c:pt>
                <c:pt idx="1190">
                  <c:v>3.34</c:v>
                </c:pt>
                <c:pt idx="1191">
                  <c:v>4.03</c:v>
                </c:pt>
                <c:pt idx="1192">
                  <c:v>2.74</c:v>
                </c:pt>
                <c:pt idx="1193">
                  <c:v>3.9</c:v>
                </c:pt>
                <c:pt idx="1194">
                  <c:v>-0.01</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8.2899999999999991</c:v>
                </c:pt>
                <c:pt idx="1216">
                  <c:v>8.9499999999999993</c:v>
                </c:pt>
                <c:pt idx="1217">
                  <c:v>13.87</c:v>
                </c:pt>
                <c:pt idx="1218">
                  <c:v>13.97</c:v>
                </c:pt>
                <c:pt idx="1219">
                  <c:v>7.86</c:v>
                </c:pt>
                <c:pt idx="1220">
                  <c:v>8.26</c:v>
                </c:pt>
                <c:pt idx="1221">
                  <c:v>11.32</c:v>
                </c:pt>
                <c:pt idx="1222">
                  <c:v>-0.01</c:v>
                </c:pt>
                <c:pt idx="1223">
                  <c:v>-0.01</c:v>
                </c:pt>
                <c:pt idx="1224">
                  <c:v>-0.01</c:v>
                </c:pt>
                <c:pt idx="1225">
                  <c:v>-0.01</c:v>
                </c:pt>
                <c:pt idx="1226">
                  <c:v>-0.01</c:v>
                </c:pt>
                <c:pt idx="1227">
                  <c:v>-0.01</c:v>
                </c:pt>
                <c:pt idx="1228">
                  <c:v>-0.01</c:v>
                </c:pt>
                <c:pt idx="1229">
                  <c:v>-0.01</c:v>
                </c:pt>
                <c:pt idx="1230">
                  <c:v>-0.01</c:v>
                </c:pt>
                <c:pt idx="1231">
                  <c:v>-0.01</c:v>
                </c:pt>
                <c:pt idx="1232">
                  <c:v>-0.01</c:v>
                </c:pt>
                <c:pt idx="1233">
                  <c:v>-0.01</c:v>
                </c:pt>
                <c:pt idx="1234">
                  <c:v>-0.01</c:v>
                </c:pt>
                <c:pt idx="1235">
                  <c:v>-0.01</c:v>
                </c:pt>
                <c:pt idx="1236">
                  <c:v>-0.01</c:v>
                </c:pt>
                <c:pt idx="1237">
                  <c:v>-0.01</c:v>
                </c:pt>
                <c:pt idx="1238">
                  <c:v>-0.01</c:v>
                </c:pt>
                <c:pt idx="1239">
                  <c:v>-0.01</c:v>
                </c:pt>
                <c:pt idx="1240">
                  <c:v>-0.01</c:v>
                </c:pt>
                <c:pt idx="1241">
                  <c:v>-0.01</c:v>
                </c:pt>
                <c:pt idx="1242">
                  <c:v>-0.01</c:v>
                </c:pt>
                <c:pt idx="1243">
                  <c:v>-0.01</c:v>
                </c:pt>
                <c:pt idx="1244">
                  <c:v>-0.01</c:v>
                </c:pt>
                <c:pt idx="1245">
                  <c:v>-0.01</c:v>
                </c:pt>
                <c:pt idx="1246">
                  <c:v>-0.01</c:v>
                </c:pt>
                <c:pt idx="1247">
                  <c:v>-0.01</c:v>
                </c:pt>
                <c:pt idx="1248">
                  <c:v>-0.01</c:v>
                </c:pt>
                <c:pt idx="1249">
                  <c:v>-0.01</c:v>
                </c:pt>
                <c:pt idx="1250">
                  <c:v>-0.01</c:v>
                </c:pt>
                <c:pt idx="1251">
                  <c:v>-0.01</c:v>
                </c:pt>
                <c:pt idx="1252">
                  <c:v>-0.01</c:v>
                </c:pt>
                <c:pt idx="1253">
                  <c:v>-0.01</c:v>
                </c:pt>
                <c:pt idx="1254">
                  <c:v>-0.01</c:v>
                </c:pt>
                <c:pt idx="1255">
                  <c:v>-0.01</c:v>
                </c:pt>
                <c:pt idx="1256">
                  <c:v>-0.01</c:v>
                </c:pt>
                <c:pt idx="1257">
                  <c:v>-0.01</c:v>
                </c:pt>
                <c:pt idx="1258">
                  <c:v>-0.01</c:v>
                </c:pt>
                <c:pt idx="1259">
                  <c:v>-0.01</c:v>
                </c:pt>
                <c:pt idx="1260">
                  <c:v>-0.01</c:v>
                </c:pt>
                <c:pt idx="1261">
                  <c:v>-0.01</c:v>
                </c:pt>
                <c:pt idx="1262">
                  <c:v>-0.01</c:v>
                </c:pt>
                <c:pt idx="1263">
                  <c:v>-0.01</c:v>
                </c:pt>
                <c:pt idx="1264">
                  <c:v>-0.01</c:v>
                </c:pt>
                <c:pt idx="1265">
                  <c:v>-0.01</c:v>
                </c:pt>
                <c:pt idx="1266">
                  <c:v>-0.01</c:v>
                </c:pt>
                <c:pt idx="1267">
                  <c:v>-0.01</c:v>
                </c:pt>
                <c:pt idx="1268">
                  <c:v>-0.01</c:v>
                </c:pt>
                <c:pt idx="1269">
                  <c:v>-0.01</c:v>
                </c:pt>
                <c:pt idx="1270">
                  <c:v>-0.01</c:v>
                </c:pt>
                <c:pt idx="1271">
                  <c:v>-0.01</c:v>
                </c:pt>
                <c:pt idx="1272">
                  <c:v>-0.01</c:v>
                </c:pt>
                <c:pt idx="1273">
                  <c:v>-0.01</c:v>
                </c:pt>
                <c:pt idx="1274">
                  <c:v>-0.01</c:v>
                </c:pt>
                <c:pt idx="1275">
                  <c:v>-0.01</c:v>
                </c:pt>
                <c:pt idx="1276">
                  <c:v>-0.01</c:v>
                </c:pt>
                <c:pt idx="1277">
                  <c:v>-0.01</c:v>
                </c:pt>
                <c:pt idx="1278">
                  <c:v>-0.01</c:v>
                </c:pt>
                <c:pt idx="1279">
                  <c:v>-0.01</c:v>
                </c:pt>
                <c:pt idx="1280">
                  <c:v>-0.01</c:v>
                </c:pt>
                <c:pt idx="1281">
                  <c:v>-0.01</c:v>
                </c:pt>
                <c:pt idx="1282">
                  <c:v>-0.01</c:v>
                </c:pt>
                <c:pt idx="1283">
                  <c:v>-0.01</c:v>
                </c:pt>
                <c:pt idx="1284">
                  <c:v>-0.01</c:v>
                </c:pt>
                <c:pt idx="1285">
                  <c:v>-0.01</c:v>
                </c:pt>
                <c:pt idx="1286">
                  <c:v>-0.01</c:v>
                </c:pt>
                <c:pt idx="1287">
                  <c:v>-0.01</c:v>
                </c:pt>
                <c:pt idx="1288">
                  <c:v>-0.01</c:v>
                </c:pt>
                <c:pt idx="1289">
                  <c:v>-0.01</c:v>
                </c:pt>
                <c:pt idx="1290">
                  <c:v>-0.01</c:v>
                </c:pt>
                <c:pt idx="1291">
                  <c:v>-0.01</c:v>
                </c:pt>
                <c:pt idx="1292">
                  <c:v>-0.01</c:v>
                </c:pt>
                <c:pt idx="1293">
                  <c:v>-0.01</c:v>
                </c:pt>
                <c:pt idx="1294">
                  <c:v>-0.01</c:v>
                </c:pt>
                <c:pt idx="1295">
                  <c:v>-0.01</c:v>
                </c:pt>
                <c:pt idx="1296">
                  <c:v>-0.01</c:v>
                </c:pt>
                <c:pt idx="1297">
                  <c:v>-0.01</c:v>
                </c:pt>
                <c:pt idx="1298">
                  <c:v>-0.01</c:v>
                </c:pt>
                <c:pt idx="1299">
                  <c:v>-0.01</c:v>
                </c:pt>
                <c:pt idx="1300">
                  <c:v>-0.01</c:v>
                </c:pt>
                <c:pt idx="1301">
                  <c:v>-0.01</c:v>
                </c:pt>
                <c:pt idx="1302">
                  <c:v>-0.01</c:v>
                </c:pt>
                <c:pt idx="1303">
                  <c:v>-0.01</c:v>
                </c:pt>
                <c:pt idx="1304">
                  <c:v>-0.01</c:v>
                </c:pt>
                <c:pt idx="1305">
                  <c:v>-0.01</c:v>
                </c:pt>
                <c:pt idx="1306">
                  <c:v>-0.01</c:v>
                </c:pt>
                <c:pt idx="1307">
                  <c:v>-0.01</c:v>
                </c:pt>
                <c:pt idx="1308">
                  <c:v>-0.01</c:v>
                </c:pt>
                <c:pt idx="1309">
                  <c:v>-0.01</c:v>
                </c:pt>
                <c:pt idx="1310">
                  <c:v>-0.01</c:v>
                </c:pt>
                <c:pt idx="1311">
                  <c:v>-0.01</c:v>
                </c:pt>
                <c:pt idx="1312">
                  <c:v>-0.01</c:v>
                </c:pt>
                <c:pt idx="1313">
                  <c:v>-0.01</c:v>
                </c:pt>
                <c:pt idx="1314">
                  <c:v>-0.01</c:v>
                </c:pt>
                <c:pt idx="1315">
                  <c:v>-0.01</c:v>
                </c:pt>
                <c:pt idx="1316">
                  <c:v>-0.01</c:v>
                </c:pt>
                <c:pt idx="1317">
                  <c:v>-0.01</c:v>
                </c:pt>
                <c:pt idx="1318">
                  <c:v>-0.01</c:v>
                </c:pt>
                <c:pt idx="1319">
                  <c:v>-0.01</c:v>
                </c:pt>
                <c:pt idx="1320">
                  <c:v>-0.01</c:v>
                </c:pt>
                <c:pt idx="1321">
                  <c:v>-0.01</c:v>
                </c:pt>
                <c:pt idx="1322">
                  <c:v>-0.01</c:v>
                </c:pt>
                <c:pt idx="1323">
                  <c:v>-0.01</c:v>
                </c:pt>
                <c:pt idx="1324">
                  <c:v>-0.01</c:v>
                </c:pt>
                <c:pt idx="1325">
                  <c:v>-0.01</c:v>
                </c:pt>
                <c:pt idx="1326">
                  <c:v>-0.01</c:v>
                </c:pt>
                <c:pt idx="1327">
                  <c:v>-0.01</c:v>
                </c:pt>
                <c:pt idx="1328">
                  <c:v>-0.01</c:v>
                </c:pt>
                <c:pt idx="1329">
                  <c:v>-0.01</c:v>
                </c:pt>
                <c:pt idx="1330">
                  <c:v>-0.01</c:v>
                </c:pt>
                <c:pt idx="1331">
                  <c:v>-0.01</c:v>
                </c:pt>
                <c:pt idx="1332">
                  <c:v>-0.01</c:v>
                </c:pt>
                <c:pt idx="1333">
                  <c:v>-0.01</c:v>
                </c:pt>
                <c:pt idx="1334">
                  <c:v>-0.01</c:v>
                </c:pt>
                <c:pt idx="1335">
                  <c:v>-0.01</c:v>
                </c:pt>
                <c:pt idx="1336">
                  <c:v>-0.01</c:v>
                </c:pt>
                <c:pt idx="1337">
                  <c:v>-0.01</c:v>
                </c:pt>
                <c:pt idx="1338">
                  <c:v>-0.01</c:v>
                </c:pt>
                <c:pt idx="1339">
                  <c:v>-0.01</c:v>
                </c:pt>
                <c:pt idx="1340">
                  <c:v>-0.01</c:v>
                </c:pt>
                <c:pt idx="1341">
                  <c:v>-0.01</c:v>
                </c:pt>
                <c:pt idx="1342">
                  <c:v>-0.01</c:v>
                </c:pt>
                <c:pt idx="1343">
                  <c:v>-0.01</c:v>
                </c:pt>
                <c:pt idx="1344">
                  <c:v>-0.01</c:v>
                </c:pt>
                <c:pt idx="1345">
                  <c:v>-0.01</c:v>
                </c:pt>
                <c:pt idx="1346">
                  <c:v>-0.01</c:v>
                </c:pt>
                <c:pt idx="1347">
                  <c:v>-0.01</c:v>
                </c:pt>
                <c:pt idx="1348">
                  <c:v>-0.01</c:v>
                </c:pt>
                <c:pt idx="1349">
                  <c:v>-0.01</c:v>
                </c:pt>
                <c:pt idx="1350">
                  <c:v>-0.01</c:v>
                </c:pt>
                <c:pt idx="1351">
                  <c:v>-0.01</c:v>
                </c:pt>
                <c:pt idx="1352">
                  <c:v>-0.01</c:v>
                </c:pt>
                <c:pt idx="1353">
                  <c:v>-0.01</c:v>
                </c:pt>
                <c:pt idx="1354">
                  <c:v>-0.01</c:v>
                </c:pt>
                <c:pt idx="1355">
                  <c:v>-0.01</c:v>
                </c:pt>
                <c:pt idx="1356">
                  <c:v>-0.01</c:v>
                </c:pt>
                <c:pt idx="1357">
                  <c:v>-0.01</c:v>
                </c:pt>
                <c:pt idx="1358">
                  <c:v>-0.01</c:v>
                </c:pt>
                <c:pt idx="1359">
                  <c:v>-0.01</c:v>
                </c:pt>
                <c:pt idx="1360">
                  <c:v>-0.01</c:v>
                </c:pt>
                <c:pt idx="1361">
                  <c:v>-0.01</c:v>
                </c:pt>
                <c:pt idx="1362">
                  <c:v>-0.01</c:v>
                </c:pt>
                <c:pt idx="1363">
                  <c:v>-0.01</c:v>
                </c:pt>
                <c:pt idx="1364">
                  <c:v>-0.01</c:v>
                </c:pt>
                <c:pt idx="1365">
                  <c:v>-0.01</c:v>
                </c:pt>
                <c:pt idx="1366">
                  <c:v>-0.01</c:v>
                </c:pt>
                <c:pt idx="1367">
                  <c:v>-0.01</c:v>
                </c:pt>
                <c:pt idx="1368">
                  <c:v>-0.01</c:v>
                </c:pt>
                <c:pt idx="1369">
                  <c:v>-0.01</c:v>
                </c:pt>
                <c:pt idx="1370">
                  <c:v>-0.01</c:v>
                </c:pt>
                <c:pt idx="1371">
                  <c:v>-0.01</c:v>
                </c:pt>
                <c:pt idx="1372">
                  <c:v>-0.01</c:v>
                </c:pt>
                <c:pt idx="1373">
                  <c:v>-0.01</c:v>
                </c:pt>
                <c:pt idx="1374">
                  <c:v>-0.01</c:v>
                </c:pt>
                <c:pt idx="1375">
                  <c:v>-0.01</c:v>
                </c:pt>
                <c:pt idx="1376">
                  <c:v>-0.01</c:v>
                </c:pt>
                <c:pt idx="1377">
                  <c:v>-0.01</c:v>
                </c:pt>
                <c:pt idx="1378">
                  <c:v>-0.01</c:v>
                </c:pt>
                <c:pt idx="1379">
                  <c:v>-0.01</c:v>
                </c:pt>
                <c:pt idx="1380">
                  <c:v>-0.01</c:v>
                </c:pt>
                <c:pt idx="1381">
                  <c:v>-0.01</c:v>
                </c:pt>
                <c:pt idx="1382">
                  <c:v>-0.01</c:v>
                </c:pt>
                <c:pt idx="1383">
                  <c:v>-0.01</c:v>
                </c:pt>
                <c:pt idx="1384">
                  <c:v>-0.01</c:v>
                </c:pt>
                <c:pt idx="1385">
                  <c:v>-0.01</c:v>
                </c:pt>
                <c:pt idx="1386">
                  <c:v>-0.01</c:v>
                </c:pt>
                <c:pt idx="1387">
                  <c:v>-0.01</c:v>
                </c:pt>
                <c:pt idx="1388">
                  <c:v>-0.01</c:v>
                </c:pt>
                <c:pt idx="1389">
                  <c:v>-0.01</c:v>
                </c:pt>
                <c:pt idx="1390">
                  <c:v>-0.01</c:v>
                </c:pt>
                <c:pt idx="1391">
                  <c:v>-0.01</c:v>
                </c:pt>
                <c:pt idx="1392">
                  <c:v>-0.01</c:v>
                </c:pt>
                <c:pt idx="1393">
                  <c:v>-0.01</c:v>
                </c:pt>
                <c:pt idx="1394">
                  <c:v>-0.01</c:v>
                </c:pt>
                <c:pt idx="1395">
                  <c:v>-0.01</c:v>
                </c:pt>
                <c:pt idx="1396">
                  <c:v>-0.01</c:v>
                </c:pt>
                <c:pt idx="1397">
                  <c:v>-0.01</c:v>
                </c:pt>
                <c:pt idx="1398">
                  <c:v>-0.01</c:v>
                </c:pt>
                <c:pt idx="1399">
                  <c:v>-0.01</c:v>
                </c:pt>
                <c:pt idx="1400">
                  <c:v>-0.01</c:v>
                </c:pt>
                <c:pt idx="1401">
                  <c:v>-0.01</c:v>
                </c:pt>
                <c:pt idx="1402">
                  <c:v>-0.01</c:v>
                </c:pt>
                <c:pt idx="1403">
                  <c:v>-0.01</c:v>
                </c:pt>
                <c:pt idx="1404">
                  <c:v>-0.01</c:v>
                </c:pt>
                <c:pt idx="1405">
                  <c:v>-0.01</c:v>
                </c:pt>
                <c:pt idx="1406">
                  <c:v>-0.01</c:v>
                </c:pt>
                <c:pt idx="1407">
                  <c:v>-0.01</c:v>
                </c:pt>
                <c:pt idx="1408">
                  <c:v>-0.01</c:v>
                </c:pt>
                <c:pt idx="1409">
                  <c:v>-0.01</c:v>
                </c:pt>
                <c:pt idx="1410">
                  <c:v>-0.01</c:v>
                </c:pt>
                <c:pt idx="1411">
                  <c:v>-0.01</c:v>
                </c:pt>
                <c:pt idx="1412">
                  <c:v>-0.01</c:v>
                </c:pt>
                <c:pt idx="1413">
                  <c:v>-0.01</c:v>
                </c:pt>
                <c:pt idx="1414">
                  <c:v>-0.01</c:v>
                </c:pt>
                <c:pt idx="1415">
                  <c:v>-0.01</c:v>
                </c:pt>
                <c:pt idx="1416">
                  <c:v>-0.01</c:v>
                </c:pt>
                <c:pt idx="1417">
                  <c:v>-0.01</c:v>
                </c:pt>
                <c:pt idx="1418">
                  <c:v>-0.01</c:v>
                </c:pt>
                <c:pt idx="1419">
                  <c:v>-0.01</c:v>
                </c:pt>
                <c:pt idx="1420">
                  <c:v>-0.01</c:v>
                </c:pt>
                <c:pt idx="1421">
                  <c:v>-0.01</c:v>
                </c:pt>
                <c:pt idx="1422">
                  <c:v>-0.01</c:v>
                </c:pt>
                <c:pt idx="1423">
                  <c:v>-0.01</c:v>
                </c:pt>
                <c:pt idx="1424">
                  <c:v>-0.01</c:v>
                </c:pt>
                <c:pt idx="1425">
                  <c:v>-0.01</c:v>
                </c:pt>
                <c:pt idx="1426">
                  <c:v>-0.01</c:v>
                </c:pt>
                <c:pt idx="1427">
                  <c:v>-0.01</c:v>
                </c:pt>
                <c:pt idx="1428">
                  <c:v>-0.01</c:v>
                </c:pt>
                <c:pt idx="1429">
                  <c:v>-0.01</c:v>
                </c:pt>
                <c:pt idx="1430">
                  <c:v>-0.01</c:v>
                </c:pt>
                <c:pt idx="1431">
                  <c:v>-0.01</c:v>
                </c:pt>
                <c:pt idx="1432">
                  <c:v>-0.01</c:v>
                </c:pt>
                <c:pt idx="1433">
                  <c:v>-0.01</c:v>
                </c:pt>
                <c:pt idx="1434">
                  <c:v>-0.01</c:v>
                </c:pt>
                <c:pt idx="1435">
                  <c:v>-0.01</c:v>
                </c:pt>
                <c:pt idx="1436">
                  <c:v>-0.01</c:v>
                </c:pt>
                <c:pt idx="1437">
                  <c:v>-0.01</c:v>
                </c:pt>
                <c:pt idx="1438">
                  <c:v>-0.01</c:v>
                </c:pt>
                <c:pt idx="1439">
                  <c:v>-0.01</c:v>
                </c:pt>
                <c:pt idx="1440">
                  <c:v>-0.01</c:v>
                </c:pt>
                <c:pt idx="1441">
                  <c:v>-0.01</c:v>
                </c:pt>
                <c:pt idx="1442">
                  <c:v>-0.01</c:v>
                </c:pt>
                <c:pt idx="1443">
                  <c:v>-0.01</c:v>
                </c:pt>
                <c:pt idx="1444">
                  <c:v>-0.01</c:v>
                </c:pt>
                <c:pt idx="1445">
                  <c:v>-0.01</c:v>
                </c:pt>
                <c:pt idx="1446">
                  <c:v>-0.01</c:v>
                </c:pt>
                <c:pt idx="1447">
                  <c:v>-0.01</c:v>
                </c:pt>
                <c:pt idx="1448">
                  <c:v>-0.01</c:v>
                </c:pt>
                <c:pt idx="1449">
                  <c:v>-0.01</c:v>
                </c:pt>
                <c:pt idx="1450">
                  <c:v>-0.01</c:v>
                </c:pt>
                <c:pt idx="1451">
                  <c:v>-0.01</c:v>
                </c:pt>
                <c:pt idx="1452">
                  <c:v>-0.01</c:v>
                </c:pt>
                <c:pt idx="1453">
                  <c:v>-0.01</c:v>
                </c:pt>
                <c:pt idx="1454">
                  <c:v>-0.01</c:v>
                </c:pt>
                <c:pt idx="1455">
                  <c:v>-0.01</c:v>
                </c:pt>
                <c:pt idx="1456">
                  <c:v>-0.01</c:v>
                </c:pt>
                <c:pt idx="1457">
                  <c:v>-0.01</c:v>
                </c:pt>
                <c:pt idx="1458">
                  <c:v>-0.01</c:v>
                </c:pt>
                <c:pt idx="1459">
                  <c:v>-0.01</c:v>
                </c:pt>
                <c:pt idx="1460">
                  <c:v>-0.01</c:v>
                </c:pt>
                <c:pt idx="1461">
                  <c:v>-0.01</c:v>
                </c:pt>
                <c:pt idx="1462">
                  <c:v>-0.01</c:v>
                </c:pt>
                <c:pt idx="1463">
                  <c:v>-0.01</c:v>
                </c:pt>
                <c:pt idx="1464">
                  <c:v>-0.01</c:v>
                </c:pt>
                <c:pt idx="1465">
                  <c:v>-0.01</c:v>
                </c:pt>
                <c:pt idx="1466">
                  <c:v>-0.01</c:v>
                </c:pt>
                <c:pt idx="1467">
                  <c:v>-0.01</c:v>
                </c:pt>
                <c:pt idx="1468">
                  <c:v>-0.01</c:v>
                </c:pt>
                <c:pt idx="1469">
                  <c:v>-0.01</c:v>
                </c:pt>
                <c:pt idx="1470">
                  <c:v>-0.01</c:v>
                </c:pt>
                <c:pt idx="1471">
                  <c:v>-0.01</c:v>
                </c:pt>
                <c:pt idx="1472">
                  <c:v>-0.01</c:v>
                </c:pt>
                <c:pt idx="1473">
                  <c:v>-0.01</c:v>
                </c:pt>
                <c:pt idx="1474">
                  <c:v>-0.01</c:v>
                </c:pt>
                <c:pt idx="1475">
                  <c:v>-0.01</c:v>
                </c:pt>
                <c:pt idx="1476">
                  <c:v>-0.01</c:v>
                </c:pt>
                <c:pt idx="1477">
                  <c:v>-0.01</c:v>
                </c:pt>
                <c:pt idx="1478">
                  <c:v>-0.01</c:v>
                </c:pt>
                <c:pt idx="1479">
                  <c:v>-0.01</c:v>
                </c:pt>
                <c:pt idx="1480">
                  <c:v>-0.01</c:v>
                </c:pt>
                <c:pt idx="1481">
                  <c:v>-0.01</c:v>
                </c:pt>
                <c:pt idx="1482">
                  <c:v>-0.01</c:v>
                </c:pt>
                <c:pt idx="1483">
                  <c:v>-0.01</c:v>
                </c:pt>
                <c:pt idx="1484">
                  <c:v>-0.01</c:v>
                </c:pt>
                <c:pt idx="1485">
                  <c:v>-0.01</c:v>
                </c:pt>
                <c:pt idx="1486">
                  <c:v>-0.01</c:v>
                </c:pt>
                <c:pt idx="1487">
                  <c:v>-0.01</c:v>
                </c:pt>
                <c:pt idx="1488">
                  <c:v>-0.01</c:v>
                </c:pt>
                <c:pt idx="1489">
                  <c:v>-0.01</c:v>
                </c:pt>
                <c:pt idx="1490">
                  <c:v>-0.01</c:v>
                </c:pt>
                <c:pt idx="1491">
                  <c:v>-0.01</c:v>
                </c:pt>
                <c:pt idx="1492">
                  <c:v>-0.01</c:v>
                </c:pt>
                <c:pt idx="1493">
                  <c:v>-0.01</c:v>
                </c:pt>
                <c:pt idx="1494">
                  <c:v>-0.01</c:v>
                </c:pt>
                <c:pt idx="1495">
                  <c:v>-0.01</c:v>
                </c:pt>
                <c:pt idx="1496">
                  <c:v>-0.01</c:v>
                </c:pt>
                <c:pt idx="1497">
                  <c:v>-0.01</c:v>
                </c:pt>
                <c:pt idx="1498">
                  <c:v>-0.01</c:v>
                </c:pt>
                <c:pt idx="1499">
                  <c:v>-0.01</c:v>
                </c:pt>
                <c:pt idx="1500">
                  <c:v>-0.01</c:v>
                </c:pt>
                <c:pt idx="1501">
                  <c:v>-0.01</c:v>
                </c:pt>
                <c:pt idx="1502">
                  <c:v>-0.01</c:v>
                </c:pt>
                <c:pt idx="1503">
                  <c:v>-0.01</c:v>
                </c:pt>
                <c:pt idx="1504">
                  <c:v>-0.01</c:v>
                </c:pt>
                <c:pt idx="1505">
                  <c:v>-0.01</c:v>
                </c:pt>
                <c:pt idx="1506">
                  <c:v>-0.01</c:v>
                </c:pt>
                <c:pt idx="1507">
                  <c:v>-0.01</c:v>
                </c:pt>
                <c:pt idx="1508">
                  <c:v>-0.01</c:v>
                </c:pt>
                <c:pt idx="1509">
                  <c:v>-0.01</c:v>
                </c:pt>
                <c:pt idx="1510">
                  <c:v>-0.01</c:v>
                </c:pt>
                <c:pt idx="1511">
                  <c:v>-0.01</c:v>
                </c:pt>
                <c:pt idx="1512">
                  <c:v>-0.01</c:v>
                </c:pt>
                <c:pt idx="1513">
                  <c:v>-0.01</c:v>
                </c:pt>
                <c:pt idx="1514">
                  <c:v>-0.01</c:v>
                </c:pt>
                <c:pt idx="1515">
                  <c:v>-0.01</c:v>
                </c:pt>
                <c:pt idx="1516">
                  <c:v>-0.01</c:v>
                </c:pt>
                <c:pt idx="1517">
                  <c:v>-0.01</c:v>
                </c:pt>
                <c:pt idx="1518">
                  <c:v>-0.01</c:v>
                </c:pt>
                <c:pt idx="1519">
                  <c:v>-0.01</c:v>
                </c:pt>
                <c:pt idx="1520">
                  <c:v>-0.01</c:v>
                </c:pt>
                <c:pt idx="1521">
                  <c:v>-0.01</c:v>
                </c:pt>
                <c:pt idx="1522">
                  <c:v>-0.01</c:v>
                </c:pt>
                <c:pt idx="1523">
                  <c:v>-0.01</c:v>
                </c:pt>
                <c:pt idx="1524">
                  <c:v>-0.01</c:v>
                </c:pt>
                <c:pt idx="1525">
                  <c:v>-0.01</c:v>
                </c:pt>
                <c:pt idx="1526">
                  <c:v>-0.01</c:v>
                </c:pt>
                <c:pt idx="1527">
                  <c:v>-0.01</c:v>
                </c:pt>
                <c:pt idx="1528">
                  <c:v>-0.01</c:v>
                </c:pt>
                <c:pt idx="1529">
                  <c:v>-0.01</c:v>
                </c:pt>
                <c:pt idx="1530">
                  <c:v>-0.01</c:v>
                </c:pt>
                <c:pt idx="1531">
                  <c:v>-0.01</c:v>
                </c:pt>
                <c:pt idx="1532">
                  <c:v>-0.01</c:v>
                </c:pt>
                <c:pt idx="1533">
                  <c:v>-0.01</c:v>
                </c:pt>
                <c:pt idx="1534">
                  <c:v>-0.01</c:v>
                </c:pt>
                <c:pt idx="1535">
                  <c:v>-0.01</c:v>
                </c:pt>
                <c:pt idx="1536">
                  <c:v>-0.01</c:v>
                </c:pt>
                <c:pt idx="1537">
                  <c:v>-0.01</c:v>
                </c:pt>
                <c:pt idx="1538">
                  <c:v>-0.01</c:v>
                </c:pt>
                <c:pt idx="1539">
                  <c:v>-0.01</c:v>
                </c:pt>
                <c:pt idx="1540">
                  <c:v>-0.01</c:v>
                </c:pt>
                <c:pt idx="1541">
                  <c:v>-0.01</c:v>
                </c:pt>
                <c:pt idx="1542">
                  <c:v>-0.01</c:v>
                </c:pt>
                <c:pt idx="1543">
                  <c:v>-0.01</c:v>
                </c:pt>
                <c:pt idx="1544">
                  <c:v>-0.01</c:v>
                </c:pt>
                <c:pt idx="1545">
                  <c:v>-0.01</c:v>
                </c:pt>
                <c:pt idx="1546">
                  <c:v>-0.01</c:v>
                </c:pt>
                <c:pt idx="1547">
                  <c:v>-0.01</c:v>
                </c:pt>
                <c:pt idx="1548">
                  <c:v>-0.01</c:v>
                </c:pt>
                <c:pt idx="1549">
                  <c:v>-0.01</c:v>
                </c:pt>
                <c:pt idx="1550">
                  <c:v>-0.01</c:v>
                </c:pt>
                <c:pt idx="1551">
                  <c:v>-0.01</c:v>
                </c:pt>
                <c:pt idx="1552">
                  <c:v>-0.01</c:v>
                </c:pt>
                <c:pt idx="1553">
                  <c:v>-0.01</c:v>
                </c:pt>
                <c:pt idx="1554">
                  <c:v>-0.01</c:v>
                </c:pt>
                <c:pt idx="1555">
                  <c:v>-0.01</c:v>
                </c:pt>
                <c:pt idx="1556">
                  <c:v>-0.01</c:v>
                </c:pt>
                <c:pt idx="1557">
                  <c:v>-0.01</c:v>
                </c:pt>
                <c:pt idx="1558">
                  <c:v>-0.01</c:v>
                </c:pt>
                <c:pt idx="1559">
                  <c:v>-0.01</c:v>
                </c:pt>
                <c:pt idx="1560">
                  <c:v>-0.01</c:v>
                </c:pt>
                <c:pt idx="1561">
                  <c:v>-0.01</c:v>
                </c:pt>
                <c:pt idx="1562">
                  <c:v>-0.01</c:v>
                </c:pt>
                <c:pt idx="1563">
                  <c:v>-0.01</c:v>
                </c:pt>
                <c:pt idx="1564">
                  <c:v>-0.01</c:v>
                </c:pt>
                <c:pt idx="1565">
                  <c:v>-0.01</c:v>
                </c:pt>
                <c:pt idx="1566">
                  <c:v>-0.01</c:v>
                </c:pt>
                <c:pt idx="1567">
                  <c:v>-0.01</c:v>
                </c:pt>
                <c:pt idx="1568">
                  <c:v>-0.01</c:v>
                </c:pt>
                <c:pt idx="1569">
                  <c:v>-0.01</c:v>
                </c:pt>
                <c:pt idx="1570">
                  <c:v>-0.01</c:v>
                </c:pt>
                <c:pt idx="1571">
                  <c:v>-0.01</c:v>
                </c:pt>
                <c:pt idx="1572">
                  <c:v>-0.01</c:v>
                </c:pt>
                <c:pt idx="1573">
                  <c:v>-0.01</c:v>
                </c:pt>
                <c:pt idx="1574">
                  <c:v>-0.01</c:v>
                </c:pt>
                <c:pt idx="1575">
                  <c:v>-0.01</c:v>
                </c:pt>
                <c:pt idx="1576">
                  <c:v>-0.01</c:v>
                </c:pt>
                <c:pt idx="1577">
                  <c:v>-0.01</c:v>
                </c:pt>
                <c:pt idx="1578">
                  <c:v>-0.01</c:v>
                </c:pt>
                <c:pt idx="1579">
                  <c:v>-0.01</c:v>
                </c:pt>
                <c:pt idx="1580">
                  <c:v>-0.01</c:v>
                </c:pt>
                <c:pt idx="1581">
                  <c:v>-0.01</c:v>
                </c:pt>
                <c:pt idx="1582">
                  <c:v>-0.01</c:v>
                </c:pt>
                <c:pt idx="1583">
                  <c:v>-0.01</c:v>
                </c:pt>
                <c:pt idx="1584">
                  <c:v>-0.01</c:v>
                </c:pt>
                <c:pt idx="1585">
                  <c:v>-0.01</c:v>
                </c:pt>
                <c:pt idx="1586">
                  <c:v>-0.01</c:v>
                </c:pt>
                <c:pt idx="1587">
                  <c:v>-0.01</c:v>
                </c:pt>
                <c:pt idx="1588">
                  <c:v>-0.01</c:v>
                </c:pt>
                <c:pt idx="1589">
                  <c:v>-0.01</c:v>
                </c:pt>
                <c:pt idx="1590">
                  <c:v>-0.01</c:v>
                </c:pt>
                <c:pt idx="1591">
                  <c:v>-0.01</c:v>
                </c:pt>
                <c:pt idx="1592">
                  <c:v>-0.01</c:v>
                </c:pt>
                <c:pt idx="1593">
                  <c:v>-0.01</c:v>
                </c:pt>
                <c:pt idx="1594">
                  <c:v>-0.01</c:v>
                </c:pt>
                <c:pt idx="1595">
                  <c:v>-0.01</c:v>
                </c:pt>
                <c:pt idx="1596">
                  <c:v>-0.01</c:v>
                </c:pt>
                <c:pt idx="1597">
                  <c:v>-0.01</c:v>
                </c:pt>
                <c:pt idx="1598">
                  <c:v>-0.01</c:v>
                </c:pt>
                <c:pt idx="1599">
                  <c:v>-0.01</c:v>
                </c:pt>
                <c:pt idx="1600">
                  <c:v>-0.01</c:v>
                </c:pt>
                <c:pt idx="1601">
                  <c:v>-0.01</c:v>
                </c:pt>
                <c:pt idx="1602">
                  <c:v>-0.01</c:v>
                </c:pt>
                <c:pt idx="1603">
                  <c:v>-0.01</c:v>
                </c:pt>
                <c:pt idx="1604">
                  <c:v>-0.01</c:v>
                </c:pt>
                <c:pt idx="1605">
                  <c:v>-0.01</c:v>
                </c:pt>
                <c:pt idx="1606">
                  <c:v>-0.01</c:v>
                </c:pt>
                <c:pt idx="1607">
                  <c:v>-0.01</c:v>
                </c:pt>
                <c:pt idx="1608">
                  <c:v>-0.01</c:v>
                </c:pt>
                <c:pt idx="1609">
                  <c:v>-0.01</c:v>
                </c:pt>
                <c:pt idx="1610">
                  <c:v>-0.01</c:v>
                </c:pt>
                <c:pt idx="1611">
                  <c:v>-0.01</c:v>
                </c:pt>
                <c:pt idx="1612">
                  <c:v>-0.01</c:v>
                </c:pt>
                <c:pt idx="1613">
                  <c:v>-0.01</c:v>
                </c:pt>
                <c:pt idx="1614">
                  <c:v>-0.01</c:v>
                </c:pt>
                <c:pt idx="1615">
                  <c:v>-0.01</c:v>
                </c:pt>
                <c:pt idx="1616">
                  <c:v>-0.01</c:v>
                </c:pt>
                <c:pt idx="1617">
                  <c:v>-0.01</c:v>
                </c:pt>
                <c:pt idx="1618">
                  <c:v>-0.01</c:v>
                </c:pt>
                <c:pt idx="1619">
                  <c:v>-0.01</c:v>
                </c:pt>
                <c:pt idx="1620">
                  <c:v>-0.01</c:v>
                </c:pt>
                <c:pt idx="1621">
                  <c:v>-0.01</c:v>
                </c:pt>
                <c:pt idx="1622">
                  <c:v>-0.01</c:v>
                </c:pt>
                <c:pt idx="1623">
                  <c:v>-0.01</c:v>
                </c:pt>
                <c:pt idx="1624">
                  <c:v>-0.01</c:v>
                </c:pt>
                <c:pt idx="1625">
                  <c:v>-0.01</c:v>
                </c:pt>
                <c:pt idx="1626">
                  <c:v>-0.01</c:v>
                </c:pt>
                <c:pt idx="1627">
                  <c:v>-0.01</c:v>
                </c:pt>
                <c:pt idx="1628">
                  <c:v>-0.01</c:v>
                </c:pt>
                <c:pt idx="1629">
                  <c:v>-0.01</c:v>
                </c:pt>
                <c:pt idx="1630">
                  <c:v>-0.01</c:v>
                </c:pt>
                <c:pt idx="1631">
                  <c:v>-0.01</c:v>
                </c:pt>
                <c:pt idx="1632">
                  <c:v>-0.01</c:v>
                </c:pt>
                <c:pt idx="1633">
                  <c:v>-0.01</c:v>
                </c:pt>
                <c:pt idx="1634">
                  <c:v>-0.01</c:v>
                </c:pt>
                <c:pt idx="1635">
                  <c:v>-0.01</c:v>
                </c:pt>
                <c:pt idx="1636">
                  <c:v>-0.01</c:v>
                </c:pt>
                <c:pt idx="1637">
                  <c:v>-0.01</c:v>
                </c:pt>
                <c:pt idx="1638">
                  <c:v>-0.01</c:v>
                </c:pt>
                <c:pt idx="1639">
                  <c:v>-0.01</c:v>
                </c:pt>
                <c:pt idx="1640">
                  <c:v>-0.01</c:v>
                </c:pt>
                <c:pt idx="1641">
                  <c:v>-0.01</c:v>
                </c:pt>
                <c:pt idx="1642">
                  <c:v>-0.01</c:v>
                </c:pt>
                <c:pt idx="1643">
                  <c:v>-0.01</c:v>
                </c:pt>
                <c:pt idx="1644">
                  <c:v>-0.01</c:v>
                </c:pt>
                <c:pt idx="1645">
                  <c:v>-0.01</c:v>
                </c:pt>
                <c:pt idx="1646">
                  <c:v>-0.01</c:v>
                </c:pt>
                <c:pt idx="1647">
                  <c:v>-0.01</c:v>
                </c:pt>
                <c:pt idx="1648">
                  <c:v>-0.01</c:v>
                </c:pt>
                <c:pt idx="1649">
                  <c:v>-0.01</c:v>
                </c:pt>
                <c:pt idx="1650">
                  <c:v>-0.01</c:v>
                </c:pt>
                <c:pt idx="1651">
                  <c:v>-0.01</c:v>
                </c:pt>
                <c:pt idx="1652">
                  <c:v>-0.01</c:v>
                </c:pt>
                <c:pt idx="1653">
                  <c:v>-0.01</c:v>
                </c:pt>
                <c:pt idx="1654">
                  <c:v>-0.01</c:v>
                </c:pt>
                <c:pt idx="1655">
                  <c:v>-0.01</c:v>
                </c:pt>
                <c:pt idx="1656">
                  <c:v>-0.01</c:v>
                </c:pt>
                <c:pt idx="1657">
                  <c:v>-0.01</c:v>
                </c:pt>
                <c:pt idx="1658">
                  <c:v>-0.01</c:v>
                </c:pt>
                <c:pt idx="1659">
                  <c:v>-0.01</c:v>
                </c:pt>
                <c:pt idx="1660">
                  <c:v>-0.01</c:v>
                </c:pt>
                <c:pt idx="1661">
                  <c:v>-0.01</c:v>
                </c:pt>
                <c:pt idx="1662">
                  <c:v>-0.01</c:v>
                </c:pt>
                <c:pt idx="1663">
                  <c:v>-0.01</c:v>
                </c:pt>
                <c:pt idx="1664">
                  <c:v>-0.01</c:v>
                </c:pt>
                <c:pt idx="1665">
                  <c:v>-0.01</c:v>
                </c:pt>
                <c:pt idx="1666">
                  <c:v>-0.01</c:v>
                </c:pt>
                <c:pt idx="1667">
                  <c:v>-0.01</c:v>
                </c:pt>
                <c:pt idx="1668">
                  <c:v>-0.01</c:v>
                </c:pt>
                <c:pt idx="1669">
                  <c:v>-0.01</c:v>
                </c:pt>
                <c:pt idx="1670">
                  <c:v>-0.01</c:v>
                </c:pt>
                <c:pt idx="1671">
                  <c:v>-0.01</c:v>
                </c:pt>
                <c:pt idx="1672">
                  <c:v>-0.01</c:v>
                </c:pt>
                <c:pt idx="1673">
                  <c:v>-0.01</c:v>
                </c:pt>
                <c:pt idx="1674">
                  <c:v>-0.01</c:v>
                </c:pt>
                <c:pt idx="1675">
                  <c:v>-0.01</c:v>
                </c:pt>
                <c:pt idx="1676">
                  <c:v>-0.01</c:v>
                </c:pt>
                <c:pt idx="1677">
                  <c:v>-0.01</c:v>
                </c:pt>
                <c:pt idx="1678">
                  <c:v>-0.01</c:v>
                </c:pt>
                <c:pt idx="1679">
                  <c:v>-0.01</c:v>
                </c:pt>
                <c:pt idx="1680">
                  <c:v>-0.01</c:v>
                </c:pt>
                <c:pt idx="1681">
                  <c:v>-0.01</c:v>
                </c:pt>
                <c:pt idx="1682">
                  <c:v>-0.01</c:v>
                </c:pt>
                <c:pt idx="1683">
                  <c:v>-0.01</c:v>
                </c:pt>
                <c:pt idx="1684">
                  <c:v>-0.01</c:v>
                </c:pt>
                <c:pt idx="1685">
                  <c:v>-0.01</c:v>
                </c:pt>
                <c:pt idx="1686">
                  <c:v>-0.01</c:v>
                </c:pt>
                <c:pt idx="1687">
                  <c:v>-0.01</c:v>
                </c:pt>
                <c:pt idx="1688">
                  <c:v>-0.01</c:v>
                </c:pt>
                <c:pt idx="1689">
                  <c:v>-0.01</c:v>
                </c:pt>
                <c:pt idx="1690">
                  <c:v>-0.01</c:v>
                </c:pt>
                <c:pt idx="1691">
                  <c:v>-0.01</c:v>
                </c:pt>
                <c:pt idx="1692">
                  <c:v>-0.01</c:v>
                </c:pt>
                <c:pt idx="1693">
                  <c:v>-0.01</c:v>
                </c:pt>
                <c:pt idx="1694">
                  <c:v>-0.01</c:v>
                </c:pt>
                <c:pt idx="1695">
                  <c:v>-0.01</c:v>
                </c:pt>
                <c:pt idx="1696">
                  <c:v>-0.01</c:v>
                </c:pt>
                <c:pt idx="1697">
                  <c:v>-0.01</c:v>
                </c:pt>
                <c:pt idx="1698">
                  <c:v>-0.01</c:v>
                </c:pt>
                <c:pt idx="1699">
                  <c:v>-0.01</c:v>
                </c:pt>
                <c:pt idx="1700">
                  <c:v>-0.01</c:v>
                </c:pt>
                <c:pt idx="1701">
                  <c:v>-0.01</c:v>
                </c:pt>
                <c:pt idx="1702">
                  <c:v>-0.01</c:v>
                </c:pt>
                <c:pt idx="1703">
                  <c:v>-0.01</c:v>
                </c:pt>
                <c:pt idx="1704">
                  <c:v>-0.01</c:v>
                </c:pt>
                <c:pt idx="1705">
                  <c:v>-0.01</c:v>
                </c:pt>
                <c:pt idx="1706">
                  <c:v>-0.01</c:v>
                </c:pt>
                <c:pt idx="1707">
                  <c:v>-0.01</c:v>
                </c:pt>
                <c:pt idx="1708">
                  <c:v>-0.01</c:v>
                </c:pt>
                <c:pt idx="1709">
                  <c:v>-0.01</c:v>
                </c:pt>
                <c:pt idx="1710">
                  <c:v>-0.01</c:v>
                </c:pt>
                <c:pt idx="1711">
                  <c:v>-0.01</c:v>
                </c:pt>
                <c:pt idx="1712">
                  <c:v>-0.01</c:v>
                </c:pt>
                <c:pt idx="1713">
                  <c:v>-0.01</c:v>
                </c:pt>
                <c:pt idx="1714">
                  <c:v>-0.01</c:v>
                </c:pt>
                <c:pt idx="1715">
                  <c:v>-0.01</c:v>
                </c:pt>
                <c:pt idx="1716">
                  <c:v>-0.01</c:v>
                </c:pt>
                <c:pt idx="1717">
                  <c:v>-0.01</c:v>
                </c:pt>
                <c:pt idx="1718">
                  <c:v>-0.01</c:v>
                </c:pt>
                <c:pt idx="1719">
                  <c:v>-0.01</c:v>
                </c:pt>
                <c:pt idx="1720">
                  <c:v>-0.01</c:v>
                </c:pt>
                <c:pt idx="1721">
                  <c:v>-0.01</c:v>
                </c:pt>
                <c:pt idx="1722">
                  <c:v>-0.01</c:v>
                </c:pt>
                <c:pt idx="1723">
                  <c:v>-0.01</c:v>
                </c:pt>
                <c:pt idx="1724">
                  <c:v>-0.01</c:v>
                </c:pt>
                <c:pt idx="1725">
                  <c:v>-0.01</c:v>
                </c:pt>
                <c:pt idx="1726">
                  <c:v>-0.01</c:v>
                </c:pt>
                <c:pt idx="1727">
                  <c:v>-0.01</c:v>
                </c:pt>
                <c:pt idx="1728">
                  <c:v>-0.01</c:v>
                </c:pt>
                <c:pt idx="1729">
                  <c:v>-0.01</c:v>
                </c:pt>
                <c:pt idx="1730">
                  <c:v>-0.01</c:v>
                </c:pt>
                <c:pt idx="1731">
                  <c:v>-0.01</c:v>
                </c:pt>
                <c:pt idx="1732">
                  <c:v>-0.01</c:v>
                </c:pt>
                <c:pt idx="1733">
                  <c:v>-0.01</c:v>
                </c:pt>
                <c:pt idx="1734">
                  <c:v>-0.01</c:v>
                </c:pt>
                <c:pt idx="1735">
                  <c:v>-0.01</c:v>
                </c:pt>
                <c:pt idx="1736">
                  <c:v>-0.01</c:v>
                </c:pt>
                <c:pt idx="1737">
                  <c:v>-0.01</c:v>
                </c:pt>
                <c:pt idx="1738">
                  <c:v>-0.01</c:v>
                </c:pt>
                <c:pt idx="1739">
                  <c:v>-0.01</c:v>
                </c:pt>
                <c:pt idx="1740">
                  <c:v>-0.01</c:v>
                </c:pt>
                <c:pt idx="1741">
                  <c:v>-0.01</c:v>
                </c:pt>
                <c:pt idx="1742">
                  <c:v>-0.01</c:v>
                </c:pt>
                <c:pt idx="1743">
                  <c:v>-0.01</c:v>
                </c:pt>
                <c:pt idx="1744">
                  <c:v>-0.01</c:v>
                </c:pt>
                <c:pt idx="1745">
                  <c:v>-0.01</c:v>
                </c:pt>
                <c:pt idx="1746">
                  <c:v>-0.01</c:v>
                </c:pt>
                <c:pt idx="1747">
                  <c:v>-0.01</c:v>
                </c:pt>
                <c:pt idx="1748">
                  <c:v>-0.01</c:v>
                </c:pt>
                <c:pt idx="1749">
                  <c:v>-0.01</c:v>
                </c:pt>
                <c:pt idx="1750">
                  <c:v>-0.01</c:v>
                </c:pt>
                <c:pt idx="1751">
                  <c:v>-0.01</c:v>
                </c:pt>
                <c:pt idx="1752">
                  <c:v>-0.01</c:v>
                </c:pt>
                <c:pt idx="1753">
                  <c:v>-0.01</c:v>
                </c:pt>
                <c:pt idx="1754">
                  <c:v>-0.01</c:v>
                </c:pt>
                <c:pt idx="1755">
                  <c:v>-0.01</c:v>
                </c:pt>
                <c:pt idx="1756">
                  <c:v>-0.01</c:v>
                </c:pt>
                <c:pt idx="1757">
                  <c:v>-0.01</c:v>
                </c:pt>
                <c:pt idx="1758">
                  <c:v>-0.01</c:v>
                </c:pt>
                <c:pt idx="1759">
                  <c:v>-0.01</c:v>
                </c:pt>
                <c:pt idx="1760">
                  <c:v>-0.01</c:v>
                </c:pt>
                <c:pt idx="1761">
                  <c:v>-0.01</c:v>
                </c:pt>
                <c:pt idx="1762">
                  <c:v>-0.01</c:v>
                </c:pt>
                <c:pt idx="1763">
                  <c:v>-0.01</c:v>
                </c:pt>
                <c:pt idx="1764">
                  <c:v>-0.01</c:v>
                </c:pt>
                <c:pt idx="1765">
                  <c:v>-0.01</c:v>
                </c:pt>
                <c:pt idx="1766">
                  <c:v>-0.01</c:v>
                </c:pt>
                <c:pt idx="1767">
                  <c:v>-0.01</c:v>
                </c:pt>
                <c:pt idx="1768">
                  <c:v>-0.01</c:v>
                </c:pt>
                <c:pt idx="1769">
                  <c:v>-0.01</c:v>
                </c:pt>
                <c:pt idx="1770">
                  <c:v>-0.01</c:v>
                </c:pt>
                <c:pt idx="1771">
                  <c:v>-0.01</c:v>
                </c:pt>
                <c:pt idx="1772">
                  <c:v>-0.01</c:v>
                </c:pt>
                <c:pt idx="1773">
                  <c:v>-0.01</c:v>
                </c:pt>
                <c:pt idx="1774">
                  <c:v>-0.01</c:v>
                </c:pt>
                <c:pt idx="1775">
                  <c:v>-0.01</c:v>
                </c:pt>
                <c:pt idx="1776">
                  <c:v>-0.01</c:v>
                </c:pt>
                <c:pt idx="1777">
                  <c:v>-0.01</c:v>
                </c:pt>
                <c:pt idx="1778">
                  <c:v>-0.01</c:v>
                </c:pt>
                <c:pt idx="1779">
                  <c:v>-0.01</c:v>
                </c:pt>
                <c:pt idx="1780">
                  <c:v>-0.01</c:v>
                </c:pt>
                <c:pt idx="1781">
                  <c:v>-0.01</c:v>
                </c:pt>
                <c:pt idx="1782">
                  <c:v>-0.01</c:v>
                </c:pt>
                <c:pt idx="1783">
                  <c:v>-0.01</c:v>
                </c:pt>
                <c:pt idx="1784">
                  <c:v>-0.01</c:v>
                </c:pt>
                <c:pt idx="1785">
                  <c:v>-0.01</c:v>
                </c:pt>
                <c:pt idx="1786">
                  <c:v>-0.01</c:v>
                </c:pt>
                <c:pt idx="1787">
                  <c:v>-0.01</c:v>
                </c:pt>
                <c:pt idx="1788">
                  <c:v>-0.01</c:v>
                </c:pt>
                <c:pt idx="1789">
                  <c:v>-0.01</c:v>
                </c:pt>
                <c:pt idx="1790">
                  <c:v>-0.01</c:v>
                </c:pt>
                <c:pt idx="1791">
                  <c:v>-0.01</c:v>
                </c:pt>
                <c:pt idx="1792">
                  <c:v>-0.01</c:v>
                </c:pt>
                <c:pt idx="1793">
                  <c:v>-0.01</c:v>
                </c:pt>
                <c:pt idx="1794">
                  <c:v>-0.01</c:v>
                </c:pt>
                <c:pt idx="1795">
                  <c:v>-0.01</c:v>
                </c:pt>
                <c:pt idx="1796">
                  <c:v>-0.01</c:v>
                </c:pt>
                <c:pt idx="1797">
                  <c:v>-0.01</c:v>
                </c:pt>
                <c:pt idx="1798">
                  <c:v>-0.01</c:v>
                </c:pt>
                <c:pt idx="1799">
                  <c:v>-0.01</c:v>
                </c:pt>
                <c:pt idx="1800">
                  <c:v>-0.01</c:v>
                </c:pt>
                <c:pt idx="1801">
                  <c:v>-0.01</c:v>
                </c:pt>
                <c:pt idx="1802">
                  <c:v>-0.01</c:v>
                </c:pt>
                <c:pt idx="1803">
                  <c:v>-0.01</c:v>
                </c:pt>
                <c:pt idx="1804">
                  <c:v>-0.01</c:v>
                </c:pt>
                <c:pt idx="1805">
                  <c:v>-0.01</c:v>
                </c:pt>
                <c:pt idx="1806">
                  <c:v>-0.01</c:v>
                </c:pt>
                <c:pt idx="1807">
                  <c:v>-0.01</c:v>
                </c:pt>
                <c:pt idx="1808">
                  <c:v>-0.01</c:v>
                </c:pt>
                <c:pt idx="1809">
                  <c:v>-0.01</c:v>
                </c:pt>
                <c:pt idx="1810">
                  <c:v>-0.01</c:v>
                </c:pt>
                <c:pt idx="1811">
                  <c:v>-0.01</c:v>
                </c:pt>
                <c:pt idx="1812">
                  <c:v>-0.01</c:v>
                </c:pt>
                <c:pt idx="1813">
                  <c:v>-0.01</c:v>
                </c:pt>
                <c:pt idx="1814">
                  <c:v>-0.01</c:v>
                </c:pt>
                <c:pt idx="1815">
                  <c:v>-0.01</c:v>
                </c:pt>
                <c:pt idx="1816">
                  <c:v>-0.01</c:v>
                </c:pt>
                <c:pt idx="1817">
                  <c:v>-0.01</c:v>
                </c:pt>
                <c:pt idx="1818">
                  <c:v>-0.01</c:v>
                </c:pt>
                <c:pt idx="1819">
                  <c:v>-0.01</c:v>
                </c:pt>
                <c:pt idx="1820">
                  <c:v>-0.01</c:v>
                </c:pt>
                <c:pt idx="1821">
                  <c:v>-0.01</c:v>
                </c:pt>
                <c:pt idx="1822">
                  <c:v>-0.01</c:v>
                </c:pt>
                <c:pt idx="1823">
                  <c:v>-0.01</c:v>
                </c:pt>
                <c:pt idx="1824">
                  <c:v>-0.01</c:v>
                </c:pt>
                <c:pt idx="1825">
                  <c:v>-0.01</c:v>
                </c:pt>
                <c:pt idx="1826">
                  <c:v>-0.01</c:v>
                </c:pt>
                <c:pt idx="1827">
                  <c:v>-0.01</c:v>
                </c:pt>
                <c:pt idx="1828">
                  <c:v>-0.01</c:v>
                </c:pt>
                <c:pt idx="1829">
                  <c:v>-0.01</c:v>
                </c:pt>
                <c:pt idx="1830">
                  <c:v>-0.01</c:v>
                </c:pt>
                <c:pt idx="1831">
                  <c:v>-0.01</c:v>
                </c:pt>
                <c:pt idx="1832">
                  <c:v>-0.01</c:v>
                </c:pt>
                <c:pt idx="1833">
                  <c:v>-0.01</c:v>
                </c:pt>
                <c:pt idx="1834">
                  <c:v>-0.01</c:v>
                </c:pt>
                <c:pt idx="1835">
                  <c:v>-0.01</c:v>
                </c:pt>
                <c:pt idx="1836">
                  <c:v>-0.01</c:v>
                </c:pt>
                <c:pt idx="1837">
                  <c:v>-0.01</c:v>
                </c:pt>
                <c:pt idx="1838">
                  <c:v>-0.01</c:v>
                </c:pt>
                <c:pt idx="1839">
                  <c:v>-0.01</c:v>
                </c:pt>
                <c:pt idx="1840">
                  <c:v>-0.01</c:v>
                </c:pt>
                <c:pt idx="1841">
                  <c:v>-0.01</c:v>
                </c:pt>
                <c:pt idx="1842">
                  <c:v>-0.01</c:v>
                </c:pt>
                <c:pt idx="1843">
                  <c:v>-0.01</c:v>
                </c:pt>
                <c:pt idx="1844">
                  <c:v>-0.01</c:v>
                </c:pt>
                <c:pt idx="1845">
                  <c:v>-0.01</c:v>
                </c:pt>
                <c:pt idx="1846">
                  <c:v>-0.01</c:v>
                </c:pt>
                <c:pt idx="1847">
                  <c:v>-0.01</c:v>
                </c:pt>
                <c:pt idx="1848">
                  <c:v>-0.01</c:v>
                </c:pt>
                <c:pt idx="1849">
                  <c:v>-0.01</c:v>
                </c:pt>
                <c:pt idx="1850">
                  <c:v>-0.01</c:v>
                </c:pt>
                <c:pt idx="1851">
                  <c:v>-0.01</c:v>
                </c:pt>
                <c:pt idx="1852">
                  <c:v>-0.01</c:v>
                </c:pt>
                <c:pt idx="1853">
                  <c:v>-0.01</c:v>
                </c:pt>
                <c:pt idx="1854">
                  <c:v>-0.01</c:v>
                </c:pt>
                <c:pt idx="1855">
                  <c:v>-0.01</c:v>
                </c:pt>
                <c:pt idx="1856">
                  <c:v>-0.01</c:v>
                </c:pt>
                <c:pt idx="1857">
                  <c:v>-0.01</c:v>
                </c:pt>
                <c:pt idx="1858">
                  <c:v>-0.01</c:v>
                </c:pt>
                <c:pt idx="1859">
                  <c:v>-0.01</c:v>
                </c:pt>
                <c:pt idx="1860">
                  <c:v>-0.01</c:v>
                </c:pt>
                <c:pt idx="1861">
                  <c:v>-0.01</c:v>
                </c:pt>
                <c:pt idx="1862">
                  <c:v>-0.01</c:v>
                </c:pt>
                <c:pt idx="1863">
                  <c:v>-0.01</c:v>
                </c:pt>
                <c:pt idx="1864">
                  <c:v>-0.01</c:v>
                </c:pt>
                <c:pt idx="1865">
                  <c:v>-0.01</c:v>
                </c:pt>
                <c:pt idx="1866">
                  <c:v>-0.01</c:v>
                </c:pt>
                <c:pt idx="1867">
                  <c:v>-0.01</c:v>
                </c:pt>
                <c:pt idx="1868">
                  <c:v>-0.01</c:v>
                </c:pt>
                <c:pt idx="1869">
                  <c:v>-0.01</c:v>
                </c:pt>
                <c:pt idx="1870">
                  <c:v>-0.01</c:v>
                </c:pt>
                <c:pt idx="1871">
                  <c:v>-0.01</c:v>
                </c:pt>
                <c:pt idx="1872">
                  <c:v>-0.01</c:v>
                </c:pt>
                <c:pt idx="1873">
                  <c:v>-0.01</c:v>
                </c:pt>
                <c:pt idx="1874">
                  <c:v>-0.01</c:v>
                </c:pt>
                <c:pt idx="1875">
                  <c:v>-0.01</c:v>
                </c:pt>
                <c:pt idx="1876">
                  <c:v>-0.01</c:v>
                </c:pt>
                <c:pt idx="1877">
                  <c:v>-0.01</c:v>
                </c:pt>
                <c:pt idx="1878">
                  <c:v>-0.01</c:v>
                </c:pt>
                <c:pt idx="1879">
                  <c:v>-0.01</c:v>
                </c:pt>
                <c:pt idx="1880">
                  <c:v>-0.01</c:v>
                </c:pt>
                <c:pt idx="1881">
                  <c:v>-0.01</c:v>
                </c:pt>
                <c:pt idx="1882">
                  <c:v>-0.01</c:v>
                </c:pt>
                <c:pt idx="1883">
                  <c:v>-0.01</c:v>
                </c:pt>
                <c:pt idx="1884">
                  <c:v>-0.01</c:v>
                </c:pt>
                <c:pt idx="1885">
                  <c:v>-0.01</c:v>
                </c:pt>
                <c:pt idx="1886">
                  <c:v>-0.01</c:v>
                </c:pt>
                <c:pt idx="1887">
                  <c:v>-0.01</c:v>
                </c:pt>
                <c:pt idx="1888">
                  <c:v>-0.01</c:v>
                </c:pt>
                <c:pt idx="1889">
                  <c:v>-0.01</c:v>
                </c:pt>
                <c:pt idx="1890">
                  <c:v>-0.01</c:v>
                </c:pt>
                <c:pt idx="1891">
                  <c:v>-0.01</c:v>
                </c:pt>
                <c:pt idx="1892">
                  <c:v>-0.01</c:v>
                </c:pt>
                <c:pt idx="1893">
                  <c:v>-0.01</c:v>
                </c:pt>
                <c:pt idx="1894">
                  <c:v>-0.01</c:v>
                </c:pt>
                <c:pt idx="1895">
                  <c:v>-0.01</c:v>
                </c:pt>
                <c:pt idx="1896">
                  <c:v>-0.01</c:v>
                </c:pt>
                <c:pt idx="1897">
                  <c:v>-0.01</c:v>
                </c:pt>
                <c:pt idx="1898">
                  <c:v>-0.01</c:v>
                </c:pt>
                <c:pt idx="1899">
                  <c:v>-0.01</c:v>
                </c:pt>
                <c:pt idx="1900">
                  <c:v>-0.01</c:v>
                </c:pt>
                <c:pt idx="1901">
                  <c:v>-0.01</c:v>
                </c:pt>
                <c:pt idx="1902">
                  <c:v>-0.01</c:v>
                </c:pt>
                <c:pt idx="1903">
                  <c:v>-0.01</c:v>
                </c:pt>
                <c:pt idx="1904">
                  <c:v>-0.01</c:v>
                </c:pt>
                <c:pt idx="1905">
                  <c:v>-0.01</c:v>
                </c:pt>
                <c:pt idx="1906">
                  <c:v>-0.01</c:v>
                </c:pt>
                <c:pt idx="1907">
                  <c:v>-0.01</c:v>
                </c:pt>
                <c:pt idx="1908">
                  <c:v>-0.01</c:v>
                </c:pt>
                <c:pt idx="1909">
                  <c:v>-0.01</c:v>
                </c:pt>
                <c:pt idx="1910">
                  <c:v>-0.01</c:v>
                </c:pt>
                <c:pt idx="1911">
                  <c:v>-0.01</c:v>
                </c:pt>
                <c:pt idx="1912">
                  <c:v>-0.01</c:v>
                </c:pt>
                <c:pt idx="1913">
                  <c:v>-0.01</c:v>
                </c:pt>
                <c:pt idx="1914">
                  <c:v>-0.01</c:v>
                </c:pt>
                <c:pt idx="1915">
                  <c:v>-0.01</c:v>
                </c:pt>
                <c:pt idx="1916">
                  <c:v>-0.01</c:v>
                </c:pt>
                <c:pt idx="1917">
                  <c:v>-0.01</c:v>
                </c:pt>
                <c:pt idx="1918">
                  <c:v>-0.01</c:v>
                </c:pt>
                <c:pt idx="1919">
                  <c:v>-0.01</c:v>
                </c:pt>
                <c:pt idx="1920">
                  <c:v>-0.01</c:v>
                </c:pt>
                <c:pt idx="1921">
                  <c:v>-0.01</c:v>
                </c:pt>
                <c:pt idx="1922">
                  <c:v>-0.01</c:v>
                </c:pt>
                <c:pt idx="1923">
                  <c:v>-0.01</c:v>
                </c:pt>
                <c:pt idx="1924">
                  <c:v>-0.01</c:v>
                </c:pt>
                <c:pt idx="1925">
                  <c:v>-0.01</c:v>
                </c:pt>
                <c:pt idx="1926">
                  <c:v>-0.01</c:v>
                </c:pt>
                <c:pt idx="1927">
                  <c:v>-0.01</c:v>
                </c:pt>
                <c:pt idx="1928">
                  <c:v>-0.01</c:v>
                </c:pt>
                <c:pt idx="1929">
                  <c:v>-0.01</c:v>
                </c:pt>
                <c:pt idx="1930">
                  <c:v>-0.01</c:v>
                </c:pt>
                <c:pt idx="1931">
                  <c:v>-0.01</c:v>
                </c:pt>
                <c:pt idx="1932">
                  <c:v>-0.01</c:v>
                </c:pt>
                <c:pt idx="1933">
                  <c:v>-0.01</c:v>
                </c:pt>
                <c:pt idx="1934">
                  <c:v>-0.01</c:v>
                </c:pt>
                <c:pt idx="1935">
                  <c:v>-0.01</c:v>
                </c:pt>
                <c:pt idx="1936">
                  <c:v>-0.01</c:v>
                </c:pt>
                <c:pt idx="1937">
                  <c:v>-0.01</c:v>
                </c:pt>
                <c:pt idx="1938">
                  <c:v>-0.01</c:v>
                </c:pt>
                <c:pt idx="1939">
                  <c:v>-0.01</c:v>
                </c:pt>
                <c:pt idx="1940">
                  <c:v>-0.01</c:v>
                </c:pt>
                <c:pt idx="1941">
                  <c:v>-0.01</c:v>
                </c:pt>
                <c:pt idx="1942">
                  <c:v>-0.01</c:v>
                </c:pt>
                <c:pt idx="1943">
                  <c:v>-0.01</c:v>
                </c:pt>
                <c:pt idx="1944">
                  <c:v>-0.01</c:v>
                </c:pt>
                <c:pt idx="1945">
                  <c:v>-0.01</c:v>
                </c:pt>
                <c:pt idx="1946">
                  <c:v>-0.01</c:v>
                </c:pt>
                <c:pt idx="1947">
                  <c:v>-0.01</c:v>
                </c:pt>
                <c:pt idx="1948">
                  <c:v>-0.01</c:v>
                </c:pt>
                <c:pt idx="1949">
                  <c:v>-0.01</c:v>
                </c:pt>
                <c:pt idx="1950">
                  <c:v>-0.01</c:v>
                </c:pt>
                <c:pt idx="1951">
                  <c:v>-0.01</c:v>
                </c:pt>
                <c:pt idx="1952">
                  <c:v>-0.01</c:v>
                </c:pt>
                <c:pt idx="1953">
                  <c:v>-0.01</c:v>
                </c:pt>
                <c:pt idx="1954">
                  <c:v>-0.01</c:v>
                </c:pt>
                <c:pt idx="1955">
                  <c:v>-0.01</c:v>
                </c:pt>
                <c:pt idx="1956">
                  <c:v>-0.01</c:v>
                </c:pt>
                <c:pt idx="1957">
                  <c:v>-0.01</c:v>
                </c:pt>
                <c:pt idx="1958">
                  <c:v>-0.01</c:v>
                </c:pt>
                <c:pt idx="1959">
                  <c:v>-0.01</c:v>
                </c:pt>
                <c:pt idx="1960">
                  <c:v>-0.01</c:v>
                </c:pt>
                <c:pt idx="1961">
                  <c:v>-0.01</c:v>
                </c:pt>
                <c:pt idx="1962">
                  <c:v>-0.01</c:v>
                </c:pt>
                <c:pt idx="1963">
                  <c:v>-0.01</c:v>
                </c:pt>
                <c:pt idx="1964">
                  <c:v>-0.01</c:v>
                </c:pt>
                <c:pt idx="1965">
                  <c:v>-0.01</c:v>
                </c:pt>
                <c:pt idx="1966">
                  <c:v>-0.01</c:v>
                </c:pt>
                <c:pt idx="1967">
                  <c:v>-0.01</c:v>
                </c:pt>
                <c:pt idx="1968">
                  <c:v>-0.01</c:v>
                </c:pt>
                <c:pt idx="1969">
                  <c:v>-0.01</c:v>
                </c:pt>
                <c:pt idx="1970">
                  <c:v>-0.01</c:v>
                </c:pt>
                <c:pt idx="1971">
                  <c:v>-0.01</c:v>
                </c:pt>
                <c:pt idx="1972">
                  <c:v>-0.01</c:v>
                </c:pt>
                <c:pt idx="1973">
                  <c:v>-0.01</c:v>
                </c:pt>
                <c:pt idx="1974">
                  <c:v>-0.01</c:v>
                </c:pt>
                <c:pt idx="1975">
                  <c:v>-0.01</c:v>
                </c:pt>
                <c:pt idx="1976">
                  <c:v>-0.01</c:v>
                </c:pt>
                <c:pt idx="1977">
                  <c:v>-0.01</c:v>
                </c:pt>
                <c:pt idx="1978">
                  <c:v>-0.01</c:v>
                </c:pt>
                <c:pt idx="1979">
                  <c:v>-0.01</c:v>
                </c:pt>
                <c:pt idx="1980">
                  <c:v>-0.01</c:v>
                </c:pt>
                <c:pt idx="1981">
                  <c:v>-0.01</c:v>
                </c:pt>
                <c:pt idx="1982">
                  <c:v>-0.01</c:v>
                </c:pt>
                <c:pt idx="1983">
                  <c:v>-0.01</c:v>
                </c:pt>
                <c:pt idx="1984">
                  <c:v>-0.01</c:v>
                </c:pt>
                <c:pt idx="1985">
                  <c:v>-0.01</c:v>
                </c:pt>
                <c:pt idx="1986">
                  <c:v>-0.01</c:v>
                </c:pt>
                <c:pt idx="1987">
                  <c:v>-0.01</c:v>
                </c:pt>
                <c:pt idx="1988">
                  <c:v>-0.01</c:v>
                </c:pt>
                <c:pt idx="1989">
                  <c:v>-0.01</c:v>
                </c:pt>
                <c:pt idx="1990">
                  <c:v>-0.01</c:v>
                </c:pt>
                <c:pt idx="1991">
                  <c:v>-0.01</c:v>
                </c:pt>
                <c:pt idx="1992">
                  <c:v>-0.01</c:v>
                </c:pt>
                <c:pt idx="1993">
                  <c:v>-0.01</c:v>
                </c:pt>
                <c:pt idx="1994">
                  <c:v>-0.01</c:v>
                </c:pt>
                <c:pt idx="1995">
                  <c:v>-0.01</c:v>
                </c:pt>
                <c:pt idx="1996">
                  <c:v>-0.01</c:v>
                </c:pt>
                <c:pt idx="1997">
                  <c:v>-0.01</c:v>
                </c:pt>
                <c:pt idx="1998">
                  <c:v>-0.01</c:v>
                </c:pt>
                <c:pt idx="1999">
                  <c:v>-0.01</c:v>
                </c:pt>
                <c:pt idx="2000">
                  <c:v>-0.01</c:v>
                </c:pt>
                <c:pt idx="2001">
                  <c:v>-0.01</c:v>
                </c:pt>
                <c:pt idx="2002">
                  <c:v>-0.01</c:v>
                </c:pt>
                <c:pt idx="2003">
                  <c:v>-0.01</c:v>
                </c:pt>
                <c:pt idx="2004">
                  <c:v>-0.01</c:v>
                </c:pt>
                <c:pt idx="2005">
                  <c:v>-0.01</c:v>
                </c:pt>
                <c:pt idx="2006">
                  <c:v>-0.01</c:v>
                </c:pt>
                <c:pt idx="2007">
                  <c:v>-0.01</c:v>
                </c:pt>
                <c:pt idx="2008">
                  <c:v>-0.01</c:v>
                </c:pt>
                <c:pt idx="2009">
                  <c:v>-0.01</c:v>
                </c:pt>
                <c:pt idx="2010">
                  <c:v>-0.01</c:v>
                </c:pt>
                <c:pt idx="2011">
                  <c:v>-0.01</c:v>
                </c:pt>
                <c:pt idx="2012">
                  <c:v>-0.01</c:v>
                </c:pt>
                <c:pt idx="2013">
                  <c:v>-0.01</c:v>
                </c:pt>
                <c:pt idx="2014">
                  <c:v>-0.01</c:v>
                </c:pt>
                <c:pt idx="2015">
                  <c:v>-0.01</c:v>
                </c:pt>
                <c:pt idx="2016">
                  <c:v>-0.01</c:v>
                </c:pt>
                <c:pt idx="2017">
                  <c:v>-0.01</c:v>
                </c:pt>
                <c:pt idx="2018">
                  <c:v>-0.01</c:v>
                </c:pt>
                <c:pt idx="2019">
                  <c:v>-0.01</c:v>
                </c:pt>
                <c:pt idx="2020">
                  <c:v>-0.01</c:v>
                </c:pt>
                <c:pt idx="2021">
                  <c:v>-0.01</c:v>
                </c:pt>
                <c:pt idx="2022">
                  <c:v>-0.01</c:v>
                </c:pt>
                <c:pt idx="2023">
                  <c:v>-0.01</c:v>
                </c:pt>
                <c:pt idx="2024">
                  <c:v>-0.01</c:v>
                </c:pt>
                <c:pt idx="2025">
                  <c:v>-0.01</c:v>
                </c:pt>
                <c:pt idx="2026">
                  <c:v>-0.01</c:v>
                </c:pt>
                <c:pt idx="2027">
                  <c:v>-0.01</c:v>
                </c:pt>
                <c:pt idx="2028">
                  <c:v>-0.01</c:v>
                </c:pt>
                <c:pt idx="2029">
                  <c:v>-0.01</c:v>
                </c:pt>
                <c:pt idx="2030">
                  <c:v>-0.01</c:v>
                </c:pt>
                <c:pt idx="2031">
                  <c:v>-0.01</c:v>
                </c:pt>
                <c:pt idx="2032">
                  <c:v>-0.01</c:v>
                </c:pt>
                <c:pt idx="2033">
                  <c:v>-0.01</c:v>
                </c:pt>
                <c:pt idx="2034">
                  <c:v>-0.01</c:v>
                </c:pt>
                <c:pt idx="2035">
                  <c:v>-0.01</c:v>
                </c:pt>
                <c:pt idx="2036">
                  <c:v>-0.01</c:v>
                </c:pt>
                <c:pt idx="2037">
                  <c:v>-0.01</c:v>
                </c:pt>
                <c:pt idx="2038">
                  <c:v>-0.01</c:v>
                </c:pt>
                <c:pt idx="2039">
                  <c:v>-0.01</c:v>
                </c:pt>
                <c:pt idx="2040">
                  <c:v>-0.01</c:v>
                </c:pt>
                <c:pt idx="2041">
                  <c:v>-0.01</c:v>
                </c:pt>
                <c:pt idx="2042">
                  <c:v>-0.01</c:v>
                </c:pt>
                <c:pt idx="2043">
                  <c:v>-0.01</c:v>
                </c:pt>
                <c:pt idx="2044">
                  <c:v>-0.01</c:v>
                </c:pt>
                <c:pt idx="2045">
                  <c:v>-0.01</c:v>
                </c:pt>
                <c:pt idx="2046">
                  <c:v>-0.01</c:v>
                </c:pt>
                <c:pt idx="2047">
                  <c:v>-0.01</c:v>
                </c:pt>
                <c:pt idx="2048">
                  <c:v>-0.01</c:v>
                </c:pt>
                <c:pt idx="2049">
                  <c:v>-0.01</c:v>
                </c:pt>
                <c:pt idx="2050">
                  <c:v>-0.01</c:v>
                </c:pt>
                <c:pt idx="2051">
                  <c:v>-0.01</c:v>
                </c:pt>
                <c:pt idx="2052">
                  <c:v>-0.01</c:v>
                </c:pt>
                <c:pt idx="2053">
                  <c:v>-0.01</c:v>
                </c:pt>
                <c:pt idx="2054">
                  <c:v>-0.01</c:v>
                </c:pt>
                <c:pt idx="2055">
                  <c:v>-0.01</c:v>
                </c:pt>
                <c:pt idx="2056">
                  <c:v>-0.01</c:v>
                </c:pt>
                <c:pt idx="2057">
                  <c:v>-0.01</c:v>
                </c:pt>
              </c:numCache>
            </c:numRef>
          </c:yVal>
          <c:smooth val="0"/>
          <c:extLst>
            <c:ext xmlns:c16="http://schemas.microsoft.com/office/drawing/2014/chart" uri="{C3380CC4-5D6E-409C-BE32-E72D297353CC}">
              <c16:uniqueId val="{00000001-A53D-4D56-ABE0-CA0A781805D5}"/>
            </c:ext>
          </c:extLst>
        </c:ser>
        <c:ser>
          <c:idx val="2"/>
          <c:order val="2"/>
          <c:tx>
            <c:strRef>
              <c:f>Sheet1!$I$1</c:f>
              <c:strCache>
                <c:ptCount val="1"/>
                <c:pt idx="0">
                  <c:v>Accel Z</c:v>
                </c:pt>
              </c:strCache>
            </c:strRef>
          </c:tx>
          <c:spPr>
            <a:ln w="19050" cap="rnd">
              <a:noFill/>
              <a:round/>
            </a:ln>
            <a:effectLst/>
          </c:spPr>
          <c:marker>
            <c:symbol val="circle"/>
            <c:size val="5"/>
            <c:spPr>
              <a:solidFill>
                <a:schemeClr val="accent6"/>
              </a:solidFill>
              <a:ln w="9525">
                <a:solidFill>
                  <a:schemeClr val="accent6"/>
                </a:solidFill>
              </a:ln>
              <a:effectLst/>
            </c:spPr>
          </c:marker>
          <c:xVal>
            <c:numRef>
              <c:f>Sheet1!$A$2:$A$2059</c:f>
              <c:numCache>
                <c:formatCode>General</c:formatCode>
                <c:ptCount val="2058"/>
                <c:pt idx="0">
                  <c:v>0</c:v>
                </c:pt>
                <c:pt idx="1">
                  <c:v>2.97</c:v>
                </c:pt>
                <c:pt idx="2">
                  <c:v>5.94</c:v>
                </c:pt>
                <c:pt idx="3">
                  <c:v>8.91</c:v>
                </c:pt>
                <c:pt idx="4">
                  <c:v>11.88</c:v>
                </c:pt>
                <c:pt idx="5">
                  <c:v>14.85</c:v>
                </c:pt>
                <c:pt idx="6">
                  <c:v>17.82</c:v>
                </c:pt>
                <c:pt idx="7">
                  <c:v>20.79</c:v>
                </c:pt>
                <c:pt idx="8">
                  <c:v>23.76</c:v>
                </c:pt>
                <c:pt idx="9">
                  <c:v>26.73</c:v>
                </c:pt>
                <c:pt idx="10">
                  <c:v>29.7</c:v>
                </c:pt>
                <c:pt idx="11">
                  <c:v>32.67</c:v>
                </c:pt>
                <c:pt idx="12">
                  <c:v>35.64</c:v>
                </c:pt>
                <c:pt idx="13">
                  <c:v>38.61</c:v>
                </c:pt>
                <c:pt idx="14">
                  <c:v>41.58</c:v>
                </c:pt>
                <c:pt idx="15">
                  <c:v>44.55</c:v>
                </c:pt>
                <c:pt idx="16">
                  <c:v>47.52</c:v>
                </c:pt>
                <c:pt idx="17">
                  <c:v>50.49</c:v>
                </c:pt>
                <c:pt idx="18">
                  <c:v>53.46</c:v>
                </c:pt>
                <c:pt idx="19">
                  <c:v>56.43</c:v>
                </c:pt>
                <c:pt idx="20">
                  <c:v>59.4</c:v>
                </c:pt>
                <c:pt idx="21">
                  <c:v>62.37</c:v>
                </c:pt>
                <c:pt idx="22">
                  <c:v>65.34</c:v>
                </c:pt>
                <c:pt idx="23">
                  <c:v>68.31</c:v>
                </c:pt>
                <c:pt idx="24">
                  <c:v>71.28</c:v>
                </c:pt>
                <c:pt idx="25">
                  <c:v>74.25</c:v>
                </c:pt>
                <c:pt idx="26">
                  <c:v>77.22</c:v>
                </c:pt>
                <c:pt idx="27">
                  <c:v>80.19</c:v>
                </c:pt>
                <c:pt idx="28">
                  <c:v>83.16</c:v>
                </c:pt>
                <c:pt idx="29">
                  <c:v>86.13</c:v>
                </c:pt>
                <c:pt idx="30">
                  <c:v>89.1</c:v>
                </c:pt>
                <c:pt idx="31">
                  <c:v>92.07</c:v>
                </c:pt>
                <c:pt idx="32">
                  <c:v>95.04</c:v>
                </c:pt>
                <c:pt idx="33">
                  <c:v>98.01</c:v>
                </c:pt>
                <c:pt idx="34">
                  <c:v>100.98</c:v>
                </c:pt>
                <c:pt idx="35">
                  <c:v>103.95</c:v>
                </c:pt>
                <c:pt idx="36">
                  <c:v>106.92</c:v>
                </c:pt>
                <c:pt idx="37">
                  <c:v>109.89</c:v>
                </c:pt>
                <c:pt idx="38">
                  <c:v>112.86</c:v>
                </c:pt>
                <c:pt idx="39">
                  <c:v>115.83</c:v>
                </c:pt>
                <c:pt idx="40">
                  <c:v>118.8</c:v>
                </c:pt>
                <c:pt idx="41">
                  <c:v>121.77</c:v>
                </c:pt>
                <c:pt idx="42">
                  <c:v>124.74</c:v>
                </c:pt>
                <c:pt idx="43">
                  <c:v>127.71</c:v>
                </c:pt>
                <c:pt idx="44">
                  <c:v>130.68</c:v>
                </c:pt>
                <c:pt idx="45">
                  <c:v>133.65</c:v>
                </c:pt>
                <c:pt idx="46">
                  <c:v>136.62</c:v>
                </c:pt>
                <c:pt idx="47">
                  <c:v>139.59</c:v>
                </c:pt>
                <c:pt idx="48">
                  <c:v>142.56</c:v>
                </c:pt>
                <c:pt idx="49">
                  <c:v>145.53</c:v>
                </c:pt>
                <c:pt idx="50">
                  <c:v>148.5</c:v>
                </c:pt>
                <c:pt idx="51">
                  <c:v>151.47</c:v>
                </c:pt>
                <c:pt idx="52">
                  <c:v>154.44</c:v>
                </c:pt>
                <c:pt idx="53">
                  <c:v>157.41</c:v>
                </c:pt>
                <c:pt idx="54">
                  <c:v>160.38</c:v>
                </c:pt>
                <c:pt idx="55">
                  <c:v>163.35</c:v>
                </c:pt>
                <c:pt idx="56">
                  <c:v>166.32</c:v>
                </c:pt>
                <c:pt idx="57">
                  <c:v>169.29</c:v>
                </c:pt>
                <c:pt idx="58">
                  <c:v>172.26</c:v>
                </c:pt>
                <c:pt idx="59">
                  <c:v>175.23</c:v>
                </c:pt>
                <c:pt idx="60">
                  <c:v>178.2</c:v>
                </c:pt>
                <c:pt idx="61">
                  <c:v>181.17</c:v>
                </c:pt>
                <c:pt idx="62">
                  <c:v>184.14</c:v>
                </c:pt>
                <c:pt idx="63">
                  <c:v>187.11</c:v>
                </c:pt>
                <c:pt idx="64">
                  <c:v>190.08</c:v>
                </c:pt>
                <c:pt idx="65">
                  <c:v>193.05</c:v>
                </c:pt>
                <c:pt idx="66">
                  <c:v>196.02</c:v>
                </c:pt>
                <c:pt idx="67">
                  <c:v>198.99</c:v>
                </c:pt>
                <c:pt idx="68">
                  <c:v>201.96</c:v>
                </c:pt>
                <c:pt idx="69">
                  <c:v>204.93</c:v>
                </c:pt>
                <c:pt idx="70">
                  <c:v>207.9</c:v>
                </c:pt>
                <c:pt idx="71">
                  <c:v>210.87</c:v>
                </c:pt>
                <c:pt idx="72">
                  <c:v>213.84</c:v>
                </c:pt>
                <c:pt idx="73">
                  <c:v>216.81</c:v>
                </c:pt>
                <c:pt idx="74">
                  <c:v>219.78</c:v>
                </c:pt>
                <c:pt idx="75">
                  <c:v>222.75</c:v>
                </c:pt>
                <c:pt idx="76">
                  <c:v>225.72</c:v>
                </c:pt>
                <c:pt idx="77">
                  <c:v>228.69</c:v>
                </c:pt>
                <c:pt idx="78">
                  <c:v>231.66</c:v>
                </c:pt>
                <c:pt idx="79">
                  <c:v>234.63</c:v>
                </c:pt>
                <c:pt idx="80">
                  <c:v>237.6</c:v>
                </c:pt>
                <c:pt idx="81">
                  <c:v>240.57</c:v>
                </c:pt>
                <c:pt idx="82">
                  <c:v>243.54</c:v>
                </c:pt>
                <c:pt idx="83">
                  <c:v>246.51</c:v>
                </c:pt>
                <c:pt idx="84">
                  <c:v>249.48</c:v>
                </c:pt>
                <c:pt idx="85">
                  <c:v>252.45</c:v>
                </c:pt>
                <c:pt idx="86">
                  <c:v>255.42</c:v>
                </c:pt>
                <c:pt idx="87">
                  <c:v>258.39</c:v>
                </c:pt>
                <c:pt idx="88">
                  <c:v>261.36</c:v>
                </c:pt>
                <c:pt idx="89">
                  <c:v>264.33</c:v>
                </c:pt>
                <c:pt idx="90">
                  <c:v>267.3</c:v>
                </c:pt>
                <c:pt idx="91">
                  <c:v>270.27</c:v>
                </c:pt>
                <c:pt idx="92">
                  <c:v>273.24</c:v>
                </c:pt>
                <c:pt idx="93">
                  <c:v>276.20999999999998</c:v>
                </c:pt>
                <c:pt idx="94">
                  <c:v>279.18</c:v>
                </c:pt>
                <c:pt idx="95">
                  <c:v>282.14999999999998</c:v>
                </c:pt>
                <c:pt idx="96">
                  <c:v>285.12</c:v>
                </c:pt>
                <c:pt idx="97">
                  <c:v>288.08999999999997</c:v>
                </c:pt>
                <c:pt idx="98">
                  <c:v>291.06</c:v>
                </c:pt>
                <c:pt idx="99">
                  <c:v>294.02999999999997</c:v>
                </c:pt>
                <c:pt idx="100">
                  <c:v>297</c:v>
                </c:pt>
                <c:pt idx="101">
                  <c:v>299.97000000000003</c:v>
                </c:pt>
                <c:pt idx="102">
                  <c:v>302.94</c:v>
                </c:pt>
                <c:pt idx="103">
                  <c:v>305.91000000000003</c:v>
                </c:pt>
                <c:pt idx="104">
                  <c:v>308.88</c:v>
                </c:pt>
                <c:pt idx="105">
                  <c:v>311.85000000000002</c:v>
                </c:pt>
                <c:pt idx="106">
                  <c:v>314.82</c:v>
                </c:pt>
                <c:pt idx="107">
                  <c:v>317.79000000000002</c:v>
                </c:pt>
                <c:pt idx="108">
                  <c:v>320.76</c:v>
                </c:pt>
                <c:pt idx="109">
                  <c:v>323.73</c:v>
                </c:pt>
                <c:pt idx="110">
                  <c:v>326.7</c:v>
                </c:pt>
                <c:pt idx="111">
                  <c:v>329.67</c:v>
                </c:pt>
                <c:pt idx="112">
                  <c:v>332.64</c:v>
                </c:pt>
                <c:pt idx="113">
                  <c:v>335.61</c:v>
                </c:pt>
                <c:pt idx="114">
                  <c:v>338.58</c:v>
                </c:pt>
                <c:pt idx="115">
                  <c:v>341.55</c:v>
                </c:pt>
                <c:pt idx="116">
                  <c:v>344.52</c:v>
                </c:pt>
                <c:pt idx="117">
                  <c:v>347.49</c:v>
                </c:pt>
                <c:pt idx="118">
                  <c:v>350.46</c:v>
                </c:pt>
                <c:pt idx="119">
                  <c:v>353.43</c:v>
                </c:pt>
                <c:pt idx="120">
                  <c:v>356.4</c:v>
                </c:pt>
                <c:pt idx="121">
                  <c:v>359.37</c:v>
                </c:pt>
                <c:pt idx="122">
                  <c:v>362.34</c:v>
                </c:pt>
                <c:pt idx="123">
                  <c:v>365.31</c:v>
                </c:pt>
                <c:pt idx="124">
                  <c:v>368.28</c:v>
                </c:pt>
                <c:pt idx="125">
                  <c:v>371.25</c:v>
                </c:pt>
                <c:pt idx="126">
                  <c:v>374.22</c:v>
                </c:pt>
                <c:pt idx="127">
                  <c:v>377.19</c:v>
                </c:pt>
                <c:pt idx="128">
                  <c:v>380.16</c:v>
                </c:pt>
                <c:pt idx="129">
                  <c:v>383.13</c:v>
                </c:pt>
                <c:pt idx="130">
                  <c:v>386.1</c:v>
                </c:pt>
                <c:pt idx="131">
                  <c:v>389.07</c:v>
                </c:pt>
                <c:pt idx="132">
                  <c:v>392.04</c:v>
                </c:pt>
                <c:pt idx="133">
                  <c:v>395.01</c:v>
                </c:pt>
                <c:pt idx="134">
                  <c:v>397.98</c:v>
                </c:pt>
                <c:pt idx="135">
                  <c:v>400.95</c:v>
                </c:pt>
                <c:pt idx="136">
                  <c:v>403.92</c:v>
                </c:pt>
                <c:pt idx="137">
                  <c:v>406.89</c:v>
                </c:pt>
                <c:pt idx="138">
                  <c:v>409.86</c:v>
                </c:pt>
                <c:pt idx="139">
                  <c:v>412.83</c:v>
                </c:pt>
                <c:pt idx="140">
                  <c:v>415.8</c:v>
                </c:pt>
                <c:pt idx="141">
                  <c:v>418.77</c:v>
                </c:pt>
                <c:pt idx="142">
                  <c:v>421.74</c:v>
                </c:pt>
                <c:pt idx="143">
                  <c:v>424.71</c:v>
                </c:pt>
                <c:pt idx="144">
                  <c:v>427.68</c:v>
                </c:pt>
                <c:pt idx="145">
                  <c:v>430.65</c:v>
                </c:pt>
                <c:pt idx="146">
                  <c:v>433.62</c:v>
                </c:pt>
                <c:pt idx="147">
                  <c:v>436.59</c:v>
                </c:pt>
                <c:pt idx="148">
                  <c:v>439.56</c:v>
                </c:pt>
                <c:pt idx="149">
                  <c:v>442.53</c:v>
                </c:pt>
                <c:pt idx="150">
                  <c:v>445.5</c:v>
                </c:pt>
                <c:pt idx="151">
                  <c:v>448.47</c:v>
                </c:pt>
                <c:pt idx="152">
                  <c:v>451.44</c:v>
                </c:pt>
                <c:pt idx="153">
                  <c:v>454.41</c:v>
                </c:pt>
                <c:pt idx="154">
                  <c:v>457.38</c:v>
                </c:pt>
                <c:pt idx="155">
                  <c:v>460.35</c:v>
                </c:pt>
                <c:pt idx="156">
                  <c:v>463.32</c:v>
                </c:pt>
                <c:pt idx="157">
                  <c:v>466.29</c:v>
                </c:pt>
                <c:pt idx="158">
                  <c:v>469.26</c:v>
                </c:pt>
                <c:pt idx="159">
                  <c:v>472.23</c:v>
                </c:pt>
                <c:pt idx="160">
                  <c:v>475.2</c:v>
                </c:pt>
                <c:pt idx="161">
                  <c:v>478.17</c:v>
                </c:pt>
                <c:pt idx="162">
                  <c:v>481.14</c:v>
                </c:pt>
                <c:pt idx="163">
                  <c:v>484.11</c:v>
                </c:pt>
                <c:pt idx="164">
                  <c:v>487.08</c:v>
                </c:pt>
                <c:pt idx="165">
                  <c:v>490.05</c:v>
                </c:pt>
                <c:pt idx="166">
                  <c:v>493.02</c:v>
                </c:pt>
                <c:pt idx="167">
                  <c:v>495.99</c:v>
                </c:pt>
                <c:pt idx="168">
                  <c:v>498.96</c:v>
                </c:pt>
                <c:pt idx="169">
                  <c:v>501.93</c:v>
                </c:pt>
                <c:pt idx="170">
                  <c:v>504.9</c:v>
                </c:pt>
                <c:pt idx="171">
                  <c:v>507.87</c:v>
                </c:pt>
                <c:pt idx="172">
                  <c:v>510.84</c:v>
                </c:pt>
                <c:pt idx="173">
                  <c:v>513.80999999999995</c:v>
                </c:pt>
                <c:pt idx="174">
                  <c:v>516.78</c:v>
                </c:pt>
                <c:pt idx="175">
                  <c:v>519.75</c:v>
                </c:pt>
                <c:pt idx="176">
                  <c:v>522.72</c:v>
                </c:pt>
                <c:pt idx="177">
                  <c:v>525.69000000000005</c:v>
                </c:pt>
                <c:pt idx="178">
                  <c:v>528.66</c:v>
                </c:pt>
                <c:pt idx="179">
                  <c:v>531.63</c:v>
                </c:pt>
                <c:pt idx="180">
                  <c:v>534.6</c:v>
                </c:pt>
                <c:pt idx="181">
                  <c:v>537.57000000000005</c:v>
                </c:pt>
                <c:pt idx="182">
                  <c:v>540.54</c:v>
                </c:pt>
                <c:pt idx="183">
                  <c:v>543.51</c:v>
                </c:pt>
                <c:pt idx="184">
                  <c:v>546.48</c:v>
                </c:pt>
                <c:pt idx="185">
                  <c:v>549.45000000000005</c:v>
                </c:pt>
                <c:pt idx="186">
                  <c:v>552.41999999999996</c:v>
                </c:pt>
                <c:pt idx="187">
                  <c:v>555.39</c:v>
                </c:pt>
                <c:pt idx="188">
                  <c:v>558.36</c:v>
                </c:pt>
                <c:pt idx="189">
                  <c:v>561.33000000000004</c:v>
                </c:pt>
                <c:pt idx="190">
                  <c:v>564.29999999999995</c:v>
                </c:pt>
                <c:pt idx="191">
                  <c:v>567.27</c:v>
                </c:pt>
                <c:pt idx="192">
                  <c:v>570.24</c:v>
                </c:pt>
                <c:pt idx="193">
                  <c:v>573.21</c:v>
                </c:pt>
                <c:pt idx="194">
                  <c:v>576.17999999999995</c:v>
                </c:pt>
                <c:pt idx="195">
                  <c:v>579.15</c:v>
                </c:pt>
                <c:pt idx="196">
                  <c:v>582.12</c:v>
                </c:pt>
                <c:pt idx="197">
                  <c:v>585.09</c:v>
                </c:pt>
                <c:pt idx="198">
                  <c:v>588.05999999999995</c:v>
                </c:pt>
                <c:pt idx="199">
                  <c:v>591.03</c:v>
                </c:pt>
                <c:pt idx="200">
                  <c:v>594</c:v>
                </c:pt>
                <c:pt idx="201">
                  <c:v>596.97</c:v>
                </c:pt>
                <c:pt idx="202">
                  <c:v>599.94000000000005</c:v>
                </c:pt>
                <c:pt idx="203">
                  <c:v>602.91</c:v>
                </c:pt>
                <c:pt idx="204">
                  <c:v>605.88</c:v>
                </c:pt>
                <c:pt idx="205">
                  <c:v>608.85</c:v>
                </c:pt>
                <c:pt idx="206">
                  <c:v>611.82000000000005</c:v>
                </c:pt>
                <c:pt idx="207">
                  <c:v>614.79</c:v>
                </c:pt>
                <c:pt idx="208">
                  <c:v>617.76</c:v>
                </c:pt>
                <c:pt idx="209">
                  <c:v>620.73</c:v>
                </c:pt>
                <c:pt idx="210">
                  <c:v>623.70000000000005</c:v>
                </c:pt>
                <c:pt idx="211">
                  <c:v>626.66999999999996</c:v>
                </c:pt>
                <c:pt idx="212">
                  <c:v>629.64</c:v>
                </c:pt>
                <c:pt idx="213">
                  <c:v>632.61</c:v>
                </c:pt>
                <c:pt idx="214">
                  <c:v>635.58000000000004</c:v>
                </c:pt>
                <c:pt idx="215">
                  <c:v>638.54999999999995</c:v>
                </c:pt>
                <c:pt idx="216">
                  <c:v>641.52</c:v>
                </c:pt>
                <c:pt idx="217">
                  <c:v>644.49</c:v>
                </c:pt>
                <c:pt idx="218">
                  <c:v>647.46</c:v>
                </c:pt>
                <c:pt idx="219">
                  <c:v>650.42999999999995</c:v>
                </c:pt>
                <c:pt idx="220">
                  <c:v>653.4</c:v>
                </c:pt>
                <c:pt idx="221">
                  <c:v>656.37</c:v>
                </c:pt>
                <c:pt idx="222">
                  <c:v>659.34</c:v>
                </c:pt>
                <c:pt idx="223">
                  <c:v>662.31</c:v>
                </c:pt>
                <c:pt idx="224">
                  <c:v>665.28</c:v>
                </c:pt>
                <c:pt idx="225">
                  <c:v>668.25</c:v>
                </c:pt>
                <c:pt idx="226">
                  <c:v>671.22</c:v>
                </c:pt>
                <c:pt idx="227">
                  <c:v>674.19</c:v>
                </c:pt>
                <c:pt idx="228">
                  <c:v>677.16</c:v>
                </c:pt>
                <c:pt idx="229">
                  <c:v>680.13</c:v>
                </c:pt>
                <c:pt idx="230">
                  <c:v>683.1</c:v>
                </c:pt>
                <c:pt idx="231">
                  <c:v>686.07</c:v>
                </c:pt>
                <c:pt idx="232">
                  <c:v>689.04</c:v>
                </c:pt>
                <c:pt idx="233">
                  <c:v>692.01</c:v>
                </c:pt>
                <c:pt idx="234">
                  <c:v>694.98</c:v>
                </c:pt>
                <c:pt idx="235">
                  <c:v>697.95</c:v>
                </c:pt>
                <c:pt idx="236">
                  <c:v>700.92</c:v>
                </c:pt>
                <c:pt idx="237">
                  <c:v>703.89</c:v>
                </c:pt>
                <c:pt idx="238">
                  <c:v>706.86</c:v>
                </c:pt>
                <c:pt idx="239">
                  <c:v>709.83</c:v>
                </c:pt>
                <c:pt idx="240">
                  <c:v>712.8</c:v>
                </c:pt>
                <c:pt idx="241">
                  <c:v>715.77</c:v>
                </c:pt>
                <c:pt idx="242">
                  <c:v>718.74</c:v>
                </c:pt>
                <c:pt idx="243">
                  <c:v>721.71</c:v>
                </c:pt>
                <c:pt idx="244">
                  <c:v>724.68</c:v>
                </c:pt>
                <c:pt idx="245">
                  <c:v>727.65</c:v>
                </c:pt>
                <c:pt idx="246">
                  <c:v>730.62</c:v>
                </c:pt>
                <c:pt idx="247">
                  <c:v>733.59</c:v>
                </c:pt>
                <c:pt idx="248">
                  <c:v>736.56</c:v>
                </c:pt>
                <c:pt idx="249">
                  <c:v>739.53</c:v>
                </c:pt>
                <c:pt idx="250">
                  <c:v>742.5</c:v>
                </c:pt>
                <c:pt idx="251">
                  <c:v>745.47</c:v>
                </c:pt>
                <c:pt idx="252">
                  <c:v>748.44</c:v>
                </c:pt>
                <c:pt idx="253">
                  <c:v>751.41</c:v>
                </c:pt>
                <c:pt idx="254">
                  <c:v>754.38</c:v>
                </c:pt>
                <c:pt idx="255">
                  <c:v>757.35</c:v>
                </c:pt>
                <c:pt idx="256">
                  <c:v>760.32</c:v>
                </c:pt>
                <c:pt idx="257">
                  <c:v>763.29</c:v>
                </c:pt>
                <c:pt idx="258">
                  <c:v>766.26</c:v>
                </c:pt>
                <c:pt idx="259">
                  <c:v>769.23</c:v>
                </c:pt>
                <c:pt idx="260">
                  <c:v>772.2</c:v>
                </c:pt>
                <c:pt idx="261">
                  <c:v>775.17</c:v>
                </c:pt>
                <c:pt idx="262">
                  <c:v>778.14</c:v>
                </c:pt>
                <c:pt idx="263">
                  <c:v>781.11</c:v>
                </c:pt>
                <c:pt idx="264">
                  <c:v>784.08</c:v>
                </c:pt>
                <c:pt idx="265">
                  <c:v>787.05</c:v>
                </c:pt>
                <c:pt idx="266">
                  <c:v>790.02</c:v>
                </c:pt>
                <c:pt idx="267">
                  <c:v>792.99</c:v>
                </c:pt>
                <c:pt idx="268">
                  <c:v>795.96</c:v>
                </c:pt>
                <c:pt idx="269">
                  <c:v>798.93</c:v>
                </c:pt>
                <c:pt idx="270">
                  <c:v>801.9</c:v>
                </c:pt>
                <c:pt idx="271">
                  <c:v>804.87</c:v>
                </c:pt>
                <c:pt idx="272">
                  <c:v>807.84</c:v>
                </c:pt>
                <c:pt idx="273">
                  <c:v>810.81</c:v>
                </c:pt>
                <c:pt idx="274">
                  <c:v>813.78</c:v>
                </c:pt>
                <c:pt idx="275">
                  <c:v>816.75</c:v>
                </c:pt>
                <c:pt idx="276">
                  <c:v>819.72</c:v>
                </c:pt>
                <c:pt idx="277">
                  <c:v>822.69</c:v>
                </c:pt>
                <c:pt idx="278">
                  <c:v>825.66</c:v>
                </c:pt>
                <c:pt idx="279">
                  <c:v>828.63</c:v>
                </c:pt>
                <c:pt idx="280">
                  <c:v>831.6</c:v>
                </c:pt>
                <c:pt idx="281">
                  <c:v>834.57</c:v>
                </c:pt>
                <c:pt idx="282">
                  <c:v>837.54</c:v>
                </c:pt>
                <c:pt idx="283">
                  <c:v>840.51</c:v>
                </c:pt>
                <c:pt idx="284">
                  <c:v>843.48</c:v>
                </c:pt>
                <c:pt idx="285">
                  <c:v>846.45</c:v>
                </c:pt>
                <c:pt idx="286">
                  <c:v>849.42</c:v>
                </c:pt>
                <c:pt idx="287">
                  <c:v>852.39</c:v>
                </c:pt>
                <c:pt idx="288">
                  <c:v>855.36</c:v>
                </c:pt>
                <c:pt idx="289">
                  <c:v>858.33</c:v>
                </c:pt>
                <c:pt idx="290">
                  <c:v>861.3</c:v>
                </c:pt>
                <c:pt idx="291">
                  <c:v>864.27</c:v>
                </c:pt>
                <c:pt idx="292">
                  <c:v>867.24</c:v>
                </c:pt>
                <c:pt idx="293">
                  <c:v>870.21</c:v>
                </c:pt>
                <c:pt idx="294">
                  <c:v>873.18</c:v>
                </c:pt>
                <c:pt idx="295">
                  <c:v>876.15</c:v>
                </c:pt>
                <c:pt idx="296">
                  <c:v>879.12</c:v>
                </c:pt>
                <c:pt idx="297">
                  <c:v>882.09</c:v>
                </c:pt>
                <c:pt idx="298">
                  <c:v>885.06</c:v>
                </c:pt>
                <c:pt idx="299">
                  <c:v>888.03</c:v>
                </c:pt>
                <c:pt idx="300">
                  <c:v>891</c:v>
                </c:pt>
                <c:pt idx="301">
                  <c:v>893.97</c:v>
                </c:pt>
                <c:pt idx="302">
                  <c:v>896.94</c:v>
                </c:pt>
                <c:pt idx="303">
                  <c:v>899.91</c:v>
                </c:pt>
                <c:pt idx="304">
                  <c:v>902.88</c:v>
                </c:pt>
                <c:pt idx="305">
                  <c:v>905.85</c:v>
                </c:pt>
                <c:pt idx="306">
                  <c:v>908.82</c:v>
                </c:pt>
                <c:pt idx="307">
                  <c:v>911.79</c:v>
                </c:pt>
                <c:pt idx="308">
                  <c:v>914.76</c:v>
                </c:pt>
                <c:pt idx="309">
                  <c:v>917.73</c:v>
                </c:pt>
                <c:pt idx="310">
                  <c:v>920.7</c:v>
                </c:pt>
                <c:pt idx="311">
                  <c:v>923.67</c:v>
                </c:pt>
                <c:pt idx="312">
                  <c:v>926.64</c:v>
                </c:pt>
                <c:pt idx="313">
                  <c:v>929.61</c:v>
                </c:pt>
                <c:pt idx="314">
                  <c:v>932.58</c:v>
                </c:pt>
                <c:pt idx="315">
                  <c:v>935.55</c:v>
                </c:pt>
                <c:pt idx="316">
                  <c:v>938.52</c:v>
                </c:pt>
                <c:pt idx="317">
                  <c:v>941.49</c:v>
                </c:pt>
                <c:pt idx="318">
                  <c:v>944.46</c:v>
                </c:pt>
                <c:pt idx="319">
                  <c:v>947.43</c:v>
                </c:pt>
                <c:pt idx="320">
                  <c:v>950.4</c:v>
                </c:pt>
                <c:pt idx="321">
                  <c:v>953.37</c:v>
                </c:pt>
                <c:pt idx="322">
                  <c:v>956.34</c:v>
                </c:pt>
                <c:pt idx="323">
                  <c:v>959.31</c:v>
                </c:pt>
                <c:pt idx="324">
                  <c:v>962.28</c:v>
                </c:pt>
                <c:pt idx="325">
                  <c:v>965.25</c:v>
                </c:pt>
                <c:pt idx="326">
                  <c:v>968.22</c:v>
                </c:pt>
                <c:pt idx="327">
                  <c:v>971.19</c:v>
                </c:pt>
                <c:pt idx="328">
                  <c:v>974.16</c:v>
                </c:pt>
                <c:pt idx="329">
                  <c:v>977.13</c:v>
                </c:pt>
                <c:pt idx="330">
                  <c:v>980.1</c:v>
                </c:pt>
                <c:pt idx="331">
                  <c:v>983.07</c:v>
                </c:pt>
                <c:pt idx="332">
                  <c:v>986.04</c:v>
                </c:pt>
                <c:pt idx="333">
                  <c:v>989.01</c:v>
                </c:pt>
                <c:pt idx="334">
                  <c:v>991.98</c:v>
                </c:pt>
                <c:pt idx="335">
                  <c:v>994.95</c:v>
                </c:pt>
                <c:pt idx="336">
                  <c:v>997.92</c:v>
                </c:pt>
                <c:pt idx="337">
                  <c:v>1000.89</c:v>
                </c:pt>
                <c:pt idx="338">
                  <c:v>1003.86</c:v>
                </c:pt>
                <c:pt idx="339">
                  <c:v>1006.83</c:v>
                </c:pt>
                <c:pt idx="340">
                  <c:v>1009.8</c:v>
                </c:pt>
                <c:pt idx="341">
                  <c:v>1012.77</c:v>
                </c:pt>
                <c:pt idx="342">
                  <c:v>1015.74</c:v>
                </c:pt>
                <c:pt idx="343">
                  <c:v>1018.71</c:v>
                </c:pt>
                <c:pt idx="344">
                  <c:v>1021.68</c:v>
                </c:pt>
                <c:pt idx="345">
                  <c:v>1024.6500000000001</c:v>
                </c:pt>
                <c:pt idx="346">
                  <c:v>1027.6199999999999</c:v>
                </c:pt>
                <c:pt idx="347">
                  <c:v>1030.5899999999999</c:v>
                </c:pt>
                <c:pt idx="348">
                  <c:v>1033.56</c:v>
                </c:pt>
                <c:pt idx="349">
                  <c:v>1036.53</c:v>
                </c:pt>
                <c:pt idx="350">
                  <c:v>1039.5</c:v>
                </c:pt>
                <c:pt idx="351">
                  <c:v>1042.47</c:v>
                </c:pt>
                <c:pt idx="352">
                  <c:v>1045.44</c:v>
                </c:pt>
                <c:pt idx="353">
                  <c:v>1048.4100000000001</c:v>
                </c:pt>
                <c:pt idx="354">
                  <c:v>1051.3800000000001</c:v>
                </c:pt>
                <c:pt idx="355">
                  <c:v>1054.3499999999999</c:v>
                </c:pt>
                <c:pt idx="356">
                  <c:v>1057.32</c:v>
                </c:pt>
                <c:pt idx="357">
                  <c:v>1060.29</c:v>
                </c:pt>
                <c:pt idx="358">
                  <c:v>1063.26</c:v>
                </c:pt>
                <c:pt idx="359">
                  <c:v>1066.23</c:v>
                </c:pt>
                <c:pt idx="360">
                  <c:v>1069.2</c:v>
                </c:pt>
                <c:pt idx="361">
                  <c:v>1072.17</c:v>
                </c:pt>
                <c:pt idx="362">
                  <c:v>1075.1400000000001</c:v>
                </c:pt>
                <c:pt idx="363">
                  <c:v>1078.1099999999999</c:v>
                </c:pt>
                <c:pt idx="364">
                  <c:v>1081.08</c:v>
                </c:pt>
                <c:pt idx="365">
                  <c:v>1084.05</c:v>
                </c:pt>
                <c:pt idx="366">
                  <c:v>1087.02</c:v>
                </c:pt>
                <c:pt idx="367">
                  <c:v>1089.99</c:v>
                </c:pt>
                <c:pt idx="368">
                  <c:v>1092.96</c:v>
                </c:pt>
                <c:pt idx="369">
                  <c:v>1095.93</c:v>
                </c:pt>
                <c:pt idx="370">
                  <c:v>1098.9000000000001</c:v>
                </c:pt>
                <c:pt idx="371">
                  <c:v>1101.8699999999999</c:v>
                </c:pt>
                <c:pt idx="372">
                  <c:v>1104.8399999999999</c:v>
                </c:pt>
                <c:pt idx="373">
                  <c:v>1107.81</c:v>
                </c:pt>
                <c:pt idx="374">
                  <c:v>1110.78</c:v>
                </c:pt>
                <c:pt idx="375">
                  <c:v>1113.75</c:v>
                </c:pt>
                <c:pt idx="376">
                  <c:v>1116.72</c:v>
                </c:pt>
                <c:pt idx="377">
                  <c:v>1119.69</c:v>
                </c:pt>
                <c:pt idx="378">
                  <c:v>1122.6600000000001</c:v>
                </c:pt>
                <c:pt idx="379">
                  <c:v>1125.6300000000001</c:v>
                </c:pt>
                <c:pt idx="380">
                  <c:v>1128.5999999999999</c:v>
                </c:pt>
                <c:pt idx="381">
                  <c:v>1131.57</c:v>
                </c:pt>
                <c:pt idx="382">
                  <c:v>1134.54</c:v>
                </c:pt>
                <c:pt idx="383">
                  <c:v>1137.51</c:v>
                </c:pt>
                <c:pt idx="384">
                  <c:v>1140.48</c:v>
                </c:pt>
                <c:pt idx="385">
                  <c:v>1143.45</c:v>
                </c:pt>
                <c:pt idx="386">
                  <c:v>1146.42</c:v>
                </c:pt>
                <c:pt idx="387">
                  <c:v>1149.3900000000001</c:v>
                </c:pt>
                <c:pt idx="388">
                  <c:v>1152.3599999999999</c:v>
                </c:pt>
                <c:pt idx="389">
                  <c:v>1155.33</c:v>
                </c:pt>
                <c:pt idx="390">
                  <c:v>1158.3</c:v>
                </c:pt>
                <c:pt idx="391">
                  <c:v>1161.27</c:v>
                </c:pt>
                <c:pt idx="392">
                  <c:v>1164.24</c:v>
                </c:pt>
                <c:pt idx="393">
                  <c:v>1167.21</c:v>
                </c:pt>
                <c:pt idx="394">
                  <c:v>1170.18</c:v>
                </c:pt>
                <c:pt idx="395">
                  <c:v>1173.1500000000001</c:v>
                </c:pt>
                <c:pt idx="396">
                  <c:v>1176.1199999999999</c:v>
                </c:pt>
                <c:pt idx="397">
                  <c:v>1179.0899999999999</c:v>
                </c:pt>
                <c:pt idx="398">
                  <c:v>1182.06</c:v>
                </c:pt>
                <c:pt idx="399">
                  <c:v>1185.03</c:v>
                </c:pt>
                <c:pt idx="400">
                  <c:v>1188</c:v>
                </c:pt>
                <c:pt idx="401">
                  <c:v>1190.97</c:v>
                </c:pt>
                <c:pt idx="402">
                  <c:v>1193.94</c:v>
                </c:pt>
                <c:pt idx="403">
                  <c:v>1196.9100000000001</c:v>
                </c:pt>
                <c:pt idx="404">
                  <c:v>1199.8800000000001</c:v>
                </c:pt>
                <c:pt idx="405">
                  <c:v>1202.8499999999999</c:v>
                </c:pt>
                <c:pt idx="406">
                  <c:v>1205.82</c:v>
                </c:pt>
                <c:pt idx="407">
                  <c:v>1208.79</c:v>
                </c:pt>
                <c:pt idx="408">
                  <c:v>1211.76</c:v>
                </c:pt>
                <c:pt idx="409">
                  <c:v>1214.73</c:v>
                </c:pt>
                <c:pt idx="410">
                  <c:v>1217.7</c:v>
                </c:pt>
                <c:pt idx="411">
                  <c:v>1220.67</c:v>
                </c:pt>
                <c:pt idx="412">
                  <c:v>1223.6400000000001</c:v>
                </c:pt>
                <c:pt idx="413">
                  <c:v>1226.6099999999999</c:v>
                </c:pt>
                <c:pt idx="414">
                  <c:v>1229.58</c:v>
                </c:pt>
                <c:pt idx="415">
                  <c:v>1232.55</c:v>
                </c:pt>
                <c:pt idx="416">
                  <c:v>1235.52</c:v>
                </c:pt>
                <c:pt idx="417">
                  <c:v>1238.49</c:v>
                </c:pt>
                <c:pt idx="418">
                  <c:v>1241.46</c:v>
                </c:pt>
                <c:pt idx="419">
                  <c:v>1244.43</c:v>
                </c:pt>
                <c:pt idx="420">
                  <c:v>1247.4000000000001</c:v>
                </c:pt>
                <c:pt idx="421">
                  <c:v>1250.3699999999999</c:v>
                </c:pt>
                <c:pt idx="422">
                  <c:v>1253.3399999999999</c:v>
                </c:pt>
                <c:pt idx="423">
                  <c:v>1256.31</c:v>
                </c:pt>
                <c:pt idx="424">
                  <c:v>1259.28</c:v>
                </c:pt>
                <c:pt idx="425">
                  <c:v>1262.25</c:v>
                </c:pt>
                <c:pt idx="426">
                  <c:v>1265.22</c:v>
                </c:pt>
                <c:pt idx="427">
                  <c:v>1268.19</c:v>
                </c:pt>
                <c:pt idx="428">
                  <c:v>1271.1600000000001</c:v>
                </c:pt>
                <c:pt idx="429">
                  <c:v>1274.1300000000001</c:v>
                </c:pt>
                <c:pt idx="430">
                  <c:v>1277.0999999999999</c:v>
                </c:pt>
                <c:pt idx="431">
                  <c:v>1280.07</c:v>
                </c:pt>
                <c:pt idx="432">
                  <c:v>1283.04</c:v>
                </c:pt>
                <c:pt idx="433">
                  <c:v>1286.01</c:v>
                </c:pt>
                <c:pt idx="434">
                  <c:v>1288.98</c:v>
                </c:pt>
                <c:pt idx="435">
                  <c:v>1291.95</c:v>
                </c:pt>
                <c:pt idx="436">
                  <c:v>1294.92</c:v>
                </c:pt>
                <c:pt idx="437">
                  <c:v>1297.8900000000001</c:v>
                </c:pt>
                <c:pt idx="438">
                  <c:v>1300.8599999999999</c:v>
                </c:pt>
                <c:pt idx="439">
                  <c:v>1303.83</c:v>
                </c:pt>
                <c:pt idx="440">
                  <c:v>1306.8</c:v>
                </c:pt>
                <c:pt idx="441">
                  <c:v>1309.77</c:v>
                </c:pt>
                <c:pt idx="442">
                  <c:v>1312.74</c:v>
                </c:pt>
                <c:pt idx="443">
                  <c:v>1315.71</c:v>
                </c:pt>
                <c:pt idx="444">
                  <c:v>1318.68</c:v>
                </c:pt>
                <c:pt idx="445">
                  <c:v>1321.65</c:v>
                </c:pt>
                <c:pt idx="446">
                  <c:v>1324.62</c:v>
                </c:pt>
                <c:pt idx="447">
                  <c:v>1327.59</c:v>
                </c:pt>
                <c:pt idx="448">
                  <c:v>1330.56</c:v>
                </c:pt>
                <c:pt idx="449">
                  <c:v>1333.53</c:v>
                </c:pt>
                <c:pt idx="450">
                  <c:v>1336.5</c:v>
                </c:pt>
                <c:pt idx="451">
                  <c:v>1339.47</c:v>
                </c:pt>
                <c:pt idx="452">
                  <c:v>1342.44</c:v>
                </c:pt>
                <c:pt idx="453">
                  <c:v>1345.41</c:v>
                </c:pt>
                <c:pt idx="454">
                  <c:v>1348.38</c:v>
                </c:pt>
                <c:pt idx="455">
                  <c:v>1351.35</c:v>
                </c:pt>
                <c:pt idx="456">
                  <c:v>1354.32</c:v>
                </c:pt>
                <c:pt idx="457">
                  <c:v>1357.29</c:v>
                </c:pt>
                <c:pt idx="458">
                  <c:v>1360.26</c:v>
                </c:pt>
                <c:pt idx="459">
                  <c:v>1363.23</c:v>
                </c:pt>
                <c:pt idx="460">
                  <c:v>1366.2</c:v>
                </c:pt>
                <c:pt idx="461">
                  <c:v>1369.17</c:v>
                </c:pt>
                <c:pt idx="462">
                  <c:v>1372.14</c:v>
                </c:pt>
                <c:pt idx="463">
                  <c:v>1375.11</c:v>
                </c:pt>
                <c:pt idx="464">
                  <c:v>1378.08</c:v>
                </c:pt>
                <c:pt idx="465">
                  <c:v>1381.05</c:v>
                </c:pt>
                <c:pt idx="466">
                  <c:v>1384.02</c:v>
                </c:pt>
                <c:pt idx="467">
                  <c:v>1386.99</c:v>
                </c:pt>
                <c:pt idx="468">
                  <c:v>1389.96</c:v>
                </c:pt>
                <c:pt idx="469">
                  <c:v>1392.93</c:v>
                </c:pt>
                <c:pt idx="470">
                  <c:v>1395.9</c:v>
                </c:pt>
                <c:pt idx="471">
                  <c:v>1398.87</c:v>
                </c:pt>
                <c:pt idx="472">
                  <c:v>1401.84</c:v>
                </c:pt>
                <c:pt idx="473">
                  <c:v>1404.81</c:v>
                </c:pt>
                <c:pt idx="474">
                  <c:v>1407.78</c:v>
                </c:pt>
                <c:pt idx="475">
                  <c:v>1410.75</c:v>
                </c:pt>
                <c:pt idx="476">
                  <c:v>1413.72</c:v>
                </c:pt>
                <c:pt idx="477">
                  <c:v>1416.69</c:v>
                </c:pt>
                <c:pt idx="478">
                  <c:v>1419.66</c:v>
                </c:pt>
                <c:pt idx="479">
                  <c:v>1422.63</c:v>
                </c:pt>
                <c:pt idx="480">
                  <c:v>1425.6</c:v>
                </c:pt>
                <c:pt idx="481">
                  <c:v>1428.57</c:v>
                </c:pt>
                <c:pt idx="482">
                  <c:v>1431.54</c:v>
                </c:pt>
                <c:pt idx="483">
                  <c:v>1434.51</c:v>
                </c:pt>
                <c:pt idx="484">
                  <c:v>1437.48</c:v>
                </c:pt>
                <c:pt idx="485">
                  <c:v>1440.45</c:v>
                </c:pt>
                <c:pt idx="486">
                  <c:v>1443.42</c:v>
                </c:pt>
                <c:pt idx="487">
                  <c:v>1446.39</c:v>
                </c:pt>
                <c:pt idx="488">
                  <c:v>1449.36</c:v>
                </c:pt>
                <c:pt idx="489">
                  <c:v>1452.33</c:v>
                </c:pt>
                <c:pt idx="490">
                  <c:v>1455.3</c:v>
                </c:pt>
                <c:pt idx="491">
                  <c:v>1458.27</c:v>
                </c:pt>
                <c:pt idx="492">
                  <c:v>1461.24</c:v>
                </c:pt>
                <c:pt idx="493">
                  <c:v>1464.21</c:v>
                </c:pt>
                <c:pt idx="494">
                  <c:v>1467.18</c:v>
                </c:pt>
                <c:pt idx="495">
                  <c:v>1470.15</c:v>
                </c:pt>
                <c:pt idx="496">
                  <c:v>1473.12</c:v>
                </c:pt>
                <c:pt idx="497">
                  <c:v>1476.09</c:v>
                </c:pt>
                <c:pt idx="498">
                  <c:v>1479.06</c:v>
                </c:pt>
                <c:pt idx="499">
                  <c:v>1482.03</c:v>
                </c:pt>
                <c:pt idx="500">
                  <c:v>1485</c:v>
                </c:pt>
                <c:pt idx="501">
                  <c:v>1487.97</c:v>
                </c:pt>
                <c:pt idx="502">
                  <c:v>1490.94</c:v>
                </c:pt>
                <c:pt idx="503">
                  <c:v>1493.91</c:v>
                </c:pt>
                <c:pt idx="504">
                  <c:v>1496.88</c:v>
                </c:pt>
                <c:pt idx="505">
                  <c:v>1499.85</c:v>
                </c:pt>
                <c:pt idx="506">
                  <c:v>1502.82</c:v>
                </c:pt>
                <c:pt idx="507">
                  <c:v>1505.79</c:v>
                </c:pt>
                <c:pt idx="508">
                  <c:v>1508.76</c:v>
                </c:pt>
                <c:pt idx="509">
                  <c:v>1511.73</c:v>
                </c:pt>
                <c:pt idx="510">
                  <c:v>1514.7</c:v>
                </c:pt>
                <c:pt idx="511">
                  <c:v>1517.67</c:v>
                </c:pt>
                <c:pt idx="512">
                  <c:v>1520.64</c:v>
                </c:pt>
                <c:pt idx="513">
                  <c:v>1523.61</c:v>
                </c:pt>
                <c:pt idx="514">
                  <c:v>1526.58</c:v>
                </c:pt>
                <c:pt idx="515">
                  <c:v>1529.55</c:v>
                </c:pt>
                <c:pt idx="516">
                  <c:v>1532.52</c:v>
                </c:pt>
                <c:pt idx="517">
                  <c:v>1535.49</c:v>
                </c:pt>
                <c:pt idx="518">
                  <c:v>1538.46</c:v>
                </c:pt>
                <c:pt idx="519">
                  <c:v>1541.43</c:v>
                </c:pt>
                <c:pt idx="520">
                  <c:v>1544.4</c:v>
                </c:pt>
                <c:pt idx="521">
                  <c:v>1547.37</c:v>
                </c:pt>
                <c:pt idx="522">
                  <c:v>1550.34</c:v>
                </c:pt>
                <c:pt idx="523">
                  <c:v>1553.31</c:v>
                </c:pt>
                <c:pt idx="524">
                  <c:v>1556.28</c:v>
                </c:pt>
                <c:pt idx="525">
                  <c:v>1559.25</c:v>
                </c:pt>
                <c:pt idx="526">
                  <c:v>1562.22</c:v>
                </c:pt>
                <c:pt idx="527">
                  <c:v>1565.19</c:v>
                </c:pt>
                <c:pt idx="528">
                  <c:v>1568.16</c:v>
                </c:pt>
                <c:pt idx="529">
                  <c:v>1571.13</c:v>
                </c:pt>
                <c:pt idx="530">
                  <c:v>1574.1</c:v>
                </c:pt>
                <c:pt idx="531">
                  <c:v>1577.07</c:v>
                </c:pt>
                <c:pt idx="532">
                  <c:v>1580.04</c:v>
                </c:pt>
                <c:pt idx="533">
                  <c:v>1583.01</c:v>
                </c:pt>
                <c:pt idx="534">
                  <c:v>1585.98</c:v>
                </c:pt>
                <c:pt idx="535">
                  <c:v>1588.95</c:v>
                </c:pt>
                <c:pt idx="536">
                  <c:v>1591.92</c:v>
                </c:pt>
                <c:pt idx="537">
                  <c:v>1594.89</c:v>
                </c:pt>
                <c:pt idx="538">
                  <c:v>1597.86</c:v>
                </c:pt>
                <c:pt idx="539">
                  <c:v>1600.83</c:v>
                </c:pt>
                <c:pt idx="540">
                  <c:v>1603.8</c:v>
                </c:pt>
                <c:pt idx="541">
                  <c:v>1606.77</c:v>
                </c:pt>
                <c:pt idx="542">
                  <c:v>1609.74</c:v>
                </c:pt>
                <c:pt idx="543">
                  <c:v>1612.71</c:v>
                </c:pt>
                <c:pt idx="544">
                  <c:v>1615.68</c:v>
                </c:pt>
                <c:pt idx="545">
                  <c:v>1618.65</c:v>
                </c:pt>
                <c:pt idx="546">
                  <c:v>1621.62</c:v>
                </c:pt>
                <c:pt idx="547">
                  <c:v>1624.59</c:v>
                </c:pt>
                <c:pt idx="548">
                  <c:v>1627.56</c:v>
                </c:pt>
                <c:pt idx="549">
                  <c:v>1630.53</c:v>
                </c:pt>
                <c:pt idx="550">
                  <c:v>1633.5</c:v>
                </c:pt>
                <c:pt idx="551">
                  <c:v>1636.47</c:v>
                </c:pt>
                <c:pt idx="552">
                  <c:v>1639.44</c:v>
                </c:pt>
                <c:pt idx="553">
                  <c:v>1642.41</c:v>
                </c:pt>
                <c:pt idx="554">
                  <c:v>1645.38</c:v>
                </c:pt>
                <c:pt idx="555">
                  <c:v>1648.35</c:v>
                </c:pt>
                <c:pt idx="556">
                  <c:v>1651.32</c:v>
                </c:pt>
                <c:pt idx="557">
                  <c:v>1654.29</c:v>
                </c:pt>
                <c:pt idx="558">
                  <c:v>1657.26</c:v>
                </c:pt>
                <c:pt idx="559">
                  <c:v>1660.23</c:v>
                </c:pt>
                <c:pt idx="560">
                  <c:v>1663.2</c:v>
                </c:pt>
                <c:pt idx="561">
                  <c:v>1666.17</c:v>
                </c:pt>
                <c:pt idx="562">
                  <c:v>1669.14</c:v>
                </c:pt>
                <c:pt idx="563">
                  <c:v>1672.11</c:v>
                </c:pt>
                <c:pt idx="564">
                  <c:v>1675.08</c:v>
                </c:pt>
                <c:pt idx="565">
                  <c:v>1678.05</c:v>
                </c:pt>
                <c:pt idx="566">
                  <c:v>1681.02</c:v>
                </c:pt>
                <c:pt idx="567">
                  <c:v>1683.99</c:v>
                </c:pt>
                <c:pt idx="568">
                  <c:v>1686.96</c:v>
                </c:pt>
                <c:pt idx="569">
                  <c:v>1689.93</c:v>
                </c:pt>
                <c:pt idx="570">
                  <c:v>1692.9</c:v>
                </c:pt>
                <c:pt idx="571">
                  <c:v>1695.87</c:v>
                </c:pt>
                <c:pt idx="572">
                  <c:v>1698.84</c:v>
                </c:pt>
                <c:pt idx="573">
                  <c:v>1701.81</c:v>
                </c:pt>
                <c:pt idx="574">
                  <c:v>1704.78</c:v>
                </c:pt>
                <c:pt idx="575">
                  <c:v>1707.75</c:v>
                </c:pt>
                <c:pt idx="576">
                  <c:v>1710.72</c:v>
                </c:pt>
                <c:pt idx="577">
                  <c:v>1713.69</c:v>
                </c:pt>
                <c:pt idx="578">
                  <c:v>1716.66</c:v>
                </c:pt>
                <c:pt idx="579">
                  <c:v>1719.63</c:v>
                </c:pt>
                <c:pt idx="580">
                  <c:v>1722.6</c:v>
                </c:pt>
                <c:pt idx="581">
                  <c:v>1725.57</c:v>
                </c:pt>
                <c:pt idx="582">
                  <c:v>1728.54</c:v>
                </c:pt>
                <c:pt idx="583">
                  <c:v>1731.51</c:v>
                </c:pt>
                <c:pt idx="584">
                  <c:v>1734.48</c:v>
                </c:pt>
                <c:pt idx="585">
                  <c:v>1737.45</c:v>
                </c:pt>
                <c:pt idx="586">
                  <c:v>1740.42</c:v>
                </c:pt>
                <c:pt idx="587">
                  <c:v>1743.39</c:v>
                </c:pt>
                <c:pt idx="588">
                  <c:v>1746.36</c:v>
                </c:pt>
                <c:pt idx="589">
                  <c:v>1749.33</c:v>
                </c:pt>
                <c:pt idx="590">
                  <c:v>1752.3</c:v>
                </c:pt>
                <c:pt idx="591">
                  <c:v>1755.27</c:v>
                </c:pt>
                <c:pt idx="592">
                  <c:v>1758.24</c:v>
                </c:pt>
                <c:pt idx="593">
                  <c:v>1761.21</c:v>
                </c:pt>
                <c:pt idx="594">
                  <c:v>1764.18</c:v>
                </c:pt>
                <c:pt idx="595">
                  <c:v>1767.15</c:v>
                </c:pt>
                <c:pt idx="596">
                  <c:v>1770.12</c:v>
                </c:pt>
                <c:pt idx="597">
                  <c:v>1773.09</c:v>
                </c:pt>
                <c:pt idx="598">
                  <c:v>1776.06</c:v>
                </c:pt>
                <c:pt idx="599">
                  <c:v>1779.03</c:v>
                </c:pt>
                <c:pt idx="600">
                  <c:v>1782</c:v>
                </c:pt>
                <c:pt idx="601">
                  <c:v>1784.97</c:v>
                </c:pt>
                <c:pt idx="602">
                  <c:v>1787.94</c:v>
                </c:pt>
                <c:pt idx="603">
                  <c:v>1790.91</c:v>
                </c:pt>
                <c:pt idx="604">
                  <c:v>1793.88</c:v>
                </c:pt>
                <c:pt idx="605">
                  <c:v>1796.85</c:v>
                </c:pt>
                <c:pt idx="606">
                  <c:v>1799.82</c:v>
                </c:pt>
                <c:pt idx="607">
                  <c:v>1802.79</c:v>
                </c:pt>
                <c:pt idx="608">
                  <c:v>1805.76</c:v>
                </c:pt>
                <c:pt idx="609">
                  <c:v>1808.73</c:v>
                </c:pt>
                <c:pt idx="610">
                  <c:v>1811.7</c:v>
                </c:pt>
                <c:pt idx="611">
                  <c:v>1814.67</c:v>
                </c:pt>
                <c:pt idx="612">
                  <c:v>1817.64</c:v>
                </c:pt>
                <c:pt idx="613">
                  <c:v>1820.61</c:v>
                </c:pt>
                <c:pt idx="614">
                  <c:v>1823.58</c:v>
                </c:pt>
                <c:pt idx="615">
                  <c:v>1826.55</c:v>
                </c:pt>
                <c:pt idx="616">
                  <c:v>1829.52</c:v>
                </c:pt>
                <c:pt idx="617">
                  <c:v>1832.49</c:v>
                </c:pt>
                <c:pt idx="618">
                  <c:v>1835.46</c:v>
                </c:pt>
                <c:pt idx="619">
                  <c:v>1838.43</c:v>
                </c:pt>
                <c:pt idx="620">
                  <c:v>1841.4</c:v>
                </c:pt>
                <c:pt idx="621">
                  <c:v>1844.37</c:v>
                </c:pt>
                <c:pt idx="622">
                  <c:v>1847.34</c:v>
                </c:pt>
                <c:pt idx="623">
                  <c:v>1850.31</c:v>
                </c:pt>
                <c:pt idx="624">
                  <c:v>1853.28</c:v>
                </c:pt>
                <c:pt idx="625">
                  <c:v>1856.25</c:v>
                </c:pt>
                <c:pt idx="626">
                  <c:v>1859.22</c:v>
                </c:pt>
                <c:pt idx="627">
                  <c:v>1862.19</c:v>
                </c:pt>
                <c:pt idx="628">
                  <c:v>1865.16</c:v>
                </c:pt>
                <c:pt idx="629">
                  <c:v>1868.13</c:v>
                </c:pt>
                <c:pt idx="630">
                  <c:v>1871.1</c:v>
                </c:pt>
                <c:pt idx="631">
                  <c:v>1874.07</c:v>
                </c:pt>
                <c:pt idx="632">
                  <c:v>1877.04</c:v>
                </c:pt>
                <c:pt idx="633">
                  <c:v>1880.01</c:v>
                </c:pt>
                <c:pt idx="634">
                  <c:v>1882.98</c:v>
                </c:pt>
                <c:pt idx="635">
                  <c:v>1885.95</c:v>
                </c:pt>
                <c:pt idx="636">
                  <c:v>1888.92</c:v>
                </c:pt>
                <c:pt idx="637">
                  <c:v>1891.89</c:v>
                </c:pt>
                <c:pt idx="638">
                  <c:v>1894.86</c:v>
                </c:pt>
                <c:pt idx="639">
                  <c:v>1897.83</c:v>
                </c:pt>
                <c:pt idx="640">
                  <c:v>1900.8</c:v>
                </c:pt>
                <c:pt idx="641">
                  <c:v>1903.77</c:v>
                </c:pt>
                <c:pt idx="642">
                  <c:v>1906.74</c:v>
                </c:pt>
                <c:pt idx="643">
                  <c:v>1909.71</c:v>
                </c:pt>
                <c:pt idx="644">
                  <c:v>1912.68</c:v>
                </c:pt>
                <c:pt idx="645">
                  <c:v>1915.65</c:v>
                </c:pt>
                <c:pt idx="646">
                  <c:v>1918.62</c:v>
                </c:pt>
                <c:pt idx="647">
                  <c:v>1921.59</c:v>
                </c:pt>
                <c:pt idx="648">
                  <c:v>1924.56</c:v>
                </c:pt>
                <c:pt idx="649">
                  <c:v>1927.53</c:v>
                </c:pt>
                <c:pt idx="650">
                  <c:v>1930.5</c:v>
                </c:pt>
                <c:pt idx="651">
                  <c:v>1933.47</c:v>
                </c:pt>
                <c:pt idx="652">
                  <c:v>1936.44</c:v>
                </c:pt>
                <c:pt idx="653">
                  <c:v>1939.41</c:v>
                </c:pt>
                <c:pt idx="654">
                  <c:v>1942.38</c:v>
                </c:pt>
                <c:pt idx="655">
                  <c:v>1945.35</c:v>
                </c:pt>
                <c:pt idx="656">
                  <c:v>1948.32</c:v>
                </c:pt>
                <c:pt idx="657">
                  <c:v>1951.29</c:v>
                </c:pt>
                <c:pt idx="658">
                  <c:v>1954.26</c:v>
                </c:pt>
                <c:pt idx="659">
                  <c:v>1957.23</c:v>
                </c:pt>
                <c:pt idx="660">
                  <c:v>1960.2</c:v>
                </c:pt>
                <c:pt idx="661">
                  <c:v>1963.17</c:v>
                </c:pt>
                <c:pt idx="662">
                  <c:v>1966.14</c:v>
                </c:pt>
                <c:pt idx="663">
                  <c:v>1969.11</c:v>
                </c:pt>
                <c:pt idx="664">
                  <c:v>1972.08</c:v>
                </c:pt>
                <c:pt idx="665">
                  <c:v>1975.05</c:v>
                </c:pt>
                <c:pt idx="666">
                  <c:v>1978.02</c:v>
                </c:pt>
                <c:pt idx="667">
                  <c:v>1980.99</c:v>
                </c:pt>
                <c:pt idx="668">
                  <c:v>1983.96</c:v>
                </c:pt>
                <c:pt idx="669">
                  <c:v>1986.93</c:v>
                </c:pt>
                <c:pt idx="670">
                  <c:v>1989.9</c:v>
                </c:pt>
                <c:pt idx="671">
                  <c:v>1992.87</c:v>
                </c:pt>
                <c:pt idx="672">
                  <c:v>1995.84</c:v>
                </c:pt>
                <c:pt idx="673">
                  <c:v>1998.81</c:v>
                </c:pt>
                <c:pt idx="674">
                  <c:v>2001.78</c:v>
                </c:pt>
                <c:pt idx="675">
                  <c:v>2004.75</c:v>
                </c:pt>
                <c:pt idx="676">
                  <c:v>2007.72</c:v>
                </c:pt>
                <c:pt idx="677">
                  <c:v>2010.69</c:v>
                </c:pt>
                <c:pt idx="678">
                  <c:v>2013.66</c:v>
                </c:pt>
                <c:pt idx="679">
                  <c:v>2016.63</c:v>
                </c:pt>
                <c:pt idx="680">
                  <c:v>2019.6</c:v>
                </c:pt>
                <c:pt idx="681">
                  <c:v>2022.57</c:v>
                </c:pt>
                <c:pt idx="682">
                  <c:v>2025.54</c:v>
                </c:pt>
                <c:pt idx="683">
                  <c:v>2028.51</c:v>
                </c:pt>
                <c:pt idx="684">
                  <c:v>2031.48</c:v>
                </c:pt>
                <c:pt idx="685">
                  <c:v>2034.45</c:v>
                </c:pt>
                <c:pt idx="686">
                  <c:v>2037.42</c:v>
                </c:pt>
                <c:pt idx="687">
                  <c:v>2040.39</c:v>
                </c:pt>
                <c:pt idx="688">
                  <c:v>2043.36</c:v>
                </c:pt>
                <c:pt idx="689">
                  <c:v>2046.33</c:v>
                </c:pt>
                <c:pt idx="690">
                  <c:v>2049.3000000000002</c:v>
                </c:pt>
                <c:pt idx="691">
                  <c:v>2052.27</c:v>
                </c:pt>
                <c:pt idx="692">
                  <c:v>2055.2399999999998</c:v>
                </c:pt>
                <c:pt idx="693">
                  <c:v>2058.21</c:v>
                </c:pt>
                <c:pt idx="694">
                  <c:v>2061.1799999999998</c:v>
                </c:pt>
                <c:pt idx="695">
                  <c:v>2064.15</c:v>
                </c:pt>
                <c:pt idx="696">
                  <c:v>2067.12</c:v>
                </c:pt>
                <c:pt idx="697">
                  <c:v>2070.09</c:v>
                </c:pt>
                <c:pt idx="698">
                  <c:v>2073.06</c:v>
                </c:pt>
                <c:pt idx="699">
                  <c:v>2076.0300000000002</c:v>
                </c:pt>
                <c:pt idx="700">
                  <c:v>2079</c:v>
                </c:pt>
                <c:pt idx="701">
                  <c:v>2081.9699999999998</c:v>
                </c:pt>
                <c:pt idx="702">
                  <c:v>2084.94</c:v>
                </c:pt>
                <c:pt idx="703">
                  <c:v>2087.91</c:v>
                </c:pt>
                <c:pt idx="704">
                  <c:v>2090.88</c:v>
                </c:pt>
                <c:pt idx="705">
                  <c:v>2093.85</c:v>
                </c:pt>
                <c:pt idx="706">
                  <c:v>2096.8200000000002</c:v>
                </c:pt>
                <c:pt idx="707">
                  <c:v>2099.79</c:v>
                </c:pt>
                <c:pt idx="708">
                  <c:v>2102.7600000000002</c:v>
                </c:pt>
                <c:pt idx="709">
                  <c:v>2105.73</c:v>
                </c:pt>
                <c:pt idx="710">
                  <c:v>2108.6999999999998</c:v>
                </c:pt>
                <c:pt idx="711">
                  <c:v>2111.67</c:v>
                </c:pt>
                <c:pt idx="712">
                  <c:v>2114.64</c:v>
                </c:pt>
                <c:pt idx="713">
                  <c:v>2117.61</c:v>
                </c:pt>
                <c:pt idx="714">
                  <c:v>2120.58</c:v>
                </c:pt>
                <c:pt idx="715">
                  <c:v>2123.5500000000002</c:v>
                </c:pt>
                <c:pt idx="716">
                  <c:v>2126.52</c:v>
                </c:pt>
                <c:pt idx="717">
                  <c:v>2129.4899999999998</c:v>
                </c:pt>
                <c:pt idx="718">
                  <c:v>2132.46</c:v>
                </c:pt>
                <c:pt idx="719">
                  <c:v>2135.4299999999998</c:v>
                </c:pt>
                <c:pt idx="720">
                  <c:v>2138.4</c:v>
                </c:pt>
                <c:pt idx="721">
                  <c:v>2141.37</c:v>
                </c:pt>
                <c:pt idx="722">
                  <c:v>2144.34</c:v>
                </c:pt>
                <c:pt idx="723">
                  <c:v>2147.31</c:v>
                </c:pt>
                <c:pt idx="724">
                  <c:v>2150.2800000000002</c:v>
                </c:pt>
                <c:pt idx="725">
                  <c:v>2153.25</c:v>
                </c:pt>
                <c:pt idx="726">
                  <c:v>2156.2199999999998</c:v>
                </c:pt>
                <c:pt idx="727">
                  <c:v>2159.19</c:v>
                </c:pt>
                <c:pt idx="728">
                  <c:v>2162.16</c:v>
                </c:pt>
                <c:pt idx="729">
                  <c:v>2165.13</c:v>
                </c:pt>
                <c:pt idx="730">
                  <c:v>2168.1</c:v>
                </c:pt>
                <c:pt idx="731">
                  <c:v>2171.0700000000002</c:v>
                </c:pt>
                <c:pt idx="732">
                  <c:v>2174.04</c:v>
                </c:pt>
                <c:pt idx="733">
                  <c:v>2177.0100000000002</c:v>
                </c:pt>
                <c:pt idx="734">
                  <c:v>2179.98</c:v>
                </c:pt>
                <c:pt idx="735">
                  <c:v>2182.9499999999998</c:v>
                </c:pt>
                <c:pt idx="736">
                  <c:v>2185.92</c:v>
                </c:pt>
                <c:pt idx="737">
                  <c:v>2188.89</c:v>
                </c:pt>
                <c:pt idx="738">
                  <c:v>2191.86</c:v>
                </c:pt>
                <c:pt idx="739">
                  <c:v>2194.83</c:v>
                </c:pt>
                <c:pt idx="740">
                  <c:v>2197.8000000000002</c:v>
                </c:pt>
                <c:pt idx="741">
                  <c:v>2200.77</c:v>
                </c:pt>
                <c:pt idx="742">
                  <c:v>2203.7399999999998</c:v>
                </c:pt>
                <c:pt idx="743">
                  <c:v>2206.71</c:v>
                </c:pt>
                <c:pt idx="744">
                  <c:v>2209.6799999999998</c:v>
                </c:pt>
                <c:pt idx="745">
                  <c:v>2212.65</c:v>
                </c:pt>
                <c:pt idx="746">
                  <c:v>2215.62</c:v>
                </c:pt>
                <c:pt idx="747">
                  <c:v>2218.59</c:v>
                </c:pt>
                <c:pt idx="748">
                  <c:v>2221.56</c:v>
                </c:pt>
                <c:pt idx="749">
                  <c:v>2224.5300000000002</c:v>
                </c:pt>
                <c:pt idx="750">
                  <c:v>2227.5</c:v>
                </c:pt>
                <c:pt idx="751">
                  <c:v>2230.4699999999998</c:v>
                </c:pt>
                <c:pt idx="752">
                  <c:v>2233.44</c:v>
                </c:pt>
                <c:pt idx="753">
                  <c:v>2236.41</c:v>
                </c:pt>
                <c:pt idx="754">
                  <c:v>2239.38</c:v>
                </c:pt>
                <c:pt idx="755">
                  <c:v>2242.35</c:v>
                </c:pt>
                <c:pt idx="756">
                  <c:v>2245.3200000000002</c:v>
                </c:pt>
                <c:pt idx="757">
                  <c:v>2248.29</c:v>
                </c:pt>
                <c:pt idx="758">
                  <c:v>2251.2600000000002</c:v>
                </c:pt>
                <c:pt idx="759">
                  <c:v>2254.23</c:v>
                </c:pt>
                <c:pt idx="760">
                  <c:v>2257.1999999999998</c:v>
                </c:pt>
                <c:pt idx="761">
                  <c:v>2260.17</c:v>
                </c:pt>
                <c:pt idx="762">
                  <c:v>2263.14</c:v>
                </c:pt>
                <c:pt idx="763">
                  <c:v>2266.11</c:v>
                </c:pt>
                <c:pt idx="764">
                  <c:v>2269.08</c:v>
                </c:pt>
                <c:pt idx="765">
                  <c:v>2272.0500000000002</c:v>
                </c:pt>
                <c:pt idx="766">
                  <c:v>2275.02</c:v>
                </c:pt>
                <c:pt idx="767">
                  <c:v>2277.9899999999998</c:v>
                </c:pt>
                <c:pt idx="768">
                  <c:v>2280.96</c:v>
                </c:pt>
                <c:pt idx="769">
                  <c:v>2283.9299999999998</c:v>
                </c:pt>
                <c:pt idx="770">
                  <c:v>2286.9</c:v>
                </c:pt>
                <c:pt idx="771">
                  <c:v>2289.87</c:v>
                </c:pt>
                <c:pt idx="772">
                  <c:v>2292.84</c:v>
                </c:pt>
                <c:pt idx="773">
                  <c:v>2295.81</c:v>
                </c:pt>
                <c:pt idx="774">
                  <c:v>2298.7800000000002</c:v>
                </c:pt>
                <c:pt idx="775">
                  <c:v>2301.75</c:v>
                </c:pt>
                <c:pt idx="776">
                  <c:v>2304.7199999999998</c:v>
                </c:pt>
                <c:pt idx="777">
                  <c:v>2307.69</c:v>
                </c:pt>
                <c:pt idx="778">
                  <c:v>2310.66</c:v>
                </c:pt>
                <c:pt idx="779">
                  <c:v>2313.63</c:v>
                </c:pt>
                <c:pt idx="780">
                  <c:v>2316.6</c:v>
                </c:pt>
                <c:pt idx="781">
                  <c:v>2319.5700000000002</c:v>
                </c:pt>
                <c:pt idx="782">
                  <c:v>2322.54</c:v>
                </c:pt>
                <c:pt idx="783">
                  <c:v>2325.5100000000002</c:v>
                </c:pt>
                <c:pt idx="784">
                  <c:v>2328.48</c:v>
                </c:pt>
                <c:pt idx="785">
                  <c:v>2331.4499999999998</c:v>
                </c:pt>
                <c:pt idx="786">
                  <c:v>2334.42</c:v>
                </c:pt>
                <c:pt idx="787">
                  <c:v>2337.39</c:v>
                </c:pt>
                <c:pt idx="788">
                  <c:v>2340.36</c:v>
                </c:pt>
                <c:pt idx="789">
                  <c:v>2343.33</c:v>
                </c:pt>
                <c:pt idx="790">
                  <c:v>2346.3000000000002</c:v>
                </c:pt>
                <c:pt idx="791">
                  <c:v>2349.27</c:v>
                </c:pt>
                <c:pt idx="792">
                  <c:v>2352.2399999999998</c:v>
                </c:pt>
                <c:pt idx="793">
                  <c:v>2355.21</c:v>
                </c:pt>
                <c:pt idx="794">
                  <c:v>2358.1799999999998</c:v>
                </c:pt>
                <c:pt idx="795">
                  <c:v>2361.15</c:v>
                </c:pt>
                <c:pt idx="796">
                  <c:v>2364.12</c:v>
                </c:pt>
                <c:pt idx="797">
                  <c:v>2367.09</c:v>
                </c:pt>
                <c:pt idx="798">
                  <c:v>2370.06</c:v>
                </c:pt>
                <c:pt idx="799">
                  <c:v>2373.0300000000002</c:v>
                </c:pt>
                <c:pt idx="800">
                  <c:v>2376</c:v>
                </c:pt>
                <c:pt idx="801">
                  <c:v>2378.9699999999998</c:v>
                </c:pt>
                <c:pt idx="802">
                  <c:v>2381.94</c:v>
                </c:pt>
                <c:pt idx="803">
                  <c:v>2384.91</c:v>
                </c:pt>
                <c:pt idx="804">
                  <c:v>2387.88</c:v>
                </c:pt>
                <c:pt idx="805">
                  <c:v>2390.85</c:v>
                </c:pt>
                <c:pt idx="806">
                  <c:v>2393.8200000000002</c:v>
                </c:pt>
                <c:pt idx="807">
                  <c:v>2396.79</c:v>
                </c:pt>
                <c:pt idx="808">
                  <c:v>2399.7600000000002</c:v>
                </c:pt>
                <c:pt idx="809">
                  <c:v>2402.73</c:v>
                </c:pt>
                <c:pt idx="810">
                  <c:v>2405.6999999999998</c:v>
                </c:pt>
                <c:pt idx="811">
                  <c:v>2408.67</c:v>
                </c:pt>
                <c:pt idx="812">
                  <c:v>2411.64</c:v>
                </c:pt>
                <c:pt idx="813">
                  <c:v>2414.61</c:v>
                </c:pt>
                <c:pt idx="814">
                  <c:v>2417.58</c:v>
                </c:pt>
                <c:pt idx="815">
                  <c:v>2420.5500000000002</c:v>
                </c:pt>
                <c:pt idx="816">
                  <c:v>2423.52</c:v>
                </c:pt>
                <c:pt idx="817">
                  <c:v>2426.4899999999998</c:v>
                </c:pt>
                <c:pt idx="818">
                  <c:v>2429.46</c:v>
                </c:pt>
                <c:pt idx="819">
                  <c:v>2432.4299999999998</c:v>
                </c:pt>
                <c:pt idx="820">
                  <c:v>2435.4</c:v>
                </c:pt>
                <c:pt idx="821">
                  <c:v>2438.37</c:v>
                </c:pt>
                <c:pt idx="822">
                  <c:v>2441.34</c:v>
                </c:pt>
                <c:pt idx="823">
                  <c:v>2444.31</c:v>
                </c:pt>
                <c:pt idx="824">
                  <c:v>2447.2800000000002</c:v>
                </c:pt>
                <c:pt idx="825">
                  <c:v>2450.25</c:v>
                </c:pt>
                <c:pt idx="826">
                  <c:v>2453.2199999999998</c:v>
                </c:pt>
                <c:pt idx="827">
                  <c:v>2456.19</c:v>
                </c:pt>
                <c:pt idx="828">
                  <c:v>2459.16</c:v>
                </c:pt>
                <c:pt idx="829">
                  <c:v>2462.13</c:v>
                </c:pt>
                <c:pt idx="830">
                  <c:v>2465.1</c:v>
                </c:pt>
                <c:pt idx="831">
                  <c:v>2468.0700000000002</c:v>
                </c:pt>
                <c:pt idx="832">
                  <c:v>2471.04</c:v>
                </c:pt>
                <c:pt idx="833">
                  <c:v>2474.0100000000002</c:v>
                </c:pt>
                <c:pt idx="834">
                  <c:v>2476.98</c:v>
                </c:pt>
                <c:pt idx="835">
                  <c:v>2479.9499999999998</c:v>
                </c:pt>
                <c:pt idx="836">
                  <c:v>2482.92</c:v>
                </c:pt>
                <c:pt idx="837">
                  <c:v>2485.89</c:v>
                </c:pt>
                <c:pt idx="838">
                  <c:v>2488.86</c:v>
                </c:pt>
                <c:pt idx="839">
                  <c:v>2491.83</c:v>
                </c:pt>
                <c:pt idx="840">
                  <c:v>2494.8000000000002</c:v>
                </c:pt>
                <c:pt idx="841">
                  <c:v>2497.77</c:v>
                </c:pt>
                <c:pt idx="842">
                  <c:v>2500.7399999999998</c:v>
                </c:pt>
                <c:pt idx="843">
                  <c:v>2503.71</c:v>
                </c:pt>
                <c:pt idx="844">
                  <c:v>2506.6799999999998</c:v>
                </c:pt>
                <c:pt idx="845">
                  <c:v>2509.65</c:v>
                </c:pt>
                <c:pt idx="846">
                  <c:v>2512.62</c:v>
                </c:pt>
                <c:pt idx="847">
                  <c:v>2515.59</c:v>
                </c:pt>
                <c:pt idx="848">
                  <c:v>2518.56</c:v>
                </c:pt>
                <c:pt idx="849">
                  <c:v>2521.5300000000002</c:v>
                </c:pt>
                <c:pt idx="850">
                  <c:v>2524.5</c:v>
                </c:pt>
                <c:pt idx="851">
                  <c:v>2527.4699999999998</c:v>
                </c:pt>
                <c:pt idx="852">
                  <c:v>2530.44</c:v>
                </c:pt>
                <c:pt idx="853">
                  <c:v>2533.41</c:v>
                </c:pt>
                <c:pt idx="854">
                  <c:v>2536.38</c:v>
                </c:pt>
                <c:pt idx="855">
                  <c:v>2539.35</c:v>
                </c:pt>
                <c:pt idx="856">
                  <c:v>2542.3200000000002</c:v>
                </c:pt>
                <c:pt idx="857">
                  <c:v>2545.29</c:v>
                </c:pt>
                <c:pt idx="858">
                  <c:v>2548.2600000000002</c:v>
                </c:pt>
                <c:pt idx="859">
                  <c:v>2551.23</c:v>
                </c:pt>
                <c:pt idx="860">
                  <c:v>2554.1999999999998</c:v>
                </c:pt>
                <c:pt idx="861">
                  <c:v>2557.17</c:v>
                </c:pt>
                <c:pt idx="862">
                  <c:v>2560.14</c:v>
                </c:pt>
                <c:pt idx="863">
                  <c:v>2563.11</c:v>
                </c:pt>
                <c:pt idx="864">
                  <c:v>2566.08</c:v>
                </c:pt>
                <c:pt idx="865">
                  <c:v>2569.0500000000002</c:v>
                </c:pt>
                <c:pt idx="866">
                  <c:v>2572.02</c:v>
                </c:pt>
                <c:pt idx="867">
                  <c:v>2574.9899999999998</c:v>
                </c:pt>
                <c:pt idx="868">
                  <c:v>2577.96</c:v>
                </c:pt>
                <c:pt idx="869">
                  <c:v>2580.9299999999998</c:v>
                </c:pt>
                <c:pt idx="870">
                  <c:v>2583.9</c:v>
                </c:pt>
                <c:pt idx="871">
                  <c:v>2586.87</c:v>
                </c:pt>
                <c:pt idx="872">
                  <c:v>2589.84</c:v>
                </c:pt>
                <c:pt idx="873">
                  <c:v>2592.81</c:v>
                </c:pt>
                <c:pt idx="874">
                  <c:v>2595.7800000000002</c:v>
                </c:pt>
                <c:pt idx="875">
                  <c:v>2598.75</c:v>
                </c:pt>
                <c:pt idx="876">
                  <c:v>2601.7199999999998</c:v>
                </c:pt>
                <c:pt idx="877">
                  <c:v>2604.69</c:v>
                </c:pt>
                <c:pt idx="878">
                  <c:v>2607.66</c:v>
                </c:pt>
                <c:pt idx="879">
                  <c:v>2610.63</c:v>
                </c:pt>
                <c:pt idx="880">
                  <c:v>2613.6</c:v>
                </c:pt>
                <c:pt idx="881">
                  <c:v>2616.5700000000002</c:v>
                </c:pt>
                <c:pt idx="882">
                  <c:v>2619.54</c:v>
                </c:pt>
                <c:pt idx="883">
                  <c:v>2622.51</c:v>
                </c:pt>
                <c:pt idx="884">
                  <c:v>2625.48</c:v>
                </c:pt>
                <c:pt idx="885">
                  <c:v>2628.45</c:v>
                </c:pt>
                <c:pt idx="886">
                  <c:v>2631.42</c:v>
                </c:pt>
                <c:pt idx="887">
                  <c:v>2634.39</c:v>
                </c:pt>
                <c:pt idx="888">
                  <c:v>2637.36</c:v>
                </c:pt>
                <c:pt idx="889">
                  <c:v>2640.33</c:v>
                </c:pt>
                <c:pt idx="890">
                  <c:v>2643.3</c:v>
                </c:pt>
                <c:pt idx="891">
                  <c:v>2646.27</c:v>
                </c:pt>
                <c:pt idx="892">
                  <c:v>2649.24</c:v>
                </c:pt>
                <c:pt idx="893">
                  <c:v>2652.21</c:v>
                </c:pt>
                <c:pt idx="894">
                  <c:v>2655.18</c:v>
                </c:pt>
                <c:pt idx="895">
                  <c:v>2658.15</c:v>
                </c:pt>
                <c:pt idx="896">
                  <c:v>2661.12</c:v>
                </c:pt>
                <c:pt idx="897">
                  <c:v>2664.09</c:v>
                </c:pt>
                <c:pt idx="898">
                  <c:v>2667.06</c:v>
                </c:pt>
                <c:pt idx="899">
                  <c:v>2670.03</c:v>
                </c:pt>
                <c:pt idx="900">
                  <c:v>2673</c:v>
                </c:pt>
                <c:pt idx="901">
                  <c:v>2675.97</c:v>
                </c:pt>
                <c:pt idx="902">
                  <c:v>2678.94</c:v>
                </c:pt>
                <c:pt idx="903">
                  <c:v>2681.91</c:v>
                </c:pt>
                <c:pt idx="904">
                  <c:v>2684.88</c:v>
                </c:pt>
                <c:pt idx="905">
                  <c:v>2687.85</c:v>
                </c:pt>
                <c:pt idx="906">
                  <c:v>2690.82</c:v>
                </c:pt>
                <c:pt idx="907">
                  <c:v>2693.79</c:v>
                </c:pt>
                <c:pt idx="908">
                  <c:v>2696.76</c:v>
                </c:pt>
                <c:pt idx="909">
                  <c:v>2699.73</c:v>
                </c:pt>
                <c:pt idx="910">
                  <c:v>2702.7</c:v>
                </c:pt>
                <c:pt idx="911">
                  <c:v>2705.67</c:v>
                </c:pt>
                <c:pt idx="912">
                  <c:v>2708.64</c:v>
                </c:pt>
                <c:pt idx="913">
                  <c:v>2711.61</c:v>
                </c:pt>
                <c:pt idx="914">
                  <c:v>2714.58</c:v>
                </c:pt>
                <c:pt idx="915">
                  <c:v>2717.55</c:v>
                </c:pt>
                <c:pt idx="916">
                  <c:v>2720.52</c:v>
                </c:pt>
                <c:pt idx="917">
                  <c:v>2723.49</c:v>
                </c:pt>
                <c:pt idx="918">
                  <c:v>2726.46</c:v>
                </c:pt>
                <c:pt idx="919">
                  <c:v>2729.43</c:v>
                </c:pt>
                <c:pt idx="920">
                  <c:v>2732.4</c:v>
                </c:pt>
                <c:pt idx="921">
                  <c:v>2735.37</c:v>
                </c:pt>
                <c:pt idx="922">
                  <c:v>2738.34</c:v>
                </c:pt>
                <c:pt idx="923">
                  <c:v>2741.31</c:v>
                </c:pt>
                <c:pt idx="924">
                  <c:v>2744.28</c:v>
                </c:pt>
                <c:pt idx="925">
                  <c:v>2747.25</c:v>
                </c:pt>
                <c:pt idx="926">
                  <c:v>2750.22</c:v>
                </c:pt>
                <c:pt idx="927">
                  <c:v>2753.19</c:v>
                </c:pt>
                <c:pt idx="928">
                  <c:v>2756.16</c:v>
                </c:pt>
                <c:pt idx="929">
                  <c:v>2759.13</c:v>
                </c:pt>
                <c:pt idx="930">
                  <c:v>2762.1</c:v>
                </c:pt>
                <c:pt idx="931">
                  <c:v>2765.07</c:v>
                </c:pt>
                <c:pt idx="932">
                  <c:v>2768.04</c:v>
                </c:pt>
                <c:pt idx="933">
                  <c:v>2771.01</c:v>
                </c:pt>
                <c:pt idx="934">
                  <c:v>2773.98</c:v>
                </c:pt>
                <c:pt idx="935">
                  <c:v>2776.95</c:v>
                </c:pt>
                <c:pt idx="936">
                  <c:v>2779.92</c:v>
                </c:pt>
                <c:pt idx="937">
                  <c:v>2782.89</c:v>
                </c:pt>
                <c:pt idx="938">
                  <c:v>2785.86</c:v>
                </c:pt>
                <c:pt idx="939">
                  <c:v>2788.83</c:v>
                </c:pt>
                <c:pt idx="940">
                  <c:v>2791.8</c:v>
                </c:pt>
                <c:pt idx="941">
                  <c:v>2794.77</c:v>
                </c:pt>
                <c:pt idx="942">
                  <c:v>2797.74</c:v>
                </c:pt>
                <c:pt idx="943">
                  <c:v>2800.71</c:v>
                </c:pt>
                <c:pt idx="944">
                  <c:v>2803.68</c:v>
                </c:pt>
                <c:pt idx="945">
                  <c:v>2806.65</c:v>
                </c:pt>
                <c:pt idx="946">
                  <c:v>2809.62</c:v>
                </c:pt>
                <c:pt idx="947">
                  <c:v>2812.59</c:v>
                </c:pt>
                <c:pt idx="948">
                  <c:v>2815.56</c:v>
                </c:pt>
                <c:pt idx="949">
                  <c:v>2818.53</c:v>
                </c:pt>
                <c:pt idx="950">
                  <c:v>2821.5</c:v>
                </c:pt>
                <c:pt idx="951">
                  <c:v>2824.47</c:v>
                </c:pt>
                <c:pt idx="952">
                  <c:v>2827.44</c:v>
                </c:pt>
                <c:pt idx="953">
                  <c:v>2830.41</c:v>
                </c:pt>
                <c:pt idx="954">
                  <c:v>2833.38</c:v>
                </c:pt>
                <c:pt idx="955">
                  <c:v>2836.35</c:v>
                </c:pt>
                <c:pt idx="956">
                  <c:v>2839.32</c:v>
                </c:pt>
                <c:pt idx="957">
                  <c:v>2842.29</c:v>
                </c:pt>
                <c:pt idx="958">
                  <c:v>2845.26</c:v>
                </c:pt>
                <c:pt idx="959">
                  <c:v>2848.23</c:v>
                </c:pt>
                <c:pt idx="960">
                  <c:v>2851.2</c:v>
                </c:pt>
                <c:pt idx="961">
                  <c:v>2854.17</c:v>
                </c:pt>
                <c:pt idx="962">
                  <c:v>2857.14</c:v>
                </c:pt>
                <c:pt idx="963">
                  <c:v>2860.11</c:v>
                </c:pt>
                <c:pt idx="964">
                  <c:v>2863.08</c:v>
                </c:pt>
                <c:pt idx="965">
                  <c:v>2866.05</c:v>
                </c:pt>
                <c:pt idx="966">
                  <c:v>2869.02</c:v>
                </c:pt>
                <c:pt idx="967">
                  <c:v>2871.99</c:v>
                </c:pt>
                <c:pt idx="968">
                  <c:v>2874.96</c:v>
                </c:pt>
                <c:pt idx="969">
                  <c:v>2877.93</c:v>
                </c:pt>
                <c:pt idx="970">
                  <c:v>2880.9</c:v>
                </c:pt>
                <c:pt idx="971">
                  <c:v>2883.87</c:v>
                </c:pt>
                <c:pt idx="972">
                  <c:v>2886.84</c:v>
                </c:pt>
                <c:pt idx="973">
                  <c:v>2889.81</c:v>
                </c:pt>
                <c:pt idx="974">
                  <c:v>2892.78</c:v>
                </c:pt>
                <c:pt idx="975">
                  <c:v>2895.75</c:v>
                </c:pt>
                <c:pt idx="976">
                  <c:v>2898.72</c:v>
                </c:pt>
                <c:pt idx="977">
                  <c:v>2901.69</c:v>
                </c:pt>
                <c:pt idx="978">
                  <c:v>2904.66</c:v>
                </c:pt>
                <c:pt idx="979">
                  <c:v>2907.63</c:v>
                </c:pt>
                <c:pt idx="980">
                  <c:v>2910.6</c:v>
                </c:pt>
                <c:pt idx="981">
                  <c:v>2913.57</c:v>
                </c:pt>
                <c:pt idx="982">
                  <c:v>2916.54</c:v>
                </c:pt>
                <c:pt idx="983">
                  <c:v>2919.51</c:v>
                </c:pt>
                <c:pt idx="984">
                  <c:v>2922.48</c:v>
                </c:pt>
                <c:pt idx="985">
                  <c:v>2925.45</c:v>
                </c:pt>
                <c:pt idx="986">
                  <c:v>2928.42</c:v>
                </c:pt>
                <c:pt idx="987">
                  <c:v>2931.39</c:v>
                </c:pt>
                <c:pt idx="988">
                  <c:v>2934.36</c:v>
                </c:pt>
                <c:pt idx="989">
                  <c:v>2937.33</c:v>
                </c:pt>
                <c:pt idx="990">
                  <c:v>2940.3</c:v>
                </c:pt>
                <c:pt idx="991">
                  <c:v>2943.27</c:v>
                </c:pt>
                <c:pt idx="992">
                  <c:v>2946.24</c:v>
                </c:pt>
                <c:pt idx="993">
                  <c:v>2949.21</c:v>
                </c:pt>
                <c:pt idx="994">
                  <c:v>2952.18</c:v>
                </c:pt>
                <c:pt idx="995">
                  <c:v>2955.15</c:v>
                </c:pt>
                <c:pt idx="996">
                  <c:v>2958.12</c:v>
                </c:pt>
                <c:pt idx="997">
                  <c:v>2961.09</c:v>
                </c:pt>
                <c:pt idx="998">
                  <c:v>2964.06</c:v>
                </c:pt>
                <c:pt idx="999">
                  <c:v>2967.03</c:v>
                </c:pt>
                <c:pt idx="1000">
                  <c:v>2970</c:v>
                </c:pt>
                <c:pt idx="1001">
                  <c:v>2972.97</c:v>
                </c:pt>
                <c:pt idx="1002">
                  <c:v>2975.94</c:v>
                </c:pt>
                <c:pt idx="1003">
                  <c:v>2978.91</c:v>
                </c:pt>
                <c:pt idx="1004">
                  <c:v>2981.88</c:v>
                </c:pt>
                <c:pt idx="1005">
                  <c:v>2984.85</c:v>
                </c:pt>
                <c:pt idx="1006">
                  <c:v>2987.82</c:v>
                </c:pt>
                <c:pt idx="1007">
                  <c:v>2990.79</c:v>
                </c:pt>
                <c:pt idx="1008">
                  <c:v>2993.76</c:v>
                </c:pt>
                <c:pt idx="1009">
                  <c:v>2996.73</c:v>
                </c:pt>
                <c:pt idx="1010">
                  <c:v>2999.7</c:v>
                </c:pt>
                <c:pt idx="1011">
                  <c:v>3002.67</c:v>
                </c:pt>
                <c:pt idx="1012">
                  <c:v>3005.64</c:v>
                </c:pt>
                <c:pt idx="1013">
                  <c:v>3008.61</c:v>
                </c:pt>
                <c:pt idx="1014">
                  <c:v>3011.58</c:v>
                </c:pt>
                <c:pt idx="1015">
                  <c:v>3014.55</c:v>
                </c:pt>
                <c:pt idx="1016">
                  <c:v>3017.52</c:v>
                </c:pt>
                <c:pt idx="1017">
                  <c:v>3020.49</c:v>
                </c:pt>
                <c:pt idx="1018">
                  <c:v>3023.46</c:v>
                </c:pt>
                <c:pt idx="1019">
                  <c:v>3026.43</c:v>
                </c:pt>
                <c:pt idx="1020">
                  <c:v>3029.4</c:v>
                </c:pt>
                <c:pt idx="1021">
                  <c:v>3032.37</c:v>
                </c:pt>
                <c:pt idx="1022">
                  <c:v>3035.34</c:v>
                </c:pt>
                <c:pt idx="1023">
                  <c:v>3038.31</c:v>
                </c:pt>
                <c:pt idx="1024">
                  <c:v>3041.28</c:v>
                </c:pt>
                <c:pt idx="1025">
                  <c:v>3044.25</c:v>
                </c:pt>
                <c:pt idx="1026">
                  <c:v>3047.22</c:v>
                </c:pt>
                <c:pt idx="1027">
                  <c:v>3050.19</c:v>
                </c:pt>
                <c:pt idx="1028">
                  <c:v>3053.16</c:v>
                </c:pt>
                <c:pt idx="1029">
                  <c:v>3056.13</c:v>
                </c:pt>
                <c:pt idx="1030">
                  <c:v>3059.1</c:v>
                </c:pt>
                <c:pt idx="1031">
                  <c:v>3062.07</c:v>
                </c:pt>
                <c:pt idx="1032">
                  <c:v>3065.04</c:v>
                </c:pt>
                <c:pt idx="1033">
                  <c:v>3068.01</c:v>
                </c:pt>
                <c:pt idx="1034">
                  <c:v>3070.98</c:v>
                </c:pt>
                <c:pt idx="1035">
                  <c:v>3073.95</c:v>
                </c:pt>
                <c:pt idx="1036">
                  <c:v>3076.92</c:v>
                </c:pt>
                <c:pt idx="1037">
                  <c:v>3079.89</c:v>
                </c:pt>
                <c:pt idx="1038">
                  <c:v>3082.86</c:v>
                </c:pt>
                <c:pt idx="1039">
                  <c:v>3085.83</c:v>
                </c:pt>
                <c:pt idx="1040">
                  <c:v>3088.8</c:v>
                </c:pt>
                <c:pt idx="1041">
                  <c:v>3091.77</c:v>
                </c:pt>
                <c:pt idx="1042">
                  <c:v>3094.74</c:v>
                </c:pt>
                <c:pt idx="1043">
                  <c:v>3097.71</c:v>
                </c:pt>
                <c:pt idx="1044">
                  <c:v>3100.68</c:v>
                </c:pt>
                <c:pt idx="1045">
                  <c:v>3103.65</c:v>
                </c:pt>
                <c:pt idx="1046">
                  <c:v>3106.62</c:v>
                </c:pt>
                <c:pt idx="1047">
                  <c:v>3109.59</c:v>
                </c:pt>
                <c:pt idx="1048">
                  <c:v>3112.56</c:v>
                </c:pt>
                <c:pt idx="1049">
                  <c:v>3115.53</c:v>
                </c:pt>
                <c:pt idx="1050">
                  <c:v>3118.5</c:v>
                </c:pt>
                <c:pt idx="1051">
                  <c:v>3121.47</c:v>
                </c:pt>
                <c:pt idx="1052">
                  <c:v>3124.44</c:v>
                </c:pt>
                <c:pt idx="1053">
                  <c:v>3127.41</c:v>
                </c:pt>
                <c:pt idx="1054">
                  <c:v>3130.38</c:v>
                </c:pt>
                <c:pt idx="1055">
                  <c:v>3133.35</c:v>
                </c:pt>
                <c:pt idx="1056">
                  <c:v>3136.32</c:v>
                </c:pt>
                <c:pt idx="1057">
                  <c:v>3139.29</c:v>
                </c:pt>
                <c:pt idx="1058">
                  <c:v>3142.26</c:v>
                </c:pt>
                <c:pt idx="1059">
                  <c:v>3145.23</c:v>
                </c:pt>
                <c:pt idx="1060">
                  <c:v>3148.2</c:v>
                </c:pt>
                <c:pt idx="1061">
                  <c:v>3151.17</c:v>
                </c:pt>
                <c:pt idx="1062">
                  <c:v>3154.14</c:v>
                </c:pt>
                <c:pt idx="1063">
                  <c:v>3157.11</c:v>
                </c:pt>
                <c:pt idx="1064">
                  <c:v>3160.08</c:v>
                </c:pt>
                <c:pt idx="1065">
                  <c:v>3163.05</c:v>
                </c:pt>
                <c:pt idx="1066">
                  <c:v>3166.02</c:v>
                </c:pt>
                <c:pt idx="1067">
                  <c:v>3168.99</c:v>
                </c:pt>
                <c:pt idx="1068">
                  <c:v>3171.96</c:v>
                </c:pt>
                <c:pt idx="1069">
                  <c:v>3174.93</c:v>
                </c:pt>
                <c:pt idx="1070">
                  <c:v>3177.9</c:v>
                </c:pt>
                <c:pt idx="1071">
                  <c:v>3180.87</c:v>
                </c:pt>
                <c:pt idx="1072">
                  <c:v>3183.84</c:v>
                </c:pt>
                <c:pt idx="1073">
                  <c:v>3186.81</c:v>
                </c:pt>
                <c:pt idx="1074">
                  <c:v>3189.78</c:v>
                </c:pt>
                <c:pt idx="1075">
                  <c:v>3192.75</c:v>
                </c:pt>
                <c:pt idx="1076">
                  <c:v>3195.72</c:v>
                </c:pt>
                <c:pt idx="1077">
                  <c:v>3198.69</c:v>
                </c:pt>
                <c:pt idx="1078">
                  <c:v>3201.66</c:v>
                </c:pt>
                <c:pt idx="1079">
                  <c:v>3204.63</c:v>
                </c:pt>
                <c:pt idx="1080">
                  <c:v>3207.6</c:v>
                </c:pt>
                <c:pt idx="1081">
                  <c:v>3210.57</c:v>
                </c:pt>
                <c:pt idx="1082">
                  <c:v>3213.54</c:v>
                </c:pt>
                <c:pt idx="1083">
                  <c:v>3216.51</c:v>
                </c:pt>
                <c:pt idx="1084">
                  <c:v>3219.48</c:v>
                </c:pt>
                <c:pt idx="1085">
                  <c:v>3222.45</c:v>
                </c:pt>
                <c:pt idx="1086">
                  <c:v>3225.42</c:v>
                </c:pt>
                <c:pt idx="1087">
                  <c:v>3228.39</c:v>
                </c:pt>
                <c:pt idx="1088">
                  <c:v>3231.36</c:v>
                </c:pt>
                <c:pt idx="1089">
                  <c:v>3234.33</c:v>
                </c:pt>
                <c:pt idx="1090">
                  <c:v>3237.3</c:v>
                </c:pt>
                <c:pt idx="1091">
                  <c:v>3240.27</c:v>
                </c:pt>
                <c:pt idx="1092">
                  <c:v>3243.24</c:v>
                </c:pt>
                <c:pt idx="1093">
                  <c:v>3246.21</c:v>
                </c:pt>
                <c:pt idx="1094">
                  <c:v>3249.18</c:v>
                </c:pt>
                <c:pt idx="1095">
                  <c:v>3252.15</c:v>
                </c:pt>
                <c:pt idx="1096">
                  <c:v>3255.12</c:v>
                </c:pt>
                <c:pt idx="1097">
                  <c:v>3258.09</c:v>
                </c:pt>
                <c:pt idx="1098">
                  <c:v>3261.06</c:v>
                </c:pt>
                <c:pt idx="1099">
                  <c:v>3264.03</c:v>
                </c:pt>
                <c:pt idx="1100">
                  <c:v>3267</c:v>
                </c:pt>
                <c:pt idx="1101">
                  <c:v>3269.97</c:v>
                </c:pt>
                <c:pt idx="1102">
                  <c:v>3272.94</c:v>
                </c:pt>
                <c:pt idx="1103">
                  <c:v>3275.91</c:v>
                </c:pt>
                <c:pt idx="1104">
                  <c:v>3278.88</c:v>
                </c:pt>
                <c:pt idx="1105">
                  <c:v>3281.85</c:v>
                </c:pt>
                <c:pt idx="1106">
                  <c:v>3284.82</c:v>
                </c:pt>
                <c:pt idx="1107">
                  <c:v>3287.79</c:v>
                </c:pt>
                <c:pt idx="1108">
                  <c:v>3290.76</c:v>
                </c:pt>
                <c:pt idx="1109">
                  <c:v>3293.73</c:v>
                </c:pt>
                <c:pt idx="1110">
                  <c:v>3296.7</c:v>
                </c:pt>
                <c:pt idx="1111">
                  <c:v>3299.67</c:v>
                </c:pt>
                <c:pt idx="1112">
                  <c:v>3302.64</c:v>
                </c:pt>
                <c:pt idx="1113">
                  <c:v>3305.61</c:v>
                </c:pt>
                <c:pt idx="1114">
                  <c:v>3308.58</c:v>
                </c:pt>
                <c:pt idx="1115">
                  <c:v>3311.55</c:v>
                </c:pt>
                <c:pt idx="1116">
                  <c:v>3314.52</c:v>
                </c:pt>
                <c:pt idx="1117">
                  <c:v>3317.49</c:v>
                </c:pt>
                <c:pt idx="1118">
                  <c:v>3320.46</c:v>
                </c:pt>
                <c:pt idx="1119">
                  <c:v>3323.43</c:v>
                </c:pt>
                <c:pt idx="1120">
                  <c:v>3326.4</c:v>
                </c:pt>
                <c:pt idx="1121">
                  <c:v>3329.37</c:v>
                </c:pt>
                <c:pt idx="1122">
                  <c:v>3332.34</c:v>
                </c:pt>
                <c:pt idx="1123">
                  <c:v>3335.31</c:v>
                </c:pt>
                <c:pt idx="1124">
                  <c:v>3338.28</c:v>
                </c:pt>
                <c:pt idx="1125">
                  <c:v>3341.25</c:v>
                </c:pt>
                <c:pt idx="1126">
                  <c:v>3344.22</c:v>
                </c:pt>
                <c:pt idx="1127">
                  <c:v>3347.19</c:v>
                </c:pt>
                <c:pt idx="1128">
                  <c:v>3350.16</c:v>
                </c:pt>
                <c:pt idx="1129">
                  <c:v>3353.13</c:v>
                </c:pt>
                <c:pt idx="1130">
                  <c:v>3356.1</c:v>
                </c:pt>
                <c:pt idx="1131">
                  <c:v>3359.07</c:v>
                </c:pt>
                <c:pt idx="1132">
                  <c:v>3362.04</c:v>
                </c:pt>
                <c:pt idx="1133">
                  <c:v>3365.01</c:v>
                </c:pt>
                <c:pt idx="1134">
                  <c:v>3367.98</c:v>
                </c:pt>
                <c:pt idx="1135">
                  <c:v>3370.95</c:v>
                </c:pt>
                <c:pt idx="1136">
                  <c:v>3373.92</c:v>
                </c:pt>
                <c:pt idx="1137">
                  <c:v>3376.89</c:v>
                </c:pt>
                <c:pt idx="1138">
                  <c:v>3379.86</c:v>
                </c:pt>
                <c:pt idx="1139">
                  <c:v>3382.83</c:v>
                </c:pt>
                <c:pt idx="1140">
                  <c:v>3385.8</c:v>
                </c:pt>
                <c:pt idx="1141">
                  <c:v>3388.77</c:v>
                </c:pt>
                <c:pt idx="1142">
                  <c:v>3391.74</c:v>
                </c:pt>
                <c:pt idx="1143">
                  <c:v>3394.71</c:v>
                </c:pt>
                <c:pt idx="1144">
                  <c:v>3397.68</c:v>
                </c:pt>
                <c:pt idx="1145">
                  <c:v>3400.65</c:v>
                </c:pt>
                <c:pt idx="1146">
                  <c:v>3403.62</c:v>
                </c:pt>
                <c:pt idx="1147">
                  <c:v>3406.59</c:v>
                </c:pt>
                <c:pt idx="1148">
                  <c:v>3409.56</c:v>
                </c:pt>
                <c:pt idx="1149">
                  <c:v>3412.53</c:v>
                </c:pt>
                <c:pt idx="1150">
                  <c:v>3415.5</c:v>
                </c:pt>
                <c:pt idx="1151">
                  <c:v>3418.47</c:v>
                </c:pt>
                <c:pt idx="1152">
                  <c:v>3421.44</c:v>
                </c:pt>
                <c:pt idx="1153">
                  <c:v>3424.41</c:v>
                </c:pt>
                <c:pt idx="1154">
                  <c:v>3427.38</c:v>
                </c:pt>
                <c:pt idx="1155">
                  <c:v>3430.35</c:v>
                </c:pt>
                <c:pt idx="1156">
                  <c:v>3433.32</c:v>
                </c:pt>
                <c:pt idx="1157">
                  <c:v>3436.29</c:v>
                </c:pt>
                <c:pt idx="1158">
                  <c:v>3439.26</c:v>
                </c:pt>
                <c:pt idx="1159">
                  <c:v>3442.23</c:v>
                </c:pt>
                <c:pt idx="1160">
                  <c:v>3445.2</c:v>
                </c:pt>
                <c:pt idx="1161">
                  <c:v>3448.17</c:v>
                </c:pt>
                <c:pt idx="1162">
                  <c:v>3451.14</c:v>
                </c:pt>
                <c:pt idx="1163">
                  <c:v>3454.11</c:v>
                </c:pt>
                <c:pt idx="1164">
                  <c:v>3457.08</c:v>
                </c:pt>
                <c:pt idx="1165">
                  <c:v>3460.05</c:v>
                </c:pt>
                <c:pt idx="1166">
                  <c:v>3463.02</c:v>
                </c:pt>
                <c:pt idx="1167">
                  <c:v>3465.99</c:v>
                </c:pt>
                <c:pt idx="1168">
                  <c:v>3468.96</c:v>
                </c:pt>
                <c:pt idx="1169">
                  <c:v>3471.93</c:v>
                </c:pt>
                <c:pt idx="1170">
                  <c:v>3474.9</c:v>
                </c:pt>
                <c:pt idx="1171">
                  <c:v>3477.87</c:v>
                </c:pt>
                <c:pt idx="1172">
                  <c:v>3480.84</c:v>
                </c:pt>
                <c:pt idx="1173">
                  <c:v>3483.81</c:v>
                </c:pt>
                <c:pt idx="1174">
                  <c:v>3486.78</c:v>
                </c:pt>
                <c:pt idx="1175">
                  <c:v>3489.75</c:v>
                </c:pt>
                <c:pt idx="1176">
                  <c:v>3492.72</c:v>
                </c:pt>
                <c:pt idx="1177">
                  <c:v>3495.69</c:v>
                </c:pt>
                <c:pt idx="1178">
                  <c:v>3498.66</c:v>
                </c:pt>
                <c:pt idx="1179">
                  <c:v>3501.63</c:v>
                </c:pt>
                <c:pt idx="1180">
                  <c:v>3504.6</c:v>
                </c:pt>
                <c:pt idx="1181">
                  <c:v>3507.57</c:v>
                </c:pt>
                <c:pt idx="1182">
                  <c:v>3510.54</c:v>
                </c:pt>
                <c:pt idx="1183">
                  <c:v>3513.51</c:v>
                </c:pt>
                <c:pt idx="1184">
                  <c:v>3516.48</c:v>
                </c:pt>
                <c:pt idx="1185">
                  <c:v>3519.45</c:v>
                </c:pt>
                <c:pt idx="1186">
                  <c:v>3522.42</c:v>
                </c:pt>
                <c:pt idx="1187">
                  <c:v>3525.39</c:v>
                </c:pt>
                <c:pt idx="1188">
                  <c:v>3528.36</c:v>
                </c:pt>
                <c:pt idx="1189">
                  <c:v>3531.33</c:v>
                </c:pt>
                <c:pt idx="1190">
                  <c:v>3534.3</c:v>
                </c:pt>
                <c:pt idx="1191">
                  <c:v>3537.27</c:v>
                </c:pt>
                <c:pt idx="1192">
                  <c:v>3540.24</c:v>
                </c:pt>
                <c:pt idx="1193">
                  <c:v>3543.21</c:v>
                </c:pt>
                <c:pt idx="1194">
                  <c:v>3546.18</c:v>
                </c:pt>
                <c:pt idx="1195">
                  <c:v>3549.15</c:v>
                </c:pt>
                <c:pt idx="1196">
                  <c:v>3552.12</c:v>
                </c:pt>
                <c:pt idx="1197">
                  <c:v>3555.09</c:v>
                </c:pt>
                <c:pt idx="1198">
                  <c:v>3558.06</c:v>
                </c:pt>
                <c:pt idx="1199">
                  <c:v>3561.03</c:v>
                </c:pt>
                <c:pt idx="1200">
                  <c:v>3564</c:v>
                </c:pt>
                <c:pt idx="1201">
                  <c:v>3566.97</c:v>
                </c:pt>
                <c:pt idx="1202">
                  <c:v>3569.94</c:v>
                </c:pt>
                <c:pt idx="1203">
                  <c:v>3572.91</c:v>
                </c:pt>
                <c:pt idx="1204">
                  <c:v>3575.88</c:v>
                </c:pt>
                <c:pt idx="1205">
                  <c:v>3578.85</c:v>
                </c:pt>
                <c:pt idx="1206">
                  <c:v>3581.82</c:v>
                </c:pt>
                <c:pt idx="1207">
                  <c:v>3584.79</c:v>
                </c:pt>
                <c:pt idx="1208">
                  <c:v>3587.76</c:v>
                </c:pt>
                <c:pt idx="1209">
                  <c:v>3590.73</c:v>
                </c:pt>
                <c:pt idx="1210">
                  <c:v>3593.7</c:v>
                </c:pt>
                <c:pt idx="1211">
                  <c:v>3596.67</c:v>
                </c:pt>
                <c:pt idx="1212">
                  <c:v>3599.64</c:v>
                </c:pt>
                <c:pt idx="1213">
                  <c:v>3602.61</c:v>
                </c:pt>
                <c:pt idx="1214">
                  <c:v>3605.58</c:v>
                </c:pt>
                <c:pt idx="1215">
                  <c:v>3608.55</c:v>
                </c:pt>
                <c:pt idx="1216">
                  <c:v>3611.52</c:v>
                </c:pt>
                <c:pt idx="1217">
                  <c:v>3614.49</c:v>
                </c:pt>
                <c:pt idx="1218">
                  <c:v>3617.46</c:v>
                </c:pt>
                <c:pt idx="1219">
                  <c:v>3620.43</c:v>
                </c:pt>
                <c:pt idx="1220">
                  <c:v>3623.4</c:v>
                </c:pt>
                <c:pt idx="1221">
                  <c:v>3626.37</c:v>
                </c:pt>
                <c:pt idx="1222">
                  <c:v>3629.34</c:v>
                </c:pt>
                <c:pt idx="1223">
                  <c:v>3632.31</c:v>
                </c:pt>
                <c:pt idx="1224">
                  <c:v>3635.28</c:v>
                </c:pt>
                <c:pt idx="1225">
                  <c:v>3638.25</c:v>
                </c:pt>
                <c:pt idx="1226">
                  <c:v>3641.22</c:v>
                </c:pt>
                <c:pt idx="1227">
                  <c:v>3644.19</c:v>
                </c:pt>
                <c:pt idx="1228">
                  <c:v>3647.16</c:v>
                </c:pt>
                <c:pt idx="1229">
                  <c:v>3650.13</c:v>
                </c:pt>
                <c:pt idx="1230">
                  <c:v>3653.1</c:v>
                </c:pt>
                <c:pt idx="1231">
                  <c:v>3656.07</c:v>
                </c:pt>
                <c:pt idx="1232">
                  <c:v>3659.04</c:v>
                </c:pt>
                <c:pt idx="1233">
                  <c:v>3662.01</c:v>
                </c:pt>
                <c:pt idx="1234">
                  <c:v>3664.98</c:v>
                </c:pt>
                <c:pt idx="1235">
                  <c:v>3667.95</c:v>
                </c:pt>
                <c:pt idx="1236">
                  <c:v>3670.92</c:v>
                </c:pt>
                <c:pt idx="1237">
                  <c:v>3673.89</c:v>
                </c:pt>
                <c:pt idx="1238">
                  <c:v>3676.86</c:v>
                </c:pt>
                <c:pt idx="1239">
                  <c:v>3679.83</c:v>
                </c:pt>
                <c:pt idx="1240">
                  <c:v>3682.8</c:v>
                </c:pt>
                <c:pt idx="1241">
                  <c:v>3685.77</c:v>
                </c:pt>
                <c:pt idx="1242">
                  <c:v>3688.74</c:v>
                </c:pt>
                <c:pt idx="1243">
                  <c:v>3691.71</c:v>
                </c:pt>
                <c:pt idx="1244">
                  <c:v>3694.68</c:v>
                </c:pt>
                <c:pt idx="1245">
                  <c:v>3697.65</c:v>
                </c:pt>
                <c:pt idx="1246">
                  <c:v>3700.62</c:v>
                </c:pt>
                <c:pt idx="1247">
                  <c:v>3703.59</c:v>
                </c:pt>
                <c:pt idx="1248">
                  <c:v>3706.56</c:v>
                </c:pt>
                <c:pt idx="1249">
                  <c:v>3709.53</c:v>
                </c:pt>
                <c:pt idx="1250">
                  <c:v>3712.5</c:v>
                </c:pt>
                <c:pt idx="1251">
                  <c:v>3715.47</c:v>
                </c:pt>
                <c:pt idx="1252">
                  <c:v>3718.44</c:v>
                </c:pt>
                <c:pt idx="1253">
                  <c:v>3721.41</c:v>
                </c:pt>
                <c:pt idx="1254">
                  <c:v>3724.38</c:v>
                </c:pt>
                <c:pt idx="1255">
                  <c:v>3727.35</c:v>
                </c:pt>
                <c:pt idx="1256">
                  <c:v>3730.32</c:v>
                </c:pt>
                <c:pt idx="1257">
                  <c:v>3733.29</c:v>
                </c:pt>
                <c:pt idx="1258">
                  <c:v>3736.26</c:v>
                </c:pt>
                <c:pt idx="1259">
                  <c:v>3739.23</c:v>
                </c:pt>
                <c:pt idx="1260">
                  <c:v>3742.2</c:v>
                </c:pt>
                <c:pt idx="1261">
                  <c:v>3745.17</c:v>
                </c:pt>
                <c:pt idx="1262">
                  <c:v>3748.14</c:v>
                </c:pt>
                <c:pt idx="1263">
                  <c:v>3751.11</c:v>
                </c:pt>
                <c:pt idx="1264">
                  <c:v>3754.08</c:v>
                </c:pt>
                <c:pt idx="1265">
                  <c:v>3757.05</c:v>
                </c:pt>
                <c:pt idx="1266">
                  <c:v>3760.02</c:v>
                </c:pt>
                <c:pt idx="1267">
                  <c:v>3762.99</c:v>
                </c:pt>
                <c:pt idx="1268">
                  <c:v>3765.96</c:v>
                </c:pt>
                <c:pt idx="1269">
                  <c:v>3768.93</c:v>
                </c:pt>
                <c:pt idx="1270">
                  <c:v>3771.9</c:v>
                </c:pt>
                <c:pt idx="1271">
                  <c:v>3774.87</c:v>
                </c:pt>
                <c:pt idx="1272">
                  <c:v>3777.84</c:v>
                </c:pt>
                <c:pt idx="1273">
                  <c:v>3780.81</c:v>
                </c:pt>
                <c:pt idx="1274">
                  <c:v>3783.78</c:v>
                </c:pt>
                <c:pt idx="1275">
                  <c:v>3786.75</c:v>
                </c:pt>
                <c:pt idx="1276">
                  <c:v>3789.72</c:v>
                </c:pt>
                <c:pt idx="1277">
                  <c:v>3792.69</c:v>
                </c:pt>
                <c:pt idx="1278">
                  <c:v>3795.66</c:v>
                </c:pt>
                <c:pt idx="1279">
                  <c:v>3798.63</c:v>
                </c:pt>
                <c:pt idx="1280">
                  <c:v>3801.6</c:v>
                </c:pt>
                <c:pt idx="1281">
                  <c:v>3804.57</c:v>
                </c:pt>
                <c:pt idx="1282">
                  <c:v>3807.54</c:v>
                </c:pt>
                <c:pt idx="1283">
                  <c:v>3810.51</c:v>
                </c:pt>
                <c:pt idx="1284">
                  <c:v>3813.48</c:v>
                </c:pt>
                <c:pt idx="1285">
                  <c:v>3816.45</c:v>
                </c:pt>
                <c:pt idx="1286">
                  <c:v>3819.42</c:v>
                </c:pt>
                <c:pt idx="1287">
                  <c:v>3822.39</c:v>
                </c:pt>
                <c:pt idx="1288">
                  <c:v>3825.36</c:v>
                </c:pt>
                <c:pt idx="1289">
                  <c:v>3828.33</c:v>
                </c:pt>
                <c:pt idx="1290">
                  <c:v>3831.3</c:v>
                </c:pt>
                <c:pt idx="1291">
                  <c:v>3834.27</c:v>
                </c:pt>
                <c:pt idx="1292">
                  <c:v>3837.24</c:v>
                </c:pt>
                <c:pt idx="1293">
                  <c:v>3840.21</c:v>
                </c:pt>
                <c:pt idx="1294">
                  <c:v>3843.18</c:v>
                </c:pt>
                <c:pt idx="1295">
                  <c:v>3846.15</c:v>
                </c:pt>
                <c:pt idx="1296">
                  <c:v>3849.12</c:v>
                </c:pt>
                <c:pt idx="1297">
                  <c:v>3852.09</c:v>
                </c:pt>
                <c:pt idx="1298">
                  <c:v>3855.06</c:v>
                </c:pt>
                <c:pt idx="1299">
                  <c:v>3858.03</c:v>
                </c:pt>
                <c:pt idx="1300">
                  <c:v>3861</c:v>
                </c:pt>
                <c:pt idx="1301">
                  <c:v>3863.97</c:v>
                </c:pt>
                <c:pt idx="1302">
                  <c:v>3866.94</c:v>
                </c:pt>
                <c:pt idx="1303">
                  <c:v>3869.91</c:v>
                </c:pt>
                <c:pt idx="1304">
                  <c:v>3872.88</c:v>
                </c:pt>
                <c:pt idx="1305">
                  <c:v>3875.85</c:v>
                </c:pt>
                <c:pt idx="1306">
                  <c:v>3878.82</c:v>
                </c:pt>
                <c:pt idx="1307">
                  <c:v>3881.79</c:v>
                </c:pt>
                <c:pt idx="1308">
                  <c:v>3884.76</c:v>
                </c:pt>
                <c:pt idx="1309">
                  <c:v>3887.73</c:v>
                </c:pt>
                <c:pt idx="1310">
                  <c:v>3890.7</c:v>
                </c:pt>
                <c:pt idx="1311">
                  <c:v>3893.67</c:v>
                </c:pt>
                <c:pt idx="1312">
                  <c:v>3896.64</c:v>
                </c:pt>
                <c:pt idx="1313">
                  <c:v>3899.61</c:v>
                </c:pt>
                <c:pt idx="1314">
                  <c:v>3902.58</c:v>
                </c:pt>
                <c:pt idx="1315">
                  <c:v>3905.55</c:v>
                </c:pt>
                <c:pt idx="1316">
                  <c:v>3908.52</c:v>
                </c:pt>
                <c:pt idx="1317">
                  <c:v>3911.49</c:v>
                </c:pt>
                <c:pt idx="1318">
                  <c:v>3914.46</c:v>
                </c:pt>
                <c:pt idx="1319">
                  <c:v>3917.43</c:v>
                </c:pt>
                <c:pt idx="1320">
                  <c:v>3920.4</c:v>
                </c:pt>
                <c:pt idx="1321">
                  <c:v>3923.37</c:v>
                </c:pt>
                <c:pt idx="1322">
                  <c:v>3926.34</c:v>
                </c:pt>
                <c:pt idx="1323">
                  <c:v>3929.31</c:v>
                </c:pt>
                <c:pt idx="1324">
                  <c:v>3932.28</c:v>
                </c:pt>
                <c:pt idx="1325">
                  <c:v>3935.25</c:v>
                </c:pt>
                <c:pt idx="1326">
                  <c:v>3938.22</c:v>
                </c:pt>
                <c:pt idx="1327">
                  <c:v>3941.19</c:v>
                </c:pt>
                <c:pt idx="1328">
                  <c:v>3944.16</c:v>
                </c:pt>
                <c:pt idx="1329">
                  <c:v>3947.13</c:v>
                </c:pt>
                <c:pt idx="1330">
                  <c:v>3950.1</c:v>
                </c:pt>
                <c:pt idx="1331">
                  <c:v>3953.07</c:v>
                </c:pt>
                <c:pt idx="1332">
                  <c:v>3956.04</c:v>
                </c:pt>
                <c:pt idx="1333">
                  <c:v>3959.01</c:v>
                </c:pt>
                <c:pt idx="1334">
                  <c:v>3961.98</c:v>
                </c:pt>
                <c:pt idx="1335">
                  <c:v>3964.95</c:v>
                </c:pt>
                <c:pt idx="1336">
                  <c:v>3967.92</c:v>
                </c:pt>
                <c:pt idx="1337">
                  <c:v>3970.89</c:v>
                </c:pt>
                <c:pt idx="1338">
                  <c:v>3973.86</c:v>
                </c:pt>
                <c:pt idx="1339">
                  <c:v>3976.83</c:v>
                </c:pt>
                <c:pt idx="1340">
                  <c:v>3979.8</c:v>
                </c:pt>
                <c:pt idx="1341">
                  <c:v>3982.77</c:v>
                </c:pt>
                <c:pt idx="1342">
                  <c:v>3985.74</c:v>
                </c:pt>
                <c:pt idx="1343">
                  <c:v>3988.71</c:v>
                </c:pt>
                <c:pt idx="1344">
                  <c:v>3991.68</c:v>
                </c:pt>
                <c:pt idx="1345">
                  <c:v>3994.65</c:v>
                </c:pt>
                <c:pt idx="1346">
                  <c:v>3997.62</c:v>
                </c:pt>
                <c:pt idx="1347">
                  <c:v>4000.59</c:v>
                </c:pt>
                <c:pt idx="1348">
                  <c:v>4003.56</c:v>
                </c:pt>
                <c:pt idx="1349">
                  <c:v>4006.53</c:v>
                </c:pt>
                <c:pt idx="1350">
                  <c:v>4009.5</c:v>
                </c:pt>
                <c:pt idx="1351">
                  <c:v>4012.47</c:v>
                </c:pt>
                <c:pt idx="1352">
                  <c:v>4015.44</c:v>
                </c:pt>
                <c:pt idx="1353">
                  <c:v>4018.41</c:v>
                </c:pt>
                <c:pt idx="1354">
                  <c:v>4021.38</c:v>
                </c:pt>
                <c:pt idx="1355">
                  <c:v>4024.35</c:v>
                </c:pt>
                <c:pt idx="1356">
                  <c:v>4027.32</c:v>
                </c:pt>
                <c:pt idx="1357">
                  <c:v>4030.29</c:v>
                </c:pt>
                <c:pt idx="1358">
                  <c:v>4033.26</c:v>
                </c:pt>
                <c:pt idx="1359">
                  <c:v>4036.23</c:v>
                </c:pt>
                <c:pt idx="1360">
                  <c:v>4039.2</c:v>
                </c:pt>
                <c:pt idx="1361">
                  <c:v>4042.17</c:v>
                </c:pt>
                <c:pt idx="1362">
                  <c:v>4045.14</c:v>
                </c:pt>
                <c:pt idx="1363">
                  <c:v>4048.11</c:v>
                </c:pt>
                <c:pt idx="1364">
                  <c:v>4051.08</c:v>
                </c:pt>
                <c:pt idx="1365">
                  <c:v>4054.05</c:v>
                </c:pt>
                <c:pt idx="1366">
                  <c:v>4057.02</c:v>
                </c:pt>
                <c:pt idx="1367">
                  <c:v>4059.99</c:v>
                </c:pt>
                <c:pt idx="1368">
                  <c:v>4062.96</c:v>
                </c:pt>
                <c:pt idx="1369">
                  <c:v>4065.93</c:v>
                </c:pt>
                <c:pt idx="1370">
                  <c:v>4068.9</c:v>
                </c:pt>
                <c:pt idx="1371">
                  <c:v>4071.87</c:v>
                </c:pt>
                <c:pt idx="1372">
                  <c:v>4074.84</c:v>
                </c:pt>
                <c:pt idx="1373">
                  <c:v>4077.81</c:v>
                </c:pt>
                <c:pt idx="1374">
                  <c:v>4080.78</c:v>
                </c:pt>
                <c:pt idx="1375">
                  <c:v>4083.75</c:v>
                </c:pt>
                <c:pt idx="1376">
                  <c:v>4086.72</c:v>
                </c:pt>
                <c:pt idx="1377">
                  <c:v>4089.69</c:v>
                </c:pt>
                <c:pt idx="1378">
                  <c:v>4092.66</c:v>
                </c:pt>
                <c:pt idx="1379">
                  <c:v>4095.63</c:v>
                </c:pt>
                <c:pt idx="1380">
                  <c:v>4098.6000000000004</c:v>
                </c:pt>
                <c:pt idx="1381">
                  <c:v>4101.57</c:v>
                </c:pt>
                <c:pt idx="1382">
                  <c:v>4104.54</c:v>
                </c:pt>
                <c:pt idx="1383">
                  <c:v>4107.51</c:v>
                </c:pt>
                <c:pt idx="1384">
                  <c:v>4110.4799999999996</c:v>
                </c:pt>
                <c:pt idx="1385">
                  <c:v>4113.45</c:v>
                </c:pt>
                <c:pt idx="1386">
                  <c:v>4116.42</c:v>
                </c:pt>
                <c:pt idx="1387">
                  <c:v>4119.3900000000003</c:v>
                </c:pt>
                <c:pt idx="1388">
                  <c:v>4122.3599999999997</c:v>
                </c:pt>
                <c:pt idx="1389">
                  <c:v>4125.33</c:v>
                </c:pt>
                <c:pt idx="1390">
                  <c:v>4128.3</c:v>
                </c:pt>
                <c:pt idx="1391">
                  <c:v>4131.2700000000004</c:v>
                </c:pt>
                <c:pt idx="1392">
                  <c:v>4134.24</c:v>
                </c:pt>
                <c:pt idx="1393">
                  <c:v>4137.21</c:v>
                </c:pt>
                <c:pt idx="1394">
                  <c:v>4140.18</c:v>
                </c:pt>
                <c:pt idx="1395">
                  <c:v>4143.1499999999996</c:v>
                </c:pt>
                <c:pt idx="1396">
                  <c:v>4146.12</c:v>
                </c:pt>
                <c:pt idx="1397">
                  <c:v>4149.09</c:v>
                </c:pt>
                <c:pt idx="1398">
                  <c:v>4152.0600000000004</c:v>
                </c:pt>
                <c:pt idx="1399">
                  <c:v>4155.03</c:v>
                </c:pt>
                <c:pt idx="1400">
                  <c:v>4158</c:v>
                </c:pt>
                <c:pt idx="1401">
                  <c:v>4160.97</c:v>
                </c:pt>
                <c:pt idx="1402">
                  <c:v>4163.9399999999996</c:v>
                </c:pt>
                <c:pt idx="1403">
                  <c:v>4166.91</c:v>
                </c:pt>
                <c:pt idx="1404">
                  <c:v>4169.88</c:v>
                </c:pt>
                <c:pt idx="1405">
                  <c:v>4172.8500000000004</c:v>
                </c:pt>
                <c:pt idx="1406">
                  <c:v>4175.82</c:v>
                </c:pt>
                <c:pt idx="1407">
                  <c:v>4178.79</c:v>
                </c:pt>
                <c:pt idx="1408">
                  <c:v>4181.76</c:v>
                </c:pt>
                <c:pt idx="1409">
                  <c:v>4184.7299999999996</c:v>
                </c:pt>
                <c:pt idx="1410">
                  <c:v>4187.7</c:v>
                </c:pt>
                <c:pt idx="1411">
                  <c:v>4190.67</c:v>
                </c:pt>
                <c:pt idx="1412">
                  <c:v>4193.6400000000003</c:v>
                </c:pt>
                <c:pt idx="1413">
                  <c:v>4196.6099999999997</c:v>
                </c:pt>
                <c:pt idx="1414">
                  <c:v>4199.58</c:v>
                </c:pt>
                <c:pt idx="1415">
                  <c:v>4202.55</c:v>
                </c:pt>
                <c:pt idx="1416">
                  <c:v>4205.5200000000004</c:v>
                </c:pt>
                <c:pt idx="1417">
                  <c:v>4208.49</c:v>
                </c:pt>
                <c:pt idx="1418">
                  <c:v>4211.46</c:v>
                </c:pt>
                <c:pt idx="1419">
                  <c:v>4214.43</c:v>
                </c:pt>
                <c:pt idx="1420">
                  <c:v>4217.3999999999996</c:v>
                </c:pt>
                <c:pt idx="1421">
                  <c:v>4220.37</c:v>
                </c:pt>
                <c:pt idx="1422">
                  <c:v>4223.34</c:v>
                </c:pt>
                <c:pt idx="1423">
                  <c:v>4226.3100000000004</c:v>
                </c:pt>
                <c:pt idx="1424">
                  <c:v>4229.28</c:v>
                </c:pt>
                <c:pt idx="1425">
                  <c:v>4232.25</c:v>
                </c:pt>
                <c:pt idx="1426">
                  <c:v>4235.22</c:v>
                </c:pt>
                <c:pt idx="1427">
                  <c:v>4238.1899999999996</c:v>
                </c:pt>
                <c:pt idx="1428">
                  <c:v>4241.16</c:v>
                </c:pt>
                <c:pt idx="1429">
                  <c:v>4244.13</c:v>
                </c:pt>
                <c:pt idx="1430">
                  <c:v>4247.1000000000004</c:v>
                </c:pt>
                <c:pt idx="1431">
                  <c:v>4250.07</c:v>
                </c:pt>
                <c:pt idx="1432">
                  <c:v>4253.04</c:v>
                </c:pt>
                <c:pt idx="1433">
                  <c:v>4256.01</c:v>
                </c:pt>
                <c:pt idx="1434">
                  <c:v>4258.9799999999996</c:v>
                </c:pt>
                <c:pt idx="1435">
                  <c:v>4261.95</c:v>
                </c:pt>
                <c:pt idx="1436">
                  <c:v>4264.92</c:v>
                </c:pt>
                <c:pt idx="1437">
                  <c:v>4267.8900000000003</c:v>
                </c:pt>
                <c:pt idx="1438">
                  <c:v>4270.8599999999997</c:v>
                </c:pt>
                <c:pt idx="1439">
                  <c:v>4273.83</c:v>
                </c:pt>
                <c:pt idx="1440">
                  <c:v>4276.8</c:v>
                </c:pt>
                <c:pt idx="1441">
                  <c:v>4279.7700000000004</c:v>
                </c:pt>
                <c:pt idx="1442">
                  <c:v>4282.74</c:v>
                </c:pt>
                <c:pt idx="1443">
                  <c:v>4285.71</c:v>
                </c:pt>
                <c:pt idx="1444">
                  <c:v>4288.68</c:v>
                </c:pt>
                <c:pt idx="1445">
                  <c:v>4291.6499999999996</c:v>
                </c:pt>
                <c:pt idx="1446">
                  <c:v>4294.62</c:v>
                </c:pt>
                <c:pt idx="1447">
                  <c:v>4297.59</c:v>
                </c:pt>
                <c:pt idx="1448">
                  <c:v>4300.5600000000004</c:v>
                </c:pt>
                <c:pt idx="1449">
                  <c:v>4303.53</c:v>
                </c:pt>
                <c:pt idx="1450">
                  <c:v>4306.5</c:v>
                </c:pt>
                <c:pt idx="1451">
                  <c:v>4309.47</c:v>
                </c:pt>
                <c:pt idx="1452">
                  <c:v>4312.4399999999996</c:v>
                </c:pt>
                <c:pt idx="1453">
                  <c:v>4315.41</c:v>
                </c:pt>
                <c:pt idx="1454">
                  <c:v>4318.38</c:v>
                </c:pt>
                <c:pt idx="1455">
                  <c:v>4321.3500000000004</c:v>
                </c:pt>
                <c:pt idx="1456">
                  <c:v>4324.32</c:v>
                </c:pt>
                <c:pt idx="1457">
                  <c:v>4327.29</c:v>
                </c:pt>
                <c:pt idx="1458">
                  <c:v>4330.26</c:v>
                </c:pt>
                <c:pt idx="1459">
                  <c:v>4333.2299999999996</c:v>
                </c:pt>
                <c:pt idx="1460">
                  <c:v>4336.2</c:v>
                </c:pt>
                <c:pt idx="1461">
                  <c:v>4339.17</c:v>
                </c:pt>
                <c:pt idx="1462">
                  <c:v>4342.1400000000003</c:v>
                </c:pt>
                <c:pt idx="1463">
                  <c:v>4345.1099999999997</c:v>
                </c:pt>
                <c:pt idx="1464">
                  <c:v>4348.08</c:v>
                </c:pt>
                <c:pt idx="1465">
                  <c:v>4351.05</c:v>
                </c:pt>
                <c:pt idx="1466">
                  <c:v>4354.0200000000004</c:v>
                </c:pt>
                <c:pt idx="1467">
                  <c:v>4356.99</c:v>
                </c:pt>
                <c:pt idx="1468">
                  <c:v>4359.96</c:v>
                </c:pt>
                <c:pt idx="1469">
                  <c:v>4362.93</c:v>
                </c:pt>
                <c:pt idx="1470">
                  <c:v>4365.8999999999996</c:v>
                </c:pt>
                <c:pt idx="1471">
                  <c:v>4368.87</c:v>
                </c:pt>
                <c:pt idx="1472">
                  <c:v>4371.84</c:v>
                </c:pt>
                <c:pt idx="1473">
                  <c:v>4374.8100000000004</c:v>
                </c:pt>
                <c:pt idx="1474">
                  <c:v>4377.78</c:v>
                </c:pt>
                <c:pt idx="1475">
                  <c:v>4380.75</c:v>
                </c:pt>
                <c:pt idx="1476">
                  <c:v>4383.72</c:v>
                </c:pt>
                <c:pt idx="1477">
                  <c:v>4386.6899999999996</c:v>
                </c:pt>
                <c:pt idx="1478">
                  <c:v>4389.66</c:v>
                </c:pt>
                <c:pt idx="1479">
                  <c:v>4392.63</c:v>
                </c:pt>
                <c:pt idx="1480">
                  <c:v>4395.6000000000004</c:v>
                </c:pt>
                <c:pt idx="1481">
                  <c:v>4398.57</c:v>
                </c:pt>
                <c:pt idx="1482">
                  <c:v>4401.54</c:v>
                </c:pt>
                <c:pt idx="1483">
                  <c:v>4404.51</c:v>
                </c:pt>
                <c:pt idx="1484">
                  <c:v>4407.4799999999996</c:v>
                </c:pt>
                <c:pt idx="1485">
                  <c:v>4410.45</c:v>
                </c:pt>
                <c:pt idx="1486">
                  <c:v>4413.42</c:v>
                </c:pt>
                <c:pt idx="1487">
                  <c:v>4416.3900000000003</c:v>
                </c:pt>
                <c:pt idx="1488">
                  <c:v>4419.3599999999997</c:v>
                </c:pt>
                <c:pt idx="1489">
                  <c:v>4422.33</c:v>
                </c:pt>
                <c:pt idx="1490">
                  <c:v>4425.3</c:v>
                </c:pt>
                <c:pt idx="1491">
                  <c:v>4428.2700000000004</c:v>
                </c:pt>
                <c:pt idx="1492">
                  <c:v>4431.24</c:v>
                </c:pt>
                <c:pt idx="1493">
                  <c:v>4434.21</c:v>
                </c:pt>
                <c:pt idx="1494">
                  <c:v>4437.18</c:v>
                </c:pt>
                <c:pt idx="1495">
                  <c:v>4440.1499999999996</c:v>
                </c:pt>
                <c:pt idx="1496">
                  <c:v>4443.12</c:v>
                </c:pt>
                <c:pt idx="1497">
                  <c:v>4446.09</c:v>
                </c:pt>
                <c:pt idx="1498">
                  <c:v>4449.0600000000004</c:v>
                </c:pt>
                <c:pt idx="1499">
                  <c:v>4452.03</c:v>
                </c:pt>
                <c:pt idx="1500">
                  <c:v>4455</c:v>
                </c:pt>
                <c:pt idx="1501">
                  <c:v>4457.97</c:v>
                </c:pt>
                <c:pt idx="1502">
                  <c:v>4460.9399999999996</c:v>
                </c:pt>
                <c:pt idx="1503">
                  <c:v>4463.91</c:v>
                </c:pt>
                <c:pt idx="1504">
                  <c:v>4466.88</c:v>
                </c:pt>
                <c:pt idx="1505">
                  <c:v>4469.8500000000004</c:v>
                </c:pt>
                <c:pt idx="1506">
                  <c:v>4472.82</c:v>
                </c:pt>
                <c:pt idx="1507">
                  <c:v>4475.79</c:v>
                </c:pt>
                <c:pt idx="1508">
                  <c:v>4478.76</c:v>
                </c:pt>
                <c:pt idx="1509">
                  <c:v>4481.7299999999996</c:v>
                </c:pt>
                <c:pt idx="1510">
                  <c:v>4484.7</c:v>
                </c:pt>
                <c:pt idx="1511">
                  <c:v>4487.67</c:v>
                </c:pt>
                <c:pt idx="1512">
                  <c:v>4490.6400000000003</c:v>
                </c:pt>
                <c:pt idx="1513">
                  <c:v>4493.6099999999997</c:v>
                </c:pt>
                <c:pt idx="1514">
                  <c:v>4496.58</c:v>
                </c:pt>
                <c:pt idx="1515">
                  <c:v>4499.55</c:v>
                </c:pt>
                <c:pt idx="1516">
                  <c:v>4502.5200000000004</c:v>
                </c:pt>
                <c:pt idx="1517">
                  <c:v>4505.49</c:v>
                </c:pt>
                <c:pt idx="1518">
                  <c:v>4508.46</c:v>
                </c:pt>
                <c:pt idx="1519">
                  <c:v>4511.43</c:v>
                </c:pt>
                <c:pt idx="1520">
                  <c:v>4514.3999999999996</c:v>
                </c:pt>
                <c:pt idx="1521">
                  <c:v>4517.37</c:v>
                </c:pt>
                <c:pt idx="1522">
                  <c:v>4520.34</c:v>
                </c:pt>
                <c:pt idx="1523">
                  <c:v>4523.3100000000004</c:v>
                </c:pt>
                <c:pt idx="1524">
                  <c:v>4526.28</c:v>
                </c:pt>
                <c:pt idx="1525">
                  <c:v>4529.25</c:v>
                </c:pt>
                <c:pt idx="1526">
                  <c:v>4532.22</c:v>
                </c:pt>
                <c:pt idx="1527">
                  <c:v>4535.1899999999996</c:v>
                </c:pt>
                <c:pt idx="1528">
                  <c:v>4538.16</c:v>
                </c:pt>
                <c:pt idx="1529">
                  <c:v>4541.13</c:v>
                </c:pt>
                <c:pt idx="1530">
                  <c:v>4544.1000000000004</c:v>
                </c:pt>
                <c:pt idx="1531">
                  <c:v>4547.07</c:v>
                </c:pt>
                <c:pt idx="1532">
                  <c:v>4550.04</c:v>
                </c:pt>
                <c:pt idx="1533">
                  <c:v>4553.01</c:v>
                </c:pt>
                <c:pt idx="1534">
                  <c:v>4555.9799999999996</c:v>
                </c:pt>
                <c:pt idx="1535">
                  <c:v>4558.95</c:v>
                </c:pt>
                <c:pt idx="1536">
                  <c:v>4561.92</c:v>
                </c:pt>
                <c:pt idx="1537">
                  <c:v>4564.8900000000003</c:v>
                </c:pt>
                <c:pt idx="1538">
                  <c:v>4567.8599999999997</c:v>
                </c:pt>
                <c:pt idx="1539">
                  <c:v>4570.83</c:v>
                </c:pt>
                <c:pt idx="1540">
                  <c:v>4573.8</c:v>
                </c:pt>
                <c:pt idx="1541">
                  <c:v>4576.7700000000004</c:v>
                </c:pt>
                <c:pt idx="1542">
                  <c:v>4579.74</c:v>
                </c:pt>
                <c:pt idx="1543">
                  <c:v>4582.71</c:v>
                </c:pt>
                <c:pt idx="1544">
                  <c:v>4585.68</c:v>
                </c:pt>
                <c:pt idx="1545">
                  <c:v>4588.6499999999996</c:v>
                </c:pt>
                <c:pt idx="1546">
                  <c:v>4591.62</c:v>
                </c:pt>
                <c:pt idx="1547">
                  <c:v>4594.59</c:v>
                </c:pt>
                <c:pt idx="1548">
                  <c:v>4597.5600000000004</c:v>
                </c:pt>
                <c:pt idx="1549">
                  <c:v>4600.53</c:v>
                </c:pt>
                <c:pt idx="1550">
                  <c:v>4603.5</c:v>
                </c:pt>
                <c:pt idx="1551">
                  <c:v>4606.47</c:v>
                </c:pt>
                <c:pt idx="1552">
                  <c:v>4609.4399999999996</c:v>
                </c:pt>
                <c:pt idx="1553">
                  <c:v>4612.41</c:v>
                </c:pt>
                <c:pt idx="1554">
                  <c:v>4615.38</c:v>
                </c:pt>
                <c:pt idx="1555">
                  <c:v>4618.3500000000004</c:v>
                </c:pt>
                <c:pt idx="1556">
                  <c:v>4621.32</c:v>
                </c:pt>
                <c:pt idx="1557">
                  <c:v>4624.29</c:v>
                </c:pt>
                <c:pt idx="1558">
                  <c:v>4627.26</c:v>
                </c:pt>
                <c:pt idx="1559">
                  <c:v>4630.2299999999996</c:v>
                </c:pt>
                <c:pt idx="1560">
                  <c:v>4633.2</c:v>
                </c:pt>
                <c:pt idx="1561">
                  <c:v>4636.17</c:v>
                </c:pt>
                <c:pt idx="1562">
                  <c:v>4639.1400000000003</c:v>
                </c:pt>
                <c:pt idx="1563">
                  <c:v>4642.1099999999997</c:v>
                </c:pt>
                <c:pt idx="1564">
                  <c:v>4645.08</c:v>
                </c:pt>
                <c:pt idx="1565">
                  <c:v>4648.05</c:v>
                </c:pt>
                <c:pt idx="1566">
                  <c:v>4651.0200000000004</c:v>
                </c:pt>
                <c:pt idx="1567">
                  <c:v>4653.99</c:v>
                </c:pt>
                <c:pt idx="1568">
                  <c:v>4656.96</c:v>
                </c:pt>
                <c:pt idx="1569">
                  <c:v>4659.93</c:v>
                </c:pt>
                <c:pt idx="1570">
                  <c:v>4662.8999999999996</c:v>
                </c:pt>
                <c:pt idx="1571">
                  <c:v>4665.87</c:v>
                </c:pt>
                <c:pt idx="1572">
                  <c:v>4668.84</c:v>
                </c:pt>
                <c:pt idx="1573">
                  <c:v>4671.8100000000004</c:v>
                </c:pt>
                <c:pt idx="1574">
                  <c:v>4674.78</c:v>
                </c:pt>
                <c:pt idx="1575">
                  <c:v>4677.75</c:v>
                </c:pt>
                <c:pt idx="1576">
                  <c:v>4680.72</c:v>
                </c:pt>
                <c:pt idx="1577">
                  <c:v>4683.6899999999996</c:v>
                </c:pt>
                <c:pt idx="1578">
                  <c:v>4686.66</c:v>
                </c:pt>
                <c:pt idx="1579">
                  <c:v>4689.63</c:v>
                </c:pt>
                <c:pt idx="1580">
                  <c:v>4692.6000000000004</c:v>
                </c:pt>
                <c:pt idx="1581">
                  <c:v>4695.57</c:v>
                </c:pt>
                <c:pt idx="1582">
                  <c:v>4698.54</c:v>
                </c:pt>
                <c:pt idx="1583">
                  <c:v>4701.51</c:v>
                </c:pt>
                <c:pt idx="1584">
                  <c:v>4704.4799999999996</c:v>
                </c:pt>
                <c:pt idx="1585">
                  <c:v>4707.45</c:v>
                </c:pt>
                <c:pt idx="1586">
                  <c:v>4710.42</c:v>
                </c:pt>
                <c:pt idx="1587">
                  <c:v>4713.3900000000003</c:v>
                </c:pt>
                <c:pt idx="1588">
                  <c:v>4716.3599999999997</c:v>
                </c:pt>
                <c:pt idx="1589">
                  <c:v>4719.33</c:v>
                </c:pt>
                <c:pt idx="1590">
                  <c:v>4722.3</c:v>
                </c:pt>
                <c:pt idx="1591">
                  <c:v>4725.2700000000004</c:v>
                </c:pt>
                <c:pt idx="1592">
                  <c:v>4728.24</c:v>
                </c:pt>
                <c:pt idx="1593">
                  <c:v>4731.21</c:v>
                </c:pt>
                <c:pt idx="1594">
                  <c:v>4734.18</c:v>
                </c:pt>
                <c:pt idx="1595">
                  <c:v>4737.1499999999996</c:v>
                </c:pt>
                <c:pt idx="1596">
                  <c:v>4740.12</c:v>
                </c:pt>
                <c:pt idx="1597">
                  <c:v>4743.09</c:v>
                </c:pt>
                <c:pt idx="1598">
                  <c:v>4746.0600000000004</c:v>
                </c:pt>
                <c:pt idx="1599">
                  <c:v>4749.03</c:v>
                </c:pt>
                <c:pt idx="1600">
                  <c:v>4752</c:v>
                </c:pt>
                <c:pt idx="1601">
                  <c:v>4754.97</c:v>
                </c:pt>
                <c:pt idx="1602">
                  <c:v>4757.9399999999996</c:v>
                </c:pt>
                <c:pt idx="1603">
                  <c:v>4760.91</c:v>
                </c:pt>
                <c:pt idx="1604">
                  <c:v>4763.88</c:v>
                </c:pt>
                <c:pt idx="1605">
                  <c:v>4766.8500000000004</c:v>
                </c:pt>
                <c:pt idx="1606">
                  <c:v>4769.82</c:v>
                </c:pt>
                <c:pt idx="1607">
                  <c:v>4772.79</c:v>
                </c:pt>
                <c:pt idx="1608">
                  <c:v>4775.76</c:v>
                </c:pt>
                <c:pt idx="1609">
                  <c:v>4778.7299999999996</c:v>
                </c:pt>
                <c:pt idx="1610">
                  <c:v>4781.7</c:v>
                </c:pt>
                <c:pt idx="1611">
                  <c:v>4784.67</c:v>
                </c:pt>
                <c:pt idx="1612">
                  <c:v>4787.6400000000003</c:v>
                </c:pt>
                <c:pt idx="1613">
                  <c:v>4790.6099999999997</c:v>
                </c:pt>
                <c:pt idx="1614">
                  <c:v>4793.58</c:v>
                </c:pt>
                <c:pt idx="1615">
                  <c:v>4796.55</c:v>
                </c:pt>
                <c:pt idx="1616">
                  <c:v>4799.5200000000004</c:v>
                </c:pt>
                <c:pt idx="1617">
                  <c:v>4802.49</c:v>
                </c:pt>
                <c:pt idx="1618">
                  <c:v>4805.46</c:v>
                </c:pt>
                <c:pt idx="1619">
                  <c:v>4808.43</c:v>
                </c:pt>
                <c:pt idx="1620">
                  <c:v>4811.3999999999996</c:v>
                </c:pt>
                <c:pt idx="1621">
                  <c:v>4814.37</c:v>
                </c:pt>
                <c:pt idx="1622">
                  <c:v>4817.34</c:v>
                </c:pt>
                <c:pt idx="1623">
                  <c:v>4820.3100000000004</c:v>
                </c:pt>
                <c:pt idx="1624">
                  <c:v>4823.28</c:v>
                </c:pt>
                <c:pt idx="1625">
                  <c:v>4826.25</c:v>
                </c:pt>
                <c:pt idx="1626">
                  <c:v>4829.22</c:v>
                </c:pt>
                <c:pt idx="1627">
                  <c:v>4832.1899999999996</c:v>
                </c:pt>
                <c:pt idx="1628">
                  <c:v>4835.16</c:v>
                </c:pt>
                <c:pt idx="1629">
                  <c:v>4838.13</c:v>
                </c:pt>
                <c:pt idx="1630">
                  <c:v>4841.1000000000004</c:v>
                </c:pt>
                <c:pt idx="1631">
                  <c:v>4844.07</c:v>
                </c:pt>
                <c:pt idx="1632">
                  <c:v>4847.04</c:v>
                </c:pt>
                <c:pt idx="1633">
                  <c:v>4850.01</c:v>
                </c:pt>
                <c:pt idx="1634">
                  <c:v>4852.9799999999996</c:v>
                </c:pt>
                <c:pt idx="1635">
                  <c:v>4855.95</c:v>
                </c:pt>
                <c:pt idx="1636">
                  <c:v>4858.92</c:v>
                </c:pt>
                <c:pt idx="1637">
                  <c:v>4861.8900000000003</c:v>
                </c:pt>
                <c:pt idx="1638">
                  <c:v>4864.8599999999997</c:v>
                </c:pt>
                <c:pt idx="1639">
                  <c:v>4867.83</c:v>
                </c:pt>
                <c:pt idx="1640">
                  <c:v>4870.8</c:v>
                </c:pt>
                <c:pt idx="1641">
                  <c:v>4873.7700000000004</c:v>
                </c:pt>
                <c:pt idx="1642">
                  <c:v>4876.74</c:v>
                </c:pt>
                <c:pt idx="1643">
                  <c:v>4879.71</c:v>
                </c:pt>
                <c:pt idx="1644">
                  <c:v>4882.68</c:v>
                </c:pt>
                <c:pt idx="1645">
                  <c:v>4885.6499999999996</c:v>
                </c:pt>
                <c:pt idx="1646">
                  <c:v>4888.62</c:v>
                </c:pt>
                <c:pt idx="1647">
                  <c:v>4891.59</c:v>
                </c:pt>
                <c:pt idx="1648">
                  <c:v>4894.5600000000004</c:v>
                </c:pt>
                <c:pt idx="1649">
                  <c:v>4897.53</c:v>
                </c:pt>
                <c:pt idx="1650">
                  <c:v>4900.5</c:v>
                </c:pt>
                <c:pt idx="1651">
                  <c:v>4903.47</c:v>
                </c:pt>
                <c:pt idx="1652">
                  <c:v>4906.4399999999996</c:v>
                </c:pt>
                <c:pt idx="1653">
                  <c:v>4909.41</c:v>
                </c:pt>
                <c:pt idx="1654">
                  <c:v>4912.38</c:v>
                </c:pt>
                <c:pt idx="1655">
                  <c:v>4915.3500000000004</c:v>
                </c:pt>
                <c:pt idx="1656">
                  <c:v>4918.32</c:v>
                </c:pt>
                <c:pt idx="1657">
                  <c:v>4921.29</c:v>
                </c:pt>
                <c:pt idx="1658">
                  <c:v>4924.26</c:v>
                </c:pt>
                <c:pt idx="1659">
                  <c:v>4927.2299999999996</c:v>
                </c:pt>
                <c:pt idx="1660">
                  <c:v>4930.2</c:v>
                </c:pt>
                <c:pt idx="1661">
                  <c:v>4933.17</c:v>
                </c:pt>
                <c:pt idx="1662">
                  <c:v>4936.1400000000003</c:v>
                </c:pt>
                <c:pt idx="1663">
                  <c:v>4939.1099999999997</c:v>
                </c:pt>
                <c:pt idx="1664">
                  <c:v>4942.08</c:v>
                </c:pt>
                <c:pt idx="1665">
                  <c:v>4945.05</c:v>
                </c:pt>
                <c:pt idx="1666">
                  <c:v>4948.0200000000004</c:v>
                </c:pt>
                <c:pt idx="1667">
                  <c:v>4950.99</c:v>
                </c:pt>
                <c:pt idx="1668">
                  <c:v>4953.96</c:v>
                </c:pt>
                <c:pt idx="1669">
                  <c:v>4956.93</c:v>
                </c:pt>
                <c:pt idx="1670">
                  <c:v>4959.8999999999996</c:v>
                </c:pt>
                <c:pt idx="1671">
                  <c:v>4962.87</c:v>
                </c:pt>
                <c:pt idx="1672">
                  <c:v>4965.84</c:v>
                </c:pt>
                <c:pt idx="1673">
                  <c:v>4968.8100000000004</c:v>
                </c:pt>
                <c:pt idx="1674">
                  <c:v>4971.78</c:v>
                </c:pt>
                <c:pt idx="1675">
                  <c:v>4974.75</c:v>
                </c:pt>
                <c:pt idx="1676">
                  <c:v>4977.72</c:v>
                </c:pt>
                <c:pt idx="1677">
                  <c:v>4980.6899999999996</c:v>
                </c:pt>
                <c:pt idx="1678">
                  <c:v>4983.66</c:v>
                </c:pt>
                <c:pt idx="1679">
                  <c:v>4986.63</c:v>
                </c:pt>
                <c:pt idx="1680">
                  <c:v>4989.6000000000004</c:v>
                </c:pt>
                <c:pt idx="1681">
                  <c:v>4992.57</c:v>
                </c:pt>
                <c:pt idx="1682">
                  <c:v>4995.54</c:v>
                </c:pt>
                <c:pt idx="1683">
                  <c:v>4998.51</c:v>
                </c:pt>
                <c:pt idx="1684">
                  <c:v>5001.4799999999996</c:v>
                </c:pt>
                <c:pt idx="1685">
                  <c:v>5004.45</c:v>
                </c:pt>
                <c:pt idx="1686">
                  <c:v>5007.42</c:v>
                </c:pt>
                <c:pt idx="1687">
                  <c:v>5010.3900000000003</c:v>
                </c:pt>
                <c:pt idx="1688">
                  <c:v>5013.3599999999997</c:v>
                </c:pt>
                <c:pt idx="1689">
                  <c:v>5016.33</c:v>
                </c:pt>
                <c:pt idx="1690">
                  <c:v>5019.3</c:v>
                </c:pt>
                <c:pt idx="1691">
                  <c:v>5022.2700000000004</c:v>
                </c:pt>
                <c:pt idx="1692">
                  <c:v>5025.24</c:v>
                </c:pt>
                <c:pt idx="1693">
                  <c:v>5028.21</c:v>
                </c:pt>
                <c:pt idx="1694">
                  <c:v>5031.18</c:v>
                </c:pt>
                <c:pt idx="1695">
                  <c:v>5034.1499999999996</c:v>
                </c:pt>
                <c:pt idx="1696">
                  <c:v>5037.12</c:v>
                </c:pt>
                <c:pt idx="1697">
                  <c:v>5040.09</c:v>
                </c:pt>
                <c:pt idx="1698">
                  <c:v>5043.0600000000004</c:v>
                </c:pt>
                <c:pt idx="1699">
                  <c:v>5046.03</c:v>
                </c:pt>
                <c:pt idx="1700">
                  <c:v>5049</c:v>
                </c:pt>
                <c:pt idx="1701">
                  <c:v>5051.97</c:v>
                </c:pt>
                <c:pt idx="1702">
                  <c:v>5054.9399999999996</c:v>
                </c:pt>
                <c:pt idx="1703">
                  <c:v>5057.91</c:v>
                </c:pt>
                <c:pt idx="1704">
                  <c:v>5060.88</c:v>
                </c:pt>
                <c:pt idx="1705">
                  <c:v>5063.8500000000004</c:v>
                </c:pt>
                <c:pt idx="1706">
                  <c:v>5066.82</c:v>
                </c:pt>
                <c:pt idx="1707">
                  <c:v>5069.79</c:v>
                </c:pt>
                <c:pt idx="1708">
                  <c:v>5072.76</c:v>
                </c:pt>
                <c:pt idx="1709">
                  <c:v>5075.7299999999996</c:v>
                </c:pt>
                <c:pt idx="1710">
                  <c:v>5078.7</c:v>
                </c:pt>
                <c:pt idx="1711">
                  <c:v>5081.67</c:v>
                </c:pt>
                <c:pt idx="1712">
                  <c:v>5084.6400000000003</c:v>
                </c:pt>
                <c:pt idx="1713">
                  <c:v>5087.6099999999997</c:v>
                </c:pt>
                <c:pt idx="1714">
                  <c:v>5090.58</c:v>
                </c:pt>
                <c:pt idx="1715">
                  <c:v>5093.55</c:v>
                </c:pt>
                <c:pt idx="1716">
                  <c:v>5096.5200000000004</c:v>
                </c:pt>
                <c:pt idx="1717">
                  <c:v>5099.49</c:v>
                </c:pt>
                <c:pt idx="1718">
                  <c:v>5102.46</c:v>
                </c:pt>
                <c:pt idx="1719">
                  <c:v>5105.43</c:v>
                </c:pt>
                <c:pt idx="1720">
                  <c:v>5108.3999999999996</c:v>
                </c:pt>
                <c:pt idx="1721">
                  <c:v>5111.37</c:v>
                </c:pt>
                <c:pt idx="1722">
                  <c:v>5114.34</c:v>
                </c:pt>
                <c:pt idx="1723">
                  <c:v>5117.3100000000004</c:v>
                </c:pt>
                <c:pt idx="1724">
                  <c:v>5120.28</c:v>
                </c:pt>
                <c:pt idx="1725">
                  <c:v>5123.25</c:v>
                </c:pt>
                <c:pt idx="1726">
                  <c:v>5126.22</c:v>
                </c:pt>
                <c:pt idx="1727">
                  <c:v>5129.1899999999996</c:v>
                </c:pt>
                <c:pt idx="1728">
                  <c:v>5132.16</c:v>
                </c:pt>
                <c:pt idx="1729">
                  <c:v>5135.13</c:v>
                </c:pt>
                <c:pt idx="1730">
                  <c:v>5138.1000000000004</c:v>
                </c:pt>
                <c:pt idx="1731">
                  <c:v>5141.07</c:v>
                </c:pt>
                <c:pt idx="1732">
                  <c:v>5144.04</c:v>
                </c:pt>
                <c:pt idx="1733">
                  <c:v>5147.01</c:v>
                </c:pt>
                <c:pt idx="1734">
                  <c:v>5149.9799999999996</c:v>
                </c:pt>
                <c:pt idx="1735">
                  <c:v>5152.95</c:v>
                </c:pt>
                <c:pt idx="1736">
                  <c:v>5155.92</c:v>
                </c:pt>
                <c:pt idx="1737">
                  <c:v>5158.8900000000003</c:v>
                </c:pt>
                <c:pt idx="1738">
                  <c:v>5161.8599999999997</c:v>
                </c:pt>
                <c:pt idx="1739">
                  <c:v>5164.83</c:v>
                </c:pt>
                <c:pt idx="1740">
                  <c:v>5167.8</c:v>
                </c:pt>
                <c:pt idx="1741">
                  <c:v>5170.7700000000004</c:v>
                </c:pt>
                <c:pt idx="1742">
                  <c:v>5173.74</c:v>
                </c:pt>
                <c:pt idx="1743">
                  <c:v>5176.71</c:v>
                </c:pt>
                <c:pt idx="1744">
                  <c:v>5179.68</c:v>
                </c:pt>
                <c:pt idx="1745">
                  <c:v>5182.6499999999996</c:v>
                </c:pt>
                <c:pt idx="1746">
                  <c:v>5185.62</c:v>
                </c:pt>
                <c:pt idx="1747">
                  <c:v>5188.59</c:v>
                </c:pt>
                <c:pt idx="1748">
                  <c:v>5191.5600000000004</c:v>
                </c:pt>
                <c:pt idx="1749">
                  <c:v>5194.53</c:v>
                </c:pt>
                <c:pt idx="1750">
                  <c:v>5197.5</c:v>
                </c:pt>
                <c:pt idx="1751">
                  <c:v>5200.47</c:v>
                </c:pt>
                <c:pt idx="1752">
                  <c:v>5203.4399999999996</c:v>
                </c:pt>
                <c:pt idx="1753">
                  <c:v>5206.41</c:v>
                </c:pt>
                <c:pt idx="1754">
                  <c:v>5209.38</c:v>
                </c:pt>
                <c:pt idx="1755">
                  <c:v>5212.3500000000004</c:v>
                </c:pt>
                <c:pt idx="1756">
                  <c:v>5215.32</c:v>
                </c:pt>
                <c:pt idx="1757">
                  <c:v>5218.29</c:v>
                </c:pt>
                <c:pt idx="1758">
                  <c:v>5221.26</c:v>
                </c:pt>
                <c:pt idx="1759">
                  <c:v>5224.2299999999996</c:v>
                </c:pt>
                <c:pt idx="1760">
                  <c:v>5227.2</c:v>
                </c:pt>
                <c:pt idx="1761">
                  <c:v>5230.17</c:v>
                </c:pt>
                <c:pt idx="1762">
                  <c:v>5233.1400000000003</c:v>
                </c:pt>
                <c:pt idx="1763">
                  <c:v>5236.1099999999997</c:v>
                </c:pt>
                <c:pt idx="1764">
                  <c:v>5239.08</c:v>
                </c:pt>
                <c:pt idx="1765">
                  <c:v>5242.05</c:v>
                </c:pt>
                <c:pt idx="1766">
                  <c:v>5245.02</c:v>
                </c:pt>
                <c:pt idx="1767">
                  <c:v>5247.99</c:v>
                </c:pt>
                <c:pt idx="1768">
                  <c:v>5250.96</c:v>
                </c:pt>
                <c:pt idx="1769">
                  <c:v>5253.93</c:v>
                </c:pt>
                <c:pt idx="1770">
                  <c:v>5256.9</c:v>
                </c:pt>
                <c:pt idx="1771">
                  <c:v>5259.87</c:v>
                </c:pt>
                <c:pt idx="1772">
                  <c:v>5262.84</c:v>
                </c:pt>
                <c:pt idx="1773">
                  <c:v>5265.81</c:v>
                </c:pt>
                <c:pt idx="1774">
                  <c:v>5268.78</c:v>
                </c:pt>
                <c:pt idx="1775">
                  <c:v>5271.75</c:v>
                </c:pt>
                <c:pt idx="1776">
                  <c:v>5274.72</c:v>
                </c:pt>
                <c:pt idx="1777">
                  <c:v>5277.69</c:v>
                </c:pt>
                <c:pt idx="1778">
                  <c:v>5280.66</c:v>
                </c:pt>
                <c:pt idx="1779">
                  <c:v>5283.63</c:v>
                </c:pt>
                <c:pt idx="1780">
                  <c:v>5286.6</c:v>
                </c:pt>
                <c:pt idx="1781">
                  <c:v>5289.57</c:v>
                </c:pt>
                <c:pt idx="1782">
                  <c:v>5292.54</c:v>
                </c:pt>
                <c:pt idx="1783">
                  <c:v>5295.51</c:v>
                </c:pt>
                <c:pt idx="1784">
                  <c:v>5298.48</c:v>
                </c:pt>
                <c:pt idx="1785">
                  <c:v>5301.45</c:v>
                </c:pt>
                <c:pt idx="1786">
                  <c:v>5304.42</c:v>
                </c:pt>
                <c:pt idx="1787">
                  <c:v>5307.39</c:v>
                </c:pt>
                <c:pt idx="1788">
                  <c:v>5310.36</c:v>
                </c:pt>
                <c:pt idx="1789">
                  <c:v>5313.33</c:v>
                </c:pt>
                <c:pt idx="1790">
                  <c:v>5316.3</c:v>
                </c:pt>
                <c:pt idx="1791">
                  <c:v>5319.27</c:v>
                </c:pt>
                <c:pt idx="1792">
                  <c:v>5322.24</c:v>
                </c:pt>
                <c:pt idx="1793">
                  <c:v>5325.21</c:v>
                </c:pt>
                <c:pt idx="1794">
                  <c:v>5328.18</c:v>
                </c:pt>
                <c:pt idx="1795">
                  <c:v>5331.15</c:v>
                </c:pt>
                <c:pt idx="1796">
                  <c:v>5334.12</c:v>
                </c:pt>
                <c:pt idx="1797">
                  <c:v>5337.09</c:v>
                </c:pt>
                <c:pt idx="1798">
                  <c:v>5340.06</c:v>
                </c:pt>
                <c:pt idx="1799">
                  <c:v>5343.03</c:v>
                </c:pt>
                <c:pt idx="1800">
                  <c:v>5346</c:v>
                </c:pt>
                <c:pt idx="1801">
                  <c:v>5348.97</c:v>
                </c:pt>
                <c:pt idx="1802">
                  <c:v>5351.94</c:v>
                </c:pt>
                <c:pt idx="1803">
                  <c:v>5354.91</c:v>
                </c:pt>
                <c:pt idx="1804">
                  <c:v>5357.88</c:v>
                </c:pt>
                <c:pt idx="1805">
                  <c:v>5360.85</c:v>
                </c:pt>
                <c:pt idx="1806">
                  <c:v>5363.82</c:v>
                </c:pt>
                <c:pt idx="1807">
                  <c:v>5366.79</c:v>
                </c:pt>
                <c:pt idx="1808">
                  <c:v>5369.76</c:v>
                </c:pt>
                <c:pt idx="1809">
                  <c:v>5372.73</c:v>
                </c:pt>
                <c:pt idx="1810">
                  <c:v>5375.7</c:v>
                </c:pt>
                <c:pt idx="1811">
                  <c:v>5378.67</c:v>
                </c:pt>
                <c:pt idx="1812">
                  <c:v>5381.64</c:v>
                </c:pt>
                <c:pt idx="1813">
                  <c:v>5384.61</c:v>
                </c:pt>
                <c:pt idx="1814">
                  <c:v>5387.58</c:v>
                </c:pt>
                <c:pt idx="1815">
                  <c:v>5390.55</c:v>
                </c:pt>
                <c:pt idx="1816">
                  <c:v>5393.52</c:v>
                </c:pt>
                <c:pt idx="1817">
                  <c:v>5396.49</c:v>
                </c:pt>
                <c:pt idx="1818">
                  <c:v>5399.46</c:v>
                </c:pt>
                <c:pt idx="1819">
                  <c:v>5402.43</c:v>
                </c:pt>
                <c:pt idx="1820">
                  <c:v>5405.4</c:v>
                </c:pt>
                <c:pt idx="1821">
                  <c:v>5408.37</c:v>
                </c:pt>
                <c:pt idx="1822">
                  <c:v>5411.34</c:v>
                </c:pt>
                <c:pt idx="1823">
                  <c:v>5414.31</c:v>
                </c:pt>
                <c:pt idx="1824">
                  <c:v>5417.28</c:v>
                </c:pt>
                <c:pt idx="1825">
                  <c:v>5420.25</c:v>
                </c:pt>
                <c:pt idx="1826">
                  <c:v>5423.22</c:v>
                </c:pt>
                <c:pt idx="1827">
                  <c:v>5426.19</c:v>
                </c:pt>
                <c:pt idx="1828">
                  <c:v>5429.16</c:v>
                </c:pt>
                <c:pt idx="1829">
                  <c:v>5432.13</c:v>
                </c:pt>
                <c:pt idx="1830">
                  <c:v>5435.1</c:v>
                </c:pt>
                <c:pt idx="1831">
                  <c:v>5438.07</c:v>
                </c:pt>
                <c:pt idx="1832">
                  <c:v>5441.04</c:v>
                </c:pt>
                <c:pt idx="1833">
                  <c:v>5444.01</c:v>
                </c:pt>
                <c:pt idx="1834">
                  <c:v>5446.98</c:v>
                </c:pt>
                <c:pt idx="1835">
                  <c:v>5449.95</c:v>
                </c:pt>
                <c:pt idx="1836">
                  <c:v>5452.92</c:v>
                </c:pt>
                <c:pt idx="1837">
                  <c:v>5455.89</c:v>
                </c:pt>
                <c:pt idx="1838">
                  <c:v>5458.86</c:v>
                </c:pt>
                <c:pt idx="1839">
                  <c:v>5461.83</c:v>
                </c:pt>
                <c:pt idx="1840">
                  <c:v>5464.8</c:v>
                </c:pt>
                <c:pt idx="1841">
                  <c:v>5467.77</c:v>
                </c:pt>
                <c:pt idx="1842">
                  <c:v>5470.74</c:v>
                </c:pt>
                <c:pt idx="1843">
                  <c:v>5473.71</c:v>
                </c:pt>
                <c:pt idx="1844">
                  <c:v>5476.68</c:v>
                </c:pt>
                <c:pt idx="1845">
                  <c:v>5479.65</c:v>
                </c:pt>
                <c:pt idx="1846">
                  <c:v>5482.62</c:v>
                </c:pt>
                <c:pt idx="1847">
                  <c:v>5485.59</c:v>
                </c:pt>
                <c:pt idx="1848">
                  <c:v>5488.56</c:v>
                </c:pt>
                <c:pt idx="1849">
                  <c:v>5491.53</c:v>
                </c:pt>
                <c:pt idx="1850">
                  <c:v>5494.5</c:v>
                </c:pt>
                <c:pt idx="1851">
                  <c:v>5497.47</c:v>
                </c:pt>
                <c:pt idx="1852">
                  <c:v>5500.44</c:v>
                </c:pt>
                <c:pt idx="1853">
                  <c:v>5503.41</c:v>
                </c:pt>
                <c:pt idx="1854">
                  <c:v>5506.38</c:v>
                </c:pt>
                <c:pt idx="1855">
                  <c:v>5509.35</c:v>
                </c:pt>
                <c:pt idx="1856">
                  <c:v>5512.32</c:v>
                </c:pt>
                <c:pt idx="1857">
                  <c:v>5515.29</c:v>
                </c:pt>
                <c:pt idx="1858">
                  <c:v>5518.26</c:v>
                </c:pt>
                <c:pt idx="1859">
                  <c:v>5521.23</c:v>
                </c:pt>
                <c:pt idx="1860">
                  <c:v>5524.2</c:v>
                </c:pt>
                <c:pt idx="1861">
                  <c:v>5527.17</c:v>
                </c:pt>
                <c:pt idx="1862">
                  <c:v>5530.14</c:v>
                </c:pt>
                <c:pt idx="1863">
                  <c:v>5533.11</c:v>
                </c:pt>
                <c:pt idx="1864">
                  <c:v>5536.08</c:v>
                </c:pt>
                <c:pt idx="1865">
                  <c:v>5539.05</c:v>
                </c:pt>
                <c:pt idx="1866">
                  <c:v>5542.02</c:v>
                </c:pt>
                <c:pt idx="1867">
                  <c:v>5544.99</c:v>
                </c:pt>
                <c:pt idx="1868">
                  <c:v>5547.96</c:v>
                </c:pt>
                <c:pt idx="1869">
                  <c:v>5550.93</c:v>
                </c:pt>
                <c:pt idx="1870">
                  <c:v>5553.9</c:v>
                </c:pt>
                <c:pt idx="1871">
                  <c:v>5556.87</c:v>
                </c:pt>
                <c:pt idx="1872">
                  <c:v>5559.84</c:v>
                </c:pt>
                <c:pt idx="1873">
                  <c:v>5562.81</c:v>
                </c:pt>
                <c:pt idx="1874">
                  <c:v>5565.78</c:v>
                </c:pt>
                <c:pt idx="1875">
                  <c:v>5568.75</c:v>
                </c:pt>
                <c:pt idx="1876">
                  <c:v>5571.72</c:v>
                </c:pt>
                <c:pt idx="1877">
                  <c:v>5574.69</c:v>
                </c:pt>
                <c:pt idx="1878">
                  <c:v>5577.66</c:v>
                </c:pt>
                <c:pt idx="1879">
                  <c:v>5580.63</c:v>
                </c:pt>
                <c:pt idx="1880">
                  <c:v>5583.6</c:v>
                </c:pt>
                <c:pt idx="1881">
                  <c:v>5586.57</c:v>
                </c:pt>
                <c:pt idx="1882">
                  <c:v>5589.54</c:v>
                </c:pt>
                <c:pt idx="1883">
                  <c:v>5592.51</c:v>
                </c:pt>
                <c:pt idx="1884">
                  <c:v>5595.48</c:v>
                </c:pt>
                <c:pt idx="1885">
                  <c:v>5598.45</c:v>
                </c:pt>
                <c:pt idx="1886">
                  <c:v>5601.42</c:v>
                </c:pt>
                <c:pt idx="1887">
                  <c:v>5604.39</c:v>
                </c:pt>
                <c:pt idx="1888">
                  <c:v>5607.36</c:v>
                </c:pt>
                <c:pt idx="1889">
                  <c:v>5610.33</c:v>
                </c:pt>
                <c:pt idx="1890">
                  <c:v>5613.3</c:v>
                </c:pt>
                <c:pt idx="1891">
                  <c:v>5616.27</c:v>
                </c:pt>
                <c:pt idx="1892">
                  <c:v>5619.24</c:v>
                </c:pt>
                <c:pt idx="1893">
                  <c:v>5622.21</c:v>
                </c:pt>
                <c:pt idx="1894">
                  <c:v>5625.18</c:v>
                </c:pt>
                <c:pt idx="1895">
                  <c:v>5628.15</c:v>
                </c:pt>
                <c:pt idx="1896">
                  <c:v>5631.12</c:v>
                </c:pt>
                <c:pt idx="1897">
                  <c:v>5634.09</c:v>
                </c:pt>
                <c:pt idx="1898">
                  <c:v>5637.06</c:v>
                </c:pt>
                <c:pt idx="1899">
                  <c:v>5640.03</c:v>
                </c:pt>
                <c:pt idx="1900">
                  <c:v>5643</c:v>
                </c:pt>
                <c:pt idx="1901">
                  <c:v>5645.97</c:v>
                </c:pt>
                <c:pt idx="1902">
                  <c:v>5648.94</c:v>
                </c:pt>
                <c:pt idx="1903">
                  <c:v>5651.91</c:v>
                </c:pt>
                <c:pt idx="1904">
                  <c:v>5654.88</c:v>
                </c:pt>
                <c:pt idx="1905">
                  <c:v>5657.85</c:v>
                </c:pt>
                <c:pt idx="1906">
                  <c:v>5660.82</c:v>
                </c:pt>
                <c:pt idx="1907">
                  <c:v>5663.79</c:v>
                </c:pt>
                <c:pt idx="1908">
                  <c:v>5666.76</c:v>
                </c:pt>
                <c:pt idx="1909">
                  <c:v>5669.73</c:v>
                </c:pt>
                <c:pt idx="1910">
                  <c:v>5672.7</c:v>
                </c:pt>
                <c:pt idx="1911">
                  <c:v>5675.67</c:v>
                </c:pt>
                <c:pt idx="1912">
                  <c:v>5678.64</c:v>
                </c:pt>
                <c:pt idx="1913">
                  <c:v>5681.61</c:v>
                </c:pt>
                <c:pt idx="1914">
                  <c:v>5684.58</c:v>
                </c:pt>
                <c:pt idx="1915">
                  <c:v>5687.55</c:v>
                </c:pt>
                <c:pt idx="1916">
                  <c:v>5690.52</c:v>
                </c:pt>
                <c:pt idx="1917">
                  <c:v>5693.49</c:v>
                </c:pt>
                <c:pt idx="1918">
                  <c:v>5696.46</c:v>
                </c:pt>
                <c:pt idx="1919">
                  <c:v>5699.43</c:v>
                </c:pt>
                <c:pt idx="1920">
                  <c:v>5702.4</c:v>
                </c:pt>
                <c:pt idx="1921">
                  <c:v>5705.37</c:v>
                </c:pt>
                <c:pt idx="1922">
                  <c:v>5708.34</c:v>
                </c:pt>
                <c:pt idx="1923">
                  <c:v>5711.31</c:v>
                </c:pt>
                <c:pt idx="1924">
                  <c:v>5714.28</c:v>
                </c:pt>
                <c:pt idx="1925">
                  <c:v>5717.25</c:v>
                </c:pt>
                <c:pt idx="1926">
                  <c:v>5720.22</c:v>
                </c:pt>
                <c:pt idx="1927">
                  <c:v>5723.19</c:v>
                </c:pt>
                <c:pt idx="1928">
                  <c:v>5726.16</c:v>
                </c:pt>
                <c:pt idx="1929">
                  <c:v>5729.13</c:v>
                </c:pt>
                <c:pt idx="1930">
                  <c:v>5732.1</c:v>
                </c:pt>
                <c:pt idx="1931">
                  <c:v>5735.07</c:v>
                </c:pt>
                <c:pt idx="1932">
                  <c:v>5738.04</c:v>
                </c:pt>
                <c:pt idx="1933">
                  <c:v>5741.01</c:v>
                </c:pt>
                <c:pt idx="1934">
                  <c:v>5743.98</c:v>
                </c:pt>
                <c:pt idx="1935">
                  <c:v>5746.95</c:v>
                </c:pt>
                <c:pt idx="1936">
                  <c:v>5749.92</c:v>
                </c:pt>
                <c:pt idx="1937">
                  <c:v>5752.89</c:v>
                </c:pt>
                <c:pt idx="1938">
                  <c:v>5755.86</c:v>
                </c:pt>
                <c:pt idx="1939">
                  <c:v>5758.83</c:v>
                </c:pt>
                <c:pt idx="1940">
                  <c:v>5761.8</c:v>
                </c:pt>
                <c:pt idx="1941">
                  <c:v>5764.77</c:v>
                </c:pt>
                <c:pt idx="1942">
                  <c:v>5767.74</c:v>
                </c:pt>
                <c:pt idx="1943">
                  <c:v>5770.71</c:v>
                </c:pt>
                <c:pt idx="1944">
                  <c:v>5773.68</c:v>
                </c:pt>
                <c:pt idx="1945">
                  <c:v>5776.65</c:v>
                </c:pt>
                <c:pt idx="1946">
                  <c:v>5779.62</c:v>
                </c:pt>
                <c:pt idx="1947">
                  <c:v>5782.59</c:v>
                </c:pt>
                <c:pt idx="1948">
                  <c:v>5785.56</c:v>
                </c:pt>
                <c:pt idx="1949">
                  <c:v>5788.53</c:v>
                </c:pt>
                <c:pt idx="1950">
                  <c:v>5791.5</c:v>
                </c:pt>
                <c:pt idx="1951">
                  <c:v>5794.47</c:v>
                </c:pt>
                <c:pt idx="1952">
                  <c:v>5797.44</c:v>
                </c:pt>
                <c:pt idx="1953">
                  <c:v>5800.41</c:v>
                </c:pt>
                <c:pt idx="1954">
                  <c:v>5803.38</c:v>
                </c:pt>
                <c:pt idx="1955">
                  <c:v>5806.35</c:v>
                </c:pt>
                <c:pt idx="1956">
                  <c:v>5809.32</c:v>
                </c:pt>
                <c:pt idx="1957">
                  <c:v>5812.29</c:v>
                </c:pt>
                <c:pt idx="1958">
                  <c:v>5815.26</c:v>
                </c:pt>
                <c:pt idx="1959">
                  <c:v>5818.23</c:v>
                </c:pt>
                <c:pt idx="1960">
                  <c:v>5821.2</c:v>
                </c:pt>
                <c:pt idx="1961">
                  <c:v>5824.17</c:v>
                </c:pt>
                <c:pt idx="1962">
                  <c:v>5827.14</c:v>
                </c:pt>
                <c:pt idx="1963">
                  <c:v>5830.11</c:v>
                </c:pt>
                <c:pt idx="1964">
                  <c:v>5833.08</c:v>
                </c:pt>
                <c:pt idx="1965">
                  <c:v>5836.05</c:v>
                </c:pt>
                <c:pt idx="1966">
                  <c:v>5839.02</c:v>
                </c:pt>
                <c:pt idx="1967">
                  <c:v>5841.99</c:v>
                </c:pt>
                <c:pt idx="1968">
                  <c:v>5844.96</c:v>
                </c:pt>
                <c:pt idx="1969">
                  <c:v>5847.93</c:v>
                </c:pt>
                <c:pt idx="1970">
                  <c:v>5850.9</c:v>
                </c:pt>
                <c:pt idx="1971">
                  <c:v>5853.87</c:v>
                </c:pt>
                <c:pt idx="1972">
                  <c:v>5856.84</c:v>
                </c:pt>
                <c:pt idx="1973">
                  <c:v>5859.81</c:v>
                </c:pt>
                <c:pt idx="1974">
                  <c:v>5862.78</c:v>
                </c:pt>
                <c:pt idx="1975">
                  <c:v>5865.75</c:v>
                </c:pt>
                <c:pt idx="1976">
                  <c:v>5868.72</c:v>
                </c:pt>
                <c:pt idx="1977">
                  <c:v>5871.69</c:v>
                </c:pt>
                <c:pt idx="1978">
                  <c:v>5874.66</c:v>
                </c:pt>
                <c:pt idx="1979">
                  <c:v>5877.63</c:v>
                </c:pt>
                <c:pt idx="1980">
                  <c:v>5880.6</c:v>
                </c:pt>
                <c:pt idx="1981">
                  <c:v>5883.57</c:v>
                </c:pt>
                <c:pt idx="1982">
                  <c:v>5886.54</c:v>
                </c:pt>
                <c:pt idx="1983">
                  <c:v>5889.51</c:v>
                </c:pt>
                <c:pt idx="1984">
                  <c:v>5892.48</c:v>
                </c:pt>
                <c:pt idx="1985">
                  <c:v>5895.45</c:v>
                </c:pt>
                <c:pt idx="1986">
                  <c:v>5898.42</c:v>
                </c:pt>
                <c:pt idx="1987">
                  <c:v>5901.39</c:v>
                </c:pt>
                <c:pt idx="1988">
                  <c:v>5904.36</c:v>
                </c:pt>
                <c:pt idx="1989">
                  <c:v>5907.33</c:v>
                </c:pt>
                <c:pt idx="1990">
                  <c:v>5910.3</c:v>
                </c:pt>
                <c:pt idx="1991">
                  <c:v>5913.27</c:v>
                </c:pt>
                <c:pt idx="1992">
                  <c:v>5916.24</c:v>
                </c:pt>
                <c:pt idx="1993">
                  <c:v>5919.21</c:v>
                </c:pt>
                <c:pt idx="1994">
                  <c:v>5922.18</c:v>
                </c:pt>
                <c:pt idx="1995">
                  <c:v>5925.15</c:v>
                </c:pt>
                <c:pt idx="1996">
                  <c:v>5928.12</c:v>
                </c:pt>
                <c:pt idx="1997">
                  <c:v>5931.09</c:v>
                </c:pt>
                <c:pt idx="1998">
                  <c:v>5934.06</c:v>
                </c:pt>
                <c:pt idx="1999">
                  <c:v>5937.03</c:v>
                </c:pt>
                <c:pt idx="2000">
                  <c:v>5940</c:v>
                </c:pt>
                <c:pt idx="2001">
                  <c:v>5942.97</c:v>
                </c:pt>
                <c:pt idx="2002">
                  <c:v>5945.94</c:v>
                </c:pt>
                <c:pt idx="2003">
                  <c:v>5948.91</c:v>
                </c:pt>
                <c:pt idx="2004">
                  <c:v>5951.88</c:v>
                </c:pt>
                <c:pt idx="2005">
                  <c:v>5954.85</c:v>
                </c:pt>
                <c:pt idx="2006">
                  <c:v>5957.82</c:v>
                </c:pt>
                <c:pt idx="2007">
                  <c:v>5960.79</c:v>
                </c:pt>
                <c:pt idx="2008">
                  <c:v>5963.76</c:v>
                </c:pt>
                <c:pt idx="2009">
                  <c:v>5966.73</c:v>
                </c:pt>
                <c:pt idx="2010">
                  <c:v>5969.7</c:v>
                </c:pt>
                <c:pt idx="2011">
                  <c:v>5972.67</c:v>
                </c:pt>
                <c:pt idx="2012">
                  <c:v>5975.64</c:v>
                </c:pt>
                <c:pt idx="2013">
                  <c:v>5978.61</c:v>
                </c:pt>
                <c:pt idx="2014">
                  <c:v>5981.58</c:v>
                </c:pt>
                <c:pt idx="2015">
                  <c:v>5984.55</c:v>
                </c:pt>
                <c:pt idx="2016">
                  <c:v>5987.52</c:v>
                </c:pt>
                <c:pt idx="2017">
                  <c:v>5990.49</c:v>
                </c:pt>
                <c:pt idx="2018">
                  <c:v>5993.46</c:v>
                </c:pt>
                <c:pt idx="2019">
                  <c:v>5996.43</c:v>
                </c:pt>
                <c:pt idx="2020">
                  <c:v>5999.4</c:v>
                </c:pt>
                <c:pt idx="2021">
                  <c:v>6002.37</c:v>
                </c:pt>
                <c:pt idx="2022">
                  <c:v>6005.34</c:v>
                </c:pt>
                <c:pt idx="2023">
                  <c:v>6008.31</c:v>
                </c:pt>
                <c:pt idx="2024">
                  <c:v>6011.28</c:v>
                </c:pt>
                <c:pt idx="2025">
                  <c:v>6014.25</c:v>
                </c:pt>
                <c:pt idx="2026">
                  <c:v>6017.22</c:v>
                </c:pt>
                <c:pt idx="2027">
                  <c:v>6020.19</c:v>
                </c:pt>
                <c:pt idx="2028">
                  <c:v>6023.16</c:v>
                </c:pt>
                <c:pt idx="2029">
                  <c:v>6026.13</c:v>
                </c:pt>
                <c:pt idx="2030">
                  <c:v>6029.1</c:v>
                </c:pt>
                <c:pt idx="2031">
                  <c:v>6032.07</c:v>
                </c:pt>
                <c:pt idx="2032">
                  <c:v>6035.04</c:v>
                </c:pt>
                <c:pt idx="2033">
                  <c:v>6038.01</c:v>
                </c:pt>
                <c:pt idx="2034">
                  <c:v>6040.98</c:v>
                </c:pt>
                <c:pt idx="2035">
                  <c:v>6043.95</c:v>
                </c:pt>
                <c:pt idx="2036">
                  <c:v>6046.92</c:v>
                </c:pt>
                <c:pt idx="2037">
                  <c:v>6049.89</c:v>
                </c:pt>
                <c:pt idx="2038">
                  <c:v>6052.86</c:v>
                </c:pt>
                <c:pt idx="2039">
                  <c:v>6055.83</c:v>
                </c:pt>
                <c:pt idx="2040">
                  <c:v>6058.8</c:v>
                </c:pt>
                <c:pt idx="2041">
                  <c:v>6061.77</c:v>
                </c:pt>
                <c:pt idx="2042">
                  <c:v>6064.74</c:v>
                </c:pt>
                <c:pt idx="2043">
                  <c:v>6067.71</c:v>
                </c:pt>
                <c:pt idx="2044">
                  <c:v>6070.68</c:v>
                </c:pt>
                <c:pt idx="2045">
                  <c:v>6073.65</c:v>
                </c:pt>
                <c:pt idx="2046">
                  <c:v>6076.62</c:v>
                </c:pt>
                <c:pt idx="2047">
                  <c:v>6079.59</c:v>
                </c:pt>
                <c:pt idx="2048">
                  <c:v>6082.56</c:v>
                </c:pt>
                <c:pt idx="2049">
                  <c:v>6085.53</c:v>
                </c:pt>
                <c:pt idx="2050">
                  <c:v>6088.5</c:v>
                </c:pt>
                <c:pt idx="2051">
                  <c:v>6091.47</c:v>
                </c:pt>
                <c:pt idx="2052">
                  <c:v>6094.44</c:v>
                </c:pt>
                <c:pt idx="2053">
                  <c:v>6097.41</c:v>
                </c:pt>
                <c:pt idx="2054">
                  <c:v>6100.38</c:v>
                </c:pt>
                <c:pt idx="2055">
                  <c:v>6103.35</c:v>
                </c:pt>
                <c:pt idx="2056">
                  <c:v>6106.32</c:v>
                </c:pt>
                <c:pt idx="2057">
                  <c:v>6109.29</c:v>
                </c:pt>
              </c:numCache>
            </c:numRef>
          </c:xVal>
          <c:yVal>
            <c:numRef>
              <c:f>Sheet1!$I$2:$I$2059</c:f>
              <c:numCache>
                <c:formatCode>General</c:formatCode>
                <c:ptCount val="2058"/>
                <c:pt idx="0">
                  <c:v>-0.68</c:v>
                </c:pt>
                <c:pt idx="1">
                  <c:v>-3.53</c:v>
                </c:pt>
                <c:pt idx="2">
                  <c:v>2.1800000000000002</c:v>
                </c:pt>
                <c:pt idx="3">
                  <c:v>-2.96</c:v>
                </c:pt>
                <c:pt idx="4">
                  <c:v>-3.71</c:v>
                </c:pt>
                <c:pt idx="5">
                  <c:v>-1.06</c:v>
                </c:pt>
                <c:pt idx="6">
                  <c:v>-3.03</c:v>
                </c:pt>
                <c:pt idx="7">
                  <c:v>-5.1100000000000003</c:v>
                </c:pt>
                <c:pt idx="8">
                  <c:v>-2.75</c:v>
                </c:pt>
                <c:pt idx="9">
                  <c:v>-2.48</c:v>
                </c:pt>
                <c:pt idx="10">
                  <c:v>-2.42</c:v>
                </c:pt>
                <c:pt idx="11">
                  <c:v>-5.35</c:v>
                </c:pt>
                <c:pt idx="12">
                  <c:v>-2.86</c:v>
                </c:pt>
                <c:pt idx="13">
                  <c:v>-0.87</c:v>
                </c:pt>
                <c:pt idx="14">
                  <c:v>-7.49</c:v>
                </c:pt>
                <c:pt idx="15">
                  <c:v>-3.63</c:v>
                </c:pt>
                <c:pt idx="16">
                  <c:v>-2.0299999999999998</c:v>
                </c:pt>
                <c:pt idx="17">
                  <c:v>3.96</c:v>
                </c:pt>
                <c:pt idx="18">
                  <c:v>-1.7</c:v>
                </c:pt>
                <c:pt idx="19">
                  <c:v>-1.99</c:v>
                </c:pt>
                <c:pt idx="20">
                  <c:v>-1.66</c:v>
                </c:pt>
                <c:pt idx="21">
                  <c:v>0.52</c:v>
                </c:pt>
                <c:pt idx="22">
                  <c:v>-0.57999999999999996</c:v>
                </c:pt>
                <c:pt idx="23">
                  <c:v>0.28000000000000003</c:v>
                </c:pt>
                <c:pt idx="24">
                  <c:v>-1.56</c:v>
                </c:pt>
                <c:pt idx="25">
                  <c:v>-1.85</c:v>
                </c:pt>
                <c:pt idx="26">
                  <c:v>-2.02</c:v>
                </c:pt>
                <c:pt idx="27">
                  <c:v>-0.7</c:v>
                </c:pt>
                <c:pt idx="28">
                  <c:v>-0.97</c:v>
                </c:pt>
                <c:pt idx="29">
                  <c:v>-1.48</c:v>
                </c:pt>
                <c:pt idx="30">
                  <c:v>-3.4</c:v>
                </c:pt>
                <c:pt idx="31">
                  <c:v>-0.57999999999999996</c:v>
                </c:pt>
                <c:pt idx="32">
                  <c:v>-2.21</c:v>
                </c:pt>
                <c:pt idx="33">
                  <c:v>-1.6</c:v>
                </c:pt>
                <c:pt idx="34">
                  <c:v>-0.5</c:v>
                </c:pt>
                <c:pt idx="35">
                  <c:v>-2.2599999999999998</c:v>
                </c:pt>
                <c:pt idx="36">
                  <c:v>10.210000000000001</c:v>
                </c:pt>
                <c:pt idx="37">
                  <c:v>-1.36</c:v>
                </c:pt>
                <c:pt idx="38">
                  <c:v>-0.46</c:v>
                </c:pt>
                <c:pt idx="39">
                  <c:v>-0.16</c:v>
                </c:pt>
                <c:pt idx="40">
                  <c:v>-0.05</c:v>
                </c:pt>
                <c:pt idx="41">
                  <c:v>-0.08</c:v>
                </c:pt>
                <c:pt idx="42">
                  <c:v>-0.03</c:v>
                </c:pt>
                <c:pt idx="43">
                  <c:v>0</c:v>
                </c:pt>
                <c:pt idx="44">
                  <c:v>-0.38</c:v>
                </c:pt>
                <c:pt idx="45">
                  <c:v>-0.09</c:v>
                </c:pt>
                <c:pt idx="46">
                  <c:v>-0.06</c:v>
                </c:pt>
                <c:pt idx="47">
                  <c:v>0.28999999999999998</c:v>
                </c:pt>
                <c:pt idx="48">
                  <c:v>-0.06</c:v>
                </c:pt>
                <c:pt idx="49">
                  <c:v>0.19</c:v>
                </c:pt>
                <c:pt idx="50">
                  <c:v>-0.65</c:v>
                </c:pt>
                <c:pt idx="51">
                  <c:v>0.34</c:v>
                </c:pt>
                <c:pt idx="52">
                  <c:v>0.33</c:v>
                </c:pt>
                <c:pt idx="53">
                  <c:v>0.21</c:v>
                </c:pt>
                <c:pt idx="54">
                  <c:v>0.05</c:v>
                </c:pt>
                <c:pt idx="55">
                  <c:v>0</c:v>
                </c:pt>
                <c:pt idx="56">
                  <c:v>0.09</c:v>
                </c:pt>
                <c:pt idx="57">
                  <c:v>-0.01</c:v>
                </c:pt>
                <c:pt idx="58">
                  <c:v>0.02</c:v>
                </c:pt>
                <c:pt idx="59">
                  <c:v>-0.01</c:v>
                </c:pt>
                <c:pt idx="60">
                  <c:v>-0.05</c:v>
                </c:pt>
                <c:pt idx="61">
                  <c:v>-0.12</c:v>
                </c:pt>
                <c:pt idx="62">
                  <c:v>0.02</c:v>
                </c:pt>
                <c:pt idx="63">
                  <c:v>0.04</c:v>
                </c:pt>
                <c:pt idx="64">
                  <c:v>-0.01</c:v>
                </c:pt>
                <c:pt idx="65">
                  <c:v>0.05</c:v>
                </c:pt>
                <c:pt idx="66">
                  <c:v>0.74</c:v>
                </c:pt>
                <c:pt idx="67">
                  <c:v>-0.06</c:v>
                </c:pt>
                <c:pt idx="68">
                  <c:v>-0.73</c:v>
                </c:pt>
                <c:pt idx="69">
                  <c:v>0.12</c:v>
                </c:pt>
                <c:pt idx="70">
                  <c:v>-7.0000000000000007E-2</c:v>
                </c:pt>
                <c:pt idx="71">
                  <c:v>-0.21</c:v>
                </c:pt>
                <c:pt idx="72">
                  <c:v>0.05</c:v>
                </c:pt>
                <c:pt idx="73">
                  <c:v>0</c:v>
                </c:pt>
                <c:pt idx="74">
                  <c:v>0.01</c:v>
                </c:pt>
                <c:pt idx="75">
                  <c:v>-0.94</c:v>
                </c:pt>
                <c:pt idx="76">
                  <c:v>0.05</c:v>
                </c:pt>
                <c:pt idx="77">
                  <c:v>-0.78</c:v>
                </c:pt>
                <c:pt idx="78">
                  <c:v>-0.79</c:v>
                </c:pt>
                <c:pt idx="79">
                  <c:v>-0.13</c:v>
                </c:pt>
                <c:pt idx="80">
                  <c:v>-0.65</c:v>
                </c:pt>
                <c:pt idx="81">
                  <c:v>-0.1</c:v>
                </c:pt>
                <c:pt idx="82">
                  <c:v>-0.03</c:v>
                </c:pt>
                <c:pt idx="83">
                  <c:v>0.17</c:v>
                </c:pt>
                <c:pt idx="84">
                  <c:v>0.18</c:v>
                </c:pt>
                <c:pt idx="85">
                  <c:v>-0.36</c:v>
                </c:pt>
                <c:pt idx="86">
                  <c:v>-0.04</c:v>
                </c:pt>
                <c:pt idx="87">
                  <c:v>0.31</c:v>
                </c:pt>
                <c:pt idx="88">
                  <c:v>0.88</c:v>
                </c:pt>
                <c:pt idx="89">
                  <c:v>0.92</c:v>
                </c:pt>
                <c:pt idx="90">
                  <c:v>-0.22</c:v>
                </c:pt>
                <c:pt idx="91">
                  <c:v>0.12</c:v>
                </c:pt>
                <c:pt idx="92">
                  <c:v>0.03</c:v>
                </c:pt>
                <c:pt idx="93">
                  <c:v>0.31</c:v>
                </c:pt>
                <c:pt idx="94">
                  <c:v>0.04</c:v>
                </c:pt>
                <c:pt idx="95">
                  <c:v>0.08</c:v>
                </c:pt>
                <c:pt idx="96">
                  <c:v>0.04</c:v>
                </c:pt>
                <c:pt idx="97">
                  <c:v>0.05</c:v>
                </c:pt>
                <c:pt idx="98">
                  <c:v>0.04</c:v>
                </c:pt>
                <c:pt idx="99">
                  <c:v>0.09</c:v>
                </c:pt>
                <c:pt idx="100">
                  <c:v>0.04</c:v>
                </c:pt>
                <c:pt idx="101">
                  <c:v>0.04</c:v>
                </c:pt>
                <c:pt idx="102">
                  <c:v>0.03</c:v>
                </c:pt>
                <c:pt idx="103">
                  <c:v>0.05</c:v>
                </c:pt>
                <c:pt idx="104">
                  <c:v>0.05</c:v>
                </c:pt>
                <c:pt idx="105">
                  <c:v>0.05</c:v>
                </c:pt>
                <c:pt idx="106">
                  <c:v>0.03</c:v>
                </c:pt>
                <c:pt idx="107">
                  <c:v>0.03</c:v>
                </c:pt>
                <c:pt idx="108">
                  <c:v>0.03</c:v>
                </c:pt>
                <c:pt idx="109">
                  <c:v>0.03</c:v>
                </c:pt>
                <c:pt idx="110">
                  <c:v>0.03</c:v>
                </c:pt>
                <c:pt idx="111">
                  <c:v>0.01</c:v>
                </c:pt>
                <c:pt idx="112">
                  <c:v>0</c:v>
                </c:pt>
                <c:pt idx="113">
                  <c:v>0.03</c:v>
                </c:pt>
                <c:pt idx="114">
                  <c:v>-0.01</c:v>
                </c:pt>
                <c:pt idx="115">
                  <c:v>0.01</c:v>
                </c:pt>
                <c:pt idx="116">
                  <c:v>0.08</c:v>
                </c:pt>
                <c:pt idx="117">
                  <c:v>0.02</c:v>
                </c:pt>
                <c:pt idx="118">
                  <c:v>0</c:v>
                </c:pt>
                <c:pt idx="119">
                  <c:v>0</c:v>
                </c:pt>
                <c:pt idx="120">
                  <c:v>0</c:v>
                </c:pt>
                <c:pt idx="121">
                  <c:v>0.02</c:v>
                </c:pt>
                <c:pt idx="122">
                  <c:v>0.01</c:v>
                </c:pt>
                <c:pt idx="123">
                  <c:v>0.01</c:v>
                </c:pt>
                <c:pt idx="124">
                  <c:v>0.01</c:v>
                </c:pt>
                <c:pt idx="125">
                  <c:v>0.01</c:v>
                </c:pt>
                <c:pt idx="126">
                  <c:v>0</c:v>
                </c:pt>
                <c:pt idx="127">
                  <c:v>0.05</c:v>
                </c:pt>
                <c:pt idx="128">
                  <c:v>0</c:v>
                </c:pt>
                <c:pt idx="129">
                  <c:v>-0.01</c:v>
                </c:pt>
                <c:pt idx="130">
                  <c:v>0.02</c:v>
                </c:pt>
                <c:pt idx="131">
                  <c:v>0.04</c:v>
                </c:pt>
                <c:pt idx="132">
                  <c:v>0.01</c:v>
                </c:pt>
                <c:pt idx="133">
                  <c:v>0.01</c:v>
                </c:pt>
                <c:pt idx="134">
                  <c:v>0.01</c:v>
                </c:pt>
                <c:pt idx="135">
                  <c:v>0.01</c:v>
                </c:pt>
                <c:pt idx="136">
                  <c:v>0.01</c:v>
                </c:pt>
                <c:pt idx="137">
                  <c:v>0.02</c:v>
                </c:pt>
                <c:pt idx="138">
                  <c:v>-0.03</c:v>
                </c:pt>
                <c:pt idx="139">
                  <c:v>0</c:v>
                </c:pt>
                <c:pt idx="140">
                  <c:v>0.03</c:v>
                </c:pt>
                <c:pt idx="141">
                  <c:v>0.01</c:v>
                </c:pt>
                <c:pt idx="142">
                  <c:v>0.01</c:v>
                </c:pt>
                <c:pt idx="143">
                  <c:v>0</c:v>
                </c:pt>
                <c:pt idx="144">
                  <c:v>0.01</c:v>
                </c:pt>
                <c:pt idx="145">
                  <c:v>-0.01</c:v>
                </c:pt>
                <c:pt idx="146">
                  <c:v>0</c:v>
                </c:pt>
                <c:pt idx="147">
                  <c:v>0.01</c:v>
                </c:pt>
                <c:pt idx="148">
                  <c:v>0.03</c:v>
                </c:pt>
                <c:pt idx="149">
                  <c:v>0.03</c:v>
                </c:pt>
                <c:pt idx="150">
                  <c:v>0.02</c:v>
                </c:pt>
                <c:pt idx="151">
                  <c:v>0.02</c:v>
                </c:pt>
                <c:pt idx="152">
                  <c:v>0</c:v>
                </c:pt>
                <c:pt idx="153">
                  <c:v>0</c:v>
                </c:pt>
                <c:pt idx="154">
                  <c:v>0.01</c:v>
                </c:pt>
                <c:pt idx="155">
                  <c:v>0</c:v>
                </c:pt>
                <c:pt idx="156">
                  <c:v>0</c:v>
                </c:pt>
                <c:pt idx="157">
                  <c:v>0</c:v>
                </c:pt>
                <c:pt idx="158">
                  <c:v>0.01</c:v>
                </c:pt>
                <c:pt idx="159">
                  <c:v>0.01</c:v>
                </c:pt>
                <c:pt idx="160">
                  <c:v>0</c:v>
                </c:pt>
                <c:pt idx="161">
                  <c:v>-0.02</c:v>
                </c:pt>
                <c:pt idx="162">
                  <c:v>0</c:v>
                </c:pt>
                <c:pt idx="163">
                  <c:v>0.01</c:v>
                </c:pt>
                <c:pt idx="164">
                  <c:v>-0.02</c:v>
                </c:pt>
                <c:pt idx="165">
                  <c:v>-0.01</c:v>
                </c:pt>
                <c:pt idx="166">
                  <c:v>0</c:v>
                </c:pt>
                <c:pt idx="167">
                  <c:v>-0.02</c:v>
                </c:pt>
                <c:pt idx="168">
                  <c:v>0</c:v>
                </c:pt>
                <c:pt idx="169">
                  <c:v>0</c:v>
                </c:pt>
                <c:pt idx="170">
                  <c:v>0</c:v>
                </c:pt>
                <c:pt idx="171">
                  <c:v>0</c:v>
                </c:pt>
                <c:pt idx="172">
                  <c:v>-0.03</c:v>
                </c:pt>
                <c:pt idx="173">
                  <c:v>-0.01</c:v>
                </c:pt>
                <c:pt idx="174">
                  <c:v>0.01</c:v>
                </c:pt>
                <c:pt idx="175">
                  <c:v>0</c:v>
                </c:pt>
                <c:pt idx="176">
                  <c:v>-0.02</c:v>
                </c:pt>
                <c:pt idx="177">
                  <c:v>-7.0000000000000007E-2</c:v>
                </c:pt>
                <c:pt idx="178">
                  <c:v>-0.02</c:v>
                </c:pt>
                <c:pt idx="179">
                  <c:v>0.01</c:v>
                </c:pt>
                <c:pt idx="180">
                  <c:v>-0.02</c:v>
                </c:pt>
                <c:pt idx="181">
                  <c:v>0.01</c:v>
                </c:pt>
                <c:pt idx="182">
                  <c:v>0.04</c:v>
                </c:pt>
                <c:pt idx="183">
                  <c:v>-0.04</c:v>
                </c:pt>
                <c:pt idx="184">
                  <c:v>-0.01</c:v>
                </c:pt>
                <c:pt idx="185">
                  <c:v>0.06</c:v>
                </c:pt>
                <c:pt idx="186">
                  <c:v>-0.13</c:v>
                </c:pt>
                <c:pt idx="187">
                  <c:v>-1.1399999999999999</c:v>
                </c:pt>
                <c:pt idx="188">
                  <c:v>0</c:v>
                </c:pt>
                <c:pt idx="189">
                  <c:v>-0.23</c:v>
                </c:pt>
                <c:pt idx="190">
                  <c:v>1.1399999999999999</c:v>
                </c:pt>
                <c:pt idx="191">
                  <c:v>-1.3</c:v>
                </c:pt>
                <c:pt idx="192">
                  <c:v>-0.25</c:v>
                </c:pt>
                <c:pt idx="193">
                  <c:v>-0.55000000000000004</c:v>
                </c:pt>
                <c:pt idx="194">
                  <c:v>1.0900000000000001</c:v>
                </c:pt>
                <c:pt idx="195">
                  <c:v>0.38</c:v>
                </c:pt>
                <c:pt idx="196">
                  <c:v>0.94</c:v>
                </c:pt>
                <c:pt idx="197">
                  <c:v>0.44</c:v>
                </c:pt>
                <c:pt idx="198">
                  <c:v>0.88</c:v>
                </c:pt>
                <c:pt idx="199">
                  <c:v>-2.31</c:v>
                </c:pt>
                <c:pt idx="200">
                  <c:v>0.06</c:v>
                </c:pt>
                <c:pt idx="201">
                  <c:v>-1.72</c:v>
                </c:pt>
                <c:pt idx="202">
                  <c:v>1.64</c:v>
                </c:pt>
                <c:pt idx="203">
                  <c:v>1.03</c:v>
                </c:pt>
                <c:pt idx="204">
                  <c:v>-0.09</c:v>
                </c:pt>
                <c:pt idx="205">
                  <c:v>0.31</c:v>
                </c:pt>
                <c:pt idx="206">
                  <c:v>-0.03</c:v>
                </c:pt>
                <c:pt idx="207">
                  <c:v>0.03</c:v>
                </c:pt>
                <c:pt idx="208">
                  <c:v>0.17</c:v>
                </c:pt>
                <c:pt idx="209">
                  <c:v>0.14000000000000001</c:v>
                </c:pt>
                <c:pt idx="210">
                  <c:v>0.53</c:v>
                </c:pt>
                <c:pt idx="211">
                  <c:v>0.34</c:v>
                </c:pt>
                <c:pt idx="212">
                  <c:v>-0.06</c:v>
                </c:pt>
                <c:pt idx="213">
                  <c:v>2.38</c:v>
                </c:pt>
                <c:pt idx="214">
                  <c:v>-1.24</c:v>
                </c:pt>
                <c:pt idx="215">
                  <c:v>0.78</c:v>
                </c:pt>
                <c:pt idx="216">
                  <c:v>0.45</c:v>
                </c:pt>
                <c:pt idx="217">
                  <c:v>-1.39</c:v>
                </c:pt>
                <c:pt idx="218">
                  <c:v>1.66</c:v>
                </c:pt>
                <c:pt idx="219">
                  <c:v>0.74</c:v>
                </c:pt>
                <c:pt idx="220">
                  <c:v>-0.73</c:v>
                </c:pt>
                <c:pt idx="221">
                  <c:v>-0.91</c:v>
                </c:pt>
                <c:pt idx="222">
                  <c:v>-0.08</c:v>
                </c:pt>
                <c:pt idx="223">
                  <c:v>0.41</c:v>
                </c:pt>
                <c:pt idx="224">
                  <c:v>0.91</c:v>
                </c:pt>
                <c:pt idx="225">
                  <c:v>0.65</c:v>
                </c:pt>
                <c:pt idx="226">
                  <c:v>-0.5</c:v>
                </c:pt>
                <c:pt idx="227">
                  <c:v>0.68</c:v>
                </c:pt>
                <c:pt idx="228">
                  <c:v>-1.05</c:v>
                </c:pt>
                <c:pt idx="229">
                  <c:v>0.69</c:v>
                </c:pt>
                <c:pt idx="230">
                  <c:v>0.08</c:v>
                </c:pt>
                <c:pt idx="231">
                  <c:v>-0.04</c:v>
                </c:pt>
                <c:pt idx="232">
                  <c:v>0</c:v>
                </c:pt>
                <c:pt idx="233">
                  <c:v>-0.02</c:v>
                </c:pt>
                <c:pt idx="234">
                  <c:v>-0.12</c:v>
                </c:pt>
                <c:pt idx="235">
                  <c:v>0.12</c:v>
                </c:pt>
                <c:pt idx="236">
                  <c:v>0.01</c:v>
                </c:pt>
                <c:pt idx="237">
                  <c:v>-0.6</c:v>
                </c:pt>
                <c:pt idx="238">
                  <c:v>-0.09</c:v>
                </c:pt>
                <c:pt idx="239">
                  <c:v>-0.36</c:v>
                </c:pt>
                <c:pt idx="240">
                  <c:v>-0.65</c:v>
                </c:pt>
                <c:pt idx="241">
                  <c:v>0.57999999999999996</c:v>
                </c:pt>
                <c:pt idx="242">
                  <c:v>-0.06</c:v>
                </c:pt>
                <c:pt idx="243">
                  <c:v>0.01</c:v>
                </c:pt>
                <c:pt idx="244">
                  <c:v>-0.1</c:v>
                </c:pt>
                <c:pt idx="245">
                  <c:v>-0.2</c:v>
                </c:pt>
                <c:pt idx="246">
                  <c:v>0.12</c:v>
                </c:pt>
                <c:pt idx="247">
                  <c:v>0.1</c:v>
                </c:pt>
                <c:pt idx="248">
                  <c:v>7.0000000000000007E-2</c:v>
                </c:pt>
                <c:pt idx="249">
                  <c:v>-7.0000000000000007E-2</c:v>
                </c:pt>
                <c:pt idx="250">
                  <c:v>-0.05</c:v>
                </c:pt>
                <c:pt idx="251">
                  <c:v>0.04</c:v>
                </c:pt>
                <c:pt idx="252">
                  <c:v>0.03</c:v>
                </c:pt>
                <c:pt idx="253">
                  <c:v>0.09</c:v>
                </c:pt>
                <c:pt idx="254">
                  <c:v>0.09</c:v>
                </c:pt>
                <c:pt idx="255">
                  <c:v>0.08</c:v>
                </c:pt>
                <c:pt idx="256">
                  <c:v>-0.67</c:v>
                </c:pt>
                <c:pt idx="257">
                  <c:v>1.43</c:v>
                </c:pt>
                <c:pt idx="258">
                  <c:v>-0.01</c:v>
                </c:pt>
                <c:pt idx="259">
                  <c:v>0.06</c:v>
                </c:pt>
                <c:pt idx="260">
                  <c:v>0.2</c:v>
                </c:pt>
                <c:pt idx="261">
                  <c:v>0.05</c:v>
                </c:pt>
                <c:pt idx="262">
                  <c:v>-0.19</c:v>
                </c:pt>
                <c:pt idx="263">
                  <c:v>0.79</c:v>
                </c:pt>
                <c:pt idx="264">
                  <c:v>-1.46</c:v>
                </c:pt>
                <c:pt idx="265">
                  <c:v>-2.31</c:v>
                </c:pt>
                <c:pt idx="266">
                  <c:v>-0.19</c:v>
                </c:pt>
                <c:pt idx="267">
                  <c:v>0.93</c:v>
                </c:pt>
                <c:pt idx="268">
                  <c:v>1.5</c:v>
                </c:pt>
                <c:pt idx="269">
                  <c:v>1.57</c:v>
                </c:pt>
                <c:pt idx="270">
                  <c:v>-0.99</c:v>
                </c:pt>
                <c:pt idx="271">
                  <c:v>0.17</c:v>
                </c:pt>
                <c:pt idx="272">
                  <c:v>-0.65</c:v>
                </c:pt>
                <c:pt idx="273">
                  <c:v>1.54</c:v>
                </c:pt>
                <c:pt idx="274">
                  <c:v>-1.9</c:v>
                </c:pt>
                <c:pt idx="275">
                  <c:v>0.18</c:v>
                </c:pt>
                <c:pt idx="276">
                  <c:v>-0.46</c:v>
                </c:pt>
                <c:pt idx="277">
                  <c:v>-0.85</c:v>
                </c:pt>
                <c:pt idx="278">
                  <c:v>2.46</c:v>
                </c:pt>
                <c:pt idx="279">
                  <c:v>-0.06</c:v>
                </c:pt>
                <c:pt idx="280">
                  <c:v>0</c:v>
                </c:pt>
                <c:pt idx="281">
                  <c:v>0.09</c:v>
                </c:pt>
                <c:pt idx="282">
                  <c:v>0.34</c:v>
                </c:pt>
                <c:pt idx="283">
                  <c:v>0.04</c:v>
                </c:pt>
                <c:pt idx="284">
                  <c:v>-0.16</c:v>
                </c:pt>
                <c:pt idx="285">
                  <c:v>-0.39</c:v>
                </c:pt>
                <c:pt idx="286">
                  <c:v>-3.51</c:v>
                </c:pt>
                <c:pt idx="287">
                  <c:v>-0.05</c:v>
                </c:pt>
                <c:pt idx="288">
                  <c:v>4.2699999999999996</c:v>
                </c:pt>
                <c:pt idx="289">
                  <c:v>1.84</c:v>
                </c:pt>
                <c:pt idx="290">
                  <c:v>-1.67</c:v>
                </c:pt>
                <c:pt idx="291">
                  <c:v>1.51</c:v>
                </c:pt>
                <c:pt idx="292">
                  <c:v>0.94</c:v>
                </c:pt>
                <c:pt idx="293">
                  <c:v>-1.19</c:v>
                </c:pt>
                <c:pt idx="294">
                  <c:v>2.9</c:v>
                </c:pt>
                <c:pt idx="295">
                  <c:v>-0.5</c:v>
                </c:pt>
                <c:pt idx="296">
                  <c:v>-2.4</c:v>
                </c:pt>
                <c:pt idx="297">
                  <c:v>-1.53</c:v>
                </c:pt>
                <c:pt idx="298">
                  <c:v>0</c:v>
                </c:pt>
                <c:pt idx="299">
                  <c:v>1.06</c:v>
                </c:pt>
                <c:pt idx="300">
                  <c:v>-0.01</c:v>
                </c:pt>
                <c:pt idx="301">
                  <c:v>-0.35</c:v>
                </c:pt>
                <c:pt idx="302">
                  <c:v>-2.75</c:v>
                </c:pt>
                <c:pt idx="303">
                  <c:v>-0.97</c:v>
                </c:pt>
                <c:pt idx="304">
                  <c:v>-0.26</c:v>
                </c:pt>
                <c:pt idx="305">
                  <c:v>0.12</c:v>
                </c:pt>
                <c:pt idx="306">
                  <c:v>-0.28000000000000003</c:v>
                </c:pt>
                <c:pt idx="307">
                  <c:v>-1.85</c:v>
                </c:pt>
                <c:pt idx="308">
                  <c:v>-0.02</c:v>
                </c:pt>
                <c:pt idx="309">
                  <c:v>0.95</c:v>
                </c:pt>
                <c:pt idx="310">
                  <c:v>-0.57999999999999996</c:v>
                </c:pt>
                <c:pt idx="311">
                  <c:v>0.11</c:v>
                </c:pt>
                <c:pt idx="312">
                  <c:v>1.32</c:v>
                </c:pt>
                <c:pt idx="313">
                  <c:v>7.11</c:v>
                </c:pt>
                <c:pt idx="314">
                  <c:v>-3.13</c:v>
                </c:pt>
                <c:pt idx="315">
                  <c:v>-2.86</c:v>
                </c:pt>
                <c:pt idx="316">
                  <c:v>-0.47</c:v>
                </c:pt>
                <c:pt idx="317">
                  <c:v>0.23</c:v>
                </c:pt>
                <c:pt idx="318">
                  <c:v>-0.49</c:v>
                </c:pt>
                <c:pt idx="319">
                  <c:v>-0.79</c:v>
                </c:pt>
                <c:pt idx="320">
                  <c:v>0.16</c:v>
                </c:pt>
                <c:pt idx="321">
                  <c:v>-1.21</c:v>
                </c:pt>
                <c:pt idx="322">
                  <c:v>-0.35</c:v>
                </c:pt>
                <c:pt idx="323">
                  <c:v>0.48</c:v>
                </c:pt>
                <c:pt idx="324">
                  <c:v>0.44</c:v>
                </c:pt>
                <c:pt idx="325">
                  <c:v>0.68</c:v>
                </c:pt>
                <c:pt idx="326">
                  <c:v>0.38</c:v>
                </c:pt>
                <c:pt idx="327">
                  <c:v>-1.94</c:v>
                </c:pt>
                <c:pt idx="328">
                  <c:v>0.02</c:v>
                </c:pt>
                <c:pt idx="329">
                  <c:v>0.68</c:v>
                </c:pt>
                <c:pt idx="330">
                  <c:v>-0.14000000000000001</c:v>
                </c:pt>
                <c:pt idx="331">
                  <c:v>0.24</c:v>
                </c:pt>
                <c:pt idx="332">
                  <c:v>-0.18</c:v>
                </c:pt>
                <c:pt idx="333">
                  <c:v>-1.68</c:v>
                </c:pt>
                <c:pt idx="334">
                  <c:v>-0.32</c:v>
                </c:pt>
                <c:pt idx="335">
                  <c:v>0.36</c:v>
                </c:pt>
                <c:pt idx="336">
                  <c:v>0.02</c:v>
                </c:pt>
                <c:pt idx="337">
                  <c:v>1.3</c:v>
                </c:pt>
                <c:pt idx="338">
                  <c:v>-0.43</c:v>
                </c:pt>
                <c:pt idx="339">
                  <c:v>0.57999999999999996</c:v>
                </c:pt>
                <c:pt idx="340">
                  <c:v>0.45</c:v>
                </c:pt>
                <c:pt idx="341">
                  <c:v>-0.53</c:v>
                </c:pt>
                <c:pt idx="342">
                  <c:v>-1.02</c:v>
                </c:pt>
                <c:pt idx="343">
                  <c:v>-7.0000000000000007E-2</c:v>
                </c:pt>
                <c:pt idx="344">
                  <c:v>-0.41</c:v>
                </c:pt>
                <c:pt idx="345">
                  <c:v>-6.14</c:v>
                </c:pt>
                <c:pt idx="346">
                  <c:v>-4.58</c:v>
                </c:pt>
                <c:pt idx="347">
                  <c:v>0.3</c:v>
                </c:pt>
                <c:pt idx="348">
                  <c:v>-2.12</c:v>
                </c:pt>
                <c:pt idx="349">
                  <c:v>-2.65</c:v>
                </c:pt>
                <c:pt idx="350">
                  <c:v>0.39</c:v>
                </c:pt>
                <c:pt idx="351">
                  <c:v>-1.23</c:v>
                </c:pt>
                <c:pt idx="352">
                  <c:v>-3.58</c:v>
                </c:pt>
                <c:pt idx="353">
                  <c:v>-1.17</c:v>
                </c:pt>
                <c:pt idx="354">
                  <c:v>1.3</c:v>
                </c:pt>
                <c:pt idx="355">
                  <c:v>0</c:v>
                </c:pt>
                <c:pt idx="356">
                  <c:v>-0.95</c:v>
                </c:pt>
                <c:pt idx="357">
                  <c:v>-5.55</c:v>
                </c:pt>
                <c:pt idx="358">
                  <c:v>-0.54</c:v>
                </c:pt>
                <c:pt idx="359">
                  <c:v>3.21</c:v>
                </c:pt>
                <c:pt idx="360">
                  <c:v>-2.1</c:v>
                </c:pt>
                <c:pt idx="361">
                  <c:v>3.14</c:v>
                </c:pt>
                <c:pt idx="362">
                  <c:v>0.78</c:v>
                </c:pt>
                <c:pt idx="363">
                  <c:v>-0.82</c:v>
                </c:pt>
                <c:pt idx="364">
                  <c:v>0.97</c:v>
                </c:pt>
                <c:pt idx="365">
                  <c:v>-0.53</c:v>
                </c:pt>
                <c:pt idx="366">
                  <c:v>0.43</c:v>
                </c:pt>
                <c:pt idx="367">
                  <c:v>0.08</c:v>
                </c:pt>
                <c:pt idx="368">
                  <c:v>-0.06</c:v>
                </c:pt>
                <c:pt idx="369">
                  <c:v>-22.9</c:v>
                </c:pt>
                <c:pt idx="370">
                  <c:v>-0.35</c:v>
                </c:pt>
                <c:pt idx="371">
                  <c:v>0.27</c:v>
                </c:pt>
                <c:pt idx="372">
                  <c:v>-1.43</c:v>
                </c:pt>
                <c:pt idx="373">
                  <c:v>0.83</c:v>
                </c:pt>
                <c:pt idx="374">
                  <c:v>-0.38</c:v>
                </c:pt>
                <c:pt idx="375">
                  <c:v>-0.27</c:v>
                </c:pt>
                <c:pt idx="376">
                  <c:v>-0.37</c:v>
                </c:pt>
                <c:pt idx="377">
                  <c:v>-0.55000000000000004</c:v>
                </c:pt>
                <c:pt idx="378">
                  <c:v>0.03</c:v>
                </c:pt>
                <c:pt idx="379">
                  <c:v>-0.68</c:v>
                </c:pt>
                <c:pt idx="380">
                  <c:v>0.11</c:v>
                </c:pt>
                <c:pt idx="381">
                  <c:v>0.49</c:v>
                </c:pt>
                <c:pt idx="382">
                  <c:v>-0.86</c:v>
                </c:pt>
                <c:pt idx="383">
                  <c:v>-0.3</c:v>
                </c:pt>
                <c:pt idx="384">
                  <c:v>-0.04</c:v>
                </c:pt>
                <c:pt idx="385">
                  <c:v>-0.37</c:v>
                </c:pt>
                <c:pt idx="386">
                  <c:v>-0.18</c:v>
                </c:pt>
                <c:pt idx="387">
                  <c:v>-0.47</c:v>
                </c:pt>
                <c:pt idx="388">
                  <c:v>-0.01</c:v>
                </c:pt>
                <c:pt idx="389">
                  <c:v>2.4300000000000002</c:v>
                </c:pt>
                <c:pt idx="390">
                  <c:v>0.34</c:v>
                </c:pt>
                <c:pt idx="391">
                  <c:v>-1.6</c:v>
                </c:pt>
                <c:pt idx="392">
                  <c:v>0.37</c:v>
                </c:pt>
                <c:pt idx="393">
                  <c:v>0.08</c:v>
                </c:pt>
                <c:pt idx="394">
                  <c:v>0.65</c:v>
                </c:pt>
                <c:pt idx="395">
                  <c:v>1.08</c:v>
                </c:pt>
                <c:pt idx="396">
                  <c:v>0.43</c:v>
                </c:pt>
                <c:pt idx="397">
                  <c:v>-1.38</c:v>
                </c:pt>
                <c:pt idx="398">
                  <c:v>0</c:v>
                </c:pt>
                <c:pt idx="399">
                  <c:v>-1</c:v>
                </c:pt>
                <c:pt idx="400">
                  <c:v>-0.11</c:v>
                </c:pt>
                <c:pt idx="401">
                  <c:v>0.49</c:v>
                </c:pt>
                <c:pt idx="402">
                  <c:v>-0.39</c:v>
                </c:pt>
                <c:pt idx="403">
                  <c:v>1.32</c:v>
                </c:pt>
                <c:pt idx="404">
                  <c:v>-0.28999999999999998</c:v>
                </c:pt>
                <c:pt idx="405">
                  <c:v>-0.77</c:v>
                </c:pt>
                <c:pt idx="406">
                  <c:v>0</c:v>
                </c:pt>
                <c:pt idx="407">
                  <c:v>-0.06</c:v>
                </c:pt>
                <c:pt idx="408">
                  <c:v>-0.03</c:v>
                </c:pt>
                <c:pt idx="409">
                  <c:v>0.2</c:v>
                </c:pt>
                <c:pt idx="410">
                  <c:v>0.55000000000000004</c:v>
                </c:pt>
                <c:pt idx="411">
                  <c:v>-0.35</c:v>
                </c:pt>
                <c:pt idx="412">
                  <c:v>0.08</c:v>
                </c:pt>
                <c:pt idx="413">
                  <c:v>0.1</c:v>
                </c:pt>
                <c:pt idx="414">
                  <c:v>0.42</c:v>
                </c:pt>
                <c:pt idx="415">
                  <c:v>0.68</c:v>
                </c:pt>
                <c:pt idx="416">
                  <c:v>-0.43</c:v>
                </c:pt>
                <c:pt idx="417">
                  <c:v>-0.83</c:v>
                </c:pt>
                <c:pt idx="418">
                  <c:v>0.27</c:v>
                </c:pt>
                <c:pt idx="419">
                  <c:v>-0.16</c:v>
                </c:pt>
                <c:pt idx="420">
                  <c:v>-0.14000000000000001</c:v>
                </c:pt>
                <c:pt idx="421">
                  <c:v>-1.74</c:v>
                </c:pt>
                <c:pt idx="422">
                  <c:v>0.78</c:v>
                </c:pt>
                <c:pt idx="423">
                  <c:v>0.06</c:v>
                </c:pt>
                <c:pt idx="424">
                  <c:v>0.5</c:v>
                </c:pt>
                <c:pt idx="425">
                  <c:v>0.61</c:v>
                </c:pt>
                <c:pt idx="426">
                  <c:v>-0.88</c:v>
                </c:pt>
                <c:pt idx="427">
                  <c:v>0.49</c:v>
                </c:pt>
                <c:pt idx="428">
                  <c:v>-0.32</c:v>
                </c:pt>
                <c:pt idx="429">
                  <c:v>0.5</c:v>
                </c:pt>
                <c:pt idx="430">
                  <c:v>0.37</c:v>
                </c:pt>
                <c:pt idx="431">
                  <c:v>0.53</c:v>
                </c:pt>
                <c:pt idx="432">
                  <c:v>0.31</c:v>
                </c:pt>
                <c:pt idx="433">
                  <c:v>2.72</c:v>
                </c:pt>
                <c:pt idx="434">
                  <c:v>0.21</c:v>
                </c:pt>
                <c:pt idx="435">
                  <c:v>-0.23</c:v>
                </c:pt>
                <c:pt idx="436">
                  <c:v>0.21</c:v>
                </c:pt>
                <c:pt idx="437">
                  <c:v>-0.14000000000000001</c:v>
                </c:pt>
                <c:pt idx="438">
                  <c:v>0.48</c:v>
                </c:pt>
                <c:pt idx="439">
                  <c:v>0.25</c:v>
                </c:pt>
                <c:pt idx="440">
                  <c:v>0.34</c:v>
                </c:pt>
                <c:pt idx="441">
                  <c:v>-0.09</c:v>
                </c:pt>
                <c:pt idx="442">
                  <c:v>-0.64</c:v>
                </c:pt>
                <c:pt idx="443">
                  <c:v>0.27</c:v>
                </c:pt>
                <c:pt idx="444">
                  <c:v>0.18</c:v>
                </c:pt>
                <c:pt idx="445">
                  <c:v>7.0000000000000007E-2</c:v>
                </c:pt>
                <c:pt idx="446">
                  <c:v>0.16</c:v>
                </c:pt>
                <c:pt idx="447">
                  <c:v>-0.03</c:v>
                </c:pt>
                <c:pt idx="448">
                  <c:v>-0.25</c:v>
                </c:pt>
                <c:pt idx="449">
                  <c:v>0.06</c:v>
                </c:pt>
                <c:pt idx="450">
                  <c:v>0.15</c:v>
                </c:pt>
                <c:pt idx="451">
                  <c:v>0.05</c:v>
                </c:pt>
                <c:pt idx="452">
                  <c:v>0.19</c:v>
                </c:pt>
                <c:pt idx="453">
                  <c:v>-0.67</c:v>
                </c:pt>
                <c:pt idx="454">
                  <c:v>0.46</c:v>
                </c:pt>
                <c:pt idx="455">
                  <c:v>0.86</c:v>
                </c:pt>
                <c:pt idx="456">
                  <c:v>-0.06</c:v>
                </c:pt>
                <c:pt idx="457">
                  <c:v>-0.35</c:v>
                </c:pt>
                <c:pt idx="458">
                  <c:v>0.19</c:v>
                </c:pt>
                <c:pt idx="459">
                  <c:v>0.73</c:v>
                </c:pt>
                <c:pt idx="460">
                  <c:v>0.86</c:v>
                </c:pt>
                <c:pt idx="461">
                  <c:v>-0.06</c:v>
                </c:pt>
                <c:pt idx="462">
                  <c:v>-0.63</c:v>
                </c:pt>
                <c:pt idx="463">
                  <c:v>-0.03</c:v>
                </c:pt>
                <c:pt idx="464">
                  <c:v>-0.2</c:v>
                </c:pt>
                <c:pt idx="465">
                  <c:v>0.45</c:v>
                </c:pt>
                <c:pt idx="466">
                  <c:v>0.31</c:v>
                </c:pt>
                <c:pt idx="467">
                  <c:v>0.15</c:v>
                </c:pt>
                <c:pt idx="468">
                  <c:v>0.17</c:v>
                </c:pt>
                <c:pt idx="469">
                  <c:v>0.39</c:v>
                </c:pt>
                <c:pt idx="470">
                  <c:v>0.3</c:v>
                </c:pt>
                <c:pt idx="471">
                  <c:v>-1.63</c:v>
                </c:pt>
                <c:pt idx="472">
                  <c:v>-1.99</c:v>
                </c:pt>
                <c:pt idx="473">
                  <c:v>-0.12</c:v>
                </c:pt>
                <c:pt idx="474">
                  <c:v>-0.25</c:v>
                </c:pt>
                <c:pt idx="475">
                  <c:v>0.38</c:v>
                </c:pt>
                <c:pt idx="476">
                  <c:v>7.0000000000000007E-2</c:v>
                </c:pt>
                <c:pt idx="477">
                  <c:v>-2.95</c:v>
                </c:pt>
                <c:pt idx="478">
                  <c:v>-3.06</c:v>
                </c:pt>
                <c:pt idx="479">
                  <c:v>-2.13</c:v>
                </c:pt>
                <c:pt idx="480">
                  <c:v>-0.28000000000000003</c:v>
                </c:pt>
                <c:pt idx="481">
                  <c:v>1.75</c:v>
                </c:pt>
                <c:pt idx="482">
                  <c:v>-6</c:v>
                </c:pt>
                <c:pt idx="483">
                  <c:v>-6.16</c:v>
                </c:pt>
                <c:pt idx="484">
                  <c:v>1</c:v>
                </c:pt>
                <c:pt idx="485">
                  <c:v>-0.02</c:v>
                </c:pt>
                <c:pt idx="486">
                  <c:v>1.53</c:v>
                </c:pt>
                <c:pt idx="487">
                  <c:v>-1.1599999999999999</c:v>
                </c:pt>
                <c:pt idx="488">
                  <c:v>-0.22</c:v>
                </c:pt>
                <c:pt idx="489">
                  <c:v>-0.11</c:v>
                </c:pt>
                <c:pt idx="490">
                  <c:v>-0.26</c:v>
                </c:pt>
                <c:pt idx="491">
                  <c:v>0.76</c:v>
                </c:pt>
                <c:pt idx="492">
                  <c:v>-0.03</c:v>
                </c:pt>
                <c:pt idx="493">
                  <c:v>-2.39</c:v>
                </c:pt>
                <c:pt idx="494">
                  <c:v>-0.02</c:v>
                </c:pt>
                <c:pt idx="495">
                  <c:v>-0.15</c:v>
                </c:pt>
                <c:pt idx="496">
                  <c:v>-1.98</c:v>
                </c:pt>
                <c:pt idx="497">
                  <c:v>2.1800000000000002</c:v>
                </c:pt>
                <c:pt idx="498">
                  <c:v>-0.08</c:v>
                </c:pt>
                <c:pt idx="499">
                  <c:v>1.48</c:v>
                </c:pt>
                <c:pt idx="500">
                  <c:v>0.91</c:v>
                </c:pt>
                <c:pt idx="501">
                  <c:v>0.51</c:v>
                </c:pt>
                <c:pt idx="502">
                  <c:v>0.53</c:v>
                </c:pt>
                <c:pt idx="503">
                  <c:v>1.1000000000000001</c:v>
                </c:pt>
                <c:pt idx="504">
                  <c:v>1.1499999999999999</c:v>
                </c:pt>
                <c:pt idx="505">
                  <c:v>1.23</c:v>
                </c:pt>
                <c:pt idx="506">
                  <c:v>2.2000000000000002</c:v>
                </c:pt>
                <c:pt idx="507">
                  <c:v>1.39</c:v>
                </c:pt>
                <c:pt idx="508">
                  <c:v>-1.93</c:v>
                </c:pt>
                <c:pt idx="509">
                  <c:v>0.76</c:v>
                </c:pt>
                <c:pt idx="510">
                  <c:v>-1.26</c:v>
                </c:pt>
                <c:pt idx="511">
                  <c:v>-1.19</c:v>
                </c:pt>
                <c:pt idx="512">
                  <c:v>-2.2400000000000002</c:v>
                </c:pt>
                <c:pt idx="513">
                  <c:v>-0.54</c:v>
                </c:pt>
                <c:pt idx="514">
                  <c:v>0.31</c:v>
                </c:pt>
                <c:pt idx="515">
                  <c:v>0.6</c:v>
                </c:pt>
                <c:pt idx="516">
                  <c:v>-0.9</c:v>
                </c:pt>
                <c:pt idx="517">
                  <c:v>1.68</c:v>
                </c:pt>
                <c:pt idx="518">
                  <c:v>0.12</c:v>
                </c:pt>
                <c:pt idx="519">
                  <c:v>0.37</c:v>
                </c:pt>
                <c:pt idx="520">
                  <c:v>-1.1399999999999999</c:v>
                </c:pt>
                <c:pt idx="521">
                  <c:v>0.56000000000000005</c:v>
                </c:pt>
                <c:pt idx="522">
                  <c:v>0.36</c:v>
                </c:pt>
                <c:pt idx="523">
                  <c:v>0.32</c:v>
                </c:pt>
                <c:pt idx="524">
                  <c:v>0.54</c:v>
                </c:pt>
                <c:pt idx="525">
                  <c:v>0.53</c:v>
                </c:pt>
                <c:pt idx="526">
                  <c:v>0.24</c:v>
                </c:pt>
                <c:pt idx="527">
                  <c:v>0.34</c:v>
                </c:pt>
                <c:pt idx="528">
                  <c:v>0.3</c:v>
                </c:pt>
                <c:pt idx="529">
                  <c:v>0.45</c:v>
                </c:pt>
                <c:pt idx="530">
                  <c:v>-0.63</c:v>
                </c:pt>
                <c:pt idx="531">
                  <c:v>-0.08</c:v>
                </c:pt>
                <c:pt idx="532">
                  <c:v>0.1</c:v>
                </c:pt>
                <c:pt idx="533">
                  <c:v>0.41</c:v>
                </c:pt>
                <c:pt idx="534">
                  <c:v>-0.02</c:v>
                </c:pt>
                <c:pt idx="535">
                  <c:v>-1.71</c:v>
                </c:pt>
                <c:pt idx="536">
                  <c:v>0.57999999999999996</c:v>
                </c:pt>
                <c:pt idx="537">
                  <c:v>-0.13</c:v>
                </c:pt>
                <c:pt idx="538">
                  <c:v>0.1</c:v>
                </c:pt>
                <c:pt idx="539">
                  <c:v>-0.19</c:v>
                </c:pt>
                <c:pt idx="540">
                  <c:v>0.2</c:v>
                </c:pt>
                <c:pt idx="541">
                  <c:v>-0.16</c:v>
                </c:pt>
                <c:pt idx="542">
                  <c:v>-0.31</c:v>
                </c:pt>
                <c:pt idx="543">
                  <c:v>0.08</c:v>
                </c:pt>
                <c:pt idx="544">
                  <c:v>1.27</c:v>
                </c:pt>
                <c:pt idx="545">
                  <c:v>-0.02</c:v>
                </c:pt>
                <c:pt idx="546">
                  <c:v>1.98</c:v>
                </c:pt>
                <c:pt idx="547">
                  <c:v>0.46</c:v>
                </c:pt>
                <c:pt idx="548">
                  <c:v>0.15</c:v>
                </c:pt>
                <c:pt idx="549">
                  <c:v>2</c:v>
                </c:pt>
                <c:pt idx="550">
                  <c:v>0.08</c:v>
                </c:pt>
                <c:pt idx="551">
                  <c:v>0.78</c:v>
                </c:pt>
                <c:pt idx="552">
                  <c:v>0</c:v>
                </c:pt>
                <c:pt idx="553">
                  <c:v>0.2</c:v>
                </c:pt>
                <c:pt idx="554">
                  <c:v>0.2</c:v>
                </c:pt>
                <c:pt idx="555">
                  <c:v>0.27</c:v>
                </c:pt>
                <c:pt idx="556">
                  <c:v>0.01</c:v>
                </c:pt>
                <c:pt idx="557">
                  <c:v>-0.56000000000000005</c:v>
                </c:pt>
                <c:pt idx="558">
                  <c:v>-0.65</c:v>
                </c:pt>
                <c:pt idx="559">
                  <c:v>0.08</c:v>
                </c:pt>
                <c:pt idx="560">
                  <c:v>0.25</c:v>
                </c:pt>
                <c:pt idx="561">
                  <c:v>0.37</c:v>
                </c:pt>
                <c:pt idx="562">
                  <c:v>0.02</c:v>
                </c:pt>
                <c:pt idx="563">
                  <c:v>0</c:v>
                </c:pt>
                <c:pt idx="564">
                  <c:v>0.05</c:v>
                </c:pt>
                <c:pt idx="565">
                  <c:v>0.16</c:v>
                </c:pt>
                <c:pt idx="566">
                  <c:v>0.04</c:v>
                </c:pt>
                <c:pt idx="567">
                  <c:v>-0.21</c:v>
                </c:pt>
                <c:pt idx="568">
                  <c:v>0.09</c:v>
                </c:pt>
                <c:pt idx="569">
                  <c:v>0.22</c:v>
                </c:pt>
                <c:pt idx="570">
                  <c:v>0.16</c:v>
                </c:pt>
                <c:pt idx="571">
                  <c:v>-1.04</c:v>
                </c:pt>
                <c:pt idx="572">
                  <c:v>7.0000000000000007E-2</c:v>
                </c:pt>
                <c:pt idx="573">
                  <c:v>0.21</c:v>
                </c:pt>
                <c:pt idx="574">
                  <c:v>0.23</c:v>
                </c:pt>
                <c:pt idx="575">
                  <c:v>-0.21</c:v>
                </c:pt>
                <c:pt idx="576">
                  <c:v>-0.02</c:v>
                </c:pt>
                <c:pt idx="577">
                  <c:v>0.05</c:v>
                </c:pt>
                <c:pt idx="578">
                  <c:v>0.22</c:v>
                </c:pt>
                <c:pt idx="579">
                  <c:v>0.13</c:v>
                </c:pt>
                <c:pt idx="580">
                  <c:v>0.21</c:v>
                </c:pt>
                <c:pt idx="581">
                  <c:v>0.14000000000000001</c:v>
                </c:pt>
                <c:pt idx="582">
                  <c:v>0.42</c:v>
                </c:pt>
                <c:pt idx="583">
                  <c:v>0.22</c:v>
                </c:pt>
                <c:pt idx="584">
                  <c:v>0.06</c:v>
                </c:pt>
                <c:pt idx="585">
                  <c:v>0.05</c:v>
                </c:pt>
                <c:pt idx="586">
                  <c:v>0.11</c:v>
                </c:pt>
                <c:pt idx="587">
                  <c:v>0.28999999999999998</c:v>
                </c:pt>
                <c:pt idx="588">
                  <c:v>0.12</c:v>
                </c:pt>
                <c:pt idx="589">
                  <c:v>0.17</c:v>
                </c:pt>
                <c:pt idx="590">
                  <c:v>0.08</c:v>
                </c:pt>
                <c:pt idx="591">
                  <c:v>0.15</c:v>
                </c:pt>
                <c:pt idx="592">
                  <c:v>0.15</c:v>
                </c:pt>
                <c:pt idx="593">
                  <c:v>7.0000000000000007E-2</c:v>
                </c:pt>
                <c:pt idx="594">
                  <c:v>0.19</c:v>
                </c:pt>
                <c:pt idx="595">
                  <c:v>0.1</c:v>
                </c:pt>
                <c:pt idx="596">
                  <c:v>0.25</c:v>
                </c:pt>
                <c:pt idx="597">
                  <c:v>0.18</c:v>
                </c:pt>
                <c:pt idx="598">
                  <c:v>0.28000000000000003</c:v>
                </c:pt>
                <c:pt idx="599">
                  <c:v>0.17</c:v>
                </c:pt>
                <c:pt idx="600">
                  <c:v>0.19</c:v>
                </c:pt>
                <c:pt idx="601">
                  <c:v>0.28000000000000003</c:v>
                </c:pt>
                <c:pt idx="602">
                  <c:v>0.25</c:v>
                </c:pt>
                <c:pt idx="603">
                  <c:v>0.22</c:v>
                </c:pt>
                <c:pt idx="604">
                  <c:v>0.2</c:v>
                </c:pt>
                <c:pt idx="605">
                  <c:v>0.2</c:v>
                </c:pt>
                <c:pt idx="606">
                  <c:v>0.14000000000000001</c:v>
                </c:pt>
                <c:pt idx="607">
                  <c:v>-0.17</c:v>
                </c:pt>
                <c:pt idx="608">
                  <c:v>-0.11</c:v>
                </c:pt>
                <c:pt idx="609">
                  <c:v>0.41</c:v>
                </c:pt>
                <c:pt idx="610">
                  <c:v>1.55</c:v>
                </c:pt>
                <c:pt idx="611">
                  <c:v>1.79</c:v>
                </c:pt>
                <c:pt idx="612">
                  <c:v>0.51</c:v>
                </c:pt>
                <c:pt idx="613">
                  <c:v>2.06</c:v>
                </c:pt>
                <c:pt idx="614">
                  <c:v>0.18</c:v>
                </c:pt>
                <c:pt idx="615">
                  <c:v>-0.28000000000000003</c:v>
                </c:pt>
                <c:pt idx="616">
                  <c:v>0.82</c:v>
                </c:pt>
                <c:pt idx="617">
                  <c:v>-1.44</c:v>
                </c:pt>
                <c:pt idx="618">
                  <c:v>-7.0000000000000007E-2</c:v>
                </c:pt>
                <c:pt idx="619">
                  <c:v>0.44</c:v>
                </c:pt>
                <c:pt idx="620">
                  <c:v>0.53</c:v>
                </c:pt>
                <c:pt idx="621">
                  <c:v>0.5</c:v>
                </c:pt>
                <c:pt idx="622">
                  <c:v>0.35</c:v>
                </c:pt>
                <c:pt idx="623">
                  <c:v>0.62</c:v>
                </c:pt>
                <c:pt idx="624">
                  <c:v>0.39</c:v>
                </c:pt>
                <c:pt idx="625">
                  <c:v>0.24</c:v>
                </c:pt>
                <c:pt idx="626">
                  <c:v>0.2</c:v>
                </c:pt>
                <c:pt idx="627">
                  <c:v>7.0000000000000007E-2</c:v>
                </c:pt>
                <c:pt idx="628">
                  <c:v>7.0000000000000007E-2</c:v>
                </c:pt>
                <c:pt idx="629">
                  <c:v>0.19</c:v>
                </c:pt>
                <c:pt idx="630">
                  <c:v>1.36</c:v>
                </c:pt>
                <c:pt idx="631">
                  <c:v>-1.31</c:v>
                </c:pt>
                <c:pt idx="632">
                  <c:v>0.69</c:v>
                </c:pt>
                <c:pt idx="633">
                  <c:v>-0.03</c:v>
                </c:pt>
                <c:pt idx="634">
                  <c:v>-0.87</c:v>
                </c:pt>
                <c:pt idx="635">
                  <c:v>-0.04</c:v>
                </c:pt>
                <c:pt idx="636">
                  <c:v>-7.0000000000000007E-2</c:v>
                </c:pt>
                <c:pt idx="637">
                  <c:v>-0.25</c:v>
                </c:pt>
                <c:pt idx="638">
                  <c:v>-0.22</c:v>
                </c:pt>
                <c:pt idx="639">
                  <c:v>-0.06</c:v>
                </c:pt>
                <c:pt idx="640">
                  <c:v>0</c:v>
                </c:pt>
                <c:pt idx="641">
                  <c:v>0.06</c:v>
                </c:pt>
                <c:pt idx="642">
                  <c:v>0</c:v>
                </c:pt>
                <c:pt idx="643">
                  <c:v>0</c:v>
                </c:pt>
                <c:pt idx="644">
                  <c:v>-0.02</c:v>
                </c:pt>
                <c:pt idx="645">
                  <c:v>-0.02</c:v>
                </c:pt>
                <c:pt idx="646">
                  <c:v>2.39</c:v>
                </c:pt>
                <c:pt idx="647">
                  <c:v>-0.61</c:v>
                </c:pt>
                <c:pt idx="648">
                  <c:v>1.46</c:v>
                </c:pt>
                <c:pt idx="649">
                  <c:v>0.31</c:v>
                </c:pt>
                <c:pt idx="650">
                  <c:v>-0.49</c:v>
                </c:pt>
                <c:pt idx="651">
                  <c:v>-0.18</c:v>
                </c:pt>
                <c:pt idx="652">
                  <c:v>0.4</c:v>
                </c:pt>
                <c:pt idx="653">
                  <c:v>0.23</c:v>
                </c:pt>
                <c:pt idx="654">
                  <c:v>-0.03</c:v>
                </c:pt>
                <c:pt idx="655">
                  <c:v>0.81</c:v>
                </c:pt>
                <c:pt idx="656">
                  <c:v>-0.31</c:v>
                </c:pt>
                <c:pt idx="657">
                  <c:v>0.8</c:v>
                </c:pt>
                <c:pt idx="658">
                  <c:v>0.08</c:v>
                </c:pt>
                <c:pt idx="659">
                  <c:v>0.2</c:v>
                </c:pt>
                <c:pt idx="660">
                  <c:v>-0.01</c:v>
                </c:pt>
                <c:pt idx="661">
                  <c:v>-1.29</c:v>
                </c:pt>
                <c:pt idx="662">
                  <c:v>0.5</c:v>
                </c:pt>
                <c:pt idx="663">
                  <c:v>-0.11</c:v>
                </c:pt>
                <c:pt idx="664">
                  <c:v>4.7699999999999996</c:v>
                </c:pt>
                <c:pt idx="665">
                  <c:v>0.49</c:v>
                </c:pt>
                <c:pt idx="666">
                  <c:v>-0.78</c:v>
                </c:pt>
                <c:pt idx="667">
                  <c:v>-0.19</c:v>
                </c:pt>
                <c:pt idx="668">
                  <c:v>-0.16</c:v>
                </c:pt>
                <c:pt idx="669">
                  <c:v>-0.2</c:v>
                </c:pt>
                <c:pt idx="670">
                  <c:v>0.02</c:v>
                </c:pt>
                <c:pt idx="671">
                  <c:v>0.56000000000000005</c:v>
                </c:pt>
                <c:pt idx="672">
                  <c:v>-1.1499999999999999</c:v>
                </c:pt>
                <c:pt idx="673">
                  <c:v>0.7</c:v>
                </c:pt>
                <c:pt idx="674">
                  <c:v>0.28999999999999998</c:v>
                </c:pt>
                <c:pt idx="675">
                  <c:v>-3.97</c:v>
                </c:pt>
                <c:pt idx="676">
                  <c:v>0.16</c:v>
                </c:pt>
                <c:pt idx="677">
                  <c:v>0</c:v>
                </c:pt>
                <c:pt idx="678">
                  <c:v>0.32</c:v>
                </c:pt>
                <c:pt idx="679">
                  <c:v>-4.8499999999999996</c:v>
                </c:pt>
                <c:pt idx="680">
                  <c:v>0.77</c:v>
                </c:pt>
                <c:pt idx="681">
                  <c:v>1.36</c:v>
                </c:pt>
                <c:pt idx="682">
                  <c:v>-1.03</c:v>
                </c:pt>
                <c:pt idx="683">
                  <c:v>0.4</c:v>
                </c:pt>
                <c:pt idx="684">
                  <c:v>1.33</c:v>
                </c:pt>
                <c:pt idx="685">
                  <c:v>0.64</c:v>
                </c:pt>
                <c:pt idx="686">
                  <c:v>-0.17</c:v>
                </c:pt>
                <c:pt idx="687">
                  <c:v>1.34</c:v>
                </c:pt>
                <c:pt idx="688">
                  <c:v>-2.79</c:v>
                </c:pt>
                <c:pt idx="689">
                  <c:v>0.57999999999999996</c:v>
                </c:pt>
                <c:pt idx="690">
                  <c:v>6.53</c:v>
                </c:pt>
                <c:pt idx="691">
                  <c:v>0.64</c:v>
                </c:pt>
                <c:pt idx="692">
                  <c:v>0.3</c:v>
                </c:pt>
                <c:pt idx="693">
                  <c:v>0.63</c:v>
                </c:pt>
                <c:pt idx="694">
                  <c:v>0.18</c:v>
                </c:pt>
                <c:pt idx="695">
                  <c:v>-0.12</c:v>
                </c:pt>
                <c:pt idx="696">
                  <c:v>0.04</c:v>
                </c:pt>
                <c:pt idx="697">
                  <c:v>0.83</c:v>
                </c:pt>
                <c:pt idx="698">
                  <c:v>-0.2</c:v>
                </c:pt>
                <c:pt idx="699">
                  <c:v>-0.08</c:v>
                </c:pt>
                <c:pt idx="700">
                  <c:v>-1.59</c:v>
                </c:pt>
                <c:pt idx="701">
                  <c:v>0.2</c:v>
                </c:pt>
                <c:pt idx="702">
                  <c:v>0.28000000000000003</c:v>
                </c:pt>
                <c:pt idx="703">
                  <c:v>-0.39</c:v>
                </c:pt>
                <c:pt idx="704">
                  <c:v>0.01</c:v>
                </c:pt>
                <c:pt idx="705">
                  <c:v>0.43</c:v>
                </c:pt>
                <c:pt idx="706">
                  <c:v>-0.13</c:v>
                </c:pt>
                <c:pt idx="707">
                  <c:v>-1.1599999999999999</c:v>
                </c:pt>
                <c:pt idx="708">
                  <c:v>0.32</c:v>
                </c:pt>
                <c:pt idx="709">
                  <c:v>-2.54</c:v>
                </c:pt>
                <c:pt idx="710">
                  <c:v>0.12</c:v>
                </c:pt>
                <c:pt idx="711">
                  <c:v>0.28999999999999998</c:v>
                </c:pt>
                <c:pt idx="712">
                  <c:v>-1.1599999999999999</c:v>
                </c:pt>
                <c:pt idx="713">
                  <c:v>-1.9</c:v>
                </c:pt>
                <c:pt idx="714">
                  <c:v>0.88</c:v>
                </c:pt>
                <c:pt idx="715">
                  <c:v>0.56999999999999995</c:v>
                </c:pt>
                <c:pt idx="716">
                  <c:v>-0.17</c:v>
                </c:pt>
                <c:pt idx="717">
                  <c:v>0.02</c:v>
                </c:pt>
                <c:pt idx="718">
                  <c:v>-0.03</c:v>
                </c:pt>
                <c:pt idx="719">
                  <c:v>0.24</c:v>
                </c:pt>
                <c:pt idx="720">
                  <c:v>-0.32</c:v>
                </c:pt>
                <c:pt idx="721">
                  <c:v>0.46</c:v>
                </c:pt>
                <c:pt idx="722">
                  <c:v>-2.99</c:v>
                </c:pt>
                <c:pt idx="723">
                  <c:v>0.47</c:v>
                </c:pt>
                <c:pt idx="724">
                  <c:v>-0.06</c:v>
                </c:pt>
                <c:pt idx="725">
                  <c:v>0.92</c:v>
                </c:pt>
                <c:pt idx="726">
                  <c:v>0</c:v>
                </c:pt>
                <c:pt idx="727">
                  <c:v>-0.73</c:v>
                </c:pt>
                <c:pt idx="728">
                  <c:v>0.02</c:v>
                </c:pt>
                <c:pt idx="729">
                  <c:v>0.15</c:v>
                </c:pt>
                <c:pt idx="730">
                  <c:v>-0.5</c:v>
                </c:pt>
                <c:pt idx="731">
                  <c:v>0.48</c:v>
                </c:pt>
                <c:pt idx="732">
                  <c:v>-6.75</c:v>
                </c:pt>
                <c:pt idx="733">
                  <c:v>0.79</c:v>
                </c:pt>
                <c:pt idx="734">
                  <c:v>0.39</c:v>
                </c:pt>
                <c:pt idx="735">
                  <c:v>1.32</c:v>
                </c:pt>
                <c:pt idx="736">
                  <c:v>1.96</c:v>
                </c:pt>
                <c:pt idx="737">
                  <c:v>0.9</c:v>
                </c:pt>
                <c:pt idx="738">
                  <c:v>-0.64</c:v>
                </c:pt>
                <c:pt idx="739">
                  <c:v>-0.26</c:v>
                </c:pt>
                <c:pt idx="740">
                  <c:v>-0.72</c:v>
                </c:pt>
                <c:pt idx="741">
                  <c:v>2.25</c:v>
                </c:pt>
                <c:pt idx="742">
                  <c:v>-0.26</c:v>
                </c:pt>
                <c:pt idx="743">
                  <c:v>0.28999999999999998</c:v>
                </c:pt>
                <c:pt idx="744">
                  <c:v>0.82</c:v>
                </c:pt>
                <c:pt idx="745">
                  <c:v>0.41</c:v>
                </c:pt>
                <c:pt idx="746">
                  <c:v>-0.09</c:v>
                </c:pt>
                <c:pt idx="747">
                  <c:v>-1.53</c:v>
                </c:pt>
                <c:pt idx="748">
                  <c:v>0.11</c:v>
                </c:pt>
                <c:pt idx="749">
                  <c:v>0.71</c:v>
                </c:pt>
                <c:pt idx="750">
                  <c:v>0.17</c:v>
                </c:pt>
                <c:pt idx="751">
                  <c:v>0.19</c:v>
                </c:pt>
                <c:pt idx="752">
                  <c:v>1.83</c:v>
                </c:pt>
                <c:pt idx="753">
                  <c:v>0.45</c:v>
                </c:pt>
                <c:pt idx="754">
                  <c:v>0.61</c:v>
                </c:pt>
                <c:pt idx="755">
                  <c:v>0.1</c:v>
                </c:pt>
                <c:pt idx="756">
                  <c:v>1.83</c:v>
                </c:pt>
                <c:pt idx="757">
                  <c:v>0.76</c:v>
                </c:pt>
                <c:pt idx="758">
                  <c:v>-3.59</c:v>
                </c:pt>
                <c:pt idx="759">
                  <c:v>0.19</c:v>
                </c:pt>
                <c:pt idx="760">
                  <c:v>-2.16</c:v>
                </c:pt>
                <c:pt idx="761">
                  <c:v>0.52</c:v>
                </c:pt>
                <c:pt idx="762">
                  <c:v>1.1499999999999999</c:v>
                </c:pt>
                <c:pt idx="763">
                  <c:v>-1.25</c:v>
                </c:pt>
                <c:pt idx="764">
                  <c:v>1.07</c:v>
                </c:pt>
                <c:pt idx="765">
                  <c:v>-0.22</c:v>
                </c:pt>
                <c:pt idx="766">
                  <c:v>-0.96</c:v>
                </c:pt>
                <c:pt idx="767">
                  <c:v>-0.31</c:v>
                </c:pt>
                <c:pt idx="768">
                  <c:v>0.12</c:v>
                </c:pt>
                <c:pt idx="769">
                  <c:v>-2.48</c:v>
                </c:pt>
                <c:pt idx="770">
                  <c:v>-0.21</c:v>
                </c:pt>
                <c:pt idx="771">
                  <c:v>0.63</c:v>
                </c:pt>
                <c:pt idx="772">
                  <c:v>1.48</c:v>
                </c:pt>
                <c:pt idx="773">
                  <c:v>0.48</c:v>
                </c:pt>
                <c:pt idx="774">
                  <c:v>4.67</c:v>
                </c:pt>
                <c:pt idx="775">
                  <c:v>0.8</c:v>
                </c:pt>
                <c:pt idx="776">
                  <c:v>0.02</c:v>
                </c:pt>
                <c:pt idx="777">
                  <c:v>0.15</c:v>
                </c:pt>
                <c:pt idx="778">
                  <c:v>0.06</c:v>
                </c:pt>
                <c:pt idx="779">
                  <c:v>0.47</c:v>
                </c:pt>
                <c:pt idx="780">
                  <c:v>-0.6</c:v>
                </c:pt>
                <c:pt idx="781">
                  <c:v>0.97</c:v>
                </c:pt>
                <c:pt idx="782">
                  <c:v>-5.0999999999999996</c:v>
                </c:pt>
                <c:pt idx="783">
                  <c:v>-0.08</c:v>
                </c:pt>
                <c:pt idx="784">
                  <c:v>0.65</c:v>
                </c:pt>
                <c:pt idx="785">
                  <c:v>-0.9</c:v>
                </c:pt>
                <c:pt idx="786">
                  <c:v>-0.08</c:v>
                </c:pt>
                <c:pt idx="787">
                  <c:v>0.28000000000000003</c:v>
                </c:pt>
                <c:pt idx="788">
                  <c:v>-0.34</c:v>
                </c:pt>
                <c:pt idx="789">
                  <c:v>-0.03</c:v>
                </c:pt>
                <c:pt idx="790">
                  <c:v>-0.2</c:v>
                </c:pt>
                <c:pt idx="791">
                  <c:v>-0.11</c:v>
                </c:pt>
                <c:pt idx="792">
                  <c:v>-0.13</c:v>
                </c:pt>
                <c:pt idx="793">
                  <c:v>-0.05</c:v>
                </c:pt>
                <c:pt idx="794">
                  <c:v>-0.02</c:v>
                </c:pt>
                <c:pt idx="795">
                  <c:v>-7.0000000000000007E-2</c:v>
                </c:pt>
                <c:pt idx="796">
                  <c:v>-7.0000000000000007E-2</c:v>
                </c:pt>
                <c:pt idx="797">
                  <c:v>-0.05</c:v>
                </c:pt>
                <c:pt idx="798">
                  <c:v>0</c:v>
                </c:pt>
                <c:pt idx="799">
                  <c:v>-0.19</c:v>
                </c:pt>
                <c:pt idx="800">
                  <c:v>-0.16</c:v>
                </c:pt>
                <c:pt idx="801">
                  <c:v>0</c:v>
                </c:pt>
                <c:pt idx="802">
                  <c:v>7.0000000000000007E-2</c:v>
                </c:pt>
                <c:pt idx="803">
                  <c:v>0.12</c:v>
                </c:pt>
                <c:pt idx="804">
                  <c:v>-0.23</c:v>
                </c:pt>
                <c:pt idx="805">
                  <c:v>0.11</c:v>
                </c:pt>
                <c:pt idx="806">
                  <c:v>0.06</c:v>
                </c:pt>
                <c:pt idx="807">
                  <c:v>-0.17</c:v>
                </c:pt>
                <c:pt idx="808">
                  <c:v>-0.19</c:v>
                </c:pt>
                <c:pt idx="809">
                  <c:v>0.27</c:v>
                </c:pt>
                <c:pt idx="810">
                  <c:v>0.67</c:v>
                </c:pt>
                <c:pt idx="811">
                  <c:v>-0.85</c:v>
                </c:pt>
                <c:pt idx="812">
                  <c:v>-0.34</c:v>
                </c:pt>
                <c:pt idx="813">
                  <c:v>-0.09</c:v>
                </c:pt>
                <c:pt idx="814">
                  <c:v>-0.4</c:v>
                </c:pt>
                <c:pt idx="815">
                  <c:v>0.63</c:v>
                </c:pt>
                <c:pt idx="816">
                  <c:v>0.3</c:v>
                </c:pt>
                <c:pt idx="817">
                  <c:v>-0.13</c:v>
                </c:pt>
                <c:pt idx="818">
                  <c:v>-0.16</c:v>
                </c:pt>
                <c:pt idx="819">
                  <c:v>-7.0000000000000007E-2</c:v>
                </c:pt>
                <c:pt idx="820">
                  <c:v>0.1</c:v>
                </c:pt>
                <c:pt idx="821">
                  <c:v>-0.2</c:v>
                </c:pt>
                <c:pt idx="822">
                  <c:v>-0.06</c:v>
                </c:pt>
                <c:pt idx="823">
                  <c:v>0.3</c:v>
                </c:pt>
                <c:pt idx="824">
                  <c:v>-0.22</c:v>
                </c:pt>
                <c:pt idx="825">
                  <c:v>-0.28999999999999998</c:v>
                </c:pt>
                <c:pt idx="826">
                  <c:v>-0.13</c:v>
                </c:pt>
                <c:pt idx="827">
                  <c:v>0.01</c:v>
                </c:pt>
                <c:pt idx="828">
                  <c:v>-0.28000000000000003</c:v>
                </c:pt>
                <c:pt idx="829">
                  <c:v>-0.09</c:v>
                </c:pt>
                <c:pt idx="830">
                  <c:v>-1.5</c:v>
                </c:pt>
                <c:pt idx="831">
                  <c:v>-0.45</c:v>
                </c:pt>
                <c:pt idx="832">
                  <c:v>-0.26</c:v>
                </c:pt>
                <c:pt idx="833">
                  <c:v>-0.28000000000000003</c:v>
                </c:pt>
                <c:pt idx="834">
                  <c:v>-0.22</c:v>
                </c:pt>
                <c:pt idx="835">
                  <c:v>-0.11</c:v>
                </c:pt>
                <c:pt idx="836">
                  <c:v>-0.03</c:v>
                </c:pt>
                <c:pt idx="837">
                  <c:v>-0.61</c:v>
                </c:pt>
                <c:pt idx="838">
                  <c:v>0.7</c:v>
                </c:pt>
                <c:pt idx="839">
                  <c:v>-0.7</c:v>
                </c:pt>
                <c:pt idx="840">
                  <c:v>0.14000000000000001</c:v>
                </c:pt>
                <c:pt idx="841">
                  <c:v>-0.48</c:v>
                </c:pt>
                <c:pt idx="842">
                  <c:v>-0.24</c:v>
                </c:pt>
                <c:pt idx="843">
                  <c:v>-0.16</c:v>
                </c:pt>
                <c:pt idx="844">
                  <c:v>-0.38</c:v>
                </c:pt>
                <c:pt idx="845">
                  <c:v>0.06</c:v>
                </c:pt>
                <c:pt idx="846">
                  <c:v>-0.42</c:v>
                </c:pt>
                <c:pt idx="847">
                  <c:v>-0.3</c:v>
                </c:pt>
                <c:pt idx="848">
                  <c:v>-0.16</c:v>
                </c:pt>
                <c:pt idx="849">
                  <c:v>-1.31</c:v>
                </c:pt>
                <c:pt idx="850">
                  <c:v>0.04</c:v>
                </c:pt>
                <c:pt idx="851">
                  <c:v>-0.38</c:v>
                </c:pt>
                <c:pt idx="852">
                  <c:v>-0.32</c:v>
                </c:pt>
                <c:pt idx="853">
                  <c:v>-1</c:v>
                </c:pt>
                <c:pt idx="854">
                  <c:v>-0.21</c:v>
                </c:pt>
                <c:pt idx="855">
                  <c:v>0.17</c:v>
                </c:pt>
                <c:pt idx="856">
                  <c:v>1</c:v>
                </c:pt>
                <c:pt idx="857">
                  <c:v>-0.46</c:v>
                </c:pt>
                <c:pt idx="858">
                  <c:v>-0.28000000000000003</c:v>
                </c:pt>
                <c:pt idx="859">
                  <c:v>0.12</c:v>
                </c:pt>
                <c:pt idx="860">
                  <c:v>0.21</c:v>
                </c:pt>
                <c:pt idx="861">
                  <c:v>-0.89</c:v>
                </c:pt>
                <c:pt idx="862">
                  <c:v>-0.02</c:v>
                </c:pt>
                <c:pt idx="863">
                  <c:v>-0.23</c:v>
                </c:pt>
                <c:pt idx="864">
                  <c:v>-0.28999999999999998</c:v>
                </c:pt>
                <c:pt idx="865">
                  <c:v>-0.09</c:v>
                </c:pt>
                <c:pt idx="866">
                  <c:v>0.1</c:v>
                </c:pt>
                <c:pt idx="867">
                  <c:v>-7.0000000000000007E-2</c:v>
                </c:pt>
                <c:pt idx="868">
                  <c:v>-0.08</c:v>
                </c:pt>
                <c:pt idx="869">
                  <c:v>-0.39</c:v>
                </c:pt>
                <c:pt idx="870">
                  <c:v>-0.05</c:v>
                </c:pt>
                <c:pt idx="871">
                  <c:v>-0.17</c:v>
                </c:pt>
                <c:pt idx="872">
                  <c:v>-0.41</c:v>
                </c:pt>
                <c:pt idx="873">
                  <c:v>-0.22</c:v>
                </c:pt>
                <c:pt idx="874">
                  <c:v>-0.08</c:v>
                </c:pt>
                <c:pt idx="875">
                  <c:v>-0.02</c:v>
                </c:pt>
                <c:pt idx="876">
                  <c:v>-0.02</c:v>
                </c:pt>
                <c:pt idx="877">
                  <c:v>0.31</c:v>
                </c:pt>
                <c:pt idx="878">
                  <c:v>0.53</c:v>
                </c:pt>
                <c:pt idx="879">
                  <c:v>0.04</c:v>
                </c:pt>
                <c:pt idx="880">
                  <c:v>-0.26</c:v>
                </c:pt>
                <c:pt idx="881">
                  <c:v>-0.06</c:v>
                </c:pt>
                <c:pt idx="882">
                  <c:v>0.19</c:v>
                </c:pt>
                <c:pt idx="883">
                  <c:v>-0.11</c:v>
                </c:pt>
                <c:pt idx="884">
                  <c:v>-0.14000000000000001</c:v>
                </c:pt>
                <c:pt idx="885">
                  <c:v>0.19</c:v>
                </c:pt>
                <c:pt idx="886">
                  <c:v>3.3</c:v>
                </c:pt>
                <c:pt idx="887">
                  <c:v>5.43</c:v>
                </c:pt>
                <c:pt idx="888">
                  <c:v>2.2000000000000002</c:v>
                </c:pt>
                <c:pt idx="889">
                  <c:v>0.03</c:v>
                </c:pt>
                <c:pt idx="890">
                  <c:v>4.4800000000000004</c:v>
                </c:pt>
                <c:pt idx="891">
                  <c:v>0.02</c:v>
                </c:pt>
                <c:pt idx="892">
                  <c:v>-4.58</c:v>
                </c:pt>
                <c:pt idx="893">
                  <c:v>-4.26</c:v>
                </c:pt>
                <c:pt idx="894">
                  <c:v>-1.24</c:v>
                </c:pt>
                <c:pt idx="895">
                  <c:v>7.34</c:v>
                </c:pt>
                <c:pt idx="896">
                  <c:v>-6.89</c:v>
                </c:pt>
                <c:pt idx="897">
                  <c:v>1.55</c:v>
                </c:pt>
                <c:pt idx="898">
                  <c:v>1.93</c:v>
                </c:pt>
                <c:pt idx="899">
                  <c:v>-4.3499999999999996</c:v>
                </c:pt>
                <c:pt idx="900">
                  <c:v>0.55000000000000004</c:v>
                </c:pt>
                <c:pt idx="901">
                  <c:v>11.16</c:v>
                </c:pt>
                <c:pt idx="902">
                  <c:v>2.98</c:v>
                </c:pt>
                <c:pt idx="903">
                  <c:v>0.28999999999999998</c:v>
                </c:pt>
                <c:pt idx="904">
                  <c:v>4.62</c:v>
                </c:pt>
                <c:pt idx="905">
                  <c:v>-0.35</c:v>
                </c:pt>
                <c:pt idx="906">
                  <c:v>-7.69</c:v>
                </c:pt>
                <c:pt idx="907">
                  <c:v>-5.08</c:v>
                </c:pt>
                <c:pt idx="908">
                  <c:v>3.57</c:v>
                </c:pt>
                <c:pt idx="909">
                  <c:v>6.67</c:v>
                </c:pt>
                <c:pt idx="910">
                  <c:v>-4.49</c:v>
                </c:pt>
                <c:pt idx="911">
                  <c:v>-6.44</c:v>
                </c:pt>
                <c:pt idx="912">
                  <c:v>-5.12</c:v>
                </c:pt>
                <c:pt idx="913">
                  <c:v>-4.24</c:v>
                </c:pt>
                <c:pt idx="914">
                  <c:v>-3.51</c:v>
                </c:pt>
                <c:pt idx="915">
                  <c:v>-0.42</c:v>
                </c:pt>
                <c:pt idx="916">
                  <c:v>3.51</c:v>
                </c:pt>
                <c:pt idx="917">
                  <c:v>-0.28999999999999998</c:v>
                </c:pt>
                <c:pt idx="918">
                  <c:v>-2.57</c:v>
                </c:pt>
                <c:pt idx="919">
                  <c:v>5.97</c:v>
                </c:pt>
                <c:pt idx="920">
                  <c:v>-3.34</c:v>
                </c:pt>
                <c:pt idx="921">
                  <c:v>0.86</c:v>
                </c:pt>
                <c:pt idx="922">
                  <c:v>6.58</c:v>
                </c:pt>
                <c:pt idx="923">
                  <c:v>-4.2300000000000004</c:v>
                </c:pt>
                <c:pt idx="924">
                  <c:v>-0.9</c:v>
                </c:pt>
                <c:pt idx="925">
                  <c:v>-0.05</c:v>
                </c:pt>
                <c:pt idx="926">
                  <c:v>-1.57</c:v>
                </c:pt>
                <c:pt idx="927">
                  <c:v>-0.15</c:v>
                </c:pt>
                <c:pt idx="928">
                  <c:v>3.45</c:v>
                </c:pt>
                <c:pt idx="929">
                  <c:v>1.53</c:v>
                </c:pt>
                <c:pt idx="930">
                  <c:v>-4.18</c:v>
                </c:pt>
                <c:pt idx="931">
                  <c:v>1.83</c:v>
                </c:pt>
                <c:pt idx="932">
                  <c:v>1.86</c:v>
                </c:pt>
                <c:pt idx="933">
                  <c:v>0.76</c:v>
                </c:pt>
                <c:pt idx="934">
                  <c:v>-0.43</c:v>
                </c:pt>
                <c:pt idx="935">
                  <c:v>1.25</c:v>
                </c:pt>
                <c:pt idx="936">
                  <c:v>-0.13</c:v>
                </c:pt>
                <c:pt idx="937">
                  <c:v>0.28000000000000003</c:v>
                </c:pt>
                <c:pt idx="938">
                  <c:v>0.35</c:v>
                </c:pt>
                <c:pt idx="939">
                  <c:v>0.85</c:v>
                </c:pt>
                <c:pt idx="940">
                  <c:v>0.04</c:v>
                </c:pt>
                <c:pt idx="941">
                  <c:v>-2.35</c:v>
                </c:pt>
                <c:pt idx="942">
                  <c:v>-0.69</c:v>
                </c:pt>
                <c:pt idx="943">
                  <c:v>-0.22</c:v>
                </c:pt>
                <c:pt idx="944">
                  <c:v>-0.03</c:v>
                </c:pt>
                <c:pt idx="945">
                  <c:v>-0.87</c:v>
                </c:pt>
                <c:pt idx="946">
                  <c:v>17.79</c:v>
                </c:pt>
                <c:pt idx="947">
                  <c:v>-0.16</c:v>
                </c:pt>
                <c:pt idx="948">
                  <c:v>-1.63</c:v>
                </c:pt>
                <c:pt idx="949">
                  <c:v>1.25</c:v>
                </c:pt>
                <c:pt idx="950">
                  <c:v>-1.74</c:v>
                </c:pt>
                <c:pt idx="951">
                  <c:v>0.41</c:v>
                </c:pt>
                <c:pt idx="952">
                  <c:v>0.17</c:v>
                </c:pt>
                <c:pt idx="953">
                  <c:v>0.45</c:v>
                </c:pt>
                <c:pt idx="954">
                  <c:v>-1.23</c:v>
                </c:pt>
                <c:pt idx="955">
                  <c:v>-0.11</c:v>
                </c:pt>
                <c:pt idx="956">
                  <c:v>-1.53</c:v>
                </c:pt>
                <c:pt idx="957">
                  <c:v>-0.13</c:v>
                </c:pt>
                <c:pt idx="958">
                  <c:v>-0.22</c:v>
                </c:pt>
                <c:pt idx="959">
                  <c:v>-0.14000000000000001</c:v>
                </c:pt>
                <c:pt idx="960">
                  <c:v>-0.24</c:v>
                </c:pt>
                <c:pt idx="961">
                  <c:v>-0.13</c:v>
                </c:pt>
                <c:pt idx="962">
                  <c:v>-0.14000000000000001</c:v>
                </c:pt>
                <c:pt idx="963">
                  <c:v>-0.06</c:v>
                </c:pt>
                <c:pt idx="964">
                  <c:v>-0.12</c:v>
                </c:pt>
                <c:pt idx="965">
                  <c:v>-0.08</c:v>
                </c:pt>
                <c:pt idx="966">
                  <c:v>0.16</c:v>
                </c:pt>
                <c:pt idx="967">
                  <c:v>-0.42</c:v>
                </c:pt>
                <c:pt idx="968">
                  <c:v>-0.23</c:v>
                </c:pt>
                <c:pt idx="969">
                  <c:v>-0.35</c:v>
                </c:pt>
                <c:pt idx="970">
                  <c:v>-0.08</c:v>
                </c:pt>
                <c:pt idx="971">
                  <c:v>-0.03</c:v>
                </c:pt>
                <c:pt idx="972">
                  <c:v>-0.08</c:v>
                </c:pt>
                <c:pt idx="973">
                  <c:v>-0.46</c:v>
                </c:pt>
                <c:pt idx="974">
                  <c:v>0.88</c:v>
                </c:pt>
                <c:pt idx="975">
                  <c:v>-3.77</c:v>
                </c:pt>
                <c:pt idx="976">
                  <c:v>3.03</c:v>
                </c:pt>
                <c:pt idx="977">
                  <c:v>-0.41</c:v>
                </c:pt>
                <c:pt idx="978">
                  <c:v>0.54</c:v>
                </c:pt>
                <c:pt idx="979">
                  <c:v>5.71</c:v>
                </c:pt>
                <c:pt idx="980">
                  <c:v>-0.44</c:v>
                </c:pt>
                <c:pt idx="981">
                  <c:v>-0.88</c:v>
                </c:pt>
                <c:pt idx="982">
                  <c:v>-0.94</c:v>
                </c:pt>
                <c:pt idx="983">
                  <c:v>0.34</c:v>
                </c:pt>
                <c:pt idx="984">
                  <c:v>-1.19</c:v>
                </c:pt>
                <c:pt idx="985">
                  <c:v>-0.38</c:v>
                </c:pt>
                <c:pt idx="986">
                  <c:v>-0.31</c:v>
                </c:pt>
                <c:pt idx="987">
                  <c:v>-0.46</c:v>
                </c:pt>
                <c:pt idx="988">
                  <c:v>0.32</c:v>
                </c:pt>
                <c:pt idx="989">
                  <c:v>-0.35</c:v>
                </c:pt>
                <c:pt idx="990">
                  <c:v>-0.16</c:v>
                </c:pt>
                <c:pt idx="991">
                  <c:v>-0.21</c:v>
                </c:pt>
                <c:pt idx="992">
                  <c:v>-0.24</c:v>
                </c:pt>
                <c:pt idx="993">
                  <c:v>-0.02</c:v>
                </c:pt>
                <c:pt idx="994">
                  <c:v>-0.15</c:v>
                </c:pt>
                <c:pt idx="995">
                  <c:v>-0.45</c:v>
                </c:pt>
                <c:pt idx="996">
                  <c:v>0.37</c:v>
                </c:pt>
                <c:pt idx="997">
                  <c:v>-0.63</c:v>
                </c:pt>
                <c:pt idx="998">
                  <c:v>-0.25</c:v>
                </c:pt>
                <c:pt idx="999">
                  <c:v>0.53</c:v>
                </c:pt>
                <c:pt idx="1000">
                  <c:v>0.55000000000000004</c:v>
                </c:pt>
                <c:pt idx="1001">
                  <c:v>-0.2</c:v>
                </c:pt>
                <c:pt idx="1002">
                  <c:v>-0.12</c:v>
                </c:pt>
                <c:pt idx="1003">
                  <c:v>-0.37</c:v>
                </c:pt>
                <c:pt idx="1004">
                  <c:v>0.23</c:v>
                </c:pt>
                <c:pt idx="1005">
                  <c:v>-0.03</c:v>
                </c:pt>
                <c:pt idx="1006">
                  <c:v>0.06</c:v>
                </c:pt>
                <c:pt idx="1007">
                  <c:v>0.26</c:v>
                </c:pt>
                <c:pt idx="1008">
                  <c:v>-1.61</c:v>
                </c:pt>
                <c:pt idx="1009">
                  <c:v>0.56000000000000005</c:v>
                </c:pt>
                <c:pt idx="1010">
                  <c:v>-1.57</c:v>
                </c:pt>
                <c:pt idx="1011">
                  <c:v>-1.71</c:v>
                </c:pt>
                <c:pt idx="1012">
                  <c:v>-1.25</c:v>
                </c:pt>
                <c:pt idx="1013">
                  <c:v>-0.65</c:v>
                </c:pt>
                <c:pt idx="1014">
                  <c:v>-0.34</c:v>
                </c:pt>
                <c:pt idx="1015">
                  <c:v>-0.1</c:v>
                </c:pt>
                <c:pt idx="1016">
                  <c:v>-0.14000000000000001</c:v>
                </c:pt>
                <c:pt idx="1017">
                  <c:v>0.28000000000000003</c:v>
                </c:pt>
                <c:pt idx="1018">
                  <c:v>1.79</c:v>
                </c:pt>
                <c:pt idx="1019">
                  <c:v>-0.12</c:v>
                </c:pt>
                <c:pt idx="1020">
                  <c:v>-1.32</c:v>
                </c:pt>
                <c:pt idx="1021">
                  <c:v>0.04</c:v>
                </c:pt>
                <c:pt idx="1022">
                  <c:v>-0.01</c:v>
                </c:pt>
                <c:pt idx="1023">
                  <c:v>-0.13</c:v>
                </c:pt>
                <c:pt idx="1024">
                  <c:v>-0.49</c:v>
                </c:pt>
                <c:pt idx="1025">
                  <c:v>-0.23</c:v>
                </c:pt>
                <c:pt idx="1026">
                  <c:v>-0.71</c:v>
                </c:pt>
                <c:pt idx="1027">
                  <c:v>-0.19</c:v>
                </c:pt>
                <c:pt idx="1028">
                  <c:v>-0.52</c:v>
                </c:pt>
                <c:pt idx="1029">
                  <c:v>0.99</c:v>
                </c:pt>
                <c:pt idx="1030">
                  <c:v>-12.51</c:v>
                </c:pt>
                <c:pt idx="1031">
                  <c:v>-0.25</c:v>
                </c:pt>
                <c:pt idx="1032">
                  <c:v>-1.36</c:v>
                </c:pt>
                <c:pt idx="1033">
                  <c:v>-0.39</c:v>
                </c:pt>
                <c:pt idx="1034">
                  <c:v>0.36</c:v>
                </c:pt>
                <c:pt idx="1035">
                  <c:v>-1.66</c:v>
                </c:pt>
                <c:pt idx="1036">
                  <c:v>-1.41</c:v>
                </c:pt>
                <c:pt idx="1037">
                  <c:v>-2.64</c:v>
                </c:pt>
                <c:pt idx="1038">
                  <c:v>-2.59</c:v>
                </c:pt>
                <c:pt idx="1039">
                  <c:v>-1.1200000000000001</c:v>
                </c:pt>
                <c:pt idx="1040">
                  <c:v>-1.5</c:v>
                </c:pt>
                <c:pt idx="1041">
                  <c:v>-1.24</c:v>
                </c:pt>
                <c:pt idx="1042">
                  <c:v>-1.38</c:v>
                </c:pt>
                <c:pt idx="1043">
                  <c:v>-1.1000000000000001</c:v>
                </c:pt>
                <c:pt idx="1044">
                  <c:v>-1.08</c:v>
                </c:pt>
                <c:pt idx="1045">
                  <c:v>-1.1299999999999999</c:v>
                </c:pt>
                <c:pt idx="1046">
                  <c:v>-4.6100000000000003</c:v>
                </c:pt>
                <c:pt idx="1047">
                  <c:v>-1.44</c:v>
                </c:pt>
                <c:pt idx="1048">
                  <c:v>-1.79</c:v>
                </c:pt>
                <c:pt idx="1049">
                  <c:v>-1.59</c:v>
                </c:pt>
                <c:pt idx="1050">
                  <c:v>-1.54</c:v>
                </c:pt>
                <c:pt idx="1051">
                  <c:v>-1.76</c:v>
                </c:pt>
                <c:pt idx="1052">
                  <c:v>-1.71</c:v>
                </c:pt>
                <c:pt idx="1053">
                  <c:v>-1.1200000000000001</c:v>
                </c:pt>
                <c:pt idx="1054">
                  <c:v>-1.1599999999999999</c:v>
                </c:pt>
                <c:pt idx="1055">
                  <c:v>-1.88</c:v>
                </c:pt>
                <c:pt idx="1056">
                  <c:v>-1.1100000000000001</c:v>
                </c:pt>
                <c:pt idx="1057">
                  <c:v>-2.1</c:v>
                </c:pt>
                <c:pt idx="1058">
                  <c:v>-1.1399999999999999</c:v>
                </c:pt>
                <c:pt idx="1059">
                  <c:v>-0.98</c:v>
                </c:pt>
                <c:pt idx="1060">
                  <c:v>-0.82</c:v>
                </c:pt>
                <c:pt idx="1061">
                  <c:v>-0.52</c:v>
                </c:pt>
                <c:pt idx="1062">
                  <c:v>-0.35</c:v>
                </c:pt>
                <c:pt idx="1063">
                  <c:v>-0.22</c:v>
                </c:pt>
                <c:pt idx="1064">
                  <c:v>-0.15</c:v>
                </c:pt>
                <c:pt idx="1065">
                  <c:v>-0.12</c:v>
                </c:pt>
                <c:pt idx="1066">
                  <c:v>-0.48</c:v>
                </c:pt>
                <c:pt idx="1067">
                  <c:v>0.2</c:v>
                </c:pt>
                <c:pt idx="1068">
                  <c:v>0.32</c:v>
                </c:pt>
                <c:pt idx="1069">
                  <c:v>-1.59</c:v>
                </c:pt>
                <c:pt idx="1070">
                  <c:v>0.18</c:v>
                </c:pt>
                <c:pt idx="1071">
                  <c:v>-0.45</c:v>
                </c:pt>
                <c:pt idx="1072">
                  <c:v>-0.63</c:v>
                </c:pt>
                <c:pt idx="1073">
                  <c:v>-1.51</c:v>
                </c:pt>
                <c:pt idx="1074">
                  <c:v>-2.1</c:v>
                </c:pt>
                <c:pt idx="1075">
                  <c:v>-1.48</c:v>
                </c:pt>
                <c:pt idx="1076">
                  <c:v>0.01</c:v>
                </c:pt>
                <c:pt idx="1077">
                  <c:v>-2.12</c:v>
                </c:pt>
                <c:pt idx="1078">
                  <c:v>1.34</c:v>
                </c:pt>
                <c:pt idx="1079">
                  <c:v>1.71</c:v>
                </c:pt>
                <c:pt idx="1080">
                  <c:v>-1.68</c:v>
                </c:pt>
                <c:pt idx="1081">
                  <c:v>-2.54</c:v>
                </c:pt>
                <c:pt idx="1082">
                  <c:v>0.34</c:v>
                </c:pt>
                <c:pt idx="1083">
                  <c:v>-1.67</c:v>
                </c:pt>
                <c:pt idx="1084">
                  <c:v>-1.57</c:v>
                </c:pt>
                <c:pt idx="1085">
                  <c:v>-0.73</c:v>
                </c:pt>
                <c:pt idx="1086">
                  <c:v>2.86</c:v>
                </c:pt>
                <c:pt idx="1087">
                  <c:v>-0.2</c:v>
                </c:pt>
                <c:pt idx="1088">
                  <c:v>-0.65</c:v>
                </c:pt>
                <c:pt idx="1089">
                  <c:v>-1.38</c:v>
                </c:pt>
                <c:pt idx="1090">
                  <c:v>-1.17</c:v>
                </c:pt>
                <c:pt idx="1091">
                  <c:v>-3.27</c:v>
                </c:pt>
                <c:pt idx="1092">
                  <c:v>-1.27</c:v>
                </c:pt>
                <c:pt idx="1093">
                  <c:v>-1.19</c:v>
                </c:pt>
                <c:pt idx="1094">
                  <c:v>-2.06</c:v>
                </c:pt>
                <c:pt idx="1095">
                  <c:v>-0.52</c:v>
                </c:pt>
                <c:pt idx="1096">
                  <c:v>-2.33</c:v>
                </c:pt>
                <c:pt idx="1097">
                  <c:v>-1.48</c:v>
                </c:pt>
                <c:pt idx="1098">
                  <c:v>-1.81</c:v>
                </c:pt>
                <c:pt idx="1099">
                  <c:v>-1.62</c:v>
                </c:pt>
                <c:pt idx="1100">
                  <c:v>-1.74</c:v>
                </c:pt>
                <c:pt idx="1101">
                  <c:v>-0.9</c:v>
                </c:pt>
                <c:pt idx="1102">
                  <c:v>-0.26</c:v>
                </c:pt>
                <c:pt idx="1103">
                  <c:v>-2.68</c:v>
                </c:pt>
                <c:pt idx="1104">
                  <c:v>0.45</c:v>
                </c:pt>
                <c:pt idx="1105">
                  <c:v>-7.0000000000000007E-2</c:v>
                </c:pt>
                <c:pt idx="1106">
                  <c:v>-1.87</c:v>
                </c:pt>
                <c:pt idx="1107">
                  <c:v>-13.12</c:v>
                </c:pt>
                <c:pt idx="1108">
                  <c:v>-2.39</c:v>
                </c:pt>
                <c:pt idx="1109">
                  <c:v>-1.54</c:v>
                </c:pt>
                <c:pt idx="1110">
                  <c:v>-2.78</c:v>
                </c:pt>
                <c:pt idx="1111">
                  <c:v>-2.17</c:v>
                </c:pt>
                <c:pt idx="1112">
                  <c:v>-0.28000000000000003</c:v>
                </c:pt>
                <c:pt idx="1113">
                  <c:v>-1.01</c:v>
                </c:pt>
                <c:pt idx="1114">
                  <c:v>-3.65</c:v>
                </c:pt>
                <c:pt idx="1115">
                  <c:v>-0.09</c:v>
                </c:pt>
                <c:pt idx="1116">
                  <c:v>-1.39</c:v>
                </c:pt>
                <c:pt idx="1117">
                  <c:v>6.41</c:v>
                </c:pt>
                <c:pt idx="1118">
                  <c:v>-3.61</c:v>
                </c:pt>
                <c:pt idx="1119">
                  <c:v>-0.25</c:v>
                </c:pt>
                <c:pt idx="1120">
                  <c:v>-1.77</c:v>
                </c:pt>
                <c:pt idx="1121">
                  <c:v>-4.62</c:v>
                </c:pt>
                <c:pt idx="1122">
                  <c:v>-2.36</c:v>
                </c:pt>
                <c:pt idx="1123">
                  <c:v>-2.92</c:v>
                </c:pt>
                <c:pt idx="1124">
                  <c:v>-1.04</c:v>
                </c:pt>
                <c:pt idx="1125">
                  <c:v>1.21</c:v>
                </c:pt>
                <c:pt idx="1126">
                  <c:v>-2.11</c:v>
                </c:pt>
                <c:pt idx="1127">
                  <c:v>-1.5</c:v>
                </c:pt>
                <c:pt idx="1128">
                  <c:v>1.35</c:v>
                </c:pt>
                <c:pt idx="1129">
                  <c:v>-3.93</c:v>
                </c:pt>
                <c:pt idx="1130">
                  <c:v>-1.1200000000000001</c:v>
                </c:pt>
                <c:pt idx="1131">
                  <c:v>-5.55</c:v>
                </c:pt>
                <c:pt idx="1132">
                  <c:v>-2.94</c:v>
                </c:pt>
                <c:pt idx="1133">
                  <c:v>-1.99</c:v>
                </c:pt>
                <c:pt idx="1134">
                  <c:v>-2.4500000000000002</c:v>
                </c:pt>
                <c:pt idx="1135">
                  <c:v>-1.91</c:v>
                </c:pt>
                <c:pt idx="1136">
                  <c:v>-3.21</c:v>
                </c:pt>
                <c:pt idx="1137">
                  <c:v>-1.35</c:v>
                </c:pt>
                <c:pt idx="1138">
                  <c:v>-2.2999999999999998</c:v>
                </c:pt>
                <c:pt idx="1139">
                  <c:v>-2.16</c:v>
                </c:pt>
                <c:pt idx="1140">
                  <c:v>-2.2400000000000002</c:v>
                </c:pt>
                <c:pt idx="1141">
                  <c:v>-2</c:v>
                </c:pt>
                <c:pt idx="1142">
                  <c:v>-1.47</c:v>
                </c:pt>
                <c:pt idx="1143">
                  <c:v>-1.26</c:v>
                </c:pt>
                <c:pt idx="1144">
                  <c:v>-3.08</c:v>
                </c:pt>
                <c:pt idx="1145">
                  <c:v>-8.36</c:v>
                </c:pt>
                <c:pt idx="1146">
                  <c:v>-2.31</c:v>
                </c:pt>
                <c:pt idx="1147">
                  <c:v>-3.82</c:v>
                </c:pt>
                <c:pt idx="1148">
                  <c:v>-3.01</c:v>
                </c:pt>
                <c:pt idx="1149">
                  <c:v>-2.94</c:v>
                </c:pt>
                <c:pt idx="1150">
                  <c:v>-4.18</c:v>
                </c:pt>
                <c:pt idx="1151">
                  <c:v>-2.79</c:v>
                </c:pt>
                <c:pt idx="1152">
                  <c:v>-3.69</c:v>
                </c:pt>
                <c:pt idx="1153">
                  <c:v>-1.41</c:v>
                </c:pt>
                <c:pt idx="1154">
                  <c:v>-0.86</c:v>
                </c:pt>
                <c:pt idx="1155">
                  <c:v>-3.93</c:v>
                </c:pt>
                <c:pt idx="1156">
                  <c:v>-0.01</c:v>
                </c:pt>
                <c:pt idx="1157">
                  <c:v>-3.77</c:v>
                </c:pt>
                <c:pt idx="1158">
                  <c:v>-4.58</c:v>
                </c:pt>
                <c:pt idx="1159">
                  <c:v>-4.1900000000000004</c:v>
                </c:pt>
                <c:pt idx="1160">
                  <c:v>-5.62</c:v>
                </c:pt>
                <c:pt idx="1161">
                  <c:v>0.46</c:v>
                </c:pt>
                <c:pt idx="1162">
                  <c:v>-5.08</c:v>
                </c:pt>
                <c:pt idx="1163">
                  <c:v>1.47</c:v>
                </c:pt>
                <c:pt idx="1164">
                  <c:v>-2.4300000000000002</c:v>
                </c:pt>
                <c:pt idx="1165">
                  <c:v>-4.51</c:v>
                </c:pt>
                <c:pt idx="1166">
                  <c:v>-2.11</c:v>
                </c:pt>
                <c:pt idx="1167">
                  <c:v>-3.47</c:v>
                </c:pt>
                <c:pt idx="1168">
                  <c:v>-3.91</c:v>
                </c:pt>
                <c:pt idx="1169">
                  <c:v>-1.42</c:v>
                </c:pt>
                <c:pt idx="1170">
                  <c:v>-3.9</c:v>
                </c:pt>
                <c:pt idx="1171">
                  <c:v>-1.44</c:v>
                </c:pt>
                <c:pt idx="1172">
                  <c:v>-3.16</c:v>
                </c:pt>
                <c:pt idx="1173">
                  <c:v>-3.76</c:v>
                </c:pt>
                <c:pt idx="1174">
                  <c:v>-3.49</c:v>
                </c:pt>
                <c:pt idx="1175">
                  <c:v>-2.65</c:v>
                </c:pt>
                <c:pt idx="1176">
                  <c:v>-4.33</c:v>
                </c:pt>
                <c:pt idx="1177">
                  <c:v>-2.5499999999999998</c:v>
                </c:pt>
                <c:pt idx="1178">
                  <c:v>-3.51</c:v>
                </c:pt>
                <c:pt idx="1179">
                  <c:v>-2.86</c:v>
                </c:pt>
                <c:pt idx="1180">
                  <c:v>-4.21</c:v>
                </c:pt>
                <c:pt idx="1181">
                  <c:v>-3.43</c:v>
                </c:pt>
                <c:pt idx="1182">
                  <c:v>-3.56</c:v>
                </c:pt>
                <c:pt idx="1183">
                  <c:v>-4.17</c:v>
                </c:pt>
                <c:pt idx="1184">
                  <c:v>2.06</c:v>
                </c:pt>
                <c:pt idx="1185">
                  <c:v>-3.43</c:v>
                </c:pt>
                <c:pt idx="1186">
                  <c:v>-2.64</c:v>
                </c:pt>
                <c:pt idx="1187">
                  <c:v>-1.42</c:v>
                </c:pt>
                <c:pt idx="1188">
                  <c:v>-4.8099999999999996</c:v>
                </c:pt>
                <c:pt idx="1189">
                  <c:v>-0.81</c:v>
                </c:pt>
                <c:pt idx="1190">
                  <c:v>-2.11</c:v>
                </c:pt>
                <c:pt idx="1191">
                  <c:v>-2.1</c:v>
                </c:pt>
                <c:pt idx="1192">
                  <c:v>-2.0099999999999998</c:v>
                </c:pt>
                <c:pt idx="1193">
                  <c:v>-1.1200000000000001</c:v>
                </c:pt>
                <c:pt idx="1194">
                  <c:v>-0.01</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16.420000000000002</c:v>
                </c:pt>
                <c:pt idx="1216">
                  <c:v>-12.1</c:v>
                </c:pt>
                <c:pt idx="1217">
                  <c:v>-13.13</c:v>
                </c:pt>
                <c:pt idx="1218">
                  <c:v>-9.19</c:v>
                </c:pt>
                <c:pt idx="1219">
                  <c:v>-15.09</c:v>
                </c:pt>
                <c:pt idx="1220">
                  <c:v>-15.21</c:v>
                </c:pt>
                <c:pt idx="1221">
                  <c:v>-14.8</c:v>
                </c:pt>
                <c:pt idx="1222">
                  <c:v>-0.01</c:v>
                </c:pt>
                <c:pt idx="1223">
                  <c:v>-0.01</c:v>
                </c:pt>
                <c:pt idx="1224">
                  <c:v>-0.01</c:v>
                </c:pt>
                <c:pt idx="1225">
                  <c:v>-0.01</c:v>
                </c:pt>
                <c:pt idx="1226">
                  <c:v>-0.01</c:v>
                </c:pt>
                <c:pt idx="1227">
                  <c:v>-0.01</c:v>
                </c:pt>
                <c:pt idx="1228">
                  <c:v>-0.01</c:v>
                </c:pt>
                <c:pt idx="1229">
                  <c:v>-0.01</c:v>
                </c:pt>
                <c:pt idx="1230">
                  <c:v>-0.01</c:v>
                </c:pt>
                <c:pt idx="1231">
                  <c:v>-0.01</c:v>
                </c:pt>
                <c:pt idx="1232">
                  <c:v>-0.01</c:v>
                </c:pt>
                <c:pt idx="1233">
                  <c:v>-0.01</c:v>
                </c:pt>
                <c:pt idx="1234">
                  <c:v>-0.01</c:v>
                </c:pt>
                <c:pt idx="1235">
                  <c:v>-0.01</c:v>
                </c:pt>
                <c:pt idx="1236">
                  <c:v>-0.01</c:v>
                </c:pt>
                <c:pt idx="1237">
                  <c:v>-0.01</c:v>
                </c:pt>
                <c:pt idx="1238">
                  <c:v>-0.01</c:v>
                </c:pt>
                <c:pt idx="1239">
                  <c:v>-0.01</c:v>
                </c:pt>
                <c:pt idx="1240">
                  <c:v>-0.01</c:v>
                </c:pt>
                <c:pt idx="1241">
                  <c:v>-0.01</c:v>
                </c:pt>
                <c:pt idx="1242">
                  <c:v>-0.01</c:v>
                </c:pt>
                <c:pt idx="1243">
                  <c:v>-0.01</c:v>
                </c:pt>
                <c:pt idx="1244">
                  <c:v>-0.01</c:v>
                </c:pt>
                <c:pt idx="1245">
                  <c:v>-0.01</c:v>
                </c:pt>
                <c:pt idx="1246">
                  <c:v>-0.01</c:v>
                </c:pt>
                <c:pt idx="1247">
                  <c:v>-0.01</c:v>
                </c:pt>
                <c:pt idx="1248">
                  <c:v>-0.01</c:v>
                </c:pt>
                <c:pt idx="1249">
                  <c:v>-0.01</c:v>
                </c:pt>
                <c:pt idx="1250">
                  <c:v>-0.01</c:v>
                </c:pt>
                <c:pt idx="1251">
                  <c:v>-0.01</c:v>
                </c:pt>
                <c:pt idx="1252">
                  <c:v>-0.01</c:v>
                </c:pt>
                <c:pt idx="1253">
                  <c:v>-0.01</c:v>
                </c:pt>
                <c:pt idx="1254">
                  <c:v>-0.01</c:v>
                </c:pt>
                <c:pt idx="1255">
                  <c:v>-0.01</c:v>
                </c:pt>
                <c:pt idx="1256">
                  <c:v>-0.01</c:v>
                </c:pt>
                <c:pt idx="1257">
                  <c:v>-0.01</c:v>
                </c:pt>
                <c:pt idx="1258">
                  <c:v>-0.01</c:v>
                </c:pt>
                <c:pt idx="1259">
                  <c:v>-0.01</c:v>
                </c:pt>
                <c:pt idx="1260">
                  <c:v>-0.01</c:v>
                </c:pt>
                <c:pt idx="1261">
                  <c:v>-0.01</c:v>
                </c:pt>
                <c:pt idx="1262">
                  <c:v>-0.01</c:v>
                </c:pt>
                <c:pt idx="1263">
                  <c:v>-0.01</c:v>
                </c:pt>
                <c:pt idx="1264">
                  <c:v>-0.01</c:v>
                </c:pt>
                <c:pt idx="1265">
                  <c:v>-0.01</c:v>
                </c:pt>
                <c:pt idx="1266">
                  <c:v>-0.01</c:v>
                </c:pt>
                <c:pt idx="1267">
                  <c:v>-0.01</c:v>
                </c:pt>
                <c:pt idx="1268">
                  <c:v>-0.01</c:v>
                </c:pt>
                <c:pt idx="1269">
                  <c:v>-0.01</c:v>
                </c:pt>
                <c:pt idx="1270">
                  <c:v>-0.01</c:v>
                </c:pt>
                <c:pt idx="1271">
                  <c:v>-0.01</c:v>
                </c:pt>
                <c:pt idx="1272">
                  <c:v>-0.01</c:v>
                </c:pt>
                <c:pt idx="1273">
                  <c:v>-0.01</c:v>
                </c:pt>
                <c:pt idx="1274">
                  <c:v>-0.01</c:v>
                </c:pt>
                <c:pt idx="1275">
                  <c:v>-0.01</c:v>
                </c:pt>
                <c:pt idx="1276">
                  <c:v>-0.01</c:v>
                </c:pt>
                <c:pt idx="1277">
                  <c:v>-0.01</c:v>
                </c:pt>
                <c:pt idx="1278">
                  <c:v>-0.01</c:v>
                </c:pt>
                <c:pt idx="1279">
                  <c:v>-0.01</c:v>
                </c:pt>
                <c:pt idx="1280">
                  <c:v>-0.01</c:v>
                </c:pt>
                <c:pt idx="1281">
                  <c:v>-0.01</c:v>
                </c:pt>
                <c:pt idx="1282">
                  <c:v>-0.01</c:v>
                </c:pt>
                <c:pt idx="1283">
                  <c:v>-0.01</c:v>
                </c:pt>
                <c:pt idx="1284">
                  <c:v>-0.01</c:v>
                </c:pt>
                <c:pt idx="1285">
                  <c:v>-0.01</c:v>
                </c:pt>
                <c:pt idx="1286">
                  <c:v>-0.01</c:v>
                </c:pt>
                <c:pt idx="1287">
                  <c:v>-0.01</c:v>
                </c:pt>
                <c:pt idx="1288">
                  <c:v>-0.01</c:v>
                </c:pt>
                <c:pt idx="1289">
                  <c:v>-0.01</c:v>
                </c:pt>
                <c:pt idx="1290">
                  <c:v>-0.01</c:v>
                </c:pt>
                <c:pt idx="1291">
                  <c:v>-0.01</c:v>
                </c:pt>
                <c:pt idx="1292">
                  <c:v>-0.01</c:v>
                </c:pt>
                <c:pt idx="1293">
                  <c:v>-0.01</c:v>
                </c:pt>
                <c:pt idx="1294">
                  <c:v>-0.01</c:v>
                </c:pt>
                <c:pt idx="1295">
                  <c:v>-0.01</c:v>
                </c:pt>
                <c:pt idx="1296">
                  <c:v>-0.01</c:v>
                </c:pt>
                <c:pt idx="1297">
                  <c:v>-0.01</c:v>
                </c:pt>
                <c:pt idx="1298">
                  <c:v>-0.01</c:v>
                </c:pt>
                <c:pt idx="1299">
                  <c:v>-0.01</c:v>
                </c:pt>
                <c:pt idx="1300">
                  <c:v>-0.01</c:v>
                </c:pt>
                <c:pt idx="1301">
                  <c:v>-0.01</c:v>
                </c:pt>
                <c:pt idx="1302">
                  <c:v>-0.01</c:v>
                </c:pt>
                <c:pt idx="1303">
                  <c:v>-0.01</c:v>
                </c:pt>
                <c:pt idx="1304">
                  <c:v>-0.01</c:v>
                </c:pt>
                <c:pt idx="1305">
                  <c:v>-0.01</c:v>
                </c:pt>
                <c:pt idx="1306">
                  <c:v>-0.01</c:v>
                </c:pt>
                <c:pt idx="1307">
                  <c:v>-0.01</c:v>
                </c:pt>
                <c:pt idx="1308">
                  <c:v>-0.01</c:v>
                </c:pt>
                <c:pt idx="1309">
                  <c:v>-0.01</c:v>
                </c:pt>
                <c:pt idx="1310">
                  <c:v>-0.01</c:v>
                </c:pt>
                <c:pt idx="1311">
                  <c:v>-0.01</c:v>
                </c:pt>
                <c:pt idx="1312">
                  <c:v>-0.01</c:v>
                </c:pt>
                <c:pt idx="1313">
                  <c:v>-0.01</c:v>
                </c:pt>
                <c:pt idx="1314">
                  <c:v>-0.01</c:v>
                </c:pt>
                <c:pt idx="1315">
                  <c:v>-0.01</c:v>
                </c:pt>
                <c:pt idx="1316">
                  <c:v>-0.01</c:v>
                </c:pt>
                <c:pt idx="1317">
                  <c:v>-0.01</c:v>
                </c:pt>
                <c:pt idx="1318">
                  <c:v>-0.01</c:v>
                </c:pt>
                <c:pt idx="1319">
                  <c:v>-0.01</c:v>
                </c:pt>
                <c:pt idx="1320">
                  <c:v>-0.01</c:v>
                </c:pt>
                <c:pt idx="1321">
                  <c:v>-0.01</c:v>
                </c:pt>
                <c:pt idx="1322">
                  <c:v>-0.01</c:v>
                </c:pt>
                <c:pt idx="1323">
                  <c:v>-0.01</c:v>
                </c:pt>
                <c:pt idx="1324">
                  <c:v>-0.01</c:v>
                </c:pt>
                <c:pt idx="1325">
                  <c:v>-0.01</c:v>
                </c:pt>
                <c:pt idx="1326">
                  <c:v>-0.01</c:v>
                </c:pt>
                <c:pt idx="1327">
                  <c:v>-0.01</c:v>
                </c:pt>
                <c:pt idx="1328">
                  <c:v>-0.01</c:v>
                </c:pt>
                <c:pt idx="1329">
                  <c:v>-0.01</c:v>
                </c:pt>
                <c:pt idx="1330">
                  <c:v>-0.01</c:v>
                </c:pt>
                <c:pt idx="1331">
                  <c:v>-0.01</c:v>
                </c:pt>
                <c:pt idx="1332">
                  <c:v>-0.01</c:v>
                </c:pt>
                <c:pt idx="1333">
                  <c:v>-0.01</c:v>
                </c:pt>
                <c:pt idx="1334">
                  <c:v>-0.01</c:v>
                </c:pt>
                <c:pt idx="1335">
                  <c:v>-0.01</c:v>
                </c:pt>
                <c:pt idx="1336">
                  <c:v>-0.01</c:v>
                </c:pt>
                <c:pt idx="1337">
                  <c:v>-0.01</c:v>
                </c:pt>
                <c:pt idx="1338">
                  <c:v>-0.01</c:v>
                </c:pt>
                <c:pt idx="1339">
                  <c:v>-0.01</c:v>
                </c:pt>
                <c:pt idx="1340">
                  <c:v>-0.01</c:v>
                </c:pt>
                <c:pt idx="1341">
                  <c:v>-0.01</c:v>
                </c:pt>
                <c:pt idx="1342">
                  <c:v>-0.01</c:v>
                </c:pt>
                <c:pt idx="1343">
                  <c:v>-0.01</c:v>
                </c:pt>
                <c:pt idx="1344">
                  <c:v>-0.01</c:v>
                </c:pt>
                <c:pt idx="1345">
                  <c:v>-0.01</c:v>
                </c:pt>
                <c:pt idx="1346">
                  <c:v>-0.01</c:v>
                </c:pt>
                <c:pt idx="1347">
                  <c:v>-0.01</c:v>
                </c:pt>
                <c:pt idx="1348">
                  <c:v>-0.01</c:v>
                </c:pt>
                <c:pt idx="1349">
                  <c:v>-0.01</c:v>
                </c:pt>
                <c:pt idx="1350">
                  <c:v>-0.01</c:v>
                </c:pt>
                <c:pt idx="1351">
                  <c:v>-0.01</c:v>
                </c:pt>
                <c:pt idx="1352">
                  <c:v>-0.01</c:v>
                </c:pt>
                <c:pt idx="1353">
                  <c:v>-0.01</c:v>
                </c:pt>
                <c:pt idx="1354">
                  <c:v>-0.01</c:v>
                </c:pt>
                <c:pt idx="1355">
                  <c:v>-0.01</c:v>
                </c:pt>
                <c:pt idx="1356">
                  <c:v>-0.01</c:v>
                </c:pt>
                <c:pt idx="1357">
                  <c:v>-0.01</c:v>
                </c:pt>
                <c:pt idx="1358">
                  <c:v>-0.01</c:v>
                </c:pt>
                <c:pt idx="1359">
                  <c:v>-0.01</c:v>
                </c:pt>
                <c:pt idx="1360">
                  <c:v>-0.01</c:v>
                </c:pt>
                <c:pt idx="1361">
                  <c:v>-0.01</c:v>
                </c:pt>
                <c:pt idx="1362">
                  <c:v>-0.01</c:v>
                </c:pt>
                <c:pt idx="1363">
                  <c:v>-0.01</c:v>
                </c:pt>
                <c:pt idx="1364">
                  <c:v>-0.01</c:v>
                </c:pt>
                <c:pt idx="1365">
                  <c:v>-0.01</c:v>
                </c:pt>
                <c:pt idx="1366">
                  <c:v>-0.01</c:v>
                </c:pt>
                <c:pt idx="1367">
                  <c:v>-0.01</c:v>
                </c:pt>
                <c:pt idx="1368">
                  <c:v>-0.01</c:v>
                </c:pt>
                <c:pt idx="1369">
                  <c:v>-0.01</c:v>
                </c:pt>
                <c:pt idx="1370">
                  <c:v>-0.01</c:v>
                </c:pt>
                <c:pt idx="1371">
                  <c:v>-0.01</c:v>
                </c:pt>
                <c:pt idx="1372">
                  <c:v>-0.01</c:v>
                </c:pt>
                <c:pt idx="1373">
                  <c:v>-0.01</c:v>
                </c:pt>
                <c:pt idx="1374">
                  <c:v>-0.01</c:v>
                </c:pt>
                <c:pt idx="1375">
                  <c:v>-0.01</c:v>
                </c:pt>
                <c:pt idx="1376">
                  <c:v>-0.01</c:v>
                </c:pt>
                <c:pt idx="1377">
                  <c:v>-0.01</c:v>
                </c:pt>
                <c:pt idx="1378">
                  <c:v>-0.01</c:v>
                </c:pt>
                <c:pt idx="1379">
                  <c:v>-0.01</c:v>
                </c:pt>
                <c:pt idx="1380">
                  <c:v>-0.01</c:v>
                </c:pt>
                <c:pt idx="1381">
                  <c:v>-0.01</c:v>
                </c:pt>
                <c:pt idx="1382">
                  <c:v>-0.01</c:v>
                </c:pt>
                <c:pt idx="1383">
                  <c:v>-0.01</c:v>
                </c:pt>
                <c:pt idx="1384">
                  <c:v>-0.01</c:v>
                </c:pt>
                <c:pt idx="1385">
                  <c:v>-0.01</c:v>
                </c:pt>
                <c:pt idx="1386">
                  <c:v>-0.01</c:v>
                </c:pt>
                <c:pt idx="1387">
                  <c:v>-0.01</c:v>
                </c:pt>
                <c:pt idx="1388">
                  <c:v>-0.01</c:v>
                </c:pt>
                <c:pt idx="1389">
                  <c:v>-0.01</c:v>
                </c:pt>
                <c:pt idx="1390">
                  <c:v>-0.01</c:v>
                </c:pt>
                <c:pt idx="1391">
                  <c:v>-0.01</c:v>
                </c:pt>
                <c:pt idx="1392">
                  <c:v>-0.01</c:v>
                </c:pt>
                <c:pt idx="1393">
                  <c:v>-0.01</c:v>
                </c:pt>
                <c:pt idx="1394">
                  <c:v>-0.01</c:v>
                </c:pt>
                <c:pt idx="1395">
                  <c:v>-0.01</c:v>
                </c:pt>
                <c:pt idx="1396">
                  <c:v>-0.01</c:v>
                </c:pt>
                <c:pt idx="1397">
                  <c:v>-0.01</c:v>
                </c:pt>
                <c:pt idx="1398">
                  <c:v>-0.01</c:v>
                </c:pt>
                <c:pt idx="1399">
                  <c:v>-0.01</c:v>
                </c:pt>
                <c:pt idx="1400">
                  <c:v>-0.01</c:v>
                </c:pt>
                <c:pt idx="1401">
                  <c:v>-0.01</c:v>
                </c:pt>
                <c:pt idx="1402">
                  <c:v>-0.01</c:v>
                </c:pt>
                <c:pt idx="1403">
                  <c:v>-0.01</c:v>
                </c:pt>
                <c:pt idx="1404">
                  <c:v>-0.01</c:v>
                </c:pt>
                <c:pt idx="1405">
                  <c:v>-0.01</c:v>
                </c:pt>
                <c:pt idx="1406">
                  <c:v>-0.01</c:v>
                </c:pt>
                <c:pt idx="1407">
                  <c:v>-0.01</c:v>
                </c:pt>
                <c:pt idx="1408">
                  <c:v>-0.01</c:v>
                </c:pt>
                <c:pt idx="1409">
                  <c:v>-0.01</c:v>
                </c:pt>
                <c:pt idx="1410">
                  <c:v>-0.01</c:v>
                </c:pt>
                <c:pt idx="1411">
                  <c:v>-0.01</c:v>
                </c:pt>
                <c:pt idx="1412">
                  <c:v>-0.01</c:v>
                </c:pt>
                <c:pt idx="1413">
                  <c:v>-0.01</c:v>
                </c:pt>
                <c:pt idx="1414">
                  <c:v>-0.01</c:v>
                </c:pt>
                <c:pt idx="1415">
                  <c:v>-0.01</c:v>
                </c:pt>
                <c:pt idx="1416">
                  <c:v>-0.01</c:v>
                </c:pt>
                <c:pt idx="1417">
                  <c:v>-0.01</c:v>
                </c:pt>
                <c:pt idx="1418">
                  <c:v>-0.01</c:v>
                </c:pt>
                <c:pt idx="1419">
                  <c:v>-0.01</c:v>
                </c:pt>
                <c:pt idx="1420">
                  <c:v>-0.01</c:v>
                </c:pt>
                <c:pt idx="1421">
                  <c:v>-0.01</c:v>
                </c:pt>
                <c:pt idx="1422">
                  <c:v>-0.01</c:v>
                </c:pt>
                <c:pt idx="1423">
                  <c:v>-0.01</c:v>
                </c:pt>
                <c:pt idx="1424">
                  <c:v>-0.01</c:v>
                </c:pt>
                <c:pt idx="1425">
                  <c:v>-0.01</c:v>
                </c:pt>
                <c:pt idx="1426">
                  <c:v>-0.01</c:v>
                </c:pt>
                <c:pt idx="1427">
                  <c:v>-0.01</c:v>
                </c:pt>
                <c:pt idx="1428">
                  <c:v>-0.01</c:v>
                </c:pt>
                <c:pt idx="1429">
                  <c:v>-0.01</c:v>
                </c:pt>
                <c:pt idx="1430">
                  <c:v>-0.01</c:v>
                </c:pt>
                <c:pt idx="1431">
                  <c:v>-0.01</c:v>
                </c:pt>
                <c:pt idx="1432">
                  <c:v>-0.01</c:v>
                </c:pt>
                <c:pt idx="1433">
                  <c:v>-0.01</c:v>
                </c:pt>
                <c:pt idx="1434">
                  <c:v>-0.01</c:v>
                </c:pt>
                <c:pt idx="1435">
                  <c:v>-0.01</c:v>
                </c:pt>
                <c:pt idx="1436">
                  <c:v>-0.01</c:v>
                </c:pt>
                <c:pt idx="1437">
                  <c:v>-0.01</c:v>
                </c:pt>
                <c:pt idx="1438">
                  <c:v>-0.01</c:v>
                </c:pt>
                <c:pt idx="1439">
                  <c:v>-0.01</c:v>
                </c:pt>
                <c:pt idx="1440">
                  <c:v>-0.01</c:v>
                </c:pt>
                <c:pt idx="1441">
                  <c:v>-0.01</c:v>
                </c:pt>
                <c:pt idx="1442">
                  <c:v>-0.01</c:v>
                </c:pt>
                <c:pt idx="1443">
                  <c:v>-0.01</c:v>
                </c:pt>
                <c:pt idx="1444">
                  <c:v>-0.01</c:v>
                </c:pt>
                <c:pt idx="1445">
                  <c:v>-0.01</c:v>
                </c:pt>
                <c:pt idx="1446">
                  <c:v>-0.01</c:v>
                </c:pt>
                <c:pt idx="1447">
                  <c:v>-0.01</c:v>
                </c:pt>
                <c:pt idx="1448">
                  <c:v>-0.01</c:v>
                </c:pt>
                <c:pt idx="1449">
                  <c:v>-0.01</c:v>
                </c:pt>
                <c:pt idx="1450">
                  <c:v>-0.01</c:v>
                </c:pt>
                <c:pt idx="1451">
                  <c:v>-0.01</c:v>
                </c:pt>
                <c:pt idx="1452">
                  <c:v>-0.01</c:v>
                </c:pt>
                <c:pt idx="1453">
                  <c:v>-0.01</c:v>
                </c:pt>
                <c:pt idx="1454">
                  <c:v>-0.01</c:v>
                </c:pt>
                <c:pt idx="1455">
                  <c:v>-0.01</c:v>
                </c:pt>
                <c:pt idx="1456">
                  <c:v>-0.01</c:v>
                </c:pt>
                <c:pt idx="1457">
                  <c:v>-0.01</c:v>
                </c:pt>
                <c:pt idx="1458">
                  <c:v>-0.01</c:v>
                </c:pt>
                <c:pt idx="1459">
                  <c:v>-0.01</c:v>
                </c:pt>
                <c:pt idx="1460">
                  <c:v>-0.01</c:v>
                </c:pt>
                <c:pt idx="1461">
                  <c:v>-0.01</c:v>
                </c:pt>
                <c:pt idx="1462">
                  <c:v>-0.01</c:v>
                </c:pt>
                <c:pt idx="1463">
                  <c:v>-0.01</c:v>
                </c:pt>
                <c:pt idx="1464">
                  <c:v>-0.01</c:v>
                </c:pt>
                <c:pt idx="1465">
                  <c:v>-0.01</c:v>
                </c:pt>
                <c:pt idx="1466">
                  <c:v>-0.01</c:v>
                </c:pt>
                <c:pt idx="1467">
                  <c:v>-0.01</c:v>
                </c:pt>
                <c:pt idx="1468">
                  <c:v>-0.01</c:v>
                </c:pt>
                <c:pt idx="1469">
                  <c:v>-0.01</c:v>
                </c:pt>
                <c:pt idx="1470">
                  <c:v>-0.01</c:v>
                </c:pt>
                <c:pt idx="1471">
                  <c:v>-0.01</c:v>
                </c:pt>
                <c:pt idx="1472">
                  <c:v>-0.01</c:v>
                </c:pt>
                <c:pt idx="1473">
                  <c:v>-0.01</c:v>
                </c:pt>
                <c:pt idx="1474">
                  <c:v>-0.01</c:v>
                </c:pt>
                <c:pt idx="1475">
                  <c:v>-0.01</c:v>
                </c:pt>
                <c:pt idx="1476">
                  <c:v>-0.01</c:v>
                </c:pt>
                <c:pt idx="1477">
                  <c:v>-0.01</c:v>
                </c:pt>
                <c:pt idx="1478">
                  <c:v>-0.01</c:v>
                </c:pt>
                <c:pt idx="1479">
                  <c:v>-0.01</c:v>
                </c:pt>
                <c:pt idx="1480">
                  <c:v>-0.01</c:v>
                </c:pt>
                <c:pt idx="1481">
                  <c:v>-0.01</c:v>
                </c:pt>
                <c:pt idx="1482">
                  <c:v>-0.01</c:v>
                </c:pt>
                <c:pt idx="1483">
                  <c:v>-0.01</c:v>
                </c:pt>
                <c:pt idx="1484">
                  <c:v>-0.01</c:v>
                </c:pt>
                <c:pt idx="1485">
                  <c:v>-0.01</c:v>
                </c:pt>
                <c:pt idx="1486">
                  <c:v>-0.01</c:v>
                </c:pt>
                <c:pt idx="1487">
                  <c:v>-0.01</c:v>
                </c:pt>
                <c:pt idx="1488">
                  <c:v>-0.01</c:v>
                </c:pt>
                <c:pt idx="1489">
                  <c:v>-0.01</c:v>
                </c:pt>
                <c:pt idx="1490">
                  <c:v>-0.01</c:v>
                </c:pt>
                <c:pt idx="1491">
                  <c:v>-0.01</c:v>
                </c:pt>
                <c:pt idx="1492">
                  <c:v>-0.01</c:v>
                </c:pt>
                <c:pt idx="1493">
                  <c:v>-0.01</c:v>
                </c:pt>
                <c:pt idx="1494">
                  <c:v>-0.01</c:v>
                </c:pt>
                <c:pt idx="1495">
                  <c:v>-0.01</c:v>
                </c:pt>
                <c:pt idx="1496">
                  <c:v>-0.01</c:v>
                </c:pt>
                <c:pt idx="1497">
                  <c:v>-0.01</c:v>
                </c:pt>
                <c:pt idx="1498">
                  <c:v>-0.01</c:v>
                </c:pt>
                <c:pt idx="1499">
                  <c:v>-0.01</c:v>
                </c:pt>
                <c:pt idx="1500">
                  <c:v>-0.01</c:v>
                </c:pt>
                <c:pt idx="1501">
                  <c:v>-0.01</c:v>
                </c:pt>
                <c:pt idx="1502">
                  <c:v>-0.01</c:v>
                </c:pt>
                <c:pt idx="1503">
                  <c:v>-0.01</c:v>
                </c:pt>
                <c:pt idx="1504">
                  <c:v>-0.01</c:v>
                </c:pt>
                <c:pt idx="1505">
                  <c:v>-0.01</c:v>
                </c:pt>
                <c:pt idx="1506">
                  <c:v>-0.01</c:v>
                </c:pt>
                <c:pt idx="1507">
                  <c:v>-0.01</c:v>
                </c:pt>
                <c:pt idx="1508">
                  <c:v>-0.01</c:v>
                </c:pt>
                <c:pt idx="1509">
                  <c:v>-0.01</c:v>
                </c:pt>
                <c:pt idx="1510">
                  <c:v>-0.01</c:v>
                </c:pt>
                <c:pt idx="1511">
                  <c:v>-0.01</c:v>
                </c:pt>
                <c:pt idx="1512">
                  <c:v>-0.01</c:v>
                </c:pt>
                <c:pt idx="1513">
                  <c:v>-0.01</c:v>
                </c:pt>
                <c:pt idx="1514">
                  <c:v>-0.01</c:v>
                </c:pt>
                <c:pt idx="1515">
                  <c:v>-0.01</c:v>
                </c:pt>
                <c:pt idx="1516">
                  <c:v>-0.01</c:v>
                </c:pt>
                <c:pt idx="1517">
                  <c:v>-0.01</c:v>
                </c:pt>
                <c:pt idx="1518">
                  <c:v>-0.01</c:v>
                </c:pt>
                <c:pt idx="1519">
                  <c:v>-0.01</c:v>
                </c:pt>
                <c:pt idx="1520">
                  <c:v>-0.01</c:v>
                </c:pt>
                <c:pt idx="1521">
                  <c:v>-0.01</c:v>
                </c:pt>
                <c:pt idx="1522">
                  <c:v>-0.01</c:v>
                </c:pt>
                <c:pt idx="1523">
                  <c:v>-0.01</c:v>
                </c:pt>
                <c:pt idx="1524">
                  <c:v>-0.01</c:v>
                </c:pt>
                <c:pt idx="1525">
                  <c:v>-0.01</c:v>
                </c:pt>
                <c:pt idx="1526">
                  <c:v>-0.01</c:v>
                </c:pt>
                <c:pt idx="1527">
                  <c:v>-0.01</c:v>
                </c:pt>
                <c:pt idx="1528">
                  <c:v>-0.01</c:v>
                </c:pt>
                <c:pt idx="1529">
                  <c:v>-0.01</c:v>
                </c:pt>
                <c:pt idx="1530">
                  <c:v>-0.01</c:v>
                </c:pt>
                <c:pt idx="1531">
                  <c:v>-0.01</c:v>
                </c:pt>
                <c:pt idx="1532">
                  <c:v>-0.01</c:v>
                </c:pt>
                <c:pt idx="1533">
                  <c:v>-0.01</c:v>
                </c:pt>
                <c:pt idx="1534">
                  <c:v>-0.01</c:v>
                </c:pt>
                <c:pt idx="1535">
                  <c:v>-0.01</c:v>
                </c:pt>
                <c:pt idx="1536">
                  <c:v>-0.01</c:v>
                </c:pt>
                <c:pt idx="1537">
                  <c:v>-0.01</c:v>
                </c:pt>
                <c:pt idx="1538">
                  <c:v>-0.01</c:v>
                </c:pt>
                <c:pt idx="1539">
                  <c:v>-0.01</c:v>
                </c:pt>
                <c:pt idx="1540">
                  <c:v>-0.01</c:v>
                </c:pt>
                <c:pt idx="1541">
                  <c:v>-0.01</c:v>
                </c:pt>
                <c:pt idx="1542">
                  <c:v>-0.01</c:v>
                </c:pt>
                <c:pt idx="1543">
                  <c:v>-0.01</c:v>
                </c:pt>
                <c:pt idx="1544">
                  <c:v>-0.01</c:v>
                </c:pt>
                <c:pt idx="1545">
                  <c:v>-0.01</c:v>
                </c:pt>
                <c:pt idx="1546">
                  <c:v>-0.01</c:v>
                </c:pt>
                <c:pt idx="1547">
                  <c:v>-0.01</c:v>
                </c:pt>
                <c:pt idx="1548">
                  <c:v>-0.01</c:v>
                </c:pt>
                <c:pt idx="1549">
                  <c:v>-0.01</c:v>
                </c:pt>
                <c:pt idx="1550">
                  <c:v>-0.01</c:v>
                </c:pt>
                <c:pt idx="1551">
                  <c:v>-0.01</c:v>
                </c:pt>
                <c:pt idx="1552">
                  <c:v>-0.01</c:v>
                </c:pt>
                <c:pt idx="1553">
                  <c:v>-0.01</c:v>
                </c:pt>
                <c:pt idx="1554">
                  <c:v>-0.01</c:v>
                </c:pt>
                <c:pt idx="1555">
                  <c:v>-0.01</c:v>
                </c:pt>
                <c:pt idx="1556">
                  <c:v>-0.01</c:v>
                </c:pt>
                <c:pt idx="1557">
                  <c:v>-0.01</c:v>
                </c:pt>
                <c:pt idx="1558">
                  <c:v>-0.01</c:v>
                </c:pt>
                <c:pt idx="1559">
                  <c:v>-0.01</c:v>
                </c:pt>
                <c:pt idx="1560">
                  <c:v>-0.01</c:v>
                </c:pt>
                <c:pt idx="1561">
                  <c:v>-0.01</c:v>
                </c:pt>
                <c:pt idx="1562">
                  <c:v>-0.01</c:v>
                </c:pt>
                <c:pt idx="1563">
                  <c:v>-0.01</c:v>
                </c:pt>
                <c:pt idx="1564">
                  <c:v>-0.01</c:v>
                </c:pt>
                <c:pt idx="1565">
                  <c:v>-0.01</c:v>
                </c:pt>
                <c:pt idx="1566">
                  <c:v>-0.01</c:v>
                </c:pt>
                <c:pt idx="1567">
                  <c:v>-0.01</c:v>
                </c:pt>
                <c:pt idx="1568">
                  <c:v>-0.01</c:v>
                </c:pt>
                <c:pt idx="1569">
                  <c:v>-0.01</c:v>
                </c:pt>
                <c:pt idx="1570">
                  <c:v>-0.01</c:v>
                </c:pt>
                <c:pt idx="1571">
                  <c:v>-0.01</c:v>
                </c:pt>
                <c:pt idx="1572">
                  <c:v>-0.01</c:v>
                </c:pt>
                <c:pt idx="1573">
                  <c:v>-0.01</c:v>
                </c:pt>
                <c:pt idx="1574">
                  <c:v>-0.01</c:v>
                </c:pt>
                <c:pt idx="1575">
                  <c:v>-0.01</c:v>
                </c:pt>
                <c:pt idx="1576">
                  <c:v>-0.01</c:v>
                </c:pt>
                <c:pt idx="1577">
                  <c:v>-0.01</c:v>
                </c:pt>
                <c:pt idx="1578">
                  <c:v>-0.01</c:v>
                </c:pt>
                <c:pt idx="1579">
                  <c:v>-0.01</c:v>
                </c:pt>
                <c:pt idx="1580">
                  <c:v>-0.01</c:v>
                </c:pt>
                <c:pt idx="1581">
                  <c:v>-0.01</c:v>
                </c:pt>
                <c:pt idx="1582">
                  <c:v>-0.01</c:v>
                </c:pt>
                <c:pt idx="1583">
                  <c:v>-0.01</c:v>
                </c:pt>
                <c:pt idx="1584">
                  <c:v>-0.01</c:v>
                </c:pt>
                <c:pt idx="1585">
                  <c:v>-0.01</c:v>
                </c:pt>
                <c:pt idx="1586">
                  <c:v>-0.01</c:v>
                </c:pt>
                <c:pt idx="1587">
                  <c:v>-0.01</c:v>
                </c:pt>
                <c:pt idx="1588">
                  <c:v>-0.01</c:v>
                </c:pt>
                <c:pt idx="1589">
                  <c:v>-0.01</c:v>
                </c:pt>
                <c:pt idx="1590">
                  <c:v>-0.01</c:v>
                </c:pt>
                <c:pt idx="1591">
                  <c:v>-0.01</c:v>
                </c:pt>
                <c:pt idx="1592">
                  <c:v>-0.01</c:v>
                </c:pt>
                <c:pt idx="1593">
                  <c:v>-0.01</c:v>
                </c:pt>
                <c:pt idx="1594">
                  <c:v>-0.01</c:v>
                </c:pt>
                <c:pt idx="1595">
                  <c:v>-0.01</c:v>
                </c:pt>
                <c:pt idx="1596">
                  <c:v>-0.01</c:v>
                </c:pt>
                <c:pt idx="1597">
                  <c:v>-0.01</c:v>
                </c:pt>
                <c:pt idx="1598">
                  <c:v>-0.01</c:v>
                </c:pt>
                <c:pt idx="1599">
                  <c:v>-0.01</c:v>
                </c:pt>
                <c:pt idx="1600">
                  <c:v>-0.01</c:v>
                </c:pt>
                <c:pt idx="1601">
                  <c:v>-0.01</c:v>
                </c:pt>
                <c:pt idx="1602">
                  <c:v>-0.01</c:v>
                </c:pt>
                <c:pt idx="1603">
                  <c:v>-0.01</c:v>
                </c:pt>
                <c:pt idx="1604">
                  <c:v>-0.01</c:v>
                </c:pt>
                <c:pt idx="1605">
                  <c:v>-0.01</c:v>
                </c:pt>
                <c:pt idx="1606">
                  <c:v>-0.01</c:v>
                </c:pt>
                <c:pt idx="1607">
                  <c:v>-0.01</c:v>
                </c:pt>
                <c:pt idx="1608">
                  <c:v>-0.01</c:v>
                </c:pt>
                <c:pt idx="1609">
                  <c:v>-0.01</c:v>
                </c:pt>
                <c:pt idx="1610">
                  <c:v>-0.01</c:v>
                </c:pt>
                <c:pt idx="1611">
                  <c:v>-0.01</c:v>
                </c:pt>
                <c:pt idx="1612">
                  <c:v>-0.01</c:v>
                </c:pt>
                <c:pt idx="1613">
                  <c:v>-0.01</c:v>
                </c:pt>
                <c:pt idx="1614">
                  <c:v>-0.01</c:v>
                </c:pt>
                <c:pt idx="1615">
                  <c:v>-0.01</c:v>
                </c:pt>
                <c:pt idx="1616">
                  <c:v>-0.01</c:v>
                </c:pt>
                <c:pt idx="1617">
                  <c:v>-0.01</c:v>
                </c:pt>
                <c:pt idx="1618">
                  <c:v>-0.01</c:v>
                </c:pt>
                <c:pt idx="1619">
                  <c:v>-0.01</c:v>
                </c:pt>
                <c:pt idx="1620">
                  <c:v>-0.01</c:v>
                </c:pt>
                <c:pt idx="1621">
                  <c:v>-0.01</c:v>
                </c:pt>
                <c:pt idx="1622">
                  <c:v>-0.01</c:v>
                </c:pt>
                <c:pt idx="1623">
                  <c:v>-0.01</c:v>
                </c:pt>
                <c:pt idx="1624">
                  <c:v>-0.01</c:v>
                </c:pt>
                <c:pt idx="1625">
                  <c:v>-0.01</c:v>
                </c:pt>
                <c:pt idx="1626">
                  <c:v>-0.01</c:v>
                </c:pt>
                <c:pt idx="1627">
                  <c:v>-0.01</c:v>
                </c:pt>
                <c:pt idx="1628">
                  <c:v>-0.01</c:v>
                </c:pt>
                <c:pt idx="1629">
                  <c:v>-0.01</c:v>
                </c:pt>
                <c:pt idx="1630">
                  <c:v>-0.01</c:v>
                </c:pt>
                <c:pt idx="1631">
                  <c:v>-0.01</c:v>
                </c:pt>
                <c:pt idx="1632">
                  <c:v>-0.01</c:v>
                </c:pt>
                <c:pt idx="1633">
                  <c:v>-0.01</c:v>
                </c:pt>
                <c:pt idx="1634">
                  <c:v>-0.01</c:v>
                </c:pt>
                <c:pt idx="1635">
                  <c:v>-0.01</c:v>
                </c:pt>
                <c:pt idx="1636">
                  <c:v>-0.01</c:v>
                </c:pt>
                <c:pt idx="1637">
                  <c:v>-0.01</c:v>
                </c:pt>
                <c:pt idx="1638">
                  <c:v>-0.01</c:v>
                </c:pt>
                <c:pt idx="1639">
                  <c:v>-0.01</c:v>
                </c:pt>
                <c:pt idx="1640">
                  <c:v>-0.01</c:v>
                </c:pt>
                <c:pt idx="1641">
                  <c:v>-0.01</c:v>
                </c:pt>
                <c:pt idx="1642">
                  <c:v>-0.01</c:v>
                </c:pt>
                <c:pt idx="1643">
                  <c:v>-0.01</c:v>
                </c:pt>
                <c:pt idx="1644">
                  <c:v>-0.01</c:v>
                </c:pt>
                <c:pt idx="1645">
                  <c:v>-0.01</c:v>
                </c:pt>
                <c:pt idx="1646">
                  <c:v>-0.01</c:v>
                </c:pt>
                <c:pt idx="1647">
                  <c:v>-0.01</c:v>
                </c:pt>
                <c:pt idx="1648">
                  <c:v>-0.01</c:v>
                </c:pt>
                <c:pt idx="1649">
                  <c:v>-0.01</c:v>
                </c:pt>
                <c:pt idx="1650">
                  <c:v>-0.01</c:v>
                </c:pt>
                <c:pt idx="1651">
                  <c:v>-0.01</c:v>
                </c:pt>
                <c:pt idx="1652">
                  <c:v>-0.01</c:v>
                </c:pt>
                <c:pt idx="1653">
                  <c:v>-0.01</c:v>
                </c:pt>
                <c:pt idx="1654">
                  <c:v>-0.01</c:v>
                </c:pt>
                <c:pt idx="1655">
                  <c:v>-0.01</c:v>
                </c:pt>
                <c:pt idx="1656">
                  <c:v>-0.01</c:v>
                </c:pt>
                <c:pt idx="1657">
                  <c:v>-0.01</c:v>
                </c:pt>
                <c:pt idx="1658">
                  <c:v>-0.01</c:v>
                </c:pt>
                <c:pt idx="1659">
                  <c:v>-0.01</c:v>
                </c:pt>
                <c:pt idx="1660">
                  <c:v>-0.01</c:v>
                </c:pt>
                <c:pt idx="1661">
                  <c:v>-0.01</c:v>
                </c:pt>
                <c:pt idx="1662">
                  <c:v>-0.01</c:v>
                </c:pt>
                <c:pt idx="1663">
                  <c:v>-0.01</c:v>
                </c:pt>
                <c:pt idx="1664">
                  <c:v>-0.01</c:v>
                </c:pt>
                <c:pt idx="1665">
                  <c:v>-0.01</c:v>
                </c:pt>
                <c:pt idx="1666">
                  <c:v>-0.01</c:v>
                </c:pt>
                <c:pt idx="1667">
                  <c:v>-0.01</c:v>
                </c:pt>
                <c:pt idx="1668">
                  <c:v>-0.01</c:v>
                </c:pt>
                <c:pt idx="1669">
                  <c:v>-0.01</c:v>
                </c:pt>
                <c:pt idx="1670">
                  <c:v>-0.01</c:v>
                </c:pt>
                <c:pt idx="1671">
                  <c:v>-0.01</c:v>
                </c:pt>
                <c:pt idx="1672">
                  <c:v>-0.01</c:v>
                </c:pt>
                <c:pt idx="1673">
                  <c:v>-0.01</c:v>
                </c:pt>
                <c:pt idx="1674">
                  <c:v>-0.01</c:v>
                </c:pt>
                <c:pt idx="1675">
                  <c:v>-0.01</c:v>
                </c:pt>
                <c:pt idx="1676">
                  <c:v>-0.01</c:v>
                </c:pt>
                <c:pt idx="1677">
                  <c:v>-0.01</c:v>
                </c:pt>
                <c:pt idx="1678">
                  <c:v>-0.01</c:v>
                </c:pt>
                <c:pt idx="1679">
                  <c:v>-0.01</c:v>
                </c:pt>
                <c:pt idx="1680">
                  <c:v>-0.01</c:v>
                </c:pt>
                <c:pt idx="1681">
                  <c:v>-0.01</c:v>
                </c:pt>
                <c:pt idx="1682">
                  <c:v>-0.01</c:v>
                </c:pt>
                <c:pt idx="1683">
                  <c:v>-0.01</c:v>
                </c:pt>
                <c:pt idx="1684">
                  <c:v>-0.01</c:v>
                </c:pt>
                <c:pt idx="1685">
                  <c:v>-0.01</c:v>
                </c:pt>
                <c:pt idx="1686">
                  <c:v>-0.01</c:v>
                </c:pt>
                <c:pt idx="1687">
                  <c:v>-0.01</c:v>
                </c:pt>
                <c:pt idx="1688">
                  <c:v>-0.01</c:v>
                </c:pt>
                <c:pt idx="1689">
                  <c:v>-0.01</c:v>
                </c:pt>
                <c:pt idx="1690">
                  <c:v>-0.01</c:v>
                </c:pt>
                <c:pt idx="1691">
                  <c:v>-0.01</c:v>
                </c:pt>
                <c:pt idx="1692">
                  <c:v>-0.01</c:v>
                </c:pt>
                <c:pt idx="1693">
                  <c:v>-0.01</c:v>
                </c:pt>
                <c:pt idx="1694">
                  <c:v>-0.01</c:v>
                </c:pt>
                <c:pt idx="1695">
                  <c:v>-0.01</c:v>
                </c:pt>
                <c:pt idx="1696">
                  <c:v>-0.01</c:v>
                </c:pt>
                <c:pt idx="1697">
                  <c:v>-0.01</c:v>
                </c:pt>
                <c:pt idx="1698">
                  <c:v>-0.01</c:v>
                </c:pt>
                <c:pt idx="1699">
                  <c:v>-0.01</c:v>
                </c:pt>
                <c:pt idx="1700">
                  <c:v>-0.01</c:v>
                </c:pt>
                <c:pt idx="1701">
                  <c:v>-0.01</c:v>
                </c:pt>
                <c:pt idx="1702">
                  <c:v>-0.01</c:v>
                </c:pt>
                <c:pt idx="1703">
                  <c:v>-0.01</c:v>
                </c:pt>
                <c:pt idx="1704">
                  <c:v>-0.01</c:v>
                </c:pt>
                <c:pt idx="1705">
                  <c:v>-0.01</c:v>
                </c:pt>
                <c:pt idx="1706">
                  <c:v>-0.01</c:v>
                </c:pt>
                <c:pt idx="1707">
                  <c:v>-0.01</c:v>
                </c:pt>
                <c:pt idx="1708">
                  <c:v>-0.01</c:v>
                </c:pt>
                <c:pt idx="1709">
                  <c:v>-0.01</c:v>
                </c:pt>
                <c:pt idx="1710">
                  <c:v>-0.01</c:v>
                </c:pt>
                <c:pt idx="1711">
                  <c:v>-0.01</c:v>
                </c:pt>
                <c:pt idx="1712">
                  <c:v>-0.01</c:v>
                </c:pt>
                <c:pt idx="1713">
                  <c:v>-0.01</c:v>
                </c:pt>
                <c:pt idx="1714">
                  <c:v>-0.01</c:v>
                </c:pt>
                <c:pt idx="1715">
                  <c:v>-0.01</c:v>
                </c:pt>
                <c:pt idx="1716">
                  <c:v>-0.01</c:v>
                </c:pt>
                <c:pt idx="1717">
                  <c:v>-0.01</c:v>
                </c:pt>
                <c:pt idx="1718">
                  <c:v>-0.01</c:v>
                </c:pt>
                <c:pt idx="1719">
                  <c:v>-0.01</c:v>
                </c:pt>
                <c:pt idx="1720">
                  <c:v>-0.01</c:v>
                </c:pt>
                <c:pt idx="1721">
                  <c:v>-0.01</c:v>
                </c:pt>
                <c:pt idx="1722">
                  <c:v>-0.01</c:v>
                </c:pt>
                <c:pt idx="1723">
                  <c:v>-0.01</c:v>
                </c:pt>
                <c:pt idx="1724">
                  <c:v>-0.01</c:v>
                </c:pt>
                <c:pt idx="1725">
                  <c:v>-0.01</c:v>
                </c:pt>
                <c:pt idx="1726">
                  <c:v>-0.01</c:v>
                </c:pt>
                <c:pt idx="1727">
                  <c:v>-0.01</c:v>
                </c:pt>
                <c:pt idx="1728">
                  <c:v>-0.01</c:v>
                </c:pt>
                <c:pt idx="1729">
                  <c:v>-0.01</c:v>
                </c:pt>
                <c:pt idx="1730">
                  <c:v>-0.01</c:v>
                </c:pt>
                <c:pt idx="1731">
                  <c:v>-0.01</c:v>
                </c:pt>
                <c:pt idx="1732">
                  <c:v>-0.01</c:v>
                </c:pt>
                <c:pt idx="1733">
                  <c:v>-0.01</c:v>
                </c:pt>
                <c:pt idx="1734">
                  <c:v>-0.01</c:v>
                </c:pt>
                <c:pt idx="1735">
                  <c:v>-0.01</c:v>
                </c:pt>
                <c:pt idx="1736">
                  <c:v>-0.01</c:v>
                </c:pt>
                <c:pt idx="1737">
                  <c:v>-0.01</c:v>
                </c:pt>
                <c:pt idx="1738">
                  <c:v>-0.01</c:v>
                </c:pt>
                <c:pt idx="1739">
                  <c:v>-0.01</c:v>
                </c:pt>
                <c:pt idx="1740">
                  <c:v>-0.01</c:v>
                </c:pt>
                <c:pt idx="1741">
                  <c:v>-0.01</c:v>
                </c:pt>
                <c:pt idx="1742">
                  <c:v>-0.01</c:v>
                </c:pt>
                <c:pt idx="1743">
                  <c:v>-0.01</c:v>
                </c:pt>
                <c:pt idx="1744">
                  <c:v>-0.01</c:v>
                </c:pt>
                <c:pt idx="1745">
                  <c:v>-0.01</c:v>
                </c:pt>
                <c:pt idx="1746">
                  <c:v>-0.01</c:v>
                </c:pt>
                <c:pt idx="1747">
                  <c:v>-0.01</c:v>
                </c:pt>
                <c:pt idx="1748">
                  <c:v>-0.01</c:v>
                </c:pt>
                <c:pt idx="1749">
                  <c:v>-0.01</c:v>
                </c:pt>
                <c:pt idx="1750">
                  <c:v>-0.01</c:v>
                </c:pt>
                <c:pt idx="1751">
                  <c:v>-0.01</c:v>
                </c:pt>
                <c:pt idx="1752">
                  <c:v>-0.01</c:v>
                </c:pt>
                <c:pt idx="1753">
                  <c:v>-0.01</c:v>
                </c:pt>
                <c:pt idx="1754">
                  <c:v>-0.01</c:v>
                </c:pt>
                <c:pt idx="1755">
                  <c:v>-0.01</c:v>
                </c:pt>
                <c:pt idx="1756">
                  <c:v>-0.01</c:v>
                </c:pt>
                <c:pt idx="1757">
                  <c:v>-0.01</c:v>
                </c:pt>
                <c:pt idx="1758">
                  <c:v>-0.01</c:v>
                </c:pt>
                <c:pt idx="1759">
                  <c:v>-0.01</c:v>
                </c:pt>
                <c:pt idx="1760">
                  <c:v>-0.01</c:v>
                </c:pt>
                <c:pt idx="1761">
                  <c:v>-0.01</c:v>
                </c:pt>
                <c:pt idx="1762">
                  <c:v>-0.01</c:v>
                </c:pt>
                <c:pt idx="1763">
                  <c:v>-0.01</c:v>
                </c:pt>
                <c:pt idx="1764">
                  <c:v>-0.01</c:v>
                </c:pt>
                <c:pt idx="1765">
                  <c:v>-0.01</c:v>
                </c:pt>
                <c:pt idx="1766">
                  <c:v>-0.01</c:v>
                </c:pt>
                <c:pt idx="1767">
                  <c:v>-0.01</c:v>
                </c:pt>
                <c:pt idx="1768">
                  <c:v>-0.01</c:v>
                </c:pt>
                <c:pt idx="1769">
                  <c:v>-0.01</c:v>
                </c:pt>
                <c:pt idx="1770">
                  <c:v>-0.01</c:v>
                </c:pt>
                <c:pt idx="1771">
                  <c:v>-0.01</c:v>
                </c:pt>
                <c:pt idx="1772">
                  <c:v>-0.01</c:v>
                </c:pt>
                <c:pt idx="1773">
                  <c:v>-0.01</c:v>
                </c:pt>
                <c:pt idx="1774">
                  <c:v>-0.01</c:v>
                </c:pt>
                <c:pt idx="1775">
                  <c:v>-0.01</c:v>
                </c:pt>
                <c:pt idx="1776">
                  <c:v>-0.01</c:v>
                </c:pt>
                <c:pt idx="1777">
                  <c:v>-0.01</c:v>
                </c:pt>
                <c:pt idx="1778">
                  <c:v>-0.01</c:v>
                </c:pt>
                <c:pt idx="1779">
                  <c:v>-0.01</c:v>
                </c:pt>
                <c:pt idx="1780">
                  <c:v>-0.01</c:v>
                </c:pt>
                <c:pt idx="1781">
                  <c:v>-0.01</c:v>
                </c:pt>
                <c:pt idx="1782">
                  <c:v>-0.01</c:v>
                </c:pt>
                <c:pt idx="1783">
                  <c:v>-0.01</c:v>
                </c:pt>
                <c:pt idx="1784">
                  <c:v>-0.01</c:v>
                </c:pt>
                <c:pt idx="1785">
                  <c:v>-0.01</c:v>
                </c:pt>
                <c:pt idx="1786">
                  <c:v>-0.01</c:v>
                </c:pt>
                <c:pt idx="1787">
                  <c:v>-0.01</c:v>
                </c:pt>
                <c:pt idx="1788">
                  <c:v>-0.01</c:v>
                </c:pt>
                <c:pt idx="1789">
                  <c:v>-0.01</c:v>
                </c:pt>
                <c:pt idx="1790">
                  <c:v>-0.01</c:v>
                </c:pt>
                <c:pt idx="1791">
                  <c:v>-0.01</c:v>
                </c:pt>
                <c:pt idx="1792">
                  <c:v>-0.01</c:v>
                </c:pt>
                <c:pt idx="1793">
                  <c:v>-0.01</c:v>
                </c:pt>
                <c:pt idx="1794">
                  <c:v>-0.01</c:v>
                </c:pt>
                <c:pt idx="1795">
                  <c:v>-0.01</c:v>
                </c:pt>
                <c:pt idx="1796">
                  <c:v>-0.01</c:v>
                </c:pt>
                <c:pt idx="1797">
                  <c:v>-0.01</c:v>
                </c:pt>
                <c:pt idx="1798">
                  <c:v>-0.01</c:v>
                </c:pt>
                <c:pt idx="1799">
                  <c:v>-0.01</c:v>
                </c:pt>
                <c:pt idx="1800">
                  <c:v>-0.01</c:v>
                </c:pt>
                <c:pt idx="1801">
                  <c:v>-0.01</c:v>
                </c:pt>
                <c:pt idx="1802">
                  <c:v>-0.01</c:v>
                </c:pt>
                <c:pt idx="1803">
                  <c:v>-0.01</c:v>
                </c:pt>
                <c:pt idx="1804">
                  <c:v>-0.01</c:v>
                </c:pt>
                <c:pt idx="1805">
                  <c:v>-0.01</c:v>
                </c:pt>
                <c:pt idx="1806">
                  <c:v>-0.01</c:v>
                </c:pt>
                <c:pt idx="1807">
                  <c:v>-0.01</c:v>
                </c:pt>
                <c:pt idx="1808">
                  <c:v>-0.01</c:v>
                </c:pt>
                <c:pt idx="1809">
                  <c:v>-0.01</c:v>
                </c:pt>
                <c:pt idx="1810">
                  <c:v>-0.01</c:v>
                </c:pt>
                <c:pt idx="1811">
                  <c:v>-0.01</c:v>
                </c:pt>
                <c:pt idx="1812">
                  <c:v>-0.01</c:v>
                </c:pt>
                <c:pt idx="1813">
                  <c:v>-0.01</c:v>
                </c:pt>
                <c:pt idx="1814">
                  <c:v>-0.01</c:v>
                </c:pt>
                <c:pt idx="1815">
                  <c:v>-0.01</c:v>
                </c:pt>
                <c:pt idx="1816">
                  <c:v>-0.01</c:v>
                </c:pt>
                <c:pt idx="1817">
                  <c:v>-0.01</c:v>
                </c:pt>
                <c:pt idx="1818">
                  <c:v>-0.01</c:v>
                </c:pt>
                <c:pt idx="1819">
                  <c:v>-0.01</c:v>
                </c:pt>
                <c:pt idx="1820">
                  <c:v>-0.01</c:v>
                </c:pt>
                <c:pt idx="1821">
                  <c:v>-0.01</c:v>
                </c:pt>
                <c:pt idx="1822">
                  <c:v>-0.01</c:v>
                </c:pt>
                <c:pt idx="1823">
                  <c:v>-0.01</c:v>
                </c:pt>
                <c:pt idx="1824">
                  <c:v>-0.01</c:v>
                </c:pt>
                <c:pt idx="1825">
                  <c:v>-0.01</c:v>
                </c:pt>
                <c:pt idx="1826">
                  <c:v>-0.01</c:v>
                </c:pt>
                <c:pt idx="1827">
                  <c:v>-0.01</c:v>
                </c:pt>
                <c:pt idx="1828">
                  <c:v>-0.01</c:v>
                </c:pt>
                <c:pt idx="1829">
                  <c:v>-0.01</c:v>
                </c:pt>
                <c:pt idx="1830">
                  <c:v>-0.01</c:v>
                </c:pt>
                <c:pt idx="1831">
                  <c:v>-0.01</c:v>
                </c:pt>
                <c:pt idx="1832">
                  <c:v>-0.01</c:v>
                </c:pt>
                <c:pt idx="1833">
                  <c:v>-0.01</c:v>
                </c:pt>
                <c:pt idx="1834">
                  <c:v>-0.01</c:v>
                </c:pt>
                <c:pt idx="1835">
                  <c:v>-0.01</c:v>
                </c:pt>
                <c:pt idx="1836">
                  <c:v>-0.01</c:v>
                </c:pt>
                <c:pt idx="1837">
                  <c:v>-0.01</c:v>
                </c:pt>
                <c:pt idx="1838">
                  <c:v>-0.01</c:v>
                </c:pt>
                <c:pt idx="1839">
                  <c:v>-0.01</c:v>
                </c:pt>
                <c:pt idx="1840">
                  <c:v>-0.01</c:v>
                </c:pt>
                <c:pt idx="1841">
                  <c:v>-0.01</c:v>
                </c:pt>
                <c:pt idx="1842">
                  <c:v>-0.01</c:v>
                </c:pt>
                <c:pt idx="1843">
                  <c:v>-0.01</c:v>
                </c:pt>
                <c:pt idx="1844">
                  <c:v>-0.01</c:v>
                </c:pt>
                <c:pt idx="1845">
                  <c:v>-0.01</c:v>
                </c:pt>
                <c:pt idx="1846">
                  <c:v>-0.01</c:v>
                </c:pt>
                <c:pt idx="1847">
                  <c:v>-0.01</c:v>
                </c:pt>
                <c:pt idx="1848">
                  <c:v>-0.01</c:v>
                </c:pt>
                <c:pt idx="1849">
                  <c:v>-0.01</c:v>
                </c:pt>
                <c:pt idx="1850">
                  <c:v>-0.01</c:v>
                </c:pt>
                <c:pt idx="1851">
                  <c:v>-0.01</c:v>
                </c:pt>
                <c:pt idx="1852">
                  <c:v>-0.01</c:v>
                </c:pt>
                <c:pt idx="1853">
                  <c:v>-0.01</c:v>
                </c:pt>
                <c:pt idx="1854">
                  <c:v>-0.01</c:v>
                </c:pt>
                <c:pt idx="1855">
                  <c:v>-0.01</c:v>
                </c:pt>
                <c:pt idx="1856">
                  <c:v>-0.01</c:v>
                </c:pt>
                <c:pt idx="1857">
                  <c:v>-0.01</c:v>
                </c:pt>
                <c:pt idx="1858">
                  <c:v>-0.01</c:v>
                </c:pt>
                <c:pt idx="1859">
                  <c:v>-0.01</c:v>
                </c:pt>
                <c:pt idx="1860">
                  <c:v>-0.01</c:v>
                </c:pt>
                <c:pt idx="1861">
                  <c:v>-0.01</c:v>
                </c:pt>
                <c:pt idx="1862">
                  <c:v>-0.01</c:v>
                </c:pt>
                <c:pt idx="1863">
                  <c:v>-0.01</c:v>
                </c:pt>
                <c:pt idx="1864">
                  <c:v>-0.01</c:v>
                </c:pt>
                <c:pt idx="1865">
                  <c:v>-0.01</c:v>
                </c:pt>
                <c:pt idx="1866">
                  <c:v>-0.01</c:v>
                </c:pt>
                <c:pt idx="1867">
                  <c:v>-0.01</c:v>
                </c:pt>
                <c:pt idx="1868">
                  <c:v>-0.01</c:v>
                </c:pt>
                <c:pt idx="1869">
                  <c:v>-0.01</c:v>
                </c:pt>
                <c:pt idx="1870">
                  <c:v>-0.01</c:v>
                </c:pt>
                <c:pt idx="1871">
                  <c:v>-0.01</c:v>
                </c:pt>
                <c:pt idx="1872">
                  <c:v>-0.01</c:v>
                </c:pt>
                <c:pt idx="1873">
                  <c:v>-0.01</c:v>
                </c:pt>
                <c:pt idx="1874">
                  <c:v>-0.01</c:v>
                </c:pt>
                <c:pt idx="1875">
                  <c:v>-0.01</c:v>
                </c:pt>
                <c:pt idx="1876">
                  <c:v>-0.01</c:v>
                </c:pt>
                <c:pt idx="1877">
                  <c:v>-0.01</c:v>
                </c:pt>
                <c:pt idx="1878">
                  <c:v>-0.01</c:v>
                </c:pt>
                <c:pt idx="1879">
                  <c:v>-0.01</c:v>
                </c:pt>
                <c:pt idx="1880">
                  <c:v>-0.01</c:v>
                </c:pt>
                <c:pt idx="1881">
                  <c:v>-0.01</c:v>
                </c:pt>
                <c:pt idx="1882">
                  <c:v>-0.01</c:v>
                </c:pt>
                <c:pt idx="1883">
                  <c:v>-0.01</c:v>
                </c:pt>
                <c:pt idx="1884">
                  <c:v>-0.01</c:v>
                </c:pt>
                <c:pt idx="1885">
                  <c:v>-0.01</c:v>
                </c:pt>
                <c:pt idx="1886">
                  <c:v>-0.01</c:v>
                </c:pt>
                <c:pt idx="1887">
                  <c:v>-0.01</c:v>
                </c:pt>
                <c:pt idx="1888">
                  <c:v>-0.01</c:v>
                </c:pt>
                <c:pt idx="1889">
                  <c:v>-0.01</c:v>
                </c:pt>
                <c:pt idx="1890">
                  <c:v>-0.01</c:v>
                </c:pt>
                <c:pt idx="1891">
                  <c:v>-0.01</c:v>
                </c:pt>
                <c:pt idx="1892">
                  <c:v>-0.01</c:v>
                </c:pt>
                <c:pt idx="1893">
                  <c:v>-0.01</c:v>
                </c:pt>
                <c:pt idx="1894">
                  <c:v>-0.01</c:v>
                </c:pt>
                <c:pt idx="1895">
                  <c:v>-0.01</c:v>
                </c:pt>
                <c:pt idx="1896">
                  <c:v>-0.01</c:v>
                </c:pt>
                <c:pt idx="1897">
                  <c:v>-0.01</c:v>
                </c:pt>
                <c:pt idx="1898">
                  <c:v>-0.01</c:v>
                </c:pt>
                <c:pt idx="1899">
                  <c:v>-0.01</c:v>
                </c:pt>
                <c:pt idx="1900">
                  <c:v>-0.01</c:v>
                </c:pt>
                <c:pt idx="1901">
                  <c:v>-0.01</c:v>
                </c:pt>
                <c:pt idx="1902">
                  <c:v>-0.01</c:v>
                </c:pt>
                <c:pt idx="1903">
                  <c:v>-0.01</c:v>
                </c:pt>
                <c:pt idx="1904">
                  <c:v>-0.01</c:v>
                </c:pt>
                <c:pt idx="1905">
                  <c:v>-0.01</c:v>
                </c:pt>
                <c:pt idx="1906">
                  <c:v>-0.01</c:v>
                </c:pt>
                <c:pt idx="1907">
                  <c:v>-0.01</c:v>
                </c:pt>
                <c:pt idx="1908">
                  <c:v>-0.01</c:v>
                </c:pt>
                <c:pt idx="1909">
                  <c:v>-0.01</c:v>
                </c:pt>
                <c:pt idx="1910">
                  <c:v>-0.01</c:v>
                </c:pt>
                <c:pt idx="1911">
                  <c:v>-0.01</c:v>
                </c:pt>
                <c:pt idx="1912">
                  <c:v>-0.01</c:v>
                </c:pt>
                <c:pt idx="1913">
                  <c:v>-0.01</c:v>
                </c:pt>
                <c:pt idx="1914">
                  <c:v>-0.01</c:v>
                </c:pt>
                <c:pt idx="1915">
                  <c:v>-0.01</c:v>
                </c:pt>
                <c:pt idx="1916">
                  <c:v>-0.01</c:v>
                </c:pt>
                <c:pt idx="1917">
                  <c:v>-0.01</c:v>
                </c:pt>
                <c:pt idx="1918">
                  <c:v>-0.01</c:v>
                </c:pt>
                <c:pt idx="1919">
                  <c:v>-0.01</c:v>
                </c:pt>
                <c:pt idx="1920">
                  <c:v>-0.01</c:v>
                </c:pt>
                <c:pt idx="1921">
                  <c:v>-0.01</c:v>
                </c:pt>
                <c:pt idx="1922">
                  <c:v>-0.01</c:v>
                </c:pt>
                <c:pt idx="1923">
                  <c:v>-0.01</c:v>
                </c:pt>
                <c:pt idx="1924">
                  <c:v>-0.01</c:v>
                </c:pt>
                <c:pt idx="1925">
                  <c:v>-0.01</c:v>
                </c:pt>
                <c:pt idx="1926">
                  <c:v>-0.01</c:v>
                </c:pt>
                <c:pt idx="1927">
                  <c:v>-0.01</c:v>
                </c:pt>
                <c:pt idx="1928">
                  <c:v>-0.01</c:v>
                </c:pt>
                <c:pt idx="1929">
                  <c:v>-0.01</c:v>
                </c:pt>
                <c:pt idx="1930">
                  <c:v>-0.01</c:v>
                </c:pt>
                <c:pt idx="1931">
                  <c:v>-0.01</c:v>
                </c:pt>
                <c:pt idx="1932">
                  <c:v>-0.01</c:v>
                </c:pt>
                <c:pt idx="1933">
                  <c:v>-0.01</c:v>
                </c:pt>
                <c:pt idx="1934">
                  <c:v>-0.01</c:v>
                </c:pt>
                <c:pt idx="1935">
                  <c:v>-0.01</c:v>
                </c:pt>
                <c:pt idx="1936">
                  <c:v>-0.01</c:v>
                </c:pt>
                <c:pt idx="1937">
                  <c:v>-0.01</c:v>
                </c:pt>
                <c:pt idx="1938">
                  <c:v>-0.01</c:v>
                </c:pt>
                <c:pt idx="1939">
                  <c:v>-0.01</c:v>
                </c:pt>
                <c:pt idx="1940">
                  <c:v>-0.01</c:v>
                </c:pt>
                <c:pt idx="1941">
                  <c:v>-0.01</c:v>
                </c:pt>
                <c:pt idx="1942">
                  <c:v>-0.01</c:v>
                </c:pt>
                <c:pt idx="1943">
                  <c:v>-0.01</c:v>
                </c:pt>
                <c:pt idx="1944">
                  <c:v>-0.01</c:v>
                </c:pt>
                <c:pt idx="1945">
                  <c:v>-0.01</c:v>
                </c:pt>
                <c:pt idx="1946">
                  <c:v>-0.01</c:v>
                </c:pt>
                <c:pt idx="1947">
                  <c:v>-0.01</c:v>
                </c:pt>
                <c:pt idx="1948">
                  <c:v>-0.01</c:v>
                </c:pt>
                <c:pt idx="1949">
                  <c:v>-0.01</c:v>
                </c:pt>
                <c:pt idx="1950">
                  <c:v>-0.01</c:v>
                </c:pt>
                <c:pt idx="1951">
                  <c:v>-0.01</c:v>
                </c:pt>
                <c:pt idx="1952">
                  <c:v>-0.01</c:v>
                </c:pt>
                <c:pt idx="1953">
                  <c:v>-0.01</c:v>
                </c:pt>
                <c:pt idx="1954">
                  <c:v>-0.01</c:v>
                </c:pt>
                <c:pt idx="1955">
                  <c:v>-0.01</c:v>
                </c:pt>
                <c:pt idx="1956">
                  <c:v>-0.01</c:v>
                </c:pt>
                <c:pt idx="1957">
                  <c:v>-0.01</c:v>
                </c:pt>
                <c:pt idx="1958">
                  <c:v>-0.01</c:v>
                </c:pt>
                <c:pt idx="1959">
                  <c:v>-0.01</c:v>
                </c:pt>
                <c:pt idx="1960">
                  <c:v>-0.01</c:v>
                </c:pt>
                <c:pt idx="1961">
                  <c:v>-0.01</c:v>
                </c:pt>
                <c:pt idx="1962">
                  <c:v>-0.01</c:v>
                </c:pt>
                <c:pt idx="1963">
                  <c:v>-0.01</c:v>
                </c:pt>
                <c:pt idx="1964">
                  <c:v>-0.01</c:v>
                </c:pt>
                <c:pt idx="1965">
                  <c:v>-0.01</c:v>
                </c:pt>
                <c:pt idx="1966">
                  <c:v>-0.01</c:v>
                </c:pt>
                <c:pt idx="1967">
                  <c:v>-0.01</c:v>
                </c:pt>
                <c:pt idx="1968">
                  <c:v>-0.01</c:v>
                </c:pt>
                <c:pt idx="1969">
                  <c:v>-0.01</c:v>
                </c:pt>
                <c:pt idx="1970">
                  <c:v>-0.01</c:v>
                </c:pt>
                <c:pt idx="1971">
                  <c:v>-0.01</c:v>
                </c:pt>
                <c:pt idx="1972">
                  <c:v>-0.01</c:v>
                </c:pt>
                <c:pt idx="1973">
                  <c:v>-0.01</c:v>
                </c:pt>
                <c:pt idx="1974">
                  <c:v>-0.01</c:v>
                </c:pt>
                <c:pt idx="1975">
                  <c:v>-0.01</c:v>
                </c:pt>
                <c:pt idx="1976">
                  <c:v>-0.01</c:v>
                </c:pt>
                <c:pt idx="1977">
                  <c:v>-0.01</c:v>
                </c:pt>
                <c:pt idx="1978">
                  <c:v>-0.01</c:v>
                </c:pt>
                <c:pt idx="1979">
                  <c:v>-0.01</c:v>
                </c:pt>
                <c:pt idx="1980">
                  <c:v>-0.01</c:v>
                </c:pt>
                <c:pt idx="1981">
                  <c:v>-0.01</c:v>
                </c:pt>
                <c:pt idx="1982">
                  <c:v>-0.01</c:v>
                </c:pt>
                <c:pt idx="1983">
                  <c:v>-0.01</c:v>
                </c:pt>
                <c:pt idx="1984">
                  <c:v>-0.01</c:v>
                </c:pt>
                <c:pt idx="1985">
                  <c:v>-0.01</c:v>
                </c:pt>
                <c:pt idx="1986">
                  <c:v>-0.01</c:v>
                </c:pt>
                <c:pt idx="1987">
                  <c:v>-0.01</c:v>
                </c:pt>
                <c:pt idx="1988">
                  <c:v>-0.01</c:v>
                </c:pt>
                <c:pt idx="1989">
                  <c:v>-0.01</c:v>
                </c:pt>
                <c:pt idx="1990">
                  <c:v>-0.01</c:v>
                </c:pt>
                <c:pt idx="1991">
                  <c:v>-0.01</c:v>
                </c:pt>
                <c:pt idx="1992">
                  <c:v>-0.01</c:v>
                </c:pt>
                <c:pt idx="1993">
                  <c:v>-0.01</c:v>
                </c:pt>
                <c:pt idx="1994">
                  <c:v>-0.01</c:v>
                </c:pt>
                <c:pt idx="1995">
                  <c:v>-0.01</c:v>
                </c:pt>
                <c:pt idx="1996">
                  <c:v>-0.01</c:v>
                </c:pt>
                <c:pt idx="1997">
                  <c:v>-0.01</c:v>
                </c:pt>
                <c:pt idx="1998">
                  <c:v>-0.01</c:v>
                </c:pt>
                <c:pt idx="1999">
                  <c:v>-0.01</c:v>
                </c:pt>
                <c:pt idx="2000">
                  <c:v>-0.01</c:v>
                </c:pt>
                <c:pt idx="2001">
                  <c:v>-0.01</c:v>
                </c:pt>
                <c:pt idx="2002">
                  <c:v>-0.01</c:v>
                </c:pt>
                <c:pt idx="2003">
                  <c:v>-0.01</c:v>
                </c:pt>
                <c:pt idx="2004">
                  <c:v>-0.01</c:v>
                </c:pt>
                <c:pt idx="2005">
                  <c:v>-0.01</c:v>
                </c:pt>
                <c:pt idx="2006">
                  <c:v>-0.01</c:v>
                </c:pt>
                <c:pt idx="2007">
                  <c:v>-0.01</c:v>
                </c:pt>
                <c:pt idx="2008">
                  <c:v>-0.01</c:v>
                </c:pt>
                <c:pt idx="2009">
                  <c:v>-0.01</c:v>
                </c:pt>
                <c:pt idx="2010">
                  <c:v>-0.01</c:v>
                </c:pt>
                <c:pt idx="2011">
                  <c:v>-0.01</c:v>
                </c:pt>
                <c:pt idx="2012">
                  <c:v>-0.01</c:v>
                </c:pt>
                <c:pt idx="2013">
                  <c:v>-0.01</c:v>
                </c:pt>
                <c:pt idx="2014">
                  <c:v>-0.01</c:v>
                </c:pt>
                <c:pt idx="2015">
                  <c:v>-0.01</c:v>
                </c:pt>
                <c:pt idx="2016">
                  <c:v>-0.01</c:v>
                </c:pt>
                <c:pt idx="2017">
                  <c:v>-0.01</c:v>
                </c:pt>
                <c:pt idx="2018">
                  <c:v>-0.01</c:v>
                </c:pt>
                <c:pt idx="2019">
                  <c:v>-0.01</c:v>
                </c:pt>
                <c:pt idx="2020">
                  <c:v>-0.01</c:v>
                </c:pt>
                <c:pt idx="2021">
                  <c:v>-0.01</c:v>
                </c:pt>
                <c:pt idx="2022">
                  <c:v>-0.01</c:v>
                </c:pt>
                <c:pt idx="2023">
                  <c:v>-0.01</c:v>
                </c:pt>
                <c:pt idx="2024">
                  <c:v>-0.01</c:v>
                </c:pt>
                <c:pt idx="2025">
                  <c:v>-0.01</c:v>
                </c:pt>
                <c:pt idx="2026">
                  <c:v>-0.01</c:v>
                </c:pt>
                <c:pt idx="2027">
                  <c:v>-0.01</c:v>
                </c:pt>
                <c:pt idx="2028">
                  <c:v>-0.01</c:v>
                </c:pt>
                <c:pt idx="2029">
                  <c:v>-0.01</c:v>
                </c:pt>
                <c:pt idx="2030">
                  <c:v>-0.01</c:v>
                </c:pt>
                <c:pt idx="2031">
                  <c:v>-0.01</c:v>
                </c:pt>
                <c:pt idx="2032">
                  <c:v>-0.01</c:v>
                </c:pt>
                <c:pt idx="2033">
                  <c:v>-0.01</c:v>
                </c:pt>
                <c:pt idx="2034">
                  <c:v>-0.01</c:v>
                </c:pt>
                <c:pt idx="2035">
                  <c:v>-0.01</c:v>
                </c:pt>
                <c:pt idx="2036">
                  <c:v>-0.01</c:v>
                </c:pt>
                <c:pt idx="2037">
                  <c:v>-0.01</c:v>
                </c:pt>
                <c:pt idx="2038">
                  <c:v>-0.01</c:v>
                </c:pt>
                <c:pt idx="2039">
                  <c:v>-0.01</c:v>
                </c:pt>
                <c:pt idx="2040">
                  <c:v>-0.01</c:v>
                </c:pt>
                <c:pt idx="2041">
                  <c:v>-0.01</c:v>
                </c:pt>
                <c:pt idx="2042">
                  <c:v>-0.01</c:v>
                </c:pt>
                <c:pt idx="2043">
                  <c:v>-0.01</c:v>
                </c:pt>
                <c:pt idx="2044">
                  <c:v>-0.01</c:v>
                </c:pt>
                <c:pt idx="2045">
                  <c:v>-0.01</c:v>
                </c:pt>
                <c:pt idx="2046">
                  <c:v>-0.01</c:v>
                </c:pt>
                <c:pt idx="2047">
                  <c:v>-0.01</c:v>
                </c:pt>
                <c:pt idx="2048">
                  <c:v>-0.01</c:v>
                </c:pt>
                <c:pt idx="2049">
                  <c:v>-0.01</c:v>
                </c:pt>
                <c:pt idx="2050">
                  <c:v>-0.01</c:v>
                </c:pt>
                <c:pt idx="2051">
                  <c:v>-0.01</c:v>
                </c:pt>
                <c:pt idx="2052">
                  <c:v>-0.01</c:v>
                </c:pt>
                <c:pt idx="2053">
                  <c:v>-0.01</c:v>
                </c:pt>
                <c:pt idx="2054">
                  <c:v>-0.01</c:v>
                </c:pt>
                <c:pt idx="2055">
                  <c:v>-0.01</c:v>
                </c:pt>
                <c:pt idx="2056">
                  <c:v>-0.01</c:v>
                </c:pt>
                <c:pt idx="2057">
                  <c:v>-0.01</c:v>
                </c:pt>
              </c:numCache>
            </c:numRef>
          </c:yVal>
          <c:smooth val="0"/>
          <c:extLst>
            <c:ext xmlns:c16="http://schemas.microsoft.com/office/drawing/2014/chart" uri="{C3380CC4-5D6E-409C-BE32-E72D297353CC}">
              <c16:uniqueId val="{00000002-A53D-4D56-ABE0-CA0A781805D5}"/>
            </c:ext>
          </c:extLst>
        </c:ser>
        <c:dLbls>
          <c:showLegendKey val="0"/>
          <c:showVal val="0"/>
          <c:showCatName val="0"/>
          <c:showSerName val="0"/>
          <c:showPercent val="0"/>
          <c:showBubbleSize val="0"/>
        </c:dLbls>
        <c:axId val="239299128"/>
        <c:axId val="239299520"/>
      </c:scatterChart>
      <c:valAx>
        <c:axId val="23929912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9299520"/>
        <c:crosses val="autoZero"/>
        <c:crossBetween val="midCat"/>
      </c:valAx>
      <c:valAx>
        <c:axId val="2392995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929912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113D8D7-8ED5-4002-AD58-93959B308275}">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oh18</b:Tag>
    <b:SourceType>InternetSite</b:SourceType>
    <b:Guid>{56BFDBE9-1072-438E-81A0-0EB008AC6017}</b:Guid>
    <b:Title>thrustcurve.org</b:Title>
    <b:Year>2018</b:Year>
    <b:Author>
      <b:Author>
        <b:NameList>
          <b:Person>
            <b:Last>Coker</b:Last>
            <b:First>John</b:First>
          </b:Person>
        </b:NameList>
      </b:Author>
    </b:Author>
    <b:InternetSiteTitle>ThrustCurve</b:InternetSiteTitle>
    <b:Month>12</b:Month>
    <b:Day>11</b:Day>
    <b:URL>http://www.thrustcurve.org/</b:URL>
    <b:RefOrder>1</b:RefOrder>
  </b:Source>
</b:Sources>
</file>

<file path=customXml/itemProps1.xml><?xml version="1.0" encoding="utf-8"?>
<ds:datastoreItem xmlns:ds="http://schemas.openxmlformats.org/officeDocument/2006/customXml" ds:itemID="{C41C2F71-DF66-4DB5-84ED-105A666D14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63</Pages>
  <Words>16302</Words>
  <Characters>92922</Characters>
  <Application>Microsoft Office Word</Application>
  <DocSecurity>0</DocSecurity>
  <Lines>774</Lines>
  <Paragraphs>218</Paragraphs>
  <ScaleCrop>false</ScaleCrop>
  <HeadingPairs>
    <vt:vector size="2" baseType="variant">
      <vt:variant>
        <vt:lpstr>Title</vt:lpstr>
      </vt:variant>
      <vt:variant>
        <vt:i4>1</vt:i4>
      </vt:variant>
    </vt:vector>
  </HeadingPairs>
  <TitlesOfParts>
    <vt:vector size="1" baseType="lpstr">
      <vt:lpstr/>
    </vt:vector>
  </TitlesOfParts>
  <Company>Worcester Polytechnic Institute</Company>
  <LinksUpToDate>false</LinksUpToDate>
  <CharactersWithSpaces>109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ce Gerhardt;jkwhitehouse@wpi.edu;erkelly@wpi.edu;aralvarez@wpi.edu;jroneill@wpi.edu</dc:creator>
  <cp:keywords/>
  <dc:description/>
  <cp:lastModifiedBy>Evan Kelly</cp:lastModifiedBy>
  <cp:revision>4</cp:revision>
  <dcterms:created xsi:type="dcterms:W3CDTF">2019-02-26T19:04:00Z</dcterms:created>
  <dcterms:modified xsi:type="dcterms:W3CDTF">2019-02-26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ac6115-ef04-313f-a392-96b2e9131872</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ieee</vt:lpwstr>
  </property>
</Properties>
</file>